
<file path=[Content_Types].xml><?xml version="1.0" encoding="utf-8"?>
<Types xmlns="http://schemas.openxmlformats.org/package/2006/content-types">
  <Default Extension="bin"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A3097D" w14:textId="77777777" w:rsidR="005F668D" w:rsidRDefault="00D07EC1" w:rsidP="003350DC">
      <w:pPr>
        <w:pStyle w:val="aff9"/>
        <w:tabs>
          <w:tab w:val="left" w:pos="2977"/>
        </w:tabs>
      </w:pPr>
      <w:r>
        <w:rPr>
          <w:noProof/>
          <w:lang w:eastAsia="ru-RU"/>
        </w:rPr>
        <mc:AlternateContent>
          <mc:Choice Requires="wps">
            <w:drawing>
              <wp:anchor distT="0" distB="0" distL="114300" distR="114300" simplePos="0" relativeHeight="251658241" behindDoc="1" locked="0" layoutInCell="1" allowOverlap="1" wp14:anchorId="37EB454E" wp14:editId="7C690119">
                <wp:simplePos x="0" y="0"/>
                <wp:positionH relativeFrom="column">
                  <wp:posOffset>-803910</wp:posOffset>
                </wp:positionH>
                <wp:positionV relativeFrom="paragraph">
                  <wp:posOffset>-424815</wp:posOffset>
                </wp:positionV>
                <wp:extent cx="7000875" cy="8439150"/>
                <wp:effectExtent l="0" t="0" r="9525" b="0"/>
                <wp:wrapNone/>
                <wp:docPr id="3" name="Прямоугольник 3"/>
                <wp:cNvGraphicFramePr/>
                <a:graphic xmlns:a="http://schemas.openxmlformats.org/drawingml/2006/main">
                  <a:graphicData uri="http://schemas.microsoft.com/office/word/2010/wordprocessingShape">
                    <wps:wsp>
                      <wps:cNvSpPr/>
                      <wps:spPr>
                        <a:xfrm>
                          <a:off x="0" y="0"/>
                          <a:ext cx="7000875" cy="843915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0538453" id="Прямоугольник 3" o:spid="_x0000_s1026" style="position:absolute;margin-left:-63.3pt;margin-top:-33.45pt;width:551.25pt;height:664.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" fillcolor="white [3212]" stroked="f"/>
            </w:pict>
          </mc:Fallback>
        </mc:AlternateContent>
      </w:r>
      <w:r>
        <w:rPr>
          <w:noProof/>
          <w:lang w:eastAsia="ru-RU"/>
        </w:rPr>
        <w:drawing>
          <wp:anchor distT="0" distB="0" distL="114300" distR="114300" simplePos="0" relativeHeight="251658242" behindDoc="0" locked="0" layoutInCell="1" allowOverlap="1" wp14:anchorId="34B17FB3" wp14:editId="6B5F6771">
            <wp:simplePos x="0" y="0"/>
            <wp:positionH relativeFrom="page">
              <wp:posOffset>2778125</wp:posOffset>
            </wp:positionH>
            <wp:positionV relativeFrom="paragraph">
              <wp:posOffset>-8890</wp:posOffset>
            </wp:positionV>
            <wp:extent cx="1485900" cy="1031240"/>
            <wp:effectExtent l="0" t="0" r="0" b="0"/>
            <wp:wrapNone/>
            <wp:docPr id="1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6"/>
                    <pic:cNvPicPr>
                      <a:picLocks noChangeAspect="1" noChangeArrowheads="1"/>
                    </pic:cNvPicPr>
                  </pic:nvPicPr>
                  <pic:blipFill>
                    <a:blip r:embed="rId8"/>
                    <a:srcRect l="-2962" r="-1857" b="-8829"/>
                    <a:stretch>
                      <a:fillRect/>
                    </a:stretch>
                  </pic:blipFill>
                  <pic:spPr bwMode="auto">
                    <a:xfrm>
                      <a:off x="0" y="0"/>
                      <a:ext cx="1485900" cy="1031240"/>
                    </a:xfrm>
                    <a:prstGeom prst="rect">
                      <a:avLst/>
                    </a:prstGeom>
                  </pic:spPr>
                </pic:pic>
              </a:graphicData>
            </a:graphic>
          </wp:anchor>
        </w:drawing>
      </w:r>
      <w:r w:rsidR="00CB6FFD">
        <w:rPr>
          <w:noProof/>
          <w:lang w:eastAsia="ru-RU"/>
        </w:rPr>
        <mc:AlternateContent>
          <mc:Choice Requires="wps">
            <w:drawing>
              <wp:anchor distT="0" distB="0" distL="114300" distR="114300" simplePos="0" relativeHeight="251658240" behindDoc="1" locked="0" layoutInCell="1" allowOverlap="1" wp14:anchorId="2A9A10BD" wp14:editId="26CD3F22">
                <wp:simplePos x="0" y="0"/>
                <wp:positionH relativeFrom="page">
                  <wp:align>left</wp:align>
                </wp:positionH>
                <wp:positionV relativeFrom="paragraph">
                  <wp:posOffset>-1036320</wp:posOffset>
                </wp:positionV>
                <wp:extent cx="7601585" cy="11021060"/>
                <wp:effectExtent l="0" t="0" r="0" b="9525"/>
                <wp:wrapNone/>
                <wp:docPr id="1" name="Прямоугольник 3"/>
                <wp:cNvGraphicFramePr/>
                <a:graphic xmlns:a="http://schemas.openxmlformats.org/drawingml/2006/main">
                  <a:graphicData uri="http://schemas.microsoft.com/office/word/2010/wordprocessingShape">
                    <wps:wsp>
                      <wps:cNvSpPr/>
                      <wps:spPr>
                        <a:xfrm>
                          <a:off x="0" y="0"/>
                          <a:ext cx="7601040" cy="1102032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06E5BBB" id="Прямоугольник 3" o:spid="_x0000_s1026" style="position:absolute;margin-left:0;margin-top:-81.6pt;width:598.55pt;height:867.8pt;z-index:-25165824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" fillcolor="#0b595d" stroked="f" strokeweight="1pt">
                <v:fill opacity="6682f"/>
                <w10:wrap anchorx="page"/>
              </v:rect>
            </w:pict>
          </mc:Fallback>
        </mc:AlternateContent>
      </w:r>
    </w:p>
    <w:p w14:paraId="6AAFE377" w14:textId="77777777" w:rsidR="00187BA3" w:rsidRDefault="00187BA3" w:rsidP="003350DC"/>
    <w:p w14:paraId="78B62B03" w14:textId="77777777" w:rsidR="00187BA3" w:rsidRDefault="00187BA3" w:rsidP="003350DC">
      <w:pPr>
        <w:pStyle w:val="aff"/>
        <w:spacing w:before="0" w:line="360" w:lineRule="auto"/>
        <w:jc w:val="both"/>
      </w:pPr>
    </w:p>
    <w:p w14:paraId="7F9D09AC" w14:textId="77777777" w:rsidR="005F668D" w:rsidRDefault="005F668D" w:rsidP="003350DC">
      <w:pPr>
        <w:tabs>
          <w:tab w:val="left" w:pos="6135"/>
        </w:tabs>
        <w:rPr>
          <w:sz w:val="28"/>
          <w:szCs w:val="28"/>
        </w:rPr>
      </w:pPr>
      <w:r>
        <w:rPr>
          <w:sz w:val="28"/>
          <w:szCs w:val="28"/>
        </w:rPr>
        <w:tab/>
      </w:r>
    </w:p>
    <w:p w14:paraId="468907CA" w14:textId="77777777" w:rsidR="005F668D" w:rsidRDefault="005F668D" w:rsidP="003350DC">
      <w:pPr>
        <w:tabs>
          <w:tab w:val="left" w:pos="6135"/>
        </w:tabs>
        <w:rPr>
          <w:sz w:val="28"/>
          <w:szCs w:val="28"/>
        </w:rPr>
      </w:pPr>
    </w:p>
    <w:p w14:paraId="11FCB76A" w14:textId="77777777" w:rsidR="0036727F" w:rsidRDefault="0036727F" w:rsidP="003350DC">
      <w:pPr>
        <w:tabs>
          <w:tab w:val="left" w:pos="6135"/>
        </w:tabs>
        <w:rPr>
          <w:sz w:val="28"/>
          <w:szCs w:val="28"/>
        </w:rPr>
      </w:pPr>
    </w:p>
    <w:tbl>
      <w:tblPr>
        <w:tblStyle w:val="affa"/>
        <w:tblpPr w:leftFromText="180" w:rightFromText="180" w:vertAnchor="page" w:horzAnchor="margin" w:tblpX="-180" w:tblpY="456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5"/>
      </w:tblGrid>
      <w:tr w:rsidR="0036727F" w14:paraId="6CD21562" w14:textId="77777777" w:rsidTr="00B8507B">
        <w:tc>
          <w:tcPr>
            <w:tcW w:w="9525" w:type="dxa"/>
          </w:tcPr>
          <w:p w14:paraId="2715079F" w14:textId="77777777" w:rsidR="0036727F" w:rsidRDefault="0036727F" w:rsidP="003350DC">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36727F" w14:paraId="424C472D" w14:textId="77777777" w:rsidTr="00B8507B">
        <w:trPr>
          <w:trHeight w:val="1907"/>
        </w:trPr>
        <w:tc>
          <w:tcPr>
            <w:tcW w:w="9525" w:type="dxa"/>
          </w:tcPr>
          <w:p w14:paraId="528B3A66" w14:textId="77777777" w:rsidR="0036727F" w:rsidRDefault="0036727F" w:rsidP="003350DC">
            <w:pPr>
              <w:tabs>
                <w:tab w:val="left" w:pos="6135"/>
              </w:tabs>
              <w:rPr>
                <w:sz w:val="28"/>
                <w:szCs w:val="28"/>
              </w:rPr>
            </w:pPr>
            <w:r>
              <w:rPr>
                <w:b/>
                <w:color w:val="000000"/>
                <w:sz w:val="44"/>
                <w:szCs w:val="44"/>
              </w:rPr>
              <w:t>Апластическая анемия</w:t>
            </w:r>
          </w:p>
        </w:tc>
      </w:tr>
      <w:tr w:rsidR="0036727F" w14:paraId="31AF12FF" w14:textId="77777777" w:rsidTr="00B8507B">
        <w:tc>
          <w:tcPr>
            <w:tcW w:w="9525" w:type="dxa"/>
          </w:tcPr>
          <w:p w14:paraId="03536750" w14:textId="77777777" w:rsidR="0036727F" w:rsidRDefault="00AE3018" w:rsidP="003350DC">
            <w:pPr>
              <w:tabs>
                <w:tab w:val="left" w:pos="6135"/>
              </w:tabs>
              <w:rPr>
                <w:sz w:val="28"/>
                <w:szCs w:val="28"/>
              </w:rPr>
            </w:pPr>
            <w:r>
              <w:rPr>
                <w:color w:val="808080" w:themeColor="background1" w:themeShade="80"/>
              </w:rPr>
              <w:t>Кодирование по Международной статистической классификации болезней и проблем, связанных со здоровьем</w:t>
            </w:r>
            <w:r w:rsidR="0036727F">
              <w:rPr>
                <w:color w:val="808080" w:themeColor="background1" w:themeShade="80"/>
              </w:rPr>
              <w:t xml:space="preserve">: </w:t>
            </w:r>
            <w:r w:rsidR="0036727F">
              <w:rPr>
                <w:rStyle w:val="pop-slug-vol"/>
                <w:b/>
                <w:szCs w:val="24"/>
              </w:rPr>
              <w:t>D61.3, D61.8, D61.9</w:t>
            </w:r>
          </w:p>
        </w:tc>
      </w:tr>
      <w:tr w:rsidR="0036727F" w14:paraId="5251567A" w14:textId="77777777" w:rsidTr="00B8507B">
        <w:trPr>
          <w:trHeight w:val="827"/>
        </w:trPr>
        <w:tc>
          <w:tcPr>
            <w:tcW w:w="9525" w:type="dxa"/>
          </w:tcPr>
          <w:p w14:paraId="24789D8D" w14:textId="77777777" w:rsidR="00AE3018" w:rsidRDefault="00AE3018" w:rsidP="003350DC">
            <w:pPr>
              <w:tabs>
                <w:tab w:val="left" w:pos="6135"/>
              </w:tabs>
              <w:rPr>
                <w:rStyle w:val="pop-slug-vol"/>
                <w:color w:val="767171" w:themeColor="background2" w:themeShade="80"/>
                <w:szCs w:val="24"/>
              </w:rPr>
            </w:pPr>
          </w:p>
          <w:p w14:paraId="4240FDB1" w14:textId="77777777" w:rsidR="0036727F" w:rsidRDefault="0036727F" w:rsidP="003350DC">
            <w:pPr>
              <w:tabs>
                <w:tab w:val="left" w:pos="6135"/>
              </w:tabs>
              <w:rPr>
                <w:sz w:val="28"/>
                <w:szCs w:val="28"/>
              </w:rPr>
            </w:pPr>
            <w:r w:rsidRPr="005F668D">
              <w:rPr>
                <w:rStyle w:val="pop-slug-vol"/>
                <w:color w:val="767171" w:themeColor="background2" w:themeShade="80"/>
                <w:szCs w:val="24"/>
              </w:rPr>
              <w:t xml:space="preserve">Возрастная </w:t>
            </w:r>
            <w:r w:rsidR="00E05500">
              <w:rPr>
                <w:rStyle w:val="pop-slug-vol"/>
                <w:color w:val="767171" w:themeColor="background2" w:themeShade="80"/>
                <w:szCs w:val="24"/>
              </w:rPr>
              <w:t>группа</w:t>
            </w:r>
            <w:r w:rsidRPr="005F668D">
              <w:rPr>
                <w:rStyle w:val="pop-slug-vol"/>
                <w:color w:val="767171" w:themeColor="background2" w:themeShade="80"/>
                <w:szCs w:val="24"/>
              </w:rPr>
              <w:t>:</w:t>
            </w:r>
            <w:r w:rsidRPr="005F668D">
              <w:rPr>
                <w:rStyle w:val="pop-slug-vol"/>
                <w:b/>
                <w:color w:val="767171" w:themeColor="background2" w:themeShade="80"/>
                <w:szCs w:val="24"/>
              </w:rPr>
              <w:t xml:space="preserve"> </w:t>
            </w:r>
            <w:r>
              <w:rPr>
                <w:rStyle w:val="pop-slug-vol"/>
                <w:b/>
                <w:szCs w:val="24"/>
              </w:rPr>
              <w:t>взрослые</w:t>
            </w:r>
          </w:p>
        </w:tc>
      </w:tr>
      <w:tr w:rsidR="0036727F" w14:paraId="6D782EAD" w14:textId="77777777" w:rsidTr="00B8507B">
        <w:trPr>
          <w:trHeight w:val="890"/>
        </w:trPr>
        <w:tc>
          <w:tcPr>
            <w:tcW w:w="9525" w:type="dxa"/>
          </w:tcPr>
          <w:p w14:paraId="156F64BC" w14:textId="77777777" w:rsidR="0036727F" w:rsidRDefault="0036727F" w:rsidP="003350DC">
            <w:pPr>
              <w:tabs>
                <w:tab w:val="left" w:pos="6135"/>
              </w:tabs>
              <w:rPr>
                <w:sz w:val="28"/>
                <w:szCs w:val="28"/>
              </w:rPr>
            </w:pPr>
          </w:p>
        </w:tc>
      </w:tr>
      <w:tr w:rsidR="0036727F" w14:paraId="3B7440EC" w14:textId="77777777" w:rsidTr="00B8507B">
        <w:tc>
          <w:tcPr>
            <w:tcW w:w="9525" w:type="dxa"/>
          </w:tcPr>
          <w:p w14:paraId="36A38D66" w14:textId="77777777" w:rsidR="0036727F" w:rsidRPr="004E52B4" w:rsidRDefault="0036727F" w:rsidP="003350DC">
            <w:pPr>
              <w:tabs>
                <w:tab w:val="left" w:pos="6135"/>
              </w:tabs>
              <w:rPr>
                <w:color w:val="808080" w:themeColor="background1" w:themeShade="80"/>
                <w:lang w:val="en-US"/>
              </w:rPr>
            </w:pPr>
            <w:r>
              <w:rPr>
                <w:color w:val="808080" w:themeColor="background1" w:themeShade="80"/>
              </w:rPr>
              <w:t xml:space="preserve">Год утверждения: </w:t>
            </w:r>
          </w:p>
        </w:tc>
      </w:tr>
      <w:tr w:rsidR="0036727F" w14:paraId="61DEDC09" w14:textId="77777777" w:rsidTr="00B8507B">
        <w:tc>
          <w:tcPr>
            <w:tcW w:w="9525" w:type="dxa"/>
          </w:tcPr>
          <w:p w14:paraId="75EB606B" w14:textId="77777777" w:rsidR="0036727F" w:rsidRDefault="00AE3018" w:rsidP="003350DC">
            <w:pPr>
              <w:tabs>
                <w:tab w:val="left" w:pos="6135"/>
              </w:tabs>
              <w:rPr>
                <w:color w:val="808080" w:themeColor="background1" w:themeShade="80"/>
              </w:rPr>
            </w:pPr>
            <w:r>
              <w:rPr>
                <w:color w:val="808080" w:themeColor="background1" w:themeShade="80"/>
              </w:rPr>
              <w:t>Разработчик клинической рекомендации</w:t>
            </w:r>
            <w:r w:rsidR="0036727F">
              <w:rPr>
                <w:color w:val="808080" w:themeColor="background1" w:themeShade="80"/>
              </w:rPr>
              <w:t>:</w:t>
            </w:r>
          </w:p>
        </w:tc>
      </w:tr>
      <w:tr w:rsidR="0036727F" w14:paraId="2069DD7A" w14:textId="77777777" w:rsidTr="00B8507B">
        <w:trPr>
          <w:trHeight w:val="4170"/>
        </w:trPr>
        <w:tc>
          <w:tcPr>
            <w:tcW w:w="9525" w:type="dxa"/>
          </w:tcPr>
          <w:p w14:paraId="3DAC2627" w14:textId="77777777" w:rsidR="0036727F" w:rsidRPr="005F668D" w:rsidRDefault="00AE3018" w:rsidP="003350DC">
            <w:pPr>
              <w:pStyle w:val="aff9"/>
              <w:numPr>
                <w:ilvl w:val="0"/>
                <w:numId w:val="2"/>
              </w:numPr>
              <w:rPr>
                <w:b/>
                <w:sz w:val="28"/>
              </w:rPr>
            </w:pPr>
            <w:r>
              <w:rPr>
                <w:noProof/>
                <w:lang w:eastAsia="ru-RU"/>
              </w:rPr>
              <mc:AlternateContent>
                <mc:Choice Requires="wps">
                  <w:drawing>
                    <wp:anchor distT="0" distB="0" distL="114300" distR="114300" simplePos="0" relativeHeight="251658252" behindDoc="0" locked="0" layoutInCell="1" allowOverlap="1" wp14:anchorId="706A19BD" wp14:editId="7B960707">
                      <wp:simplePos x="0" y="0"/>
                      <wp:positionH relativeFrom="page">
                        <wp:posOffset>2959100</wp:posOffset>
                      </wp:positionH>
                      <wp:positionV relativeFrom="paragraph">
                        <wp:posOffset>2413000</wp:posOffset>
                      </wp:positionV>
                      <wp:extent cx="3333750" cy="1466850"/>
                      <wp:effectExtent l="0" t="0" r="0" b="0"/>
                      <wp:wrapNone/>
                      <wp:docPr id="11" name="Надпись 11"/>
                      <wp:cNvGraphicFramePr/>
                      <a:graphic xmlns:a="http://schemas.openxmlformats.org/drawingml/2006/main">
                        <a:graphicData uri="http://schemas.microsoft.com/office/word/2010/wordprocessingShape">
                          <wps:wsp>
                            <wps:cNvSpPr txBox="1"/>
                            <wps:spPr>
                              <a:xfrm>
                                <a:off x="0" y="0"/>
                                <a:ext cx="3333750" cy="146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ED0D3E" w14:textId="77777777" w:rsidR="009713DD" w:rsidRPr="00D6422F" w:rsidRDefault="009713DD" w:rsidP="00B32037">
                                  <w:pPr>
                                    <w:rPr>
                                      <w:b/>
                                      <w:szCs w:val="24"/>
                                    </w:rPr>
                                  </w:pPr>
                                  <w:r w:rsidRPr="00D6422F">
                                    <w:rPr>
                                      <w:b/>
                                      <w:szCs w:val="24"/>
                                    </w:rPr>
                                    <w:t>Одобрены</w:t>
                                  </w:r>
                                </w:p>
                                <w:p w14:paraId="3321E322" w14:textId="708999CC" w:rsidR="009713DD" w:rsidRPr="00D6422F" w:rsidRDefault="009713DD"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_ г.</w:t>
                                  </w:r>
                                </w:p>
                                <w:p w14:paraId="36136080" w14:textId="77777777" w:rsidR="009713DD" w:rsidRPr="00751BCF" w:rsidRDefault="009713DD" w:rsidP="00B32037">
                                  <w:pPr>
                                    <w:ind w:left="360"/>
                                    <w:rPr>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A19BD" id="_x0000_t202" coordsize="21600,21600" o:spt="202" path="m,l,21600r21600,l21600,xe">
                      <v:stroke joinstyle="miter"/>
                      <v:path gradientshapeok="t" o:connecttype="rect"/>
                    </v:shapetype>
                    <v:shape id="Надпись 11" o:spid="_x0000_s1026" type="#_x0000_t202" style="position:absolute;left:0;text-align:left;margin-left:233pt;margin-top:190pt;width:262.5pt;height:115.5pt;z-index:2516582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" fillcolor="white [3201]" stroked="f" strokeweight=".5pt">
                      <v:textbox>
                        <w:txbxContent>
                          <w:p w14:paraId="3AED0D3E" w14:textId="77777777" w:rsidR="009713DD" w:rsidRPr="00D6422F" w:rsidRDefault="009713DD" w:rsidP="00B32037">
                            <w:pPr>
                              <w:rPr>
                                <w:b/>
                                <w:szCs w:val="24"/>
                              </w:rPr>
                            </w:pPr>
                            <w:r w:rsidRPr="00D6422F">
                              <w:rPr>
                                <w:b/>
                                <w:szCs w:val="24"/>
                              </w:rPr>
                              <w:t>Одобрены</w:t>
                            </w:r>
                          </w:p>
                          <w:p w14:paraId="3321E322" w14:textId="708999CC" w:rsidR="009713DD" w:rsidRPr="00D6422F" w:rsidRDefault="009713DD"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_ г.</w:t>
                            </w:r>
                          </w:p>
                          <w:p w14:paraId="36136080" w14:textId="77777777" w:rsidR="009713DD" w:rsidRPr="00751BCF" w:rsidRDefault="009713DD" w:rsidP="00B32037">
                            <w:pPr>
                              <w:ind w:left="360"/>
                              <w:rPr>
                                <w:b/>
                                <w:sz w:val="22"/>
                              </w:rPr>
                            </w:pPr>
                          </w:p>
                        </w:txbxContent>
                      </v:textbox>
                      <w10:wrap anchorx="page"/>
                    </v:shape>
                  </w:pict>
                </mc:Fallback>
              </mc:AlternateContent>
            </w:r>
            <w:r w:rsidR="0036727F" w:rsidRPr="005F668D">
              <w:rPr>
                <w:b/>
              </w:rPr>
              <w:t>Национальное гематологическое общество</w:t>
            </w:r>
          </w:p>
        </w:tc>
      </w:tr>
      <w:tr w:rsidR="00B8507B" w14:paraId="0F8B3A0A" w14:textId="77777777" w:rsidTr="00B8507B">
        <w:trPr>
          <w:trHeight w:val="1560"/>
        </w:trPr>
        <w:tc>
          <w:tcPr>
            <w:tcW w:w="9525" w:type="dxa"/>
          </w:tcPr>
          <w:p w14:paraId="18625608" w14:textId="77777777" w:rsidR="00B8507B" w:rsidRPr="00B32037" w:rsidRDefault="00B32037" w:rsidP="003350DC">
            <w:pPr>
              <w:pStyle w:val="aff9"/>
              <w:tabs>
                <w:tab w:val="left" w:pos="1560"/>
                <w:tab w:val="center" w:pos="4654"/>
              </w:tabs>
              <w:rPr>
                <w:b/>
              </w:rPr>
            </w:pPr>
            <w:r>
              <w:rPr>
                <w:b/>
              </w:rPr>
              <w:tab/>
            </w:r>
            <w:r w:rsidR="00D07EC1">
              <w:rPr>
                <w:b/>
              </w:rPr>
              <w:tab/>
            </w:r>
          </w:p>
        </w:tc>
      </w:tr>
    </w:tbl>
    <w:p w14:paraId="6B3E4FE5" w14:textId="77777777" w:rsidR="0036727F" w:rsidRDefault="0036727F" w:rsidP="003350DC">
      <w:pPr>
        <w:tabs>
          <w:tab w:val="left" w:pos="6135"/>
        </w:tabs>
        <w:rPr>
          <w:sz w:val="28"/>
          <w:szCs w:val="28"/>
        </w:rPr>
      </w:pPr>
    </w:p>
    <w:p w14:paraId="35E8C2DC" w14:textId="77777777" w:rsidR="00BD0E44" w:rsidRDefault="00BD0E44" w:rsidP="003350DC">
      <w:pPr>
        <w:sectPr w:rsidR="00BD0E44" w:rsidSect="00BD0E44">
          <w:headerReference w:type="default" r:id="rId9"/>
          <w:footerReference w:type="default" r:id="rId10"/>
          <w:pgSz w:w="11906" w:h="16838"/>
          <w:pgMar w:top="1134" w:right="850" w:bottom="1134" w:left="1701" w:header="708" w:footer="708" w:gutter="0"/>
          <w:cols w:num="2" w:space="720"/>
          <w:formProt w:val="0"/>
          <w:titlePg/>
          <w:docGrid w:linePitch="360" w:charSpace="-6145"/>
        </w:sectPr>
      </w:pPr>
    </w:p>
    <w:p w14:paraId="3D884CF6" w14:textId="77777777" w:rsidR="00F42A9A" w:rsidRDefault="00AE3018" w:rsidP="003350DC">
      <w:r>
        <w:rPr>
          <w:noProof/>
          <w:lang w:eastAsia="ru-RU"/>
        </w:rPr>
        <mc:AlternateContent>
          <mc:Choice Requires="wps">
            <w:drawing>
              <wp:anchor distT="0" distB="0" distL="114300" distR="114300" simplePos="0" relativeHeight="251658246" behindDoc="1" locked="0" layoutInCell="1" allowOverlap="1" wp14:anchorId="307F9596" wp14:editId="04BC0EB8">
                <wp:simplePos x="0" y="0"/>
                <wp:positionH relativeFrom="page">
                  <wp:posOffset>304800</wp:posOffset>
                </wp:positionH>
                <wp:positionV relativeFrom="paragraph">
                  <wp:posOffset>6999605</wp:posOffset>
                </wp:positionV>
                <wp:extent cx="3257550" cy="1476375"/>
                <wp:effectExtent l="0" t="0" r="0" b="9525"/>
                <wp:wrapNone/>
                <wp:docPr id="12" name="Надпись 12"/>
                <wp:cNvGraphicFramePr/>
                <a:graphic xmlns:a="http://schemas.openxmlformats.org/drawingml/2006/main">
                  <a:graphicData uri="http://schemas.microsoft.com/office/word/2010/wordprocessingShape">
                    <wps:wsp>
                      <wps:cNvSpPr txBox="1"/>
                      <wps:spPr>
                        <a:xfrm>
                          <a:off x="0" y="0"/>
                          <a:ext cx="3257550" cy="1476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8511A7" w14:textId="77777777" w:rsidR="009713DD" w:rsidRDefault="009713DD" w:rsidP="00B32037">
                            <w:pPr>
                              <w:spacing w:line="240" w:lineRule="auto"/>
                              <w:rPr>
                                <w:b/>
                                <w:szCs w:val="24"/>
                              </w:rPr>
                            </w:pPr>
                            <w:r w:rsidRPr="0065631D">
                              <w:rPr>
                                <w:b/>
                                <w:szCs w:val="24"/>
                              </w:rPr>
                              <w:t>Утверждены</w:t>
                            </w:r>
                          </w:p>
                          <w:p w14:paraId="3F0313CD" w14:textId="77777777" w:rsidR="009713DD" w:rsidRPr="0065631D" w:rsidRDefault="009713DD" w:rsidP="00B32037">
                            <w:pPr>
                              <w:spacing w:line="240" w:lineRule="auto"/>
                              <w:rPr>
                                <w:b/>
                                <w:szCs w:val="24"/>
                              </w:rPr>
                            </w:pPr>
                          </w:p>
                          <w:p w14:paraId="741B7B08" w14:textId="77777777" w:rsidR="009713DD" w:rsidRDefault="009713DD" w:rsidP="00B32037">
                            <w:pPr>
                              <w:ind w:left="357" w:hanging="357"/>
                            </w:pPr>
                            <w:r>
                              <w:t>Национальным гематологическим обществом</w:t>
                            </w:r>
                          </w:p>
                          <w:p w14:paraId="5D4BE0C2" w14:textId="06EB00F0" w:rsidR="009713DD" w:rsidRPr="004A5A57" w:rsidRDefault="009713DD" w:rsidP="00B32037">
                            <w:pPr>
                              <w:ind w:left="357" w:hanging="357"/>
                              <w:rPr>
                                <w:sz w:val="22"/>
                              </w:rPr>
                            </w:pPr>
                            <w:r w:rsidRPr="00924EE7">
                              <w:rPr>
                                <w:sz w:val="22"/>
                              </w:rPr>
                              <w:t>__ __________20_ 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F9596" id="Надпись 12" o:spid="_x0000_s1027" type="#_x0000_t202" style="position:absolute;left:0;text-align:left;margin-left:24pt;margin-top:551.15pt;width:256.5pt;height:116.25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" fillcolor="white [3201]" stroked="f" strokeweight=".5pt">
                <v:textbox>
                  <w:txbxContent>
                    <w:p w14:paraId="4F8511A7" w14:textId="77777777" w:rsidR="009713DD" w:rsidRDefault="009713DD" w:rsidP="00B32037">
                      <w:pPr>
                        <w:spacing w:line="240" w:lineRule="auto"/>
                        <w:rPr>
                          <w:b/>
                          <w:szCs w:val="24"/>
                        </w:rPr>
                      </w:pPr>
                      <w:r w:rsidRPr="0065631D">
                        <w:rPr>
                          <w:b/>
                          <w:szCs w:val="24"/>
                        </w:rPr>
                        <w:t>Утверждены</w:t>
                      </w:r>
                    </w:p>
                    <w:p w14:paraId="3F0313CD" w14:textId="77777777" w:rsidR="009713DD" w:rsidRPr="0065631D" w:rsidRDefault="009713DD" w:rsidP="00B32037">
                      <w:pPr>
                        <w:spacing w:line="240" w:lineRule="auto"/>
                        <w:rPr>
                          <w:b/>
                          <w:szCs w:val="24"/>
                        </w:rPr>
                      </w:pPr>
                    </w:p>
                    <w:p w14:paraId="741B7B08" w14:textId="77777777" w:rsidR="009713DD" w:rsidRDefault="009713DD" w:rsidP="00B32037">
                      <w:pPr>
                        <w:ind w:left="357" w:hanging="357"/>
                      </w:pPr>
                      <w:r>
                        <w:t>Национальным гематологическим обществом</w:t>
                      </w:r>
                    </w:p>
                    <w:p w14:paraId="5D4BE0C2" w14:textId="06EB00F0" w:rsidR="009713DD" w:rsidRPr="004A5A57" w:rsidRDefault="009713DD" w:rsidP="00B32037">
                      <w:pPr>
                        <w:ind w:left="357" w:hanging="357"/>
                        <w:rPr>
                          <w:sz w:val="22"/>
                        </w:rPr>
                      </w:pPr>
                      <w:r w:rsidRPr="00924EE7">
                        <w:rPr>
                          <w:sz w:val="22"/>
                        </w:rPr>
                        <w:t>__ __________20_ г.</w:t>
                      </w:r>
                    </w:p>
                  </w:txbxContent>
                </v:textbox>
                <w10:wrap anchorx="page"/>
              </v:shape>
            </w:pict>
          </mc:Fallback>
        </mc:AlternateContent>
      </w:r>
      <w:r w:rsidR="00031607">
        <w:br w:type="page"/>
      </w:r>
      <w:sdt>
        <w:sdtPr>
          <w:id w:val="1526977811"/>
          <w:docPartObj>
            <w:docPartGallery w:val="Table of Contents"/>
            <w:docPartUnique/>
          </w:docPartObj>
        </w:sdtPr>
        <w:sdtEndPr>
          <w:rPr>
            <w:rFonts w:asciiTheme="minorHAnsi" w:hAnsiTheme="minorHAnsi"/>
            <w:b/>
            <w:bCs/>
            <w:noProof/>
            <w:sz w:val="22"/>
          </w:rPr>
        </w:sdtEndPr>
        <w:sdtContent>
          <w:r w:rsidR="00031607">
            <w:t>Оглавление</w:t>
          </w:r>
        </w:sdtContent>
      </w:sdt>
    </w:p>
    <w:p w14:paraId="209FB345" w14:textId="06894D70" w:rsidR="00CB035A" w:rsidRDefault="00031607" w:rsidP="003350DC">
      <w:pPr>
        <w:pStyle w:val="1a"/>
        <w:spacing w:after="0"/>
        <w:rPr>
          <w:rFonts w:asciiTheme="minorHAnsi" w:eastAsiaTheme="minorEastAsia" w:hAnsiTheme="minorHAnsi"/>
          <w:noProof/>
          <w:szCs w:val="24"/>
          <w:lang w:eastAsia="ru-RU"/>
        </w:rPr>
      </w:pPr>
      <w:r>
        <w:fldChar w:fldCharType="begin"/>
      </w:r>
      <w:r>
        <w:instrText xml:space="preserve"> TOC \o "1-3" \h \z \u </w:instrText>
      </w:r>
      <w:r>
        <w:fldChar w:fldCharType="separate"/>
      </w:r>
      <w:hyperlink w:anchor="_Toc85649716" w:history="1">
        <w:r w:rsidR="00CB035A" w:rsidRPr="002D01F5">
          <w:rPr>
            <w:rStyle w:val="affd"/>
            <w:noProof/>
          </w:rPr>
          <w:t>Список сокращений</w:t>
        </w:r>
        <w:r w:rsidR="00CB035A">
          <w:rPr>
            <w:noProof/>
            <w:webHidden/>
          </w:rPr>
          <w:tab/>
        </w:r>
        <w:r w:rsidR="00CB035A">
          <w:rPr>
            <w:noProof/>
            <w:webHidden/>
          </w:rPr>
          <w:fldChar w:fldCharType="begin"/>
        </w:r>
        <w:r w:rsidR="00CB035A">
          <w:rPr>
            <w:noProof/>
            <w:webHidden/>
          </w:rPr>
          <w:instrText xml:space="preserve"> PAGEREF _Toc85649716 \h </w:instrText>
        </w:r>
        <w:r w:rsidR="00CB035A">
          <w:rPr>
            <w:noProof/>
            <w:webHidden/>
          </w:rPr>
        </w:r>
        <w:r w:rsidR="00CB035A">
          <w:rPr>
            <w:noProof/>
            <w:webHidden/>
          </w:rPr>
          <w:fldChar w:fldCharType="separate"/>
        </w:r>
        <w:r w:rsidR="00CB035A">
          <w:rPr>
            <w:noProof/>
            <w:webHidden/>
          </w:rPr>
          <w:t>4</w:t>
        </w:r>
        <w:r w:rsidR="00CB035A">
          <w:rPr>
            <w:noProof/>
            <w:webHidden/>
          </w:rPr>
          <w:fldChar w:fldCharType="end"/>
        </w:r>
      </w:hyperlink>
    </w:p>
    <w:p w14:paraId="29AD2E77" w14:textId="1E3844D8" w:rsidR="00CB035A" w:rsidRDefault="009713DD" w:rsidP="003350DC">
      <w:pPr>
        <w:pStyle w:val="1a"/>
        <w:spacing w:after="0"/>
        <w:rPr>
          <w:rFonts w:asciiTheme="minorHAnsi" w:eastAsiaTheme="minorEastAsia" w:hAnsiTheme="minorHAnsi"/>
          <w:noProof/>
          <w:szCs w:val="24"/>
          <w:lang w:eastAsia="ru-RU"/>
        </w:rPr>
      </w:pPr>
      <w:hyperlink w:anchor="_Toc85649717" w:history="1">
        <w:r w:rsidR="00CB035A" w:rsidRPr="002D01F5">
          <w:rPr>
            <w:rStyle w:val="affd"/>
            <w:noProof/>
          </w:rPr>
          <w:t>Термины и определения</w:t>
        </w:r>
        <w:r w:rsidR="00CB035A">
          <w:rPr>
            <w:noProof/>
            <w:webHidden/>
          </w:rPr>
          <w:tab/>
        </w:r>
        <w:r w:rsidR="00CB035A">
          <w:rPr>
            <w:noProof/>
            <w:webHidden/>
          </w:rPr>
          <w:fldChar w:fldCharType="begin"/>
        </w:r>
        <w:r w:rsidR="00CB035A">
          <w:rPr>
            <w:noProof/>
            <w:webHidden/>
          </w:rPr>
          <w:instrText xml:space="preserve"> PAGEREF _Toc85649717 \h </w:instrText>
        </w:r>
        <w:r w:rsidR="00CB035A">
          <w:rPr>
            <w:noProof/>
            <w:webHidden/>
          </w:rPr>
        </w:r>
        <w:r w:rsidR="00CB035A">
          <w:rPr>
            <w:noProof/>
            <w:webHidden/>
          </w:rPr>
          <w:fldChar w:fldCharType="separate"/>
        </w:r>
        <w:r w:rsidR="00CB035A">
          <w:rPr>
            <w:noProof/>
            <w:webHidden/>
          </w:rPr>
          <w:t>6</w:t>
        </w:r>
        <w:r w:rsidR="00CB035A">
          <w:rPr>
            <w:noProof/>
            <w:webHidden/>
          </w:rPr>
          <w:fldChar w:fldCharType="end"/>
        </w:r>
      </w:hyperlink>
    </w:p>
    <w:p w14:paraId="73DC613F" w14:textId="103E1ED7" w:rsidR="00CB035A" w:rsidRDefault="009713DD" w:rsidP="003350DC">
      <w:pPr>
        <w:pStyle w:val="1a"/>
        <w:spacing w:after="0"/>
        <w:rPr>
          <w:rFonts w:asciiTheme="minorHAnsi" w:eastAsiaTheme="minorEastAsia" w:hAnsiTheme="minorHAnsi"/>
          <w:noProof/>
          <w:szCs w:val="24"/>
          <w:lang w:eastAsia="ru-RU"/>
        </w:rPr>
      </w:pPr>
      <w:hyperlink w:anchor="_Toc85649718" w:history="1">
        <w:r w:rsidR="00CB035A" w:rsidRPr="002D01F5">
          <w:rPr>
            <w:rStyle w:val="affd"/>
            <w:noProof/>
          </w:rPr>
          <w:t>1. Краткая информация по заболеванию или состоянию (группе заболеваний или состояний)</w:t>
        </w:r>
        <w:r w:rsidR="00CB035A">
          <w:rPr>
            <w:noProof/>
            <w:webHidden/>
          </w:rPr>
          <w:tab/>
        </w:r>
        <w:r w:rsidR="00CB035A">
          <w:rPr>
            <w:noProof/>
            <w:webHidden/>
          </w:rPr>
          <w:fldChar w:fldCharType="begin"/>
        </w:r>
        <w:r w:rsidR="00CB035A">
          <w:rPr>
            <w:noProof/>
            <w:webHidden/>
          </w:rPr>
          <w:instrText xml:space="preserve"> PAGEREF _Toc85649718 \h </w:instrText>
        </w:r>
        <w:r w:rsidR="00CB035A">
          <w:rPr>
            <w:noProof/>
            <w:webHidden/>
          </w:rPr>
        </w:r>
        <w:r w:rsidR="00CB035A">
          <w:rPr>
            <w:noProof/>
            <w:webHidden/>
          </w:rPr>
          <w:fldChar w:fldCharType="separate"/>
        </w:r>
        <w:r w:rsidR="00CB035A">
          <w:rPr>
            <w:noProof/>
            <w:webHidden/>
          </w:rPr>
          <w:t>7</w:t>
        </w:r>
        <w:r w:rsidR="00CB035A">
          <w:rPr>
            <w:noProof/>
            <w:webHidden/>
          </w:rPr>
          <w:fldChar w:fldCharType="end"/>
        </w:r>
      </w:hyperlink>
    </w:p>
    <w:p w14:paraId="688B9BCE" w14:textId="08A32890"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19" w:history="1">
        <w:r w:rsidR="00CB035A" w:rsidRPr="002D01F5">
          <w:rPr>
            <w:rStyle w:val="affd"/>
          </w:rPr>
          <w:t xml:space="preserve">1.1 Определение </w:t>
        </w:r>
        <w:r w:rsidR="00CB035A" w:rsidRPr="002D01F5">
          <w:rPr>
            <w:rStyle w:val="affd"/>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19 \h </w:instrText>
        </w:r>
        <w:r w:rsidR="00CB035A">
          <w:rPr>
            <w:webHidden/>
          </w:rPr>
        </w:r>
        <w:r w:rsidR="00CB035A">
          <w:rPr>
            <w:webHidden/>
          </w:rPr>
          <w:fldChar w:fldCharType="separate"/>
        </w:r>
        <w:r w:rsidR="00CB035A">
          <w:rPr>
            <w:webHidden/>
          </w:rPr>
          <w:t>7</w:t>
        </w:r>
        <w:r w:rsidR="00CB035A">
          <w:rPr>
            <w:webHidden/>
          </w:rPr>
          <w:fldChar w:fldCharType="end"/>
        </w:r>
      </w:hyperlink>
    </w:p>
    <w:p w14:paraId="4EE519A8" w14:textId="5AC818A7"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0" w:history="1">
        <w:r w:rsidR="00CB035A" w:rsidRPr="002D01F5">
          <w:rPr>
            <w:rStyle w:val="affd"/>
          </w:rPr>
          <w:t xml:space="preserve">1.2 Этиология и патогенез </w:t>
        </w:r>
        <w:r w:rsidR="00CB035A" w:rsidRPr="002D01F5">
          <w:rPr>
            <w:rStyle w:val="affd"/>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0 \h </w:instrText>
        </w:r>
        <w:r w:rsidR="00CB035A">
          <w:rPr>
            <w:webHidden/>
          </w:rPr>
        </w:r>
        <w:r w:rsidR="00CB035A">
          <w:rPr>
            <w:webHidden/>
          </w:rPr>
          <w:fldChar w:fldCharType="separate"/>
        </w:r>
        <w:r w:rsidR="00CB035A">
          <w:rPr>
            <w:webHidden/>
          </w:rPr>
          <w:t>7</w:t>
        </w:r>
        <w:r w:rsidR="00CB035A">
          <w:rPr>
            <w:webHidden/>
          </w:rPr>
          <w:fldChar w:fldCharType="end"/>
        </w:r>
      </w:hyperlink>
    </w:p>
    <w:p w14:paraId="46162A7B" w14:textId="2EACB330"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1" w:history="1">
        <w:r w:rsidR="00CB035A" w:rsidRPr="002D01F5">
          <w:rPr>
            <w:rStyle w:val="affd"/>
          </w:rPr>
          <w:t xml:space="preserve">1.3 Эпидемиология </w:t>
        </w:r>
        <w:r w:rsidR="00CB035A" w:rsidRPr="002D01F5">
          <w:rPr>
            <w:rStyle w:val="affd"/>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1 \h </w:instrText>
        </w:r>
        <w:r w:rsidR="00CB035A">
          <w:rPr>
            <w:webHidden/>
          </w:rPr>
        </w:r>
        <w:r w:rsidR="00CB035A">
          <w:rPr>
            <w:webHidden/>
          </w:rPr>
          <w:fldChar w:fldCharType="separate"/>
        </w:r>
        <w:r w:rsidR="00CB035A">
          <w:rPr>
            <w:webHidden/>
          </w:rPr>
          <w:t>8</w:t>
        </w:r>
        <w:r w:rsidR="00CB035A">
          <w:rPr>
            <w:webHidden/>
          </w:rPr>
          <w:fldChar w:fldCharType="end"/>
        </w:r>
      </w:hyperlink>
    </w:p>
    <w:p w14:paraId="5B689277" w14:textId="67F1FADD"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2" w:history="1">
        <w:r w:rsidR="00CB035A" w:rsidRPr="002D01F5">
          <w:rPr>
            <w:rStyle w:val="affd"/>
          </w:rPr>
          <w:t xml:space="preserve">1.4 </w:t>
        </w:r>
        <w:r w:rsidR="00CB035A" w:rsidRPr="002D01F5">
          <w:rPr>
            <w:rStyle w:val="affd"/>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B035A">
          <w:rPr>
            <w:webHidden/>
          </w:rPr>
          <w:tab/>
        </w:r>
        <w:r w:rsidR="00CB035A">
          <w:rPr>
            <w:webHidden/>
          </w:rPr>
          <w:fldChar w:fldCharType="begin"/>
        </w:r>
        <w:r w:rsidR="00CB035A">
          <w:rPr>
            <w:webHidden/>
          </w:rPr>
          <w:instrText xml:space="preserve"> PAGEREF _Toc85649722 \h </w:instrText>
        </w:r>
        <w:r w:rsidR="00CB035A">
          <w:rPr>
            <w:webHidden/>
          </w:rPr>
        </w:r>
        <w:r w:rsidR="00CB035A">
          <w:rPr>
            <w:webHidden/>
          </w:rPr>
          <w:fldChar w:fldCharType="separate"/>
        </w:r>
        <w:r w:rsidR="00CB035A">
          <w:rPr>
            <w:webHidden/>
          </w:rPr>
          <w:t>8</w:t>
        </w:r>
        <w:r w:rsidR="00CB035A">
          <w:rPr>
            <w:webHidden/>
          </w:rPr>
          <w:fldChar w:fldCharType="end"/>
        </w:r>
      </w:hyperlink>
    </w:p>
    <w:p w14:paraId="55C7BAA4" w14:textId="48039A01"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3" w:history="1">
        <w:r w:rsidR="00CB035A" w:rsidRPr="002D01F5">
          <w:rPr>
            <w:rStyle w:val="affd"/>
          </w:rPr>
          <w:t xml:space="preserve">1.5 Классификация </w:t>
        </w:r>
        <w:r w:rsidR="00CB035A" w:rsidRPr="002D01F5">
          <w:rPr>
            <w:rStyle w:val="affd"/>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3 \h </w:instrText>
        </w:r>
        <w:r w:rsidR="00CB035A">
          <w:rPr>
            <w:webHidden/>
          </w:rPr>
        </w:r>
        <w:r w:rsidR="00CB035A">
          <w:rPr>
            <w:webHidden/>
          </w:rPr>
          <w:fldChar w:fldCharType="separate"/>
        </w:r>
        <w:r w:rsidR="00CB035A">
          <w:rPr>
            <w:webHidden/>
          </w:rPr>
          <w:t>8</w:t>
        </w:r>
        <w:r w:rsidR="00CB035A">
          <w:rPr>
            <w:webHidden/>
          </w:rPr>
          <w:fldChar w:fldCharType="end"/>
        </w:r>
      </w:hyperlink>
    </w:p>
    <w:p w14:paraId="6A50167E" w14:textId="5DDF0AD1"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4" w:history="1">
        <w:r w:rsidR="00CB035A" w:rsidRPr="002D01F5">
          <w:rPr>
            <w:rStyle w:val="affd"/>
          </w:rPr>
          <w:t xml:space="preserve">1.6 Клиническая картина </w:t>
        </w:r>
        <w:r w:rsidR="00CB035A" w:rsidRPr="002D01F5">
          <w:rPr>
            <w:rStyle w:val="affd"/>
            <w:shd w:val="clear" w:color="auto" w:fill="FFFFFF"/>
          </w:rPr>
          <w:t>заболевания или состояния (группы заболеваний или состояний)</w:t>
        </w:r>
        <w:r w:rsidR="00CB035A">
          <w:rPr>
            <w:webHidden/>
          </w:rPr>
          <w:tab/>
        </w:r>
        <w:r w:rsidR="00CB035A">
          <w:rPr>
            <w:webHidden/>
          </w:rPr>
          <w:fldChar w:fldCharType="begin"/>
        </w:r>
        <w:r w:rsidR="00CB035A">
          <w:rPr>
            <w:webHidden/>
          </w:rPr>
          <w:instrText xml:space="preserve"> PAGEREF _Toc85649724 \h </w:instrText>
        </w:r>
        <w:r w:rsidR="00CB035A">
          <w:rPr>
            <w:webHidden/>
          </w:rPr>
        </w:r>
        <w:r w:rsidR="00CB035A">
          <w:rPr>
            <w:webHidden/>
          </w:rPr>
          <w:fldChar w:fldCharType="separate"/>
        </w:r>
        <w:r w:rsidR="00CB035A">
          <w:rPr>
            <w:webHidden/>
          </w:rPr>
          <w:t>9</w:t>
        </w:r>
        <w:r w:rsidR="00CB035A">
          <w:rPr>
            <w:webHidden/>
          </w:rPr>
          <w:fldChar w:fldCharType="end"/>
        </w:r>
      </w:hyperlink>
    </w:p>
    <w:p w14:paraId="1D7BD5B7" w14:textId="52742FB1" w:rsidR="00CB035A" w:rsidRDefault="009713DD" w:rsidP="003350DC">
      <w:pPr>
        <w:pStyle w:val="1a"/>
        <w:spacing w:after="0"/>
        <w:rPr>
          <w:rFonts w:asciiTheme="minorHAnsi" w:eastAsiaTheme="minorEastAsia" w:hAnsiTheme="minorHAnsi"/>
          <w:noProof/>
          <w:szCs w:val="24"/>
          <w:lang w:eastAsia="ru-RU"/>
        </w:rPr>
      </w:pPr>
      <w:hyperlink w:anchor="_Toc85649725" w:history="1">
        <w:r w:rsidR="00CB035A" w:rsidRPr="002D01F5">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B035A">
          <w:rPr>
            <w:noProof/>
            <w:webHidden/>
          </w:rPr>
          <w:tab/>
        </w:r>
        <w:r w:rsidR="00CB035A">
          <w:rPr>
            <w:noProof/>
            <w:webHidden/>
          </w:rPr>
          <w:fldChar w:fldCharType="begin"/>
        </w:r>
        <w:r w:rsidR="00CB035A">
          <w:rPr>
            <w:noProof/>
            <w:webHidden/>
          </w:rPr>
          <w:instrText xml:space="preserve"> PAGEREF _Toc85649725 \h </w:instrText>
        </w:r>
        <w:r w:rsidR="00CB035A">
          <w:rPr>
            <w:noProof/>
            <w:webHidden/>
          </w:rPr>
        </w:r>
        <w:r w:rsidR="00CB035A">
          <w:rPr>
            <w:noProof/>
            <w:webHidden/>
          </w:rPr>
          <w:fldChar w:fldCharType="separate"/>
        </w:r>
        <w:r w:rsidR="00CB035A">
          <w:rPr>
            <w:noProof/>
            <w:webHidden/>
          </w:rPr>
          <w:t>9</w:t>
        </w:r>
        <w:r w:rsidR="00CB035A">
          <w:rPr>
            <w:noProof/>
            <w:webHidden/>
          </w:rPr>
          <w:fldChar w:fldCharType="end"/>
        </w:r>
      </w:hyperlink>
    </w:p>
    <w:p w14:paraId="32C27D36" w14:textId="5970D350"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6" w:history="1">
        <w:r w:rsidR="00CB035A" w:rsidRPr="002D01F5">
          <w:rPr>
            <w:rStyle w:val="affd"/>
            <w:rFonts w:eastAsia="Times New Roman"/>
          </w:rPr>
          <w:t>2.1 Жалобы и анамнез</w:t>
        </w:r>
        <w:r w:rsidR="00CB035A">
          <w:rPr>
            <w:webHidden/>
          </w:rPr>
          <w:tab/>
        </w:r>
        <w:r w:rsidR="00CB035A">
          <w:rPr>
            <w:webHidden/>
          </w:rPr>
          <w:fldChar w:fldCharType="begin"/>
        </w:r>
        <w:r w:rsidR="00CB035A">
          <w:rPr>
            <w:webHidden/>
          </w:rPr>
          <w:instrText xml:space="preserve"> PAGEREF _Toc85649726 \h </w:instrText>
        </w:r>
        <w:r w:rsidR="00CB035A">
          <w:rPr>
            <w:webHidden/>
          </w:rPr>
        </w:r>
        <w:r w:rsidR="00CB035A">
          <w:rPr>
            <w:webHidden/>
          </w:rPr>
          <w:fldChar w:fldCharType="separate"/>
        </w:r>
        <w:r w:rsidR="00CB035A">
          <w:rPr>
            <w:webHidden/>
          </w:rPr>
          <w:t>10</w:t>
        </w:r>
        <w:r w:rsidR="00CB035A">
          <w:rPr>
            <w:webHidden/>
          </w:rPr>
          <w:fldChar w:fldCharType="end"/>
        </w:r>
      </w:hyperlink>
    </w:p>
    <w:p w14:paraId="6A4A4F24" w14:textId="14B4E524"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7" w:history="1">
        <w:r w:rsidR="00CB035A" w:rsidRPr="002D01F5">
          <w:rPr>
            <w:rStyle w:val="affd"/>
            <w:rFonts w:eastAsia="Times New Roman"/>
          </w:rPr>
          <w:t>2.2 Физикальное обследование</w:t>
        </w:r>
        <w:r w:rsidR="00CB035A">
          <w:rPr>
            <w:webHidden/>
          </w:rPr>
          <w:tab/>
        </w:r>
        <w:r w:rsidR="00CB035A">
          <w:rPr>
            <w:webHidden/>
          </w:rPr>
          <w:fldChar w:fldCharType="begin"/>
        </w:r>
        <w:r w:rsidR="00CB035A">
          <w:rPr>
            <w:webHidden/>
          </w:rPr>
          <w:instrText xml:space="preserve"> PAGEREF _Toc85649727 \h </w:instrText>
        </w:r>
        <w:r w:rsidR="00CB035A">
          <w:rPr>
            <w:webHidden/>
          </w:rPr>
        </w:r>
        <w:r w:rsidR="00CB035A">
          <w:rPr>
            <w:webHidden/>
          </w:rPr>
          <w:fldChar w:fldCharType="separate"/>
        </w:r>
        <w:r w:rsidR="00CB035A">
          <w:rPr>
            <w:webHidden/>
          </w:rPr>
          <w:t>11</w:t>
        </w:r>
        <w:r w:rsidR="00CB035A">
          <w:rPr>
            <w:webHidden/>
          </w:rPr>
          <w:fldChar w:fldCharType="end"/>
        </w:r>
      </w:hyperlink>
    </w:p>
    <w:p w14:paraId="3FCAFFB4" w14:textId="1F95A3B5"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8" w:history="1">
        <w:r w:rsidR="00CB035A" w:rsidRPr="002D01F5">
          <w:rPr>
            <w:rStyle w:val="affd"/>
          </w:rPr>
          <w:t>2.3 Лабораторные диагностические исследования</w:t>
        </w:r>
        <w:r w:rsidR="00CB035A">
          <w:rPr>
            <w:webHidden/>
          </w:rPr>
          <w:tab/>
        </w:r>
        <w:r w:rsidR="00CB035A">
          <w:rPr>
            <w:webHidden/>
          </w:rPr>
          <w:fldChar w:fldCharType="begin"/>
        </w:r>
        <w:r w:rsidR="00CB035A">
          <w:rPr>
            <w:webHidden/>
          </w:rPr>
          <w:instrText xml:space="preserve"> PAGEREF _Toc85649728 \h </w:instrText>
        </w:r>
        <w:r w:rsidR="00CB035A">
          <w:rPr>
            <w:webHidden/>
          </w:rPr>
        </w:r>
        <w:r w:rsidR="00CB035A">
          <w:rPr>
            <w:webHidden/>
          </w:rPr>
          <w:fldChar w:fldCharType="separate"/>
        </w:r>
        <w:r w:rsidR="00CB035A">
          <w:rPr>
            <w:webHidden/>
          </w:rPr>
          <w:t>11</w:t>
        </w:r>
        <w:r w:rsidR="00CB035A">
          <w:rPr>
            <w:webHidden/>
          </w:rPr>
          <w:fldChar w:fldCharType="end"/>
        </w:r>
      </w:hyperlink>
    </w:p>
    <w:p w14:paraId="69C07E3F" w14:textId="70163991"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29" w:history="1">
        <w:r w:rsidR="00CB035A" w:rsidRPr="002D01F5">
          <w:rPr>
            <w:rStyle w:val="affd"/>
          </w:rPr>
          <w:t>2.4 Инструментальные диагностические исследования</w:t>
        </w:r>
        <w:r w:rsidR="00CB035A">
          <w:rPr>
            <w:webHidden/>
          </w:rPr>
          <w:tab/>
        </w:r>
        <w:r w:rsidR="00CB035A">
          <w:rPr>
            <w:webHidden/>
          </w:rPr>
          <w:fldChar w:fldCharType="begin"/>
        </w:r>
        <w:r w:rsidR="00CB035A">
          <w:rPr>
            <w:webHidden/>
          </w:rPr>
          <w:instrText xml:space="preserve"> PAGEREF _Toc85649729 \h </w:instrText>
        </w:r>
        <w:r w:rsidR="00CB035A">
          <w:rPr>
            <w:webHidden/>
          </w:rPr>
        </w:r>
        <w:r w:rsidR="00CB035A">
          <w:rPr>
            <w:webHidden/>
          </w:rPr>
          <w:fldChar w:fldCharType="separate"/>
        </w:r>
        <w:r w:rsidR="00CB035A">
          <w:rPr>
            <w:webHidden/>
          </w:rPr>
          <w:t>16</w:t>
        </w:r>
        <w:r w:rsidR="00CB035A">
          <w:rPr>
            <w:webHidden/>
          </w:rPr>
          <w:fldChar w:fldCharType="end"/>
        </w:r>
      </w:hyperlink>
    </w:p>
    <w:p w14:paraId="18B81945" w14:textId="6E1F8A41"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30" w:history="1">
        <w:r w:rsidR="00CB035A" w:rsidRPr="002D01F5">
          <w:rPr>
            <w:rStyle w:val="affd"/>
            <w:rFonts w:eastAsia="Times New Roman"/>
          </w:rPr>
          <w:t>2.5 Иная диагностика</w:t>
        </w:r>
        <w:r w:rsidR="00CB035A">
          <w:rPr>
            <w:webHidden/>
          </w:rPr>
          <w:tab/>
        </w:r>
        <w:r w:rsidR="00CB035A">
          <w:rPr>
            <w:webHidden/>
          </w:rPr>
          <w:fldChar w:fldCharType="begin"/>
        </w:r>
        <w:r w:rsidR="00CB035A">
          <w:rPr>
            <w:webHidden/>
          </w:rPr>
          <w:instrText xml:space="preserve"> PAGEREF _Toc85649730 \h </w:instrText>
        </w:r>
        <w:r w:rsidR="00CB035A">
          <w:rPr>
            <w:webHidden/>
          </w:rPr>
        </w:r>
        <w:r w:rsidR="00CB035A">
          <w:rPr>
            <w:webHidden/>
          </w:rPr>
          <w:fldChar w:fldCharType="separate"/>
        </w:r>
        <w:r w:rsidR="00CB035A">
          <w:rPr>
            <w:webHidden/>
          </w:rPr>
          <w:t>18</w:t>
        </w:r>
        <w:r w:rsidR="00CB035A">
          <w:rPr>
            <w:webHidden/>
          </w:rPr>
          <w:fldChar w:fldCharType="end"/>
        </w:r>
      </w:hyperlink>
    </w:p>
    <w:p w14:paraId="69AE327F" w14:textId="76B4F466" w:rsidR="00CB035A" w:rsidRDefault="009713DD" w:rsidP="003350DC">
      <w:pPr>
        <w:pStyle w:val="1a"/>
        <w:spacing w:after="0"/>
        <w:rPr>
          <w:rFonts w:asciiTheme="minorHAnsi" w:eastAsiaTheme="minorEastAsia" w:hAnsiTheme="minorHAnsi"/>
          <w:noProof/>
          <w:szCs w:val="24"/>
          <w:lang w:eastAsia="ru-RU"/>
        </w:rPr>
      </w:pPr>
      <w:hyperlink w:anchor="_Toc85649731" w:history="1">
        <w:r w:rsidR="00CB035A" w:rsidRPr="002D01F5">
          <w:rPr>
            <w:rStyle w:val="affd"/>
            <w:noProof/>
          </w:rPr>
          <w:t>3.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B035A">
          <w:rPr>
            <w:noProof/>
            <w:webHidden/>
          </w:rPr>
          <w:tab/>
        </w:r>
        <w:r w:rsidR="00CB035A">
          <w:rPr>
            <w:noProof/>
            <w:webHidden/>
          </w:rPr>
          <w:fldChar w:fldCharType="begin"/>
        </w:r>
        <w:r w:rsidR="00CB035A">
          <w:rPr>
            <w:noProof/>
            <w:webHidden/>
          </w:rPr>
          <w:instrText xml:space="preserve"> PAGEREF _Toc85649731 \h </w:instrText>
        </w:r>
        <w:r w:rsidR="00CB035A">
          <w:rPr>
            <w:noProof/>
            <w:webHidden/>
          </w:rPr>
        </w:r>
        <w:r w:rsidR="00CB035A">
          <w:rPr>
            <w:noProof/>
            <w:webHidden/>
          </w:rPr>
          <w:fldChar w:fldCharType="separate"/>
        </w:r>
        <w:r w:rsidR="00CB035A">
          <w:rPr>
            <w:noProof/>
            <w:webHidden/>
          </w:rPr>
          <w:t>34</w:t>
        </w:r>
        <w:r w:rsidR="00CB035A">
          <w:rPr>
            <w:noProof/>
            <w:webHidden/>
          </w:rPr>
          <w:fldChar w:fldCharType="end"/>
        </w:r>
      </w:hyperlink>
    </w:p>
    <w:p w14:paraId="5AD42872" w14:textId="695DC5C8"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32" w:history="1">
        <w:r w:rsidR="00CB035A" w:rsidRPr="002D01F5">
          <w:rPr>
            <w:rStyle w:val="affd"/>
          </w:rPr>
          <w:t>3.1 Консервативная терапия</w:t>
        </w:r>
        <w:r w:rsidR="00CB035A">
          <w:rPr>
            <w:webHidden/>
          </w:rPr>
          <w:tab/>
        </w:r>
        <w:r w:rsidR="00CB035A">
          <w:rPr>
            <w:webHidden/>
          </w:rPr>
          <w:fldChar w:fldCharType="begin"/>
        </w:r>
        <w:r w:rsidR="00CB035A">
          <w:rPr>
            <w:webHidden/>
          </w:rPr>
          <w:instrText xml:space="preserve"> PAGEREF _Toc85649732 \h </w:instrText>
        </w:r>
        <w:r w:rsidR="00CB035A">
          <w:rPr>
            <w:webHidden/>
          </w:rPr>
        </w:r>
        <w:r w:rsidR="00CB035A">
          <w:rPr>
            <w:webHidden/>
          </w:rPr>
          <w:fldChar w:fldCharType="separate"/>
        </w:r>
        <w:r w:rsidR="00CB035A">
          <w:rPr>
            <w:webHidden/>
          </w:rPr>
          <w:t>36</w:t>
        </w:r>
        <w:r w:rsidR="00CB035A">
          <w:rPr>
            <w:webHidden/>
          </w:rPr>
          <w:fldChar w:fldCharType="end"/>
        </w:r>
      </w:hyperlink>
    </w:p>
    <w:p w14:paraId="1820965A" w14:textId="2F99902A"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33" w:history="1">
        <w:r w:rsidR="00CB035A" w:rsidRPr="002D01F5">
          <w:rPr>
            <w:rStyle w:val="affd"/>
            <w:rFonts w:eastAsia="Times New Roman"/>
          </w:rPr>
          <w:t>3.2 Хирургическое лечение</w:t>
        </w:r>
        <w:r w:rsidR="00CB035A">
          <w:rPr>
            <w:webHidden/>
          </w:rPr>
          <w:tab/>
        </w:r>
        <w:r w:rsidR="00CB035A">
          <w:rPr>
            <w:webHidden/>
          </w:rPr>
          <w:fldChar w:fldCharType="begin"/>
        </w:r>
        <w:r w:rsidR="00CB035A">
          <w:rPr>
            <w:webHidden/>
          </w:rPr>
          <w:instrText xml:space="preserve"> PAGEREF _Toc85649733 \h </w:instrText>
        </w:r>
        <w:r w:rsidR="00CB035A">
          <w:rPr>
            <w:webHidden/>
          </w:rPr>
        </w:r>
        <w:r w:rsidR="00CB035A">
          <w:rPr>
            <w:webHidden/>
          </w:rPr>
          <w:fldChar w:fldCharType="separate"/>
        </w:r>
        <w:r w:rsidR="00CB035A">
          <w:rPr>
            <w:webHidden/>
          </w:rPr>
          <w:t>40</w:t>
        </w:r>
        <w:r w:rsidR="00CB035A">
          <w:rPr>
            <w:webHidden/>
          </w:rPr>
          <w:fldChar w:fldCharType="end"/>
        </w:r>
      </w:hyperlink>
    </w:p>
    <w:p w14:paraId="3534B49E" w14:textId="56607082"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34" w:history="1">
        <w:r w:rsidR="00CB035A" w:rsidRPr="002D01F5">
          <w:rPr>
            <w:rStyle w:val="affd"/>
            <w:rFonts w:eastAsia="Times New Roman"/>
          </w:rPr>
          <w:t>3.3 Сопутствующая и сопроводительная терапия</w:t>
        </w:r>
        <w:r w:rsidR="00CB035A">
          <w:rPr>
            <w:webHidden/>
          </w:rPr>
          <w:tab/>
        </w:r>
        <w:r w:rsidR="00CB035A">
          <w:rPr>
            <w:webHidden/>
          </w:rPr>
          <w:fldChar w:fldCharType="begin"/>
        </w:r>
        <w:r w:rsidR="00CB035A">
          <w:rPr>
            <w:webHidden/>
          </w:rPr>
          <w:instrText xml:space="preserve"> PAGEREF _Toc85649734 \h </w:instrText>
        </w:r>
        <w:r w:rsidR="00CB035A">
          <w:rPr>
            <w:webHidden/>
          </w:rPr>
        </w:r>
        <w:r w:rsidR="00CB035A">
          <w:rPr>
            <w:webHidden/>
          </w:rPr>
          <w:fldChar w:fldCharType="separate"/>
        </w:r>
        <w:r w:rsidR="00CB035A">
          <w:rPr>
            <w:webHidden/>
          </w:rPr>
          <w:t>41</w:t>
        </w:r>
        <w:r w:rsidR="00CB035A">
          <w:rPr>
            <w:webHidden/>
          </w:rPr>
          <w:fldChar w:fldCharType="end"/>
        </w:r>
      </w:hyperlink>
    </w:p>
    <w:p w14:paraId="4201D489" w14:textId="783B508D" w:rsidR="00CB035A" w:rsidRDefault="009713DD" w:rsidP="003350DC">
      <w:pPr>
        <w:pStyle w:val="1a"/>
        <w:spacing w:after="0"/>
        <w:rPr>
          <w:rFonts w:asciiTheme="minorHAnsi" w:eastAsiaTheme="minorEastAsia" w:hAnsiTheme="minorHAnsi"/>
          <w:noProof/>
          <w:szCs w:val="24"/>
          <w:lang w:eastAsia="ru-RU"/>
        </w:rPr>
      </w:pPr>
      <w:hyperlink w:anchor="_Toc85649735" w:history="1">
        <w:r w:rsidR="00CB035A" w:rsidRPr="002D01F5">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CB035A">
          <w:rPr>
            <w:noProof/>
            <w:webHidden/>
          </w:rPr>
          <w:tab/>
        </w:r>
        <w:r w:rsidR="00CB035A">
          <w:rPr>
            <w:noProof/>
            <w:webHidden/>
          </w:rPr>
          <w:fldChar w:fldCharType="begin"/>
        </w:r>
        <w:r w:rsidR="00CB035A">
          <w:rPr>
            <w:noProof/>
            <w:webHidden/>
          </w:rPr>
          <w:instrText xml:space="preserve"> PAGEREF _Toc85649735 \h </w:instrText>
        </w:r>
        <w:r w:rsidR="00CB035A">
          <w:rPr>
            <w:noProof/>
            <w:webHidden/>
          </w:rPr>
        </w:r>
        <w:r w:rsidR="00CB035A">
          <w:rPr>
            <w:noProof/>
            <w:webHidden/>
          </w:rPr>
          <w:fldChar w:fldCharType="separate"/>
        </w:r>
        <w:r w:rsidR="00CB035A">
          <w:rPr>
            <w:noProof/>
            <w:webHidden/>
          </w:rPr>
          <w:t>44</w:t>
        </w:r>
        <w:r w:rsidR="00CB035A">
          <w:rPr>
            <w:noProof/>
            <w:webHidden/>
          </w:rPr>
          <w:fldChar w:fldCharType="end"/>
        </w:r>
      </w:hyperlink>
    </w:p>
    <w:p w14:paraId="5B435C04" w14:textId="02228BEA" w:rsidR="00CB035A" w:rsidRDefault="009713DD" w:rsidP="003350DC">
      <w:pPr>
        <w:pStyle w:val="1a"/>
        <w:spacing w:after="0"/>
        <w:rPr>
          <w:rFonts w:asciiTheme="minorHAnsi" w:eastAsiaTheme="minorEastAsia" w:hAnsiTheme="minorHAnsi"/>
          <w:noProof/>
          <w:szCs w:val="24"/>
          <w:lang w:eastAsia="ru-RU"/>
        </w:rPr>
      </w:pPr>
      <w:hyperlink w:anchor="_Toc85649736" w:history="1">
        <w:r w:rsidR="00CB035A" w:rsidRPr="002D01F5">
          <w:rPr>
            <w:rStyle w:val="affd"/>
            <w:noProof/>
          </w:rPr>
          <w:t>5. Профилактика и диспансерное наблюдение, медицинские показания и противопоказания к применению методов профилактики</w:t>
        </w:r>
        <w:r w:rsidR="00CB035A">
          <w:rPr>
            <w:noProof/>
            <w:webHidden/>
          </w:rPr>
          <w:tab/>
        </w:r>
        <w:r w:rsidR="00CB035A">
          <w:rPr>
            <w:noProof/>
            <w:webHidden/>
          </w:rPr>
          <w:fldChar w:fldCharType="begin"/>
        </w:r>
        <w:r w:rsidR="00CB035A">
          <w:rPr>
            <w:noProof/>
            <w:webHidden/>
          </w:rPr>
          <w:instrText xml:space="preserve"> PAGEREF _Toc85649736 \h </w:instrText>
        </w:r>
        <w:r w:rsidR="00CB035A">
          <w:rPr>
            <w:noProof/>
            <w:webHidden/>
          </w:rPr>
        </w:r>
        <w:r w:rsidR="00CB035A">
          <w:rPr>
            <w:noProof/>
            <w:webHidden/>
          </w:rPr>
          <w:fldChar w:fldCharType="separate"/>
        </w:r>
        <w:r w:rsidR="00CB035A">
          <w:rPr>
            <w:noProof/>
            <w:webHidden/>
          </w:rPr>
          <w:t>45</w:t>
        </w:r>
        <w:r w:rsidR="00CB035A">
          <w:rPr>
            <w:noProof/>
            <w:webHidden/>
          </w:rPr>
          <w:fldChar w:fldCharType="end"/>
        </w:r>
      </w:hyperlink>
    </w:p>
    <w:p w14:paraId="422DF3E6" w14:textId="4D5CF25D" w:rsidR="00CB035A" w:rsidRDefault="009713DD" w:rsidP="003350DC">
      <w:pPr>
        <w:pStyle w:val="1a"/>
        <w:spacing w:after="0"/>
        <w:rPr>
          <w:rFonts w:asciiTheme="minorHAnsi" w:eastAsiaTheme="minorEastAsia" w:hAnsiTheme="minorHAnsi"/>
          <w:noProof/>
          <w:szCs w:val="24"/>
          <w:lang w:eastAsia="ru-RU"/>
        </w:rPr>
      </w:pPr>
      <w:hyperlink w:anchor="_Toc85649737" w:history="1">
        <w:r w:rsidR="00CB035A" w:rsidRPr="002D01F5">
          <w:rPr>
            <w:rStyle w:val="affd"/>
            <w:rFonts w:cs="Times New Roman"/>
            <w:noProof/>
          </w:rPr>
          <w:t>6. Организация оказания медицинской помощи</w:t>
        </w:r>
        <w:r w:rsidR="00CB035A">
          <w:rPr>
            <w:noProof/>
            <w:webHidden/>
          </w:rPr>
          <w:tab/>
        </w:r>
        <w:r w:rsidR="00CB035A">
          <w:rPr>
            <w:noProof/>
            <w:webHidden/>
          </w:rPr>
          <w:fldChar w:fldCharType="begin"/>
        </w:r>
        <w:r w:rsidR="00CB035A">
          <w:rPr>
            <w:noProof/>
            <w:webHidden/>
          </w:rPr>
          <w:instrText xml:space="preserve"> PAGEREF _Toc85649737 \h </w:instrText>
        </w:r>
        <w:r w:rsidR="00CB035A">
          <w:rPr>
            <w:noProof/>
            <w:webHidden/>
          </w:rPr>
        </w:r>
        <w:r w:rsidR="00CB035A">
          <w:rPr>
            <w:noProof/>
            <w:webHidden/>
          </w:rPr>
          <w:fldChar w:fldCharType="separate"/>
        </w:r>
        <w:r w:rsidR="00CB035A">
          <w:rPr>
            <w:noProof/>
            <w:webHidden/>
          </w:rPr>
          <w:t>46</w:t>
        </w:r>
        <w:r w:rsidR="00CB035A">
          <w:rPr>
            <w:noProof/>
            <w:webHidden/>
          </w:rPr>
          <w:fldChar w:fldCharType="end"/>
        </w:r>
      </w:hyperlink>
    </w:p>
    <w:p w14:paraId="77F28E5A" w14:textId="57E8A4BA" w:rsidR="00CB035A" w:rsidRDefault="009713DD" w:rsidP="003350DC">
      <w:pPr>
        <w:pStyle w:val="1a"/>
        <w:spacing w:after="0"/>
        <w:rPr>
          <w:rFonts w:asciiTheme="minorHAnsi" w:eastAsiaTheme="minorEastAsia" w:hAnsiTheme="minorHAnsi"/>
          <w:noProof/>
          <w:szCs w:val="24"/>
          <w:lang w:eastAsia="ru-RU"/>
        </w:rPr>
      </w:pPr>
      <w:hyperlink w:anchor="_Toc85649738" w:history="1">
        <w:r w:rsidR="00CB035A" w:rsidRPr="002D01F5">
          <w:rPr>
            <w:rStyle w:val="affd"/>
            <w:noProof/>
          </w:rPr>
          <w:t>7. Дополнительная информация (в том числе факторы, влияющие на исход заболевания или состояния)</w:t>
        </w:r>
        <w:r w:rsidR="00CB035A">
          <w:rPr>
            <w:noProof/>
            <w:webHidden/>
          </w:rPr>
          <w:tab/>
        </w:r>
        <w:r w:rsidR="00CB035A">
          <w:rPr>
            <w:noProof/>
            <w:webHidden/>
          </w:rPr>
          <w:fldChar w:fldCharType="begin"/>
        </w:r>
        <w:r w:rsidR="00CB035A">
          <w:rPr>
            <w:noProof/>
            <w:webHidden/>
          </w:rPr>
          <w:instrText xml:space="preserve"> PAGEREF _Toc85649738 \h </w:instrText>
        </w:r>
        <w:r w:rsidR="00CB035A">
          <w:rPr>
            <w:noProof/>
            <w:webHidden/>
          </w:rPr>
        </w:r>
        <w:r w:rsidR="00CB035A">
          <w:rPr>
            <w:noProof/>
            <w:webHidden/>
          </w:rPr>
          <w:fldChar w:fldCharType="separate"/>
        </w:r>
        <w:r w:rsidR="00CB035A">
          <w:rPr>
            <w:noProof/>
            <w:webHidden/>
          </w:rPr>
          <w:t>46</w:t>
        </w:r>
        <w:r w:rsidR="00CB035A">
          <w:rPr>
            <w:noProof/>
            <w:webHidden/>
          </w:rPr>
          <w:fldChar w:fldCharType="end"/>
        </w:r>
      </w:hyperlink>
    </w:p>
    <w:p w14:paraId="2F4BFDB2" w14:textId="2FA33B8C"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39" w:history="1">
        <w:r w:rsidR="00CB035A" w:rsidRPr="002D01F5">
          <w:rPr>
            <w:rStyle w:val="affd"/>
          </w:rPr>
          <w:t>7.1. Инфузионная терапия у гематологических пациентов</w:t>
        </w:r>
        <w:r w:rsidR="00CB035A">
          <w:rPr>
            <w:webHidden/>
          </w:rPr>
          <w:tab/>
        </w:r>
        <w:r w:rsidR="00CB035A">
          <w:rPr>
            <w:webHidden/>
          </w:rPr>
          <w:fldChar w:fldCharType="begin"/>
        </w:r>
        <w:r w:rsidR="00CB035A">
          <w:rPr>
            <w:webHidden/>
          </w:rPr>
          <w:instrText xml:space="preserve"> PAGEREF _Toc85649739 \h </w:instrText>
        </w:r>
        <w:r w:rsidR="00CB035A">
          <w:rPr>
            <w:webHidden/>
          </w:rPr>
        </w:r>
        <w:r w:rsidR="00CB035A">
          <w:rPr>
            <w:webHidden/>
          </w:rPr>
          <w:fldChar w:fldCharType="separate"/>
        </w:r>
        <w:r w:rsidR="00CB035A">
          <w:rPr>
            <w:webHidden/>
          </w:rPr>
          <w:t>46</w:t>
        </w:r>
        <w:r w:rsidR="00CB035A">
          <w:rPr>
            <w:webHidden/>
          </w:rPr>
          <w:fldChar w:fldCharType="end"/>
        </w:r>
      </w:hyperlink>
    </w:p>
    <w:p w14:paraId="115057D4" w14:textId="7C52AD45"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0" w:history="1">
        <w:r w:rsidR="00CB035A" w:rsidRPr="002D01F5">
          <w:rPr>
            <w:rStyle w:val="affd"/>
          </w:rPr>
          <w:t>7.2. Парентеральное питание у гематологических пациентов</w:t>
        </w:r>
        <w:r w:rsidR="00CB035A">
          <w:rPr>
            <w:webHidden/>
          </w:rPr>
          <w:tab/>
        </w:r>
        <w:r w:rsidR="00CB035A">
          <w:rPr>
            <w:webHidden/>
          </w:rPr>
          <w:fldChar w:fldCharType="begin"/>
        </w:r>
        <w:r w:rsidR="00CB035A">
          <w:rPr>
            <w:webHidden/>
          </w:rPr>
          <w:instrText xml:space="preserve"> PAGEREF _Toc85649740 \h </w:instrText>
        </w:r>
        <w:r w:rsidR="00CB035A">
          <w:rPr>
            <w:webHidden/>
          </w:rPr>
        </w:r>
        <w:r w:rsidR="00CB035A">
          <w:rPr>
            <w:webHidden/>
          </w:rPr>
          <w:fldChar w:fldCharType="separate"/>
        </w:r>
        <w:r w:rsidR="00CB035A">
          <w:rPr>
            <w:webHidden/>
          </w:rPr>
          <w:t>50</w:t>
        </w:r>
        <w:r w:rsidR="00CB035A">
          <w:rPr>
            <w:webHidden/>
          </w:rPr>
          <w:fldChar w:fldCharType="end"/>
        </w:r>
      </w:hyperlink>
    </w:p>
    <w:p w14:paraId="52462267" w14:textId="66BCBE04"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1" w:history="1">
        <w:r w:rsidR="00CB035A" w:rsidRPr="002D01F5">
          <w:rPr>
            <w:rStyle w:val="affd"/>
          </w:rPr>
          <w:t>7.3. Применение компонентов донорской крови у гематологических пациентов</w:t>
        </w:r>
        <w:r w:rsidR="00CB035A">
          <w:rPr>
            <w:webHidden/>
          </w:rPr>
          <w:tab/>
        </w:r>
        <w:r w:rsidR="00CB035A">
          <w:rPr>
            <w:webHidden/>
          </w:rPr>
          <w:fldChar w:fldCharType="begin"/>
        </w:r>
        <w:r w:rsidR="00CB035A">
          <w:rPr>
            <w:webHidden/>
          </w:rPr>
          <w:instrText xml:space="preserve"> PAGEREF _Toc85649741 \h </w:instrText>
        </w:r>
        <w:r w:rsidR="00CB035A">
          <w:rPr>
            <w:webHidden/>
          </w:rPr>
        </w:r>
        <w:r w:rsidR="00CB035A">
          <w:rPr>
            <w:webHidden/>
          </w:rPr>
          <w:fldChar w:fldCharType="separate"/>
        </w:r>
        <w:r w:rsidR="00CB035A">
          <w:rPr>
            <w:webHidden/>
          </w:rPr>
          <w:t>59</w:t>
        </w:r>
        <w:r w:rsidR="00CB035A">
          <w:rPr>
            <w:webHidden/>
          </w:rPr>
          <w:fldChar w:fldCharType="end"/>
        </w:r>
      </w:hyperlink>
    </w:p>
    <w:p w14:paraId="67A2A0B5" w14:textId="2D44523A"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2" w:history="1">
        <w:r w:rsidR="00CB035A" w:rsidRPr="002D01F5">
          <w:rPr>
            <w:rStyle w:val="affd"/>
          </w:rPr>
          <w:t xml:space="preserve">7.4. </w:t>
        </w:r>
        <w:r w:rsidR="00CB035A" w:rsidRPr="002D01F5">
          <w:rPr>
            <w:rStyle w:val="affd"/>
            <w:rFonts w:eastAsia="Arial Unicode MS"/>
          </w:rPr>
          <w:t>Протоколы выполнения аспирационного и биопсийного исследования костного мозга</w:t>
        </w:r>
        <w:r w:rsidR="00CB035A">
          <w:rPr>
            <w:webHidden/>
          </w:rPr>
          <w:tab/>
        </w:r>
        <w:r w:rsidR="00CB035A">
          <w:rPr>
            <w:webHidden/>
          </w:rPr>
          <w:fldChar w:fldCharType="begin"/>
        </w:r>
        <w:r w:rsidR="00CB035A">
          <w:rPr>
            <w:webHidden/>
          </w:rPr>
          <w:instrText xml:space="preserve"> PAGEREF _Toc85649742 \h </w:instrText>
        </w:r>
        <w:r w:rsidR="00CB035A">
          <w:rPr>
            <w:webHidden/>
          </w:rPr>
        </w:r>
        <w:r w:rsidR="00CB035A">
          <w:rPr>
            <w:webHidden/>
          </w:rPr>
          <w:fldChar w:fldCharType="separate"/>
        </w:r>
        <w:r w:rsidR="00CB035A">
          <w:rPr>
            <w:webHidden/>
          </w:rPr>
          <w:t>78</w:t>
        </w:r>
        <w:r w:rsidR="00CB035A">
          <w:rPr>
            <w:webHidden/>
          </w:rPr>
          <w:fldChar w:fldCharType="end"/>
        </w:r>
      </w:hyperlink>
    </w:p>
    <w:p w14:paraId="64FC310B" w14:textId="2CDFA4F8"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3" w:history="1">
        <w:r w:rsidR="00CB035A" w:rsidRPr="002D01F5">
          <w:rPr>
            <w:rStyle w:val="affd"/>
          </w:rPr>
          <w:t xml:space="preserve">7.5. </w:t>
        </w:r>
        <w:r w:rsidR="00CB035A" w:rsidRPr="002D01F5">
          <w:rPr>
            <w:rStyle w:val="affd"/>
            <w:bCs/>
          </w:rPr>
          <w:t>Обеспечение сосудистого доступа</w:t>
        </w:r>
        <w:r w:rsidR="00CB035A">
          <w:rPr>
            <w:webHidden/>
          </w:rPr>
          <w:tab/>
        </w:r>
        <w:r w:rsidR="00CB035A">
          <w:rPr>
            <w:webHidden/>
          </w:rPr>
          <w:fldChar w:fldCharType="begin"/>
        </w:r>
        <w:r w:rsidR="00CB035A">
          <w:rPr>
            <w:webHidden/>
          </w:rPr>
          <w:instrText xml:space="preserve"> PAGEREF _Toc85649743 \h </w:instrText>
        </w:r>
        <w:r w:rsidR="00CB035A">
          <w:rPr>
            <w:webHidden/>
          </w:rPr>
        </w:r>
        <w:r w:rsidR="00CB035A">
          <w:rPr>
            <w:webHidden/>
          </w:rPr>
          <w:fldChar w:fldCharType="separate"/>
        </w:r>
        <w:r w:rsidR="00CB035A">
          <w:rPr>
            <w:webHidden/>
          </w:rPr>
          <w:t>88</w:t>
        </w:r>
        <w:r w:rsidR="00CB035A">
          <w:rPr>
            <w:webHidden/>
          </w:rPr>
          <w:fldChar w:fldCharType="end"/>
        </w:r>
      </w:hyperlink>
    </w:p>
    <w:p w14:paraId="39F2656A" w14:textId="35DDBEA5"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4" w:history="1">
        <w:r w:rsidR="00CB035A" w:rsidRPr="002D01F5">
          <w:rPr>
            <w:rStyle w:val="affd"/>
          </w:rPr>
          <w:t>7.6. Спленэктомия у пациентов с гематологическими заболеваниями</w:t>
        </w:r>
        <w:r w:rsidR="00CB035A">
          <w:rPr>
            <w:webHidden/>
          </w:rPr>
          <w:tab/>
        </w:r>
        <w:r w:rsidR="00CB035A">
          <w:rPr>
            <w:webHidden/>
          </w:rPr>
          <w:fldChar w:fldCharType="begin"/>
        </w:r>
        <w:r w:rsidR="00CB035A">
          <w:rPr>
            <w:webHidden/>
          </w:rPr>
          <w:instrText xml:space="preserve"> PAGEREF _Toc85649744 \h </w:instrText>
        </w:r>
        <w:r w:rsidR="00CB035A">
          <w:rPr>
            <w:webHidden/>
          </w:rPr>
        </w:r>
        <w:r w:rsidR="00CB035A">
          <w:rPr>
            <w:webHidden/>
          </w:rPr>
          <w:fldChar w:fldCharType="separate"/>
        </w:r>
        <w:r w:rsidR="00CB035A">
          <w:rPr>
            <w:webHidden/>
          </w:rPr>
          <w:t>101</w:t>
        </w:r>
        <w:r w:rsidR="00CB035A">
          <w:rPr>
            <w:webHidden/>
          </w:rPr>
          <w:fldChar w:fldCharType="end"/>
        </w:r>
      </w:hyperlink>
    </w:p>
    <w:p w14:paraId="232954FF" w14:textId="6E7610AF"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45" w:history="1">
        <w:r w:rsidR="00CB035A" w:rsidRPr="002D01F5">
          <w:rPr>
            <w:rStyle w:val="affd"/>
          </w:rPr>
          <w:t>7.7. Лечение гематологического пациента в отделении реанимации и интенсивной терапии</w:t>
        </w:r>
        <w:r w:rsidR="00CB035A">
          <w:rPr>
            <w:webHidden/>
          </w:rPr>
          <w:tab/>
        </w:r>
        <w:r w:rsidR="00CB035A">
          <w:rPr>
            <w:webHidden/>
          </w:rPr>
          <w:fldChar w:fldCharType="begin"/>
        </w:r>
        <w:r w:rsidR="00CB035A">
          <w:rPr>
            <w:webHidden/>
          </w:rPr>
          <w:instrText xml:space="preserve"> PAGEREF _Toc85649745 \h </w:instrText>
        </w:r>
        <w:r w:rsidR="00CB035A">
          <w:rPr>
            <w:webHidden/>
          </w:rPr>
        </w:r>
        <w:r w:rsidR="00CB035A">
          <w:rPr>
            <w:webHidden/>
          </w:rPr>
          <w:fldChar w:fldCharType="separate"/>
        </w:r>
        <w:r w:rsidR="00CB035A">
          <w:rPr>
            <w:webHidden/>
          </w:rPr>
          <w:t>110</w:t>
        </w:r>
        <w:r w:rsidR="00CB035A">
          <w:rPr>
            <w:webHidden/>
          </w:rPr>
          <w:fldChar w:fldCharType="end"/>
        </w:r>
      </w:hyperlink>
    </w:p>
    <w:p w14:paraId="03AE8B0A" w14:textId="3034C859" w:rsidR="00CB035A" w:rsidRDefault="009713DD" w:rsidP="003350DC">
      <w:pPr>
        <w:pStyle w:val="1a"/>
        <w:spacing w:after="0"/>
        <w:rPr>
          <w:rFonts w:asciiTheme="minorHAnsi" w:eastAsiaTheme="minorEastAsia" w:hAnsiTheme="minorHAnsi"/>
          <w:noProof/>
          <w:szCs w:val="24"/>
          <w:lang w:eastAsia="ru-RU"/>
        </w:rPr>
      </w:pPr>
      <w:hyperlink w:anchor="_Toc85649746" w:history="1">
        <w:r w:rsidR="00CB035A" w:rsidRPr="002D01F5">
          <w:rPr>
            <w:rStyle w:val="affd"/>
            <w:noProof/>
          </w:rPr>
          <w:t>Критерии оценки качества медицинской помощи</w:t>
        </w:r>
        <w:r w:rsidR="00CB035A">
          <w:rPr>
            <w:noProof/>
            <w:webHidden/>
          </w:rPr>
          <w:tab/>
        </w:r>
        <w:r w:rsidR="00CB035A">
          <w:rPr>
            <w:noProof/>
            <w:webHidden/>
          </w:rPr>
          <w:fldChar w:fldCharType="begin"/>
        </w:r>
        <w:r w:rsidR="00CB035A">
          <w:rPr>
            <w:noProof/>
            <w:webHidden/>
          </w:rPr>
          <w:instrText xml:space="preserve"> PAGEREF _Toc85649746 \h </w:instrText>
        </w:r>
        <w:r w:rsidR="00CB035A">
          <w:rPr>
            <w:noProof/>
            <w:webHidden/>
          </w:rPr>
        </w:r>
        <w:r w:rsidR="00CB035A">
          <w:rPr>
            <w:noProof/>
            <w:webHidden/>
          </w:rPr>
          <w:fldChar w:fldCharType="separate"/>
        </w:r>
        <w:r w:rsidR="00CB035A">
          <w:rPr>
            <w:noProof/>
            <w:webHidden/>
          </w:rPr>
          <w:t>114</w:t>
        </w:r>
        <w:r w:rsidR="00CB035A">
          <w:rPr>
            <w:noProof/>
            <w:webHidden/>
          </w:rPr>
          <w:fldChar w:fldCharType="end"/>
        </w:r>
      </w:hyperlink>
    </w:p>
    <w:p w14:paraId="5A18AE49" w14:textId="2DA14273" w:rsidR="00CB035A" w:rsidRDefault="009713DD" w:rsidP="003350DC">
      <w:pPr>
        <w:pStyle w:val="1a"/>
        <w:spacing w:after="0"/>
        <w:rPr>
          <w:rFonts w:asciiTheme="minorHAnsi" w:eastAsiaTheme="minorEastAsia" w:hAnsiTheme="minorHAnsi"/>
          <w:noProof/>
          <w:szCs w:val="24"/>
          <w:lang w:eastAsia="ru-RU"/>
        </w:rPr>
      </w:pPr>
      <w:hyperlink w:anchor="_Toc85649747" w:history="1">
        <w:r w:rsidR="00CB035A" w:rsidRPr="002D01F5">
          <w:rPr>
            <w:rStyle w:val="affd"/>
            <w:noProof/>
          </w:rPr>
          <w:t>Список литературы</w:t>
        </w:r>
        <w:r w:rsidR="00CB035A">
          <w:rPr>
            <w:noProof/>
            <w:webHidden/>
          </w:rPr>
          <w:tab/>
        </w:r>
        <w:r w:rsidR="00CB035A">
          <w:rPr>
            <w:noProof/>
            <w:webHidden/>
          </w:rPr>
          <w:fldChar w:fldCharType="begin"/>
        </w:r>
        <w:r w:rsidR="00CB035A">
          <w:rPr>
            <w:noProof/>
            <w:webHidden/>
          </w:rPr>
          <w:instrText xml:space="preserve"> PAGEREF _Toc85649747 \h </w:instrText>
        </w:r>
        <w:r w:rsidR="00CB035A">
          <w:rPr>
            <w:noProof/>
            <w:webHidden/>
          </w:rPr>
        </w:r>
        <w:r w:rsidR="00CB035A">
          <w:rPr>
            <w:noProof/>
            <w:webHidden/>
          </w:rPr>
          <w:fldChar w:fldCharType="separate"/>
        </w:r>
        <w:r w:rsidR="00CB035A">
          <w:rPr>
            <w:noProof/>
            <w:webHidden/>
          </w:rPr>
          <w:t>115</w:t>
        </w:r>
        <w:r w:rsidR="00CB035A">
          <w:rPr>
            <w:noProof/>
            <w:webHidden/>
          </w:rPr>
          <w:fldChar w:fldCharType="end"/>
        </w:r>
      </w:hyperlink>
    </w:p>
    <w:p w14:paraId="7FE31470" w14:textId="4326566B" w:rsidR="00CB035A" w:rsidRDefault="009713DD" w:rsidP="003350DC">
      <w:pPr>
        <w:pStyle w:val="1a"/>
        <w:spacing w:after="0"/>
        <w:rPr>
          <w:rFonts w:asciiTheme="minorHAnsi" w:eastAsiaTheme="minorEastAsia" w:hAnsiTheme="minorHAnsi"/>
          <w:noProof/>
          <w:szCs w:val="24"/>
          <w:lang w:eastAsia="ru-RU"/>
        </w:rPr>
      </w:pPr>
      <w:hyperlink w:anchor="_Toc85649748" w:history="1">
        <w:r w:rsidR="00CB035A" w:rsidRPr="002D01F5">
          <w:rPr>
            <w:rStyle w:val="affd"/>
            <w:noProof/>
          </w:rPr>
          <w:t>Приложение А2. Методология разработки клинических рекомендаций</w:t>
        </w:r>
        <w:r w:rsidR="00CB035A">
          <w:rPr>
            <w:noProof/>
            <w:webHidden/>
          </w:rPr>
          <w:tab/>
        </w:r>
        <w:r w:rsidR="00CB035A">
          <w:rPr>
            <w:noProof/>
            <w:webHidden/>
          </w:rPr>
          <w:fldChar w:fldCharType="begin"/>
        </w:r>
        <w:r w:rsidR="00CB035A">
          <w:rPr>
            <w:noProof/>
            <w:webHidden/>
          </w:rPr>
          <w:instrText xml:space="preserve"> PAGEREF _Toc85649748 \h </w:instrText>
        </w:r>
        <w:r w:rsidR="00CB035A">
          <w:rPr>
            <w:noProof/>
            <w:webHidden/>
          </w:rPr>
        </w:r>
        <w:r w:rsidR="00CB035A">
          <w:rPr>
            <w:noProof/>
            <w:webHidden/>
          </w:rPr>
          <w:fldChar w:fldCharType="separate"/>
        </w:r>
        <w:r w:rsidR="00CB035A">
          <w:rPr>
            <w:noProof/>
            <w:webHidden/>
          </w:rPr>
          <w:t>127</w:t>
        </w:r>
        <w:r w:rsidR="00CB035A">
          <w:rPr>
            <w:noProof/>
            <w:webHidden/>
          </w:rPr>
          <w:fldChar w:fldCharType="end"/>
        </w:r>
      </w:hyperlink>
    </w:p>
    <w:p w14:paraId="4593F86F" w14:textId="3C72BBE8" w:rsidR="00CB035A" w:rsidRDefault="009713DD" w:rsidP="003350DC">
      <w:pPr>
        <w:pStyle w:val="1a"/>
        <w:spacing w:after="0"/>
        <w:rPr>
          <w:rFonts w:asciiTheme="minorHAnsi" w:eastAsiaTheme="minorEastAsia" w:hAnsiTheme="minorHAnsi"/>
          <w:noProof/>
          <w:szCs w:val="24"/>
          <w:lang w:eastAsia="ru-RU"/>
        </w:rPr>
      </w:pPr>
      <w:hyperlink w:anchor="_Toc85649749" w:history="1">
        <w:r w:rsidR="00CB035A" w:rsidRPr="002D01F5">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B035A">
          <w:rPr>
            <w:noProof/>
            <w:webHidden/>
          </w:rPr>
          <w:tab/>
        </w:r>
        <w:r w:rsidR="00CB035A">
          <w:rPr>
            <w:noProof/>
            <w:webHidden/>
          </w:rPr>
          <w:fldChar w:fldCharType="begin"/>
        </w:r>
        <w:r w:rsidR="00CB035A">
          <w:rPr>
            <w:noProof/>
            <w:webHidden/>
          </w:rPr>
          <w:instrText xml:space="preserve"> PAGEREF _Toc85649749 \h </w:instrText>
        </w:r>
        <w:r w:rsidR="00CB035A">
          <w:rPr>
            <w:noProof/>
            <w:webHidden/>
          </w:rPr>
        </w:r>
        <w:r w:rsidR="00CB035A">
          <w:rPr>
            <w:noProof/>
            <w:webHidden/>
          </w:rPr>
          <w:fldChar w:fldCharType="separate"/>
        </w:r>
        <w:r w:rsidR="00CB035A">
          <w:rPr>
            <w:noProof/>
            <w:webHidden/>
          </w:rPr>
          <w:t>129</w:t>
        </w:r>
        <w:r w:rsidR="00CB035A">
          <w:rPr>
            <w:noProof/>
            <w:webHidden/>
          </w:rPr>
          <w:fldChar w:fldCharType="end"/>
        </w:r>
      </w:hyperlink>
    </w:p>
    <w:p w14:paraId="58AE9BF4" w14:textId="4E266FAD"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50" w:history="1">
        <w:r w:rsidR="00CB035A" w:rsidRPr="002D01F5">
          <w:rPr>
            <w:rStyle w:val="affd"/>
            <w:lang w:eastAsia="ru-RU"/>
          </w:rPr>
          <w:t>Приложение А3.1. Протокол применения АТГ** при АА № 1 [61]</w:t>
        </w:r>
        <w:r w:rsidR="00CB035A">
          <w:rPr>
            <w:webHidden/>
          </w:rPr>
          <w:tab/>
        </w:r>
        <w:r w:rsidR="00CB035A">
          <w:rPr>
            <w:webHidden/>
          </w:rPr>
          <w:fldChar w:fldCharType="begin"/>
        </w:r>
        <w:r w:rsidR="00CB035A">
          <w:rPr>
            <w:webHidden/>
          </w:rPr>
          <w:instrText xml:space="preserve"> PAGEREF _Toc85649750 \h </w:instrText>
        </w:r>
        <w:r w:rsidR="00CB035A">
          <w:rPr>
            <w:webHidden/>
          </w:rPr>
        </w:r>
        <w:r w:rsidR="00CB035A">
          <w:rPr>
            <w:webHidden/>
          </w:rPr>
          <w:fldChar w:fldCharType="separate"/>
        </w:r>
        <w:r w:rsidR="00CB035A">
          <w:rPr>
            <w:webHidden/>
          </w:rPr>
          <w:t>129</w:t>
        </w:r>
        <w:r w:rsidR="00CB035A">
          <w:rPr>
            <w:webHidden/>
          </w:rPr>
          <w:fldChar w:fldCharType="end"/>
        </w:r>
      </w:hyperlink>
    </w:p>
    <w:p w14:paraId="3DA1D37B" w14:textId="525B4793"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51" w:history="1">
        <w:r w:rsidR="00CB035A" w:rsidRPr="002D01F5">
          <w:rPr>
            <w:rStyle w:val="affd"/>
          </w:rPr>
          <w:t>Приложение А3.2 Проведение трансплантации аллогенных гемопоэтических стволовых клеток</w:t>
        </w:r>
        <w:r w:rsidR="00CB035A">
          <w:rPr>
            <w:webHidden/>
          </w:rPr>
          <w:tab/>
        </w:r>
        <w:r w:rsidR="00CB035A">
          <w:rPr>
            <w:webHidden/>
          </w:rPr>
          <w:fldChar w:fldCharType="begin"/>
        </w:r>
        <w:r w:rsidR="00CB035A">
          <w:rPr>
            <w:webHidden/>
          </w:rPr>
          <w:instrText xml:space="preserve"> PAGEREF _Toc85649751 \h </w:instrText>
        </w:r>
        <w:r w:rsidR="00CB035A">
          <w:rPr>
            <w:webHidden/>
          </w:rPr>
        </w:r>
        <w:r w:rsidR="00CB035A">
          <w:rPr>
            <w:webHidden/>
          </w:rPr>
          <w:fldChar w:fldCharType="separate"/>
        </w:r>
        <w:r w:rsidR="00CB035A">
          <w:rPr>
            <w:webHidden/>
          </w:rPr>
          <w:t>130</w:t>
        </w:r>
        <w:r w:rsidR="00CB035A">
          <w:rPr>
            <w:webHidden/>
          </w:rPr>
          <w:fldChar w:fldCharType="end"/>
        </w:r>
      </w:hyperlink>
    </w:p>
    <w:p w14:paraId="043AE87C" w14:textId="5071D814" w:rsidR="00CB035A" w:rsidRDefault="009713DD" w:rsidP="003350DC">
      <w:pPr>
        <w:pStyle w:val="1a"/>
        <w:spacing w:after="0"/>
        <w:rPr>
          <w:rFonts w:asciiTheme="minorHAnsi" w:eastAsiaTheme="minorEastAsia" w:hAnsiTheme="minorHAnsi"/>
          <w:noProof/>
          <w:szCs w:val="24"/>
          <w:lang w:eastAsia="ru-RU"/>
        </w:rPr>
      </w:pPr>
      <w:hyperlink w:anchor="_Toc85649752" w:history="1">
        <w:r w:rsidR="00CB035A" w:rsidRPr="002D01F5">
          <w:rPr>
            <w:rStyle w:val="affd"/>
            <w:noProof/>
          </w:rPr>
          <w:t>Приложение Б. Алгоритмы ведения пациента</w:t>
        </w:r>
        <w:r w:rsidR="00CB035A">
          <w:rPr>
            <w:noProof/>
            <w:webHidden/>
          </w:rPr>
          <w:tab/>
        </w:r>
        <w:r w:rsidR="00CB035A">
          <w:rPr>
            <w:noProof/>
            <w:webHidden/>
          </w:rPr>
          <w:fldChar w:fldCharType="begin"/>
        </w:r>
        <w:r w:rsidR="00CB035A">
          <w:rPr>
            <w:noProof/>
            <w:webHidden/>
          </w:rPr>
          <w:instrText xml:space="preserve"> PAGEREF _Toc85649752 \h </w:instrText>
        </w:r>
        <w:r w:rsidR="00CB035A">
          <w:rPr>
            <w:noProof/>
            <w:webHidden/>
          </w:rPr>
        </w:r>
        <w:r w:rsidR="00CB035A">
          <w:rPr>
            <w:noProof/>
            <w:webHidden/>
          </w:rPr>
          <w:fldChar w:fldCharType="separate"/>
        </w:r>
        <w:r w:rsidR="00CB035A">
          <w:rPr>
            <w:noProof/>
            <w:webHidden/>
          </w:rPr>
          <w:t>251</w:t>
        </w:r>
        <w:r w:rsidR="00CB035A">
          <w:rPr>
            <w:noProof/>
            <w:webHidden/>
          </w:rPr>
          <w:fldChar w:fldCharType="end"/>
        </w:r>
      </w:hyperlink>
    </w:p>
    <w:p w14:paraId="62F58582" w14:textId="7B0A3D9A" w:rsidR="00CB035A" w:rsidRDefault="009713DD" w:rsidP="003350DC">
      <w:pPr>
        <w:pStyle w:val="1a"/>
        <w:spacing w:after="0"/>
        <w:rPr>
          <w:rFonts w:asciiTheme="minorHAnsi" w:eastAsiaTheme="minorEastAsia" w:hAnsiTheme="minorHAnsi"/>
          <w:noProof/>
          <w:szCs w:val="24"/>
          <w:lang w:eastAsia="ru-RU"/>
        </w:rPr>
      </w:pPr>
      <w:hyperlink w:anchor="_Toc85649753" w:history="1">
        <w:r w:rsidR="00CB035A" w:rsidRPr="002D01F5">
          <w:rPr>
            <w:rStyle w:val="affd"/>
            <w:noProof/>
          </w:rPr>
          <w:t>Приложение В. Информация для пациентов</w:t>
        </w:r>
        <w:r w:rsidR="00CB035A">
          <w:rPr>
            <w:noProof/>
            <w:webHidden/>
          </w:rPr>
          <w:tab/>
        </w:r>
        <w:r w:rsidR="00CB035A">
          <w:rPr>
            <w:noProof/>
            <w:webHidden/>
          </w:rPr>
          <w:fldChar w:fldCharType="begin"/>
        </w:r>
        <w:r w:rsidR="00CB035A">
          <w:rPr>
            <w:noProof/>
            <w:webHidden/>
          </w:rPr>
          <w:instrText xml:space="preserve"> PAGEREF _Toc85649753 \h </w:instrText>
        </w:r>
        <w:r w:rsidR="00CB035A">
          <w:rPr>
            <w:noProof/>
            <w:webHidden/>
          </w:rPr>
        </w:r>
        <w:r w:rsidR="00CB035A">
          <w:rPr>
            <w:noProof/>
            <w:webHidden/>
          </w:rPr>
          <w:fldChar w:fldCharType="separate"/>
        </w:r>
        <w:r w:rsidR="00CB035A">
          <w:rPr>
            <w:noProof/>
            <w:webHidden/>
          </w:rPr>
          <w:t>252</w:t>
        </w:r>
        <w:r w:rsidR="00CB035A">
          <w:rPr>
            <w:noProof/>
            <w:webHidden/>
          </w:rPr>
          <w:fldChar w:fldCharType="end"/>
        </w:r>
      </w:hyperlink>
    </w:p>
    <w:p w14:paraId="000FA95E" w14:textId="22E1528D" w:rsidR="00CB035A" w:rsidRDefault="009713DD" w:rsidP="003350DC">
      <w:pPr>
        <w:pStyle w:val="1a"/>
        <w:spacing w:after="0"/>
        <w:rPr>
          <w:rFonts w:asciiTheme="minorHAnsi" w:eastAsiaTheme="minorEastAsia" w:hAnsiTheme="minorHAnsi"/>
          <w:noProof/>
          <w:szCs w:val="24"/>
          <w:lang w:eastAsia="ru-RU"/>
        </w:rPr>
      </w:pPr>
      <w:hyperlink w:anchor="_Toc85649754" w:history="1">
        <w:r w:rsidR="00CB035A" w:rsidRPr="002D01F5">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CB035A">
          <w:rPr>
            <w:noProof/>
            <w:webHidden/>
          </w:rPr>
          <w:tab/>
        </w:r>
        <w:r w:rsidR="00CB035A">
          <w:rPr>
            <w:noProof/>
            <w:webHidden/>
          </w:rPr>
          <w:fldChar w:fldCharType="begin"/>
        </w:r>
        <w:r w:rsidR="00CB035A">
          <w:rPr>
            <w:noProof/>
            <w:webHidden/>
          </w:rPr>
          <w:instrText xml:space="preserve"> PAGEREF _Toc85649754 \h </w:instrText>
        </w:r>
        <w:r w:rsidR="00CB035A">
          <w:rPr>
            <w:noProof/>
            <w:webHidden/>
          </w:rPr>
        </w:r>
        <w:r w:rsidR="00CB035A">
          <w:rPr>
            <w:noProof/>
            <w:webHidden/>
          </w:rPr>
          <w:fldChar w:fldCharType="separate"/>
        </w:r>
        <w:r w:rsidR="00CB035A">
          <w:rPr>
            <w:noProof/>
            <w:webHidden/>
          </w:rPr>
          <w:t>253</w:t>
        </w:r>
        <w:r w:rsidR="00CB035A">
          <w:rPr>
            <w:noProof/>
            <w:webHidden/>
          </w:rPr>
          <w:fldChar w:fldCharType="end"/>
        </w:r>
      </w:hyperlink>
    </w:p>
    <w:p w14:paraId="73E12628" w14:textId="1617DC02"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55" w:history="1">
        <w:r w:rsidR="00CB035A" w:rsidRPr="002D01F5">
          <w:rPr>
            <w:rStyle w:val="affd"/>
          </w:rPr>
          <w:t>Приложение Г1. Шкала оценки общего состояния пациента Восточной объединенной онкологической группы (ECOG)</w:t>
        </w:r>
        <w:r w:rsidR="00CB035A">
          <w:rPr>
            <w:webHidden/>
          </w:rPr>
          <w:tab/>
        </w:r>
        <w:r w:rsidR="00CB035A">
          <w:rPr>
            <w:webHidden/>
          </w:rPr>
          <w:fldChar w:fldCharType="begin"/>
        </w:r>
        <w:r w:rsidR="00CB035A">
          <w:rPr>
            <w:webHidden/>
          </w:rPr>
          <w:instrText xml:space="preserve"> PAGEREF _Toc85649755 \h </w:instrText>
        </w:r>
        <w:r w:rsidR="00CB035A">
          <w:rPr>
            <w:webHidden/>
          </w:rPr>
        </w:r>
        <w:r w:rsidR="00CB035A">
          <w:rPr>
            <w:webHidden/>
          </w:rPr>
          <w:fldChar w:fldCharType="separate"/>
        </w:r>
        <w:r w:rsidR="00CB035A">
          <w:rPr>
            <w:webHidden/>
          </w:rPr>
          <w:t>253</w:t>
        </w:r>
        <w:r w:rsidR="00CB035A">
          <w:rPr>
            <w:webHidden/>
          </w:rPr>
          <w:fldChar w:fldCharType="end"/>
        </w:r>
      </w:hyperlink>
    </w:p>
    <w:p w14:paraId="1F81B06A" w14:textId="4B8BF9F5"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56" w:history="1">
        <w:r w:rsidR="00CB035A" w:rsidRPr="002D01F5">
          <w:rPr>
            <w:rStyle w:val="affd"/>
          </w:rPr>
          <w:t xml:space="preserve">Приложение Г2. </w:t>
        </w:r>
        <w:r w:rsidR="00CB035A" w:rsidRPr="002D01F5">
          <w:rPr>
            <w:rStyle w:val="affd"/>
            <w:rFonts w:eastAsia="SimSun"/>
          </w:rPr>
          <w:t>Расчет трансплантационного риска по шкале EBMT</w:t>
        </w:r>
        <w:r w:rsidR="00CB035A">
          <w:rPr>
            <w:webHidden/>
          </w:rPr>
          <w:tab/>
        </w:r>
        <w:r w:rsidR="00CB035A">
          <w:rPr>
            <w:webHidden/>
          </w:rPr>
          <w:fldChar w:fldCharType="begin"/>
        </w:r>
        <w:r w:rsidR="00CB035A">
          <w:rPr>
            <w:webHidden/>
          </w:rPr>
          <w:instrText xml:space="preserve"> PAGEREF _Toc85649756 \h </w:instrText>
        </w:r>
        <w:r w:rsidR="00CB035A">
          <w:rPr>
            <w:webHidden/>
          </w:rPr>
        </w:r>
        <w:r w:rsidR="00CB035A">
          <w:rPr>
            <w:webHidden/>
          </w:rPr>
          <w:fldChar w:fldCharType="separate"/>
        </w:r>
        <w:r w:rsidR="00CB035A">
          <w:rPr>
            <w:webHidden/>
          </w:rPr>
          <w:t>254</w:t>
        </w:r>
        <w:r w:rsidR="00CB035A">
          <w:rPr>
            <w:webHidden/>
          </w:rPr>
          <w:fldChar w:fldCharType="end"/>
        </w:r>
      </w:hyperlink>
    </w:p>
    <w:p w14:paraId="4D599891" w14:textId="1F968E1E" w:rsidR="00CB035A" w:rsidRDefault="009713DD" w:rsidP="003350DC">
      <w:pPr>
        <w:pStyle w:val="21"/>
        <w:spacing w:after="0" w:line="360" w:lineRule="auto"/>
        <w:rPr>
          <w:rFonts w:asciiTheme="minorHAnsi" w:eastAsiaTheme="minorEastAsia" w:hAnsiTheme="minorHAnsi" w:cstheme="minorBidi"/>
          <w:sz w:val="24"/>
          <w:szCs w:val="24"/>
          <w:lang w:eastAsia="ru-RU"/>
        </w:rPr>
      </w:pPr>
      <w:hyperlink w:anchor="_Toc85649757" w:history="1">
        <w:r w:rsidR="00CB035A" w:rsidRPr="002D01F5">
          <w:rPr>
            <w:rStyle w:val="affd"/>
          </w:rPr>
          <w:t xml:space="preserve">Приложение Г3. </w:t>
        </w:r>
        <w:r w:rsidR="00CB035A" w:rsidRPr="002D01F5">
          <w:rPr>
            <w:rStyle w:val="affd"/>
            <w:rFonts w:eastAsia="SimSun"/>
          </w:rPr>
          <w:t>Расчет трансплантационного риска по шкале HCT-CI</w:t>
        </w:r>
        <w:r w:rsidR="00CB035A">
          <w:rPr>
            <w:webHidden/>
          </w:rPr>
          <w:tab/>
        </w:r>
        <w:r w:rsidR="00CB035A">
          <w:rPr>
            <w:webHidden/>
          </w:rPr>
          <w:fldChar w:fldCharType="begin"/>
        </w:r>
        <w:r w:rsidR="00CB035A">
          <w:rPr>
            <w:webHidden/>
          </w:rPr>
          <w:instrText xml:space="preserve"> PAGEREF _Toc85649757 \h </w:instrText>
        </w:r>
        <w:r w:rsidR="00CB035A">
          <w:rPr>
            <w:webHidden/>
          </w:rPr>
        </w:r>
        <w:r w:rsidR="00CB035A">
          <w:rPr>
            <w:webHidden/>
          </w:rPr>
          <w:fldChar w:fldCharType="separate"/>
        </w:r>
        <w:r w:rsidR="00CB035A">
          <w:rPr>
            <w:webHidden/>
          </w:rPr>
          <w:t>255</w:t>
        </w:r>
        <w:r w:rsidR="00CB035A">
          <w:rPr>
            <w:webHidden/>
          </w:rPr>
          <w:fldChar w:fldCharType="end"/>
        </w:r>
      </w:hyperlink>
    </w:p>
    <w:p w14:paraId="505DD3C3" w14:textId="013EC626" w:rsidR="00BD0E44" w:rsidRDefault="00031607" w:rsidP="003350DC">
      <w:pPr>
        <w:rPr>
          <w:b/>
          <w:bCs/>
          <w:noProof/>
        </w:rPr>
      </w:pPr>
      <w:r>
        <w:rPr>
          <w:b/>
          <w:bCs/>
          <w:noProof/>
        </w:rPr>
        <w:fldChar w:fldCharType="end"/>
      </w:r>
    </w:p>
    <w:p w14:paraId="3A91BEA0" w14:textId="77777777" w:rsidR="004312C6" w:rsidRDefault="004312C6" w:rsidP="003350DC">
      <w:pPr>
        <w:jc w:val="left"/>
        <w:rPr>
          <w:b/>
          <w:bCs/>
          <w:noProof/>
        </w:rPr>
      </w:pPr>
      <w:r>
        <w:rPr>
          <w:b/>
          <w:bCs/>
          <w:noProof/>
        </w:rPr>
        <w:br w:type="page"/>
      </w:r>
    </w:p>
    <w:p w14:paraId="044AD15A" w14:textId="77777777" w:rsidR="00DC4A7A" w:rsidRDefault="00DC4A7A" w:rsidP="003350DC">
      <w:pPr>
        <w:rPr>
          <w:b/>
          <w:bCs/>
          <w:noProof/>
        </w:rPr>
        <w:sectPr w:rsidR="00DC4A7A" w:rsidSect="00BD0E44">
          <w:type w:val="continuous"/>
          <w:pgSz w:w="11906" w:h="16838"/>
          <w:pgMar w:top="1134" w:right="850" w:bottom="1134" w:left="1701" w:header="708" w:footer="708" w:gutter="0"/>
          <w:cols w:space="720"/>
          <w:formProt w:val="0"/>
          <w:titlePg/>
          <w:docGrid w:linePitch="360" w:charSpace="-6145"/>
        </w:sectPr>
      </w:pPr>
    </w:p>
    <w:p w14:paraId="454E1946" w14:textId="77777777" w:rsidR="002C3C32" w:rsidRPr="00CC22C1" w:rsidRDefault="00031607" w:rsidP="003350DC">
      <w:pPr>
        <w:pStyle w:val="11"/>
        <w:spacing w:before="0"/>
        <w:rPr>
          <w:szCs w:val="28"/>
          <w:u w:val="none"/>
        </w:rPr>
      </w:pPr>
      <w:bookmarkStart w:id="0" w:name="_Toc85649716"/>
      <w:r w:rsidRPr="00CC22C1">
        <w:rPr>
          <w:szCs w:val="28"/>
          <w:u w:val="none"/>
        </w:rPr>
        <w:lastRenderedPageBreak/>
        <w:t>Список сокращений</w:t>
      </w:r>
      <w:bookmarkEnd w:id="0"/>
    </w:p>
    <w:p w14:paraId="602C7961" w14:textId="77777777" w:rsidR="006C4406" w:rsidRPr="00092151" w:rsidRDefault="00BD0E44" w:rsidP="003350DC">
      <w:pPr>
        <w:rPr>
          <w:rFonts w:eastAsia="Times New Roman"/>
        </w:rPr>
      </w:pPr>
      <w:r w:rsidRPr="00092151">
        <w:rPr>
          <w:rFonts w:eastAsia="Times New Roman"/>
        </w:rPr>
        <w:t>АА</w:t>
      </w:r>
      <w:r w:rsidR="006C4406" w:rsidRPr="00092151">
        <w:rPr>
          <w:rFonts w:eastAsia="Times New Roman"/>
        </w:rPr>
        <w:t xml:space="preserve"> – апластическая анемия</w:t>
      </w:r>
    </w:p>
    <w:p w14:paraId="25396E1C" w14:textId="77777777" w:rsidR="00A50583" w:rsidRPr="00092151" w:rsidRDefault="00A50583" w:rsidP="003350DC">
      <w:pPr>
        <w:rPr>
          <w:rFonts w:eastAsia="Times New Roman"/>
        </w:rPr>
      </w:pPr>
      <w:r w:rsidRPr="00092151">
        <w:rPr>
          <w:rFonts w:eastAsia="Times New Roman"/>
        </w:rPr>
        <w:t xml:space="preserve">АллоТГСК – </w:t>
      </w:r>
      <w:bookmarkStart w:id="1" w:name="_Hlk17058370"/>
      <w:r w:rsidR="00A729EF" w:rsidRPr="00092151">
        <w:rPr>
          <w:rFonts w:eastAsia="Times New Roman"/>
        </w:rPr>
        <w:t xml:space="preserve">трансплантация </w:t>
      </w:r>
      <w:r w:rsidRPr="00092151">
        <w:rPr>
          <w:rFonts w:eastAsia="Times New Roman"/>
        </w:rPr>
        <w:t>аллогенн</w:t>
      </w:r>
      <w:r w:rsidR="00A729EF" w:rsidRPr="00092151">
        <w:rPr>
          <w:rFonts w:eastAsia="Times New Roman"/>
        </w:rPr>
        <w:t xml:space="preserve">ых гемопоэтических стволовых клеток </w:t>
      </w:r>
    </w:p>
    <w:bookmarkEnd w:id="1"/>
    <w:p w14:paraId="2741E2EB" w14:textId="370E3179" w:rsidR="006C4406" w:rsidRPr="00092151" w:rsidRDefault="00BD0E44" w:rsidP="003350DC">
      <w:pPr>
        <w:rPr>
          <w:rFonts w:eastAsia="Times New Roman"/>
        </w:rPr>
      </w:pPr>
      <w:r w:rsidRPr="00092151">
        <w:rPr>
          <w:rFonts w:eastAsia="Times New Roman"/>
        </w:rPr>
        <w:t>АТГ</w:t>
      </w:r>
      <w:r w:rsidR="006C4406" w:rsidRPr="00092151">
        <w:rPr>
          <w:rFonts w:eastAsia="Times New Roman"/>
        </w:rPr>
        <w:t xml:space="preserve"> –</w:t>
      </w:r>
      <w:r w:rsidR="00A95DC4">
        <w:rPr>
          <w:rFonts w:eastAsia="Times New Roman"/>
        </w:rPr>
        <w:t xml:space="preserve"> иммуногломулин антитимоцитарный**</w:t>
      </w:r>
    </w:p>
    <w:p w14:paraId="25AB146F" w14:textId="77777777" w:rsidR="00117113" w:rsidRPr="00092151" w:rsidRDefault="006C4406" w:rsidP="003350DC">
      <w:pPr>
        <w:rPr>
          <w:rFonts w:eastAsia="Times New Roman"/>
        </w:rPr>
      </w:pPr>
      <w:r w:rsidRPr="00092151">
        <w:rPr>
          <w:rFonts w:eastAsia="Times New Roman"/>
        </w:rPr>
        <w:t>АЛТ – аланинаминотрансфераза</w:t>
      </w:r>
    </w:p>
    <w:p w14:paraId="2F3BAF9B" w14:textId="77777777" w:rsidR="00117113" w:rsidRPr="00092151" w:rsidRDefault="006C4406" w:rsidP="003350DC">
      <w:pPr>
        <w:rPr>
          <w:rFonts w:eastAsia="Times New Roman"/>
        </w:rPr>
      </w:pPr>
      <w:r w:rsidRPr="00092151">
        <w:rPr>
          <w:rFonts w:eastAsia="Times New Roman"/>
        </w:rPr>
        <w:t>АСТ - аспартатаминотрансфераза</w:t>
      </w:r>
    </w:p>
    <w:p w14:paraId="1FCC9983" w14:textId="77777777" w:rsidR="005319F6" w:rsidRPr="00092151" w:rsidRDefault="005319F6" w:rsidP="003350DC">
      <w:pPr>
        <w:rPr>
          <w:rFonts w:eastAsia="Times New Roman"/>
        </w:rPr>
      </w:pPr>
      <w:r w:rsidRPr="00092151">
        <w:rPr>
          <w:rFonts w:eastAsia="Times New Roman"/>
        </w:rPr>
        <w:t>АЧТВ</w:t>
      </w:r>
      <w:r w:rsidR="006C4406" w:rsidRPr="00092151">
        <w:rPr>
          <w:rFonts w:eastAsia="Times New Roman"/>
        </w:rPr>
        <w:t xml:space="preserve"> – активированное частичное тромбопластиновое время</w:t>
      </w:r>
    </w:p>
    <w:p w14:paraId="072A0605" w14:textId="77777777" w:rsidR="00BD0E44" w:rsidRPr="00092151" w:rsidRDefault="00BD0E44" w:rsidP="003350DC">
      <w:pPr>
        <w:rPr>
          <w:rFonts w:eastAsia="Times New Roman"/>
        </w:rPr>
      </w:pPr>
      <w:r w:rsidRPr="00092151">
        <w:rPr>
          <w:rFonts w:eastAsia="Times New Roman"/>
        </w:rPr>
        <w:t>ВГН</w:t>
      </w:r>
      <w:r w:rsidR="006C4406" w:rsidRPr="00092151">
        <w:rPr>
          <w:rFonts w:eastAsia="Times New Roman"/>
        </w:rPr>
        <w:t xml:space="preserve"> – верхняя граница нормы</w:t>
      </w:r>
    </w:p>
    <w:p w14:paraId="72358F9B" w14:textId="77777777" w:rsidR="00A6084F" w:rsidRPr="00092151" w:rsidRDefault="00A6084F" w:rsidP="003350DC">
      <w:pPr>
        <w:rPr>
          <w:rFonts w:eastAsia="Times New Roman"/>
        </w:rPr>
      </w:pPr>
      <w:r w:rsidRPr="00092151">
        <w:rPr>
          <w:rFonts w:eastAsia="Times New Roman"/>
        </w:rPr>
        <w:t>ГАА-гепатитассоциированная апластическая анемия</w:t>
      </w:r>
    </w:p>
    <w:p w14:paraId="0BD32A71" w14:textId="5F8D2F9C" w:rsidR="00BD0E44" w:rsidRPr="00092151" w:rsidRDefault="00BD0E44" w:rsidP="003350DC">
      <w:pPr>
        <w:rPr>
          <w:rFonts w:eastAsia="Times New Roman"/>
        </w:rPr>
      </w:pPr>
      <w:r w:rsidRPr="00092151">
        <w:rPr>
          <w:rFonts w:eastAsia="Times New Roman"/>
        </w:rPr>
        <w:t>Г-КСФ</w:t>
      </w:r>
      <w:r w:rsidR="00FF46A3" w:rsidRPr="00092151">
        <w:rPr>
          <w:rFonts w:eastAsia="Times New Roman"/>
        </w:rPr>
        <w:t xml:space="preserve"> –</w:t>
      </w:r>
      <w:r w:rsidR="00C23116">
        <w:rPr>
          <w:rFonts w:eastAsia="Times New Roman"/>
        </w:rPr>
        <w:t xml:space="preserve"> колониестимулирующие факторы (</w:t>
      </w:r>
      <w:r w:rsidR="00C23116">
        <w:rPr>
          <w:rFonts w:eastAsia="Times New Roman"/>
          <w:lang w:val="en-US"/>
        </w:rPr>
        <w:t>L</w:t>
      </w:r>
      <w:r w:rsidR="00C23116" w:rsidRPr="009A1C78">
        <w:rPr>
          <w:rFonts w:eastAsia="Times New Roman"/>
        </w:rPr>
        <w:t>03</w:t>
      </w:r>
      <w:r w:rsidR="00C23116">
        <w:rPr>
          <w:rFonts w:eastAsia="Times New Roman"/>
          <w:lang w:val="en-US"/>
        </w:rPr>
        <w:t>AA</w:t>
      </w:r>
      <w:r w:rsidR="00C23116" w:rsidRPr="009A1C78">
        <w:rPr>
          <w:rFonts w:eastAsia="Times New Roman"/>
        </w:rPr>
        <w:t xml:space="preserve"> </w:t>
      </w:r>
      <w:r w:rsidR="00C23116">
        <w:rPr>
          <w:rFonts w:eastAsia="Times New Roman"/>
        </w:rPr>
        <w:t>по АТХ классификации)</w:t>
      </w:r>
      <w:r w:rsidR="00FF46A3" w:rsidRPr="00092151">
        <w:rPr>
          <w:rFonts w:eastAsia="Times New Roman"/>
        </w:rPr>
        <w:t xml:space="preserve"> </w:t>
      </w:r>
    </w:p>
    <w:p w14:paraId="3F0FF1B7" w14:textId="77777777" w:rsidR="00BD0E44" w:rsidRPr="00092151" w:rsidRDefault="00BD0E44" w:rsidP="003350DC">
      <w:pPr>
        <w:rPr>
          <w:rFonts w:eastAsia="Times New Roman"/>
        </w:rPr>
      </w:pPr>
      <w:r w:rsidRPr="00092151">
        <w:rPr>
          <w:rFonts w:eastAsia="Times New Roman"/>
        </w:rPr>
        <w:t>ГФИ</w:t>
      </w:r>
      <w:r w:rsidR="00FF46A3" w:rsidRPr="00092151">
        <w:rPr>
          <w:rFonts w:eastAsia="Times New Roman"/>
        </w:rPr>
        <w:t xml:space="preserve"> – гликозилфосфатидилинозитол</w:t>
      </w:r>
    </w:p>
    <w:p w14:paraId="61B8C9F4" w14:textId="77777777" w:rsidR="00BD0E44" w:rsidRPr="00092151" w:rsidRDefault="00BD0E44" w:rsidP="003350DC">
      <w:pPr>
        <w:rPr>
          <w:rFonts w:eastAsia="Times New Roman"/>
        </w:rPr>
      </w:pPr>
      <w:r w:rsidRPr="00092151">
        <w:rPr>
          <w:rFonts w:eastAsia="Times New Roman"/>
        </w:rPr>
        <w:t>ИЛ</w:t>
      </w:r>
      <w:r w:rsidR="00FF46A3" w:rsidRPr="00092151">
        <w:rPr>
          <w:rFonts w:eastAsia="Times New Roman"/>
        </w:rPr>
        <w:t xml:space="preserve"> – интерлейкин</w:t>
      </w:r>
    </w:p>
    <w:p w14:paraId="092872A1" w14:textId="77777777" w:rsidR="00BD0E44" w:rsidRPr="00092151" w:rsidRDefault="00BD0E44" w:rsidP="003350DC">
      <w:pPr>
        <w:rPr>
          <w:rFonts w:eastAsia="Times New Roman"/>
        </w:rPr>
      </w:pPr>
      <w:r w:rsidRPr="00092151">
        <w:rPr>
          <w:rFonts w:eastAsia="Times New Roman"/>
        </w:rPr>
        <w:t>ИСТ</w:t>
      </w:r>
      <w:r w:rsidR="00FF46A3" w:rsidRPr="00092151">
        <w:rPr>
          <w:rFonts w:eastAsia="Times New Roman"/>
        </w:rPr>
        <w:t xml:space="preserve"> – иммуносупрессивная терапия</w:t>
      </w:r>
    </w:p>
    <w:p w14:paraId="6FC24DEC" w14:textId="77777777" w:rsidR="00BD0E44" w:rsidRPr="00092151" w:rsidRDefault="00BD0E44" w:rsidP="003350DC">
      <w:pPr>
        <w:rPr>
          <w:rFonts w:eastAsia="Times New Roman"/>
        </w:rPr>
      </w:pPr>
      <w:r w:rsidRPr="00092151">
        <w:rPr>
          <w:rFonts w:eastAsia="Times New Roman"/>
        </w:rPr>
        <w:t>ИФНγ</w:t>
      </w:r>
      <w:r w:rsidR="00FF46A3" w:rsidRPr="00092151">
        <w:rPr>
          <w:rFonts w:eastAsia="Times New Roman"/>
        </w:rPr>
        <w:t xml:space="preserve"> – интерферон гамма</w:t>
      </w:r>
      <w:r w:rsidR="00AF647A">
        <w:rPr>
          <w:rFonts w:eastAsia="Times New Roman"/>
        </w:rPr>
        <w:t>**</w:t>
      </w:r>
    </w:p>
    <w:p w14:paraId="0C3442DC" w14:textId="77777777" w:rsidR="007B2017" w:rsidRPr="00092151" w:rsidRDefault="007B2017" w:rsidP="003350DC">
      <w:pPr>
        <w:rPr>
          <w:rFonts w:eastAsia="Times New Roman"/>
        </w:rPr>
      </w:pPr>
      <w:r w:rsidRPr="00092151">
        <w:rPr>
          <w:rFonts w:eastAsia="Times New Roman"/>
        </w:rPr>
        <w:t>КИ – клинические исследования</w:t>
      </w:r>
    </w:p>
    <w:p w14:paraId="4BF5A998" w14:textId="77777777" w:rsidR="00BD0E44" w:rsidRPr="00092151" w:rsidRDefault="00BD0E44" w:rsidP="003350DC">
      <w:pPr>
        <w:rPr>
          <w:rFonts w:eastAsia="Times New Roman"/>
        </w:rPr>
      </w:pPr>
      <w:r w:rsidRPr="00092151">
        <w:rPr>
          <w:rFonts w:eastAsia="Times New Roman"/>
        </w:rPr>
        <w:t>КМ</w:t>
      </w:r>
      <w:r w:rsidR="00FF46A3" w:rsidRPr="00092151">
        <w:rPr>
          <w:rFonts w:eastAsia="Times New Roman"/>
        </w:rPr>
        <w:t xml:space="preserve"> – костный мозг</w:t>
      </w:r>
    </w:p>
    <w:p w14:paraId="2A78047C" w14:textId="77777777" w:rsidR="00CC22C1" w:rsidRPr="00092151" w:rsidRDefault="00CC22C1" w:rsidP="003350DC">
      <w:pPr>
        <w:rPr>
          <w:rFonts w:eastAsia="Times New Roman"/>
        </w:rPr>
      </w:pPr>
      <w:r w:rsidRPr="00092151">
        <w:rPr>
          <w:rFonts w:eastAsia="Times New Roman"/>
        </w:rPr>
        <w:t>КТ – компьютерная томография</w:t>
      </w:r>
    </w:p>
    <w:p w14:paraId="5950E1D6" w14:textId="77777777" w:rsidR="00BD0E44" w:rsidRPr="00092151" w:rsidRDefault="00BD0E44" w:rsidP="003350DC">
      <w:pPr>
        <w:rPr>
          <w:rFonts w:eastAsia="Times New Roman"/>
        </w:rPr>
      </w:pPr>
      <w:r w:rsidRPr="00092151">
        <w:rPr>
          <w:rFonts w:eastAsia="Times New Roman"/>
        </w:rPr>
        <w:t>ЛДГ</w:t>
      </w:r>
      <w:r w:rsidR="00FF46A3" w:rsidRPr="00092151">
        <w:rPr>
          <w:rFonts w:eastAsia="Times New Roman"/>
        </w:rPr>
        <w:t xml:space="preserve"> – лактатдегидрогеназа</w:t>
      </w:r>
    </w:p>
    <w:p w14:paraId="0EF4B1F3" w14:textId="77777777" w:rsidR="00BD0E44" w:rsidRPr="00092151" w:rsidRDefault="00BD0E44" w:rsidP="003350DC">
      <w:pPr>
        <w:rPr>
          <w:rFonts w:eastAsia="Times New Roman"/>
        </w:rPr>
      </w:pPr>
      <w:r w:rsidRPr="00092151">
        <w:rPr>
          <w:rFonts w:eastAsia="Times New Roman"/>
        </w:rPr>
        <w:t>МДС</w:t>
      </w:r>
      <w:r w:rsidR="00FF46A3" w:rsidRPr="00092151">
        <w:rPr>
          <w:rFonts w:eastAsia="Times New Roman"/>
        </w:rPr>
        <w:t xml:space="preserve"> – миелодиспластический синдром</w:t>
      </w:r>
    </w:p>
    <w:p w14:paraId="5C5B7DA2" w14:textId="77777777" w:rsidR="00BD0E44" w:rsidRPr="00092151" w:rsidRDefault="00BD0E44" w:rsidP="003350DC">
      <w:pPr>
        <w:rPr>
          <w:rFonts w:eastAsia="Times New Roman"/>
        </w:rPr>
      </w:pPr>
      <w:r w:rsidRPr="00092151">
        <w:rPr>
          <w:rFonts w:eastAsia="Times New Roman"/>
        </w:rPr>
        <w:t>МонАТ</w:t>
      </w:r>
      <w:r w:rsidR="00FF46A3" w:rsidRPr="00092151">
        <w:rPr>
          <w:rFonts w:eastAsia="Times New Roman"/>
        </w:rPr>
        <w:t xml:space="preserve"> – моноклональные антитела</w:t>
      </w:r>
    </w:p>
    <w:p w14:paraId="3CEF9F32" w14:textId="77777777" w:rsidR="00FF46A3" w:rsidRPr="00092151" w:rsidRDefault="00BD0E44" w:rsidP="003350DC">
      <w:pPr>
        <w:rPr>
          <w:rFonts w:eastAsia="Times New Roman"/>
        </w:rPr>
      </w:pPr>
      <w:r w:rsidRPr="00092151">
        <w:rPr>
          <w:rFonts w:eastAsia="Times New Roman"/>
        </w:rPr>
        <w:t>НАА</w:t>
      </w:r>
      <w:r w:rsidR="00FF46A3" w:rsidRPr="00092151">
        <w:rPr>
          <w:rFonts w:eastAsia="Times New Roman"/>
        </w:rPr>
        <w:t xml:space="preserve"> – нетяжелая апластическая анемия</w:t>
      </w:r>
    </w:p>
    <w:p w14:paraId="4FBB17DB" w14:textId="77777777" w:rsidR="00BD0E44" w:rsidRPr="00092151" w:rsidRDefault="00BD0E44" w:rsidP="003350DC">
      <w:pPr>
        <w:rPr>
          <w:rFonts w:eastAsia="Times New Roman"/>
        </w:rPr>
      </w:pPr>
      <w:r w:rsidRPr="00092151">
        <w:rPr>
          <w:rFonts w:eastAsia="Times New Roman"/>
        </w:rPr>
        <w:t>ПНГ</w:t>
      </w:r>
      <w:r w:rsidR="00FF46A3" w:rsidRPr="00092151">
        <w:rPr>
          <w:rFonts w:eastAsia="Times New Roman"/>
        </w:rPr>
        <w:t xml:space="preserve"> – пароксизмальная ночная гемоглобинурия</w:t>
      </w:r>
    </w:p>
    <w:p w14:paraId="578F0C77" w14:textId="77777777" w:rsidR="00C27878" w:rsidRPr="00092151" w:rsidRDefault="00C27878" w:rsidP="003350DC">
      <w:pPr>
        <w:rPr>
          <w:rFonts w:eastAsia="Times New Roman"/>
        </w:rPr>
      </w:pPr>
      <w:r w:rsidRPr="00092151">
        <w:rPr>
          <w:rFonts w:eastAsia="Times New Roman"/>
        </w:rPr>
        <w:t>ОМЛ</w:t>
      </w:r>
      <w:r w:rsidR="00FF46A3" w:rsidRPr="00092151">
        <w:rPr>
          <w:rFonts w:eastAsia="Times New Roman"/>
        </w:rPr>
        <w:t xml:space="preserve"> – острый миелобластный лейкоз</w:t>
      </w:r>
    </w:p>
    <w:p w14:paraId="25DE1E41" w14:textId="77777777" w:rsidR="00BD0E44" w:rsidRPr="00092151" w:rsidRDefault="00BD0E44" w:rsidP="003350DC">
      <w:pPr>
        <w:rPr>
          <w:rFonts w:eastAsia="Times New Roman"/>
        </w:rPr>
      </w:pPr>
      <w:r w:rsidRPr="00092151">
        <w:rPr>
          <w:rFonts w:eastAsia="Times New Roman"/>
        </w:rPr>
        <w:t>ПР</w:t>
      </w:r>
      <w:r w:rsidR="00FF46A3" w:rsidRPr="00092151">
        <w:rPr>
          <w:rFonts w:eastAsia="Times New Roman"/>
        </w:rPr>
        <w:t xml:space="preserve"> – полная ремиссия</w:t>
      </w:r>
    </w:p>
    <w:p w14:paraId="553B621A" w14:textId="77777777" w:rsidR="005319F6" w:rsidRPr="00092151" w:rsidRDefault="005319F6" w:rsidP="003350DC">
      <w:pPr>
        <w:rPr>
          <w:rFonts w:eastAsia="Times New Roman"/>
        </w:rPr>
      </w:pPr>
      <w:r w:rsidRPr="00092151">
        <w:rPr>
          <w:rFonts w:eastAsia="Times New Roman"/>
        </w:rPr>
        <w:t>ПТИ</w:t>
      </w:r>
      <w:r w:rsidR="00FF46A3" w:rsidRPr="00092151">
        <w:rPr>
          <w:rFonts w:eastAsia="Times New Roman"/>
        </w:rPr>
        <w:t xml:space="preserve"> – протромбиновый индекс</w:t>
      </w:r>
    </w:p>
    <w:p w14:paraId="622F6C04" w14:textId="77777777" w:rsidR="00BD0E44" w:rsidRPr="00092151" w:rsidRDefault="00BD0E44" w:rsidP="003350DC">
      <w:pPr>
        <w:rPr>
          <w:rFonts w:eastAsia="Times New Roman"/>
        </w:rPr>
      </w:pPr>
      <w:r w:rsidRPr="00092151">
        <w:rPr>
          <w:rFonts w:eastAsia="Times New Roman"/>
        </w:rPr>
        <w:t>СТАА</w:t>
      </w:r>
      <w:r w:rsidR="00FF46A3" w:rsidRPr="00092151">
        <w:rPr>
          <w:rFonts w:eastAsia="Times New Roman"/>
        </w:rPr>
        <w:t xml:space="preserve"> – сверхтяжелая апластическая анемия</w:t>
      </w:r>
    </w:p>
    <w:p w14:paraId="504FB6DC" w14:textId="77777777" w:rsidR="00BD0E44" w:rsidRPr="00092151" w:rsidRDefault="00BD0E44" w:rsidP="003350DC">
      <w:pPr>
        <w:rPr>
          <w:rFonts w:eastAsia="Times New Roman"/>
        </w:rPr>
      </w:pPr>
      <w:r w:rsidRPr="00092151">
        <w:rPr>
          <w:rFonts w:eastAsia="Times New Roman"/>
        </w:rPr>
        <w:t>СКК</w:t>
      </w:r>
      <w:r w:rsidR="00FF46A3" w:rsidRPr="00092151">
        <w:rPr>
          <w:rFonts w:eastAsia="Times New Roman"/>
        </w:rPr>
        <w:t xml:space="preserve"> – стволовая кроветворная клетка</w:t>
      </w:r>
    </w:p>
    <w:p w14:paraId="1D26F4DC" w14:textId="77777777" w:rsidR="00BD0E44" w:rsidRPr="00092151" w:rsidRDefault="00BD0E44" w:rsidP="003350DC">
      <w:pPr>
        <w:rPr>
          <w:rFonts w:eastAsia="Times New Roman"/>
        </w:rPr>
      </w:pPr>
      <w:r w:rsidRPr="00092151">
        <w:rPr>
          <w:rFonts w:eastAsia="Times New Roman"/>
        </w:rPr>
        <w:t>ТАА</w:t>
      </w:r>
      <w:r w:rsidR="00FF46A3" w:rsidRPr="00092151">
        <w:rPr>
          <w:rFonts w:eastAsia="Times New Roman"/>
        </w:rPr>
        <w:t xml:space="preserve"> – тяжелая апластическая анемия</w:t>
      </w:r>
    </w:p>
    <w:p w14:paraId="7A8C54B7" w14:textId="77777777" w:rsidR="00BD0E44" w:rsidRPr="00092151" w:rsidRDefault="00BD0E44" w:rsidP="003350DC">
      <w:pPr>
        <w:rPr>
          <w:rFonts w:eastAsia="Times New Roman"/>
        </w:rPr>
      </w:pPr>
      <w:r w:rsidRPr="00092151">
        <w:rPr>
          <w:rFonts w:eastAsia="Times New Roman"/>
        </w:rPr>
        <w:t>Т</w:t>
      </w:r>
      <w:r w:rsidR="00F11F75" w:rsidRPr="00092151">
        <w:rPr>
          <w:rFonts w:eastAsia="Times New Roman"/>
        </w:rPr>
        <w:t>ГСК</w:t>
      </w:r>
      <w:r w:rsidR="00FF46A3" w:rsidRPr="00092151">
        <w:rPr>
          <w:rFonts w:eastAsia="Times New Roman"/>
        </w:rPr>
        <w:t xml:space="preserve"> – трансплантация </w:t>
      </w:r>
      <w:r w:rsidR="00F11F75" w:rsidRPr="00092151">
        <w:rPr>
          <w:rFonts w:eastAsia="Times New Roman"/>
        </w:rPr>
        <w:t>гемопоэтическ</w:t>
      </w:r>
      <w:r w:rsidR="006365A8" w:rsidRPr="00092151">
        <w:rPr>
          <w:rFonts w:eastAsia="Times New Roman"/>
        </w:rPr>
        <w:t>их стволовых клеток</w:t>
      </w:r>
    </w:p>
    <w:p w14:paraId="749AE48B" w14:textId="77777777" w:rsidR="00D44BE0" w:rsidRPr="00092151" w:rsidRDefault="00D44BE0" w:rsidP="003350DC">
      <w:pPr>
        <w:rPr>
          <w:rFonts w:eastAsia="Times New Roman"/>
        </w:rPr>
      </w:pPr>
      <w:r w:rsidRPr="00092151">
        <w:rPr>
          <w:rFonts w:eastAsia="Times New Roman"/>
        </w:rPr>
        <w:t>УДД – уровень достоверности доказательств</w:t>
      </w:r>
    </w:p>
    <w:p w14:paraId="753E9045" w14:textId="77777777" w:rsidR="00CC22C1" w:rsidRPr="00092151" w:rsidRDefault="00CC22C1" w:rsidP="003350DC">
      <w:pPr>
        <w:rPr>
          <w:rFonts w:eastAsia="Times New Roman"/>
        </w:rPr>
      </w:pPr>
      <w:r w:rsidRPr="00092151">
        <w:rPr>
          <w:rFonts w:eastAsia="Times New Roman"/>
        </w:rPr>
        <w:t>УЗИ – ультразвуковое исследование</w:t>
      </w:r>
    </w:p>
    <w:p w14:paraId="7C3196EE" w14:textId="77777777" w:rsidR="00D44BE0" w:rsidRPr="00092151" w:rsidRDefault="00D44BE0" w:rsidP="003350DC">
      <w:pPr>
        <w:rPr>
          <w:rFonts w:eastAsia="Times New Roman"/>
        </w:rPr>
      </w:pPr>
      <w:r w:rsidRPr="00092151">
        <w:rPr>
          <w:rFonts w:eastAsia="Times New Roman"/>
        </w:rPr>
        <w:t>УУР – уровень убедительности рекомендаций</w:t>
      </w:r>
    </w:p>
    <w:p w14:paraId="15783002" w14:textId="77777777" w:rsidR="00BD0E44" w:rsidRPr="00092151" w:rsidRDefault="00BD0E44" w:rsidP="003350DC">
      <w:pPr>
        <w:rPr>
          <w:rFonts w:eastAsia="Times New Roman"/>
        </w:rPr>
      </w:pPr>
      <w:r w:rsidRPr="00092151">
        <w:rPr>
          <w:rFonts w:eastAsia="Times New Roman"/>
        </w:rPr>
        <w:t>ФНОα</w:t>
      </w:r>
      <w:r w:rsidR="00FF46A3" w:rsidRPr="00092151">
        <w:rPr>
          <w:rFonts w:eastAsia="Times New Roman"/>
        </w:rPr>
        <w:t xml:space="preserve"> – фактор некроза опухоли α</w:t>
      </w:r>
    </w:p>
    <w:p w14:paraId="3ED686D5" w14:textId="77777777" w:rsidR="00310EDA" w:rsidRPr="00092151" w:rsidRDefault="008C14FB" w:rsidP="003350DC">
      <w:pPr>
        <w:rPr>
          <w:rFonts w:eastAsia="Times New Roman"/>
        </w:rPr>
      </w:pPr>
      <w:r w:rsidRPr="00092151">
        <w:rPr>
          <w:rFonts w:eastAsia="Times New Roman"/>
        </w:rPr>
        <w:t>Цс</w:t>
      </w:r>
      <w:r w:rsidR="00FF46A3" w:rsidRPr="00092151">
        <w:rPr>
          <w:rFonts w:eastAsia="Times New Roman"/>
        </w:rPr>
        <w:t xml:space="preserve"> </w:t>
      </w:r>
      <w:r w:rsidR="00CC22C1" w:rsidRPr="00092151">
        <w:rPr>
          <w:rFonts w:eastAsia="Times New Roman"/>
        </w:rPr>
        <w:t>–</w:t>
      </w:r>
      <w:r w:rsidR="00FF46A3" w:rsidRPr="00092151">
        <w:rPr>
          <w:rFonts w:eastAsia="Times New Roman"/>
        </w:rPr>
        <w:t xml:space="preserve"> циклосп</w:t>
      </w:r>
      <w:r w:rsidRPr="00092151">
        <w:rPr>
          <w:rFonts w:eastAsia="Times New Roman"/>
        </w:rPr>
        <w:t>орин</w:t>
      </w:r>
      <w:r w:rsidR="00AF647A">
        <w:rPr>
          <w:rFonts w:eastAsia="Times New Roman"/>
        </w:rPr>
        <w:t>**</w:t>
      </w:r>
    </w:p>
    <w:p w14:paraId="46FF6582" w14:textId="77777777" w:rsidR="00BD0E44" w:rsidRPr="00092151" w:rsidRDefault="00BD0E44" w:rsidP="003350DC">
      <w:pPr>
        <w:rPr>
          <w:rFonts w:eastAsia="Times New Roman"/>
        </w:rPr>
      </w:pPr>
      <w:r w:rsidRPr="00092151">
        <w:rPr>
          <w:rFonts w:eastAsia="Times New Roman"/>
        </w:rPr>
        <w:t>ЧР</w:t>
      </w:r>
      <w:r w:rsidR="00CC22C1" w:rsidRPr="00092151">
        <w:rPr>
          <w:rFonts w:eastAsia="Times New Roman"/>
        </w:rPr>
        <w:t xml:space="preserve"> – частичная ремиссия</w:t>
      </w:r>
    </w:p>
    <w:p w14:paraId="4EE5F4AE" w14:textId="77777777" w:rsidR="006C4406" w:rsidRPr="00092151" w:rsidRDefault="006C4406" w:rsidP="003350DC">
      <w:pPr>
        <w:rPr>
          <w:rFonts w:eastAsia="Times New Roman"/>
        </w:rPr>
      </w:pPr>
      <w:r w:rsidRPr="00092151">
        <w:rPr>
          <w:rFonts w:eastAsia="Times New Roman"/>
        </w:rPr>
        <w:lastRenderedPageBreak/>
        <w:t>ЭКГ</w:t>
      </w:r>
      <w:r w:rsidR="00CC22C1" w:rsidRPr="00092151">
        <w:rPr>
          <w:rFonts w:eastAsia="Times New Roman"/>
        </w:rPr>
        <w:t xml:space="preserve"> – электрокардиография</w:t>
      </w:r>
    </w:p>
    <w:p w14:paraId="66E8A9D9" w14:textId="77777777" w:rsidR="00CC22C1" w:rsidRPr="00092151" w:rsidRDefault="00CC22C1" w:rsidP="003350DC">
      <w:pPr>
        <w:rPr>
          <w:rFonts w:eastAsia="Times New Roman"/>
        </w:rPr>
      </w:pPr>
      <w:r w:rsidRPr="00092151">
        <w:rPr>
          <w:rFonts w:eastAsia="Times New Roman"/>
        </w:rPr>
        <w:t>ЭхоКГ – эхокардиография</w:t>
      </w:r>
    </w:p>
    <w:p w14:paraId="06C8E697" w14:textId="77777777" w:rsidR="00CC22C1" w:rsidRPr="00092151" w:rsidRDefault="00BD0E44" w:rsidP="003350DC">
      <w:pPr>
        <w:rPr>
          <w:rFonts w:eastAsia="Times New Roman"/>
        </w:rPr>
      </w:pPr>
      <w:r w:rsidRPr="00092151">
        <w:rPr>
          <w:rFonts w:eastAsia="Times New Roman"/>
        </w:rPr>
        <w:t>CD</w:t>
      </w:r>
      <w:r w:rsidR="00CC22C1" w:rsidRPr="00092151">
        <w:rPr>
          <w:rFonts w:eastAsia="Times New Roman"/>
        </w:rPr>
        <w:t xml:space="preserve"> – кластеры дифференцировки</w:t>
      </w:r>
    </w:p>
    <w:p w14:paraId="6442F2E3" w14:textId="77777777" w:rsidR="00BD0E44" w:rsidRPr="00092151" w:rsidRDefault="00BD0E44" w:rsidP="003350DC">
      <w:pPr>
        <w:rPr>
          <w:rFonts w:eastAsia="Times New Roman"/>
        </w:rPr>
      </w:pPr>
      <w:r w:rsidRPr="00092151">
        <w:rPr>
          <w:rFonts w:eastAsia="Times New Roman"/>
        </w:rPr>
        <w:t>HLA</w:t>
      </w:r>
      <w:r w:rsidR="00CC22C1" w:rsidRPr="00092151">
        <w:rPr>
          <w:rFonts w:eastAsia="Times New Roman"/>
        </w:rPr>
        <w:t xml:space="preserve"> – человеческие лейкоцитарные антигены</w:t>
      </w:r>
    </w:p>
    <w:p w14:paraId="776CEBF7" w14:textId="77777777" w:rsidR="00BD0E44" w:rsidRPr="00092151" w:rsidRDefault="00BD0E44" w:rsidP="003350DC">
      <w:pPr>
        <w:rPr>
          <w:rFonts w:eastAsia="Times New Roman"/>
        </w:rPr>
      </w:pPr>
      <w:r w:rsidRPr="00092151">
        <w:rPr>
          <w:rFonts w:eastAsia="Times New Roman"/>
          <w:lang w:val="en-US"/>
        </w:rPr>
        <w:t>PIG</w:t>
      </w:r>
      <w:r w:rsidRPr="00092151">
        <w:rPr>
          <w:rFonts w:eastAsia="Times New Roman"/>
        </w:rPr>
        <w:t>-</w:t>
      </w:r>
      <w:r w:rsidRPr="00092151">
        <w:rPr>
          <w:rFonts w:eastAsia="Times New Roman"/>
          <w:lang w:val="en-US"/>
        </w:rPr>
        <w:t>A</w:t>
      </w:r>
      <w:r w:rsidR="00CC22C1" w:rsidRPr="00092151">
        <w:rPr>
          <w:rFonts w:eastAsia="Times New Roman"/>
        </w:rPr>
        <w:t xml:space="preserve"> – фосфатидилинозитолфосфат </w:t>
      </w:r>
      <w:r w:rsidR="00CC22C1" w:rsidRPr="00092151">
        <w:rPr>
          <w:rFonts w:eastAsia="Times New Roman"/>
          <w:lang w:val="en-US"/>
        </w:rPr>
        <w:t>A</w:t>
      </w:r>
    </w:p>
    <w:p w14:paraId="28A56C73" w14:textId="77777777" w:rsidR="00BD0E44" w:rsidRPr="00092151" w:rsidRDefault="00BD0E44" w:rsidP="003350DC">
      <w:pPr>
        <w:rPr>
          <w:rFonts w:eastAsia="Times New Roman"/>
        </w:rPr>
      </w:pPr>
      <w:r w:rsidRPr="00092151">
        <w:rPr>
          <w:rFonts w:eastAsia="Times New Roman"/>
          <w:lang w:val="en-US"/>
        </w:rPr>
        <w:t>Th</w:t>
      </w:r>
      <w:r w:rsidR="00CC22C1" w:rsidRPr="00092151">
        <w:rPr>
          <w:rFonts w:eastAsia="Times New Roman"/>
        </w:rPr>
        <w:t xml:space="preserve"> – Т-хелперы</w:t>
      </w:r>
    </w:p>
    <w:p w14:paraId="6D3E4C38" w14:textId="77777777" w:rsidR="00BD0E44" w:rsidRPr="00092151" w:rsidRDefault="00BD0E44" w:rsidP="003350DC">
      <w:pPr>
        <w:rPr>
          <w:rFonts w:eastAsia="Times New Roman"/>
        </w:rPr>
      </w:pPr>
      <w:r w:rsidRPr="00092151">
        <w:rPr>
          <w:rFonts w:eastAsia="Times New Roman"/>
        </w:rPr>
        <w:t>Treg</w:t>
      </w:r>
      <w:r w:rsidR="00CC22C1" w:rsidRPr="00092151">
        <w:rPr>
          <w:rFonts w:eastAsia="Times New Roman"/>
        </w:rPr>
        <w:t xml:space="preserve"> – Т-регуляторные клетки</w:t>
      </w:r>
    </w:p>
    <w:p w14:paraId="09FEF563" w14:textId="77777777" w:rsidR="00BD0E44" w:rsidRPr="00092151" w:rsidRDefault="00BD0E44" w:rsidP="003350DC">
      <w:pPr>
        <w:rPr>
          <w:rFonts w:eastAsia="Times New Roman"/>
        </w:rPr>
      </w:pPr>
      <w:r w:rsidRPr="00092151">
        <w:rPr>
          <w:rFonts w:eastAsia="Times New Roman"/>
        </w:rPr>
        <w:t>NK</w:t>
      </w:r>
      <w:r w:rsidR="00CC22C1" w:rsidRPr="00092151">
        <w:rPr>
          <w:rFonts w:eastAsia="Times New Roman"/>
        </w:rPr>
        <w:t xml:space="preserve"> – натуральные киллеры</w:t>
      </w:r>
    </w:p>
    <w:p w14:paraId="15187FF4" w14:textId="77777777" w:rsidR="00401119" w:rsidRPr="00092151" w:rsidRDefault="00401119" w:rsidP="003350DC">
      <w:pPr>
        <w:rPr>
          <w:rFonts w:eastAsia="Times New Roman"/>
        </w:rPr>
      </w:pPr>
      <w:r w:rsidRPr="00092151">
        <w:rPr>
          <w:rFonts w:eastAsia="Times New Roman"/>
          <w:lang w:val="en-US"/>
        </w:rPr>
        <w:t>FISH</w:t>
      </w:r>
      <w:r w:rsidR="00FD02E8" w:rsidRPr="00092151">
        <w:rPr>
          <w:rFonts w:eastAsia="Times New Roman"/>
        </w:rPr>
        <w:t xml:space="preserve"> – флуоресцентная гибридизация </w:t>
      </w:r>
      <w:r w:rsidR="00FD02E8" w:rsidRPr="00092151">
        <w:rPr>
          <w:rFonts w:eastAsia="Times New Roman"/>
          <w:lang w:val="en-US"/>
        </w:rPr>
        <w:t>in</w:t>
      </w:r>
      <w:r w:rsidR="00FD02E8" w:rsidRPr="00092151">
        <w:rPr>
          <w:rFonts w:eastAsia="Times New Roman"/>
        </w:rPr>
        <w:t xml:space="preserve"> </w:t>
      </w:r>
      <w:r w:rsidR="00FD02E8" w:rsidRPr="00092151">
        <w:rPr>
          <w:rFonts w:eastAsia="Times New Roman"/>
          <w:lang w:val="en-US"/>
        </w:rPr>
        <w:t>situ</w:t>
      </w:r>
    </w:p>
    <w:p w14:paraId="67F174D3" w14:textId="77777777" w:rsidR="004312C6" w:rsidRPr="00092151" w:rsidRDefault="004312C6" w:rsidP="003350DC">
      <w:pPr>
        <w:jc w:val="left"/>
        <w:rPr>
          <w:rFonts w:cs="Times New Roman"/>
          <w:b/>
          <w:sz w:val="28"/>
          <w:szCs w:val="28"/>
        </w:rPr>
      </w:pPr>
      <w:r w:rsidRPr="00092151">
        <w:rPr>
          <w:szCs w:val="28"/>
        </w:rPr>
        <w:br w:type="page"/>
      </w:r>
    </w:p>
    <w:p w14:paraId="351BC3E8" w14:textId="77777777" w:rsidR="002C3C32" w:rsidRPr="00092151" w:rsidRDefault="00031607" w:rsidP="003350DC">
      <w:pPr>
        <w:pStyle w:val="11"/>
        <w:spacing w:before="0"/>
        <w:rPr>
          <w:u w:val="none"/>
        </w:rPr>
      </w:pPr>
      <w:bookmarkStart w:id="2" w:name="_Toc85649717"/>
      <w:r w:rsidRPr="00092151">
        <w:rPr>
          <w:szCs w:val="28"/>
          <w:u w:val="none"/>
        </w:rPr>
        <w:lastRenderedPageBreak/>
        <w:t>Термины и определения</w:t>
      </w:r>
      <w:bookmarkEnd w:id="2"/>
    </w:p>
    <w:p w14:paraId="05375B6C" w14:textId="77777777" w:rsidR="003B414C" w:rsidRPr="00092151" w:rsidRDefault="00031607" w:rsidP="003350DC">
      <w:pPr>
        <w:pStyle w:val="afd"/>
        <w:spacing w:beforeAutospacing="0" w:afterAutospacing="0" w:line="360" w:lineRule="auto"/>
        <w:ind w:firstLine="709"/>
        <w:contextualSpacing/>
      </w:pPr>
      <w:r w:rsidRPr="00092151">
        <w:rPr>
          <w:rStyle w:val="affb"/>
        </w:rPr>
        <w:t xml:space="preserve">Апластическая анемия (АА) – </w:t>
      </w:r>
      <w:r w:rsidRPr="00092151">
        <w:t>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стволовых кроветворных клеток</w:t>
      </w:r>
    </w:p>
    <w:p w14:paraId="37BB044B" w14:textId="77777777" w:rsidR="003B414C" w:rsidRPr="00092151" w:rsidRDefault="00F42A9A" w:rsidP="003350DC">
      <w:pPr>
        <w:pStyle w:val="afd"/>
        <w:spacing w:beforeAutospacing="0" w:afterAutospacing="0" w:line="360" w:lineRule="auto"/>
        <w:ind w:firstLine="709"/>
        <w:contextualSpacing/>
      </w:pPr>
      <w:r w:rsidRPr="00092151">
        <w:rPr>
          <w:b/>
        </w:rPr>
        <w:t xml:space="preserve">Комбинированная иммуносупрессивная терапия </w:t>
      </w:r>
      <w:r w:rsidR="00E539F7" w:rsidRPr="00092151">
        <w:rPr>
          <w:b/>
        </w:rPr>
        <w:t xml:space="preserve">(ИСТ) </w:t>
      </w:r>
      <w:r w:rsidR="00200C54" w:rsidRPr="00092151">
        <w:rPr>
          <w:b/>
        </w:rPr>
        <w:t xml:space="preserve">у </w:t>
      </w:r>
      <w:r w:rsidR="005319F6" w:rsidRPr="00092151">
        <w:rPr>
          <w:b/>
        </w:rPr>
        <w:t>пациентов с</w:t>
      </w:r>
      <w:r w:rsidRPr="00092151">
        <w:rPr>
          <w:b/>
        </w:rPr>
        <w:t xml:space="preserve"> АА</w:t>
      </w:r>
      <w:r w:rsidRPr="00092151">
        <w:t xml:space="preserve"> проводится по протоколу, включающему </w:t>
      </w:r>
      <w:r w:rsidR="00771049" w:rsidRPr="00092151">
        <w:t>иммуноглобулин анти-Т лимфоцитарный животного происхождения для применения у человека</w:t>
      </w:r>
      <w:r w:rsidRPr="00092151">
        <w:t xml:space="preserve"> </w:t>
      </w:r>
      <w:r w:rsidR="00E539F7" w:rsidRPr="00092151">
        <w:t>(АТГ)</w:t>
      </w:r>
      <w:r w:rsidR="00A01726" w:rsidRPr="00092151">
        <w:t xml:space="preserve">** </w:t>
      </w:r>
      <w:r w:rsidRPr="00092151">
        <w:t>и циклоспорин</w:t>
      </w:r>
      <w:r w:rsidR="00A01726" w:rsidRPr="00092151">
        <w:t xml:space="preserve"> (Цс</w:t>
      </w:r>
      <w:r w:rsidR="00E539F7" w:rsidRPr="00092151">
        <w:t>)</w:t>
      </w:r>
      <w:r w:rsidR="00A01726" w:rsidRPr="00092151">
        <w:t>**</w:t>
      </w:r>
      <w:r w:rsidRPr="00092151">
        <w:t>.</w:t>
      </w:r>
    </w:p>
    <w:p w14:paraId="1CA084B8" w14:textId="59233D47" w:rsidR="003B414C" w:rsidRPr="00092151" w:rsidRDefault="005319F6" w:rsidP="003350DC">
      <w:pPr>
        <w:pStyle w:val="afd"/>
        <w:spacing w:beforeAutospacing="0" w:afterAutospacing="0" w:line="360" w:lineRule="auto"/>
        <w:ind w:firstLine="709"/>
        <w:contextualSpacing/>
      </w:pPr>
      <w:r w:rsidRPr="00092151">
        <w:rPr>
          <w:b/>
        </w:rPr>
        <w:t>Программное лечение пациентов с</w:t>
      </w:r>
      <w:r w:rsidR="00F42A9A" w:rsidRPr="00092151">
        <w:rPr>
          <w:b/>
        </w:rPr>
        <w:t xml:space="preserve"> </w:t>
      </w:r>
      <w:r w:rsidR="00B941F0" w:rsidRPr="00092151">
        <w:rPr>
          <w:b/>
        </w:rPr>
        <w:t>АА</w:t>
      </w:r>
      <w:r w:rsidR="00F42A9A" w:rsidRPr="00092151">
        <w:t xml:space="preserve"> </w:t>
      </w:r>
      <w:r w:rsidR="00C23116">
        <w:t>–</w:t>
      </w:r>
      <w:r w:rsidR="00C23116" w:rsidRPr="00092151">
        <w:t xml:space="preserve"> </w:t>
      </w:r>
      <w:r w:rsidR="00F42A9A" w:rsidRPr="00092151">
        <w:t xml:space="preserve">это комплекс лечебных мероприятий, проводимых поэтапно, начиная с момента диагностики заболевания, осуществляемый в определенном алгоритме, включающий </w:t>
      </w:r>
      <w:r w:rsidR="00B941F0" w:rsidRPr="00092151">
        <w:t>АТГ</w:t>
      </w:r>
      <w:r w:rsidR="00A01726" w:rsidRPr="00092151">
        <w:t>**</w:t>
      </w:r>
      <w:r w:rsidR="00F42A9A" w:rsidRPr="00092151">
        <w:t xml:space="preserve">, </w:t>
      </w:r>
      <w:r w:rsidR="00A01726" w:rsidRPr="00092151">
        <w:t>Цс**</w:t>
      </w:r>
      <w:r w:rsidR="00F42A9A" w:rsidRPr="00092151">
        <w:t xml:space="preserve">, при необходимости — повторные курсы </w:t>
      </w:r>
      <w:r w:rsidR="00B941F0" w:rsidRPr="00092151">
        <w:t>АТГ</w:t>
      </w:r>
      <w:r w:rsidR="00D07EC1" w:rsidRPr="00092151">
        <w:t xml:space="preserve"> и другие методы </w:t>
      </w:r>
      <w:r w:rsidR="00F42A9A" w:rsidRPr="00092151">
        <w:t>терапии, позволяющи</w:t>
      </w:r>
      <w:r w:rsidR="00B941F0" w:rsidRPr="00092151">
        <w:t>е</w:t>
      </w:r>
      <w:r w:rsidR="00F42A9A" w:rsidRPr="00092151">
        <w:t xml:space="preserve"> </w:t>
      </w:r>
      <w:r w:rsidRPr="00092151">
        <w:t>добиться длительной</w:t>
      </w:r>
      <w:r w:rsidR="00F42A9A" w:rsidRPr="00092151">
        <w:t xml:space="preserve"> выживаемости </w:t>
      </w:r>
      <w:r w:rsidRPr="00092151">
        <w:t xml:space="preserve">пациентов. </w:t>
      </w:r>
    </w:p>
    <w:p w14:paraId="551047A8" w14:textId="77777777" w:rsidR="00EC4E2F" w:rsidRPr="00092151" w:rsidRDefault="00031607" w:rsidP="003350DC">
      <w:pPr>
        <w:pStyle w:val="afd"/>
        <w:spacing w:beforeAutospacing="0" w:afterAutospacing="0" w:line="360" w:lineRule="auto"/>
        <w:ind w:firstLine="709"/>
        <w:contextualSpacing/>
      </w:pPr>
      <w:r w:rsidRPr="00092151">
        <w:rPr>
          <w:rStyle w:val="affb"/>
        </w:rPr>
        <w:t>Клон пароксизмальной ночной гемоглобинурии (ПНГ-клон)</w:t>
      </w:r>
      <w:r w:rsidRPr="00092151">
        <w:t xml:space="preserve"> – клон стволовой клетки</w:t>
      </w:r>
      <w:r w:rsidR="00E539F7" w:rsidRPr="00092151">
        <w:t xml:space="preserve"> крови (</w:t>
      </w:r>
      <w:r w:rsidR="00B941F0" w:rsidRPr="00092151">
        <w:t>СКК</w:t>
      </w:r>
      <w:r w:rsidR="00E539F7" w:rsidRPr="00092151">
        <w:t>)</w:t>
      </w:r>
      <w:r w:rsidRPr="00092151">
        <w:t xml:space="preserve"> </w:t>
      </w:r>
      <w:r w:rsidR="00F42A9A" w:rsidRPr="00092151">
        <w:t xml:space="preserve">с </w:t>
      </w:r>
      <w:r w:rsidRPr="00092151">
        <w:t>мутаци</w:t>
      </w:r>
      <w:r w:rsidR="00F42A9A" w:rsidRPr="00092151">
        <w:t>ей</w:t>
      </w:r>
      <w:r w:rsidRPr="00092151">
        <w:t xml:space="preserve"> в </w:t>
      </w:r>
      <w:r w:rsidRPr="00092151">
        <w:rPr>
          <w:rStyle w:val="affc"/>
        </w:rPr>
        <w:t>PIG-A</w:t>
      </w:r>
      <w:r w:rsidRPr="00092151">
        <w:t xml:space="preserve"> гене, приводящей к нарушению синтеза гликозилфосфатидилинозитола</w:t>
      </w:r>
      <w:r w:rsidR="00E539F7" w:rsidRPr="00092151">
        <w:t xml:space="preserve"> (</w:t>
      </w:r>
      <w:r w:rsidR="00B941F0" w:rsidRPr="00092151">
        <w:t>ГФИ</w:t>
      </w:r>
      <w:r w:rsidR="00E539F7" w:rsidRPr="00092151">
        <w:t>)</w:t>
      </w:r>
      <w:r w:rsidR="00683F31" w:rsidRPr="00092151">
        <w:t>.</w:t>
      </w:r>
    </w:p>
    <w:p w14:paraId="6C99D670" w14:textId="37F2AC07" w:rsidR="00BE63F6" w:rsidRPr="00092151" w:rsidRDefault="00A6084F" w:rsidP="003350DC">
      <w:pPr>
        <w:pStyle w:val="afd"/>
        <w:spacing w:beforeAutospacing="0" w:afterAutospacing="0" w:line="360" w:lineRule="auto"/>
        <w:ind w:firstLine="709"/>
        <w:contextualSpacing/>
      </w:pPr>
      <w:r w:rsidRPr="00092151">
        <w:rPr>
          <w:rStyle w:val="affb"/>
        </w:rPr>
        <w:t xml:space="preserve">Ремиссия </w:t>
      </w:r>
      <w:r w:rsidR="00031607" w:rsidRPr="00092151">
        <w:rPr>
          <w:rStyle w:val="affb"/>
        </w:rPr>
        <w:t>полная</w:t>
      </w:r>
      <w:r w:rsidRPr="00092151">
        <w:rPr>
          <w:rStyle w:val="affb"/>
        </w:rPr>
        <w:t xml:space="preserve"> </w:t>
      </w:r>
      <w:r w:rsidR="00C23116">
        <w:t>–</w:t>
      </w:r>
      <w:r w:rsidR="006365A8" w:rsidRPr="00092151">
        <w:t xml:space="preserve"> полная </w:t>
      </w:r>
      <w:r w:rsidR="00031607" w:rsidRPr="00092151">
        <w:t>норма</w:t>
      </w:r>
      <w:r w:rsidRPr="00092151">
        <w:t xml:space="preserve">лизация показателей гемограммы </w:t>
      </w:r>
    </w:p>
    <w:p w14:paraId="64C481CB" w14:textId="77777777" w:rsidR="00A6084F" w:rsidRPr="00092151" w:rsidRDefault="00A6084F" w:rsidP="003350DC">
      <w:pPr>
        <w:pStyle w:val="afd"/>
        <w:spacing w:beforeAutospacing="0" w:afterAutospacing="0" w:line="360" w:lineRule="auto"/>
        <w:ind w:firstLine="709"/>
        <w:contextualSpacing/>
      </w:pPr>
      <w:r w:rsidRPr="00092151">
        <w:rPr>
          <w:b/>
        </w:rPr>
        <w:t>Ремиссия частичная</w:t>
      </w:r>
      <w:r w:rsidRPr="00092151">
        <w:t xml:space="preserve"> гемоглобин 90-100,0 г/л, </w:t>
      </w:r>
      <w:proofErr w:type="gramStart"/>
      <w:r w:rsidRPr="00092151">
        <w:t>гранулоциты &gt;</w:t>
      </w:r>
      <w:proofErr w:type="gramEnd"/>
      <w:r w:rsidRPr="00092151">
        <w:t xml:space="preserve"> </w:t>
      </w:r>
      <w:r w:rsidR="006365A8" w:rsidRPr="00092151">
        <w:t>1,0</w:t>
      </w:r>
      <w:r w:rsidRPr="00092151">
        <w:t>-1,5 х 10</w:t>
      </w:r>
      <w:r w:rsidRPr="00092151">
        <w:rPr>
          <w:vertAlign w:val="superscript"/>
        </w:rPr>
        <w:t>9</w:t>
      </w:r>
      <w:r w:rsidRPr="00092151">
        <w:t>/л, тромбоциты &gt; 100  х 10</w:t>
      </w:r>
      <w:r w:rsidRPr="00092151">
        <w:rPr>
          <w:vertAlign w:val="superscript"/>
        </w:rPr>
        <w:t>9</w:t>
      </w:r>
      <w:r w:rsidRPr="00092151">
        <w:t>/л и отсутствие потребности в заместительной терапии компонентами крови.</w:t>
      </w:r>
    </w:p>
    <w:p w14:paraId="61B4335E" w14:textId="73BE5D36" w:rsidR="00BE63F6" w:rsidRPr="00092151" w:rsidRDefault="00031607" w:rsidP="003350DC">
      <w:pPr>
        <w:pStyle w:val="afd"/>
        <w:spacing w:beforeAutospacing="0" w:afterAutospacing="0" w:line="360" w:lineRule="auto"/>
        <w:ind w:firstLine="709"/>
        <w:contextualSpacing/>
      </w:pPr>
      <w:r w:rsidRPr="00092151">
        <w:rPr>
          <w:rStyle w:val="affb"/>
        </w:rPr>
        <w:t>Клинико-гематологическое улучшение</w:t>
      </w:r>
      <w:r w:rsidRPr="00092151">
        <w:t xml:space="preserve"> </w:t>
      </w:r>
      <w:r w:rsidR="004D571C" w:rsidRPr="00092151">
        <w:rPr>
          <w:b/>
          <w:bCs/>
        </w:rPr>
        <w:t>(</w:t>
      </w:r>
      <w:r w:rsidR="00A6084F" w:rsidRPr="00092151">
        <w:rPr>
          <w:b/>
          <w:bCs/>
        </w:rPr>
        <w:t xml:space="preserve">минимальный </w:t>
      </w:r>
      <w:r w:rsidR="004D571C" w:rsidRPr="00092151">
        <w:rPr>
          <w:b/>
          <w:bCs/>
        </w:rPr>
        <w:t>гематологический ответ)</w:t>
      </w:r>
      <w:r w:rsidR="004D571C" w:rsidRPr="00092151">
        <w:t xml:space="preserve"> </w:t>
      </w:r>
      <w:r w:rsidR="00C23116">
        <w:t>–</w:t>
      </w:r>
      <w:r w:rsidRPr="00092151">
        <w:t xml:space="preserve"> улучшение пока</w:t>
      </w:r>
      <w:r w:rsidR="00A6084F" w:rsidRPr="00092151">
        <w:t>зателей гемограммы (</w:t>
      </w:r>
      <w:proofErr w:type="gramStart"/>
      <w:r w:rsidR="00A6084F" w:rsidRPr="00092151">
        <w:t xml:space="preserve">гемоглобин </w:t>
      </w:r>
      <w:r w:rsidRPr="00092151">
        <w:t xml:space="preserve"> </w:t>
      </w:r>
      <w:r w:rsidR="00A6084F" w:rsidRPr="00092151">
        <w:t>7</w:t>
      </w:r>
      <w:r w:rsidRPr="00092151">
        <w:t>0</w:t>
      </w:r>
      <w:proofErr w:type="gramEnd"/>
      <w:r w:rsidRPr="00092151">
        <w:t>,0</w:t>
      </w:r>
      <w:r w:rsidR="00A6084F" w:rsidRPr="00092151">
        <w:t xml:space="preserve"> - 85 г/л, гранулоциты </w:t>
      </w:r>
      <w:r w:rsidR="006365A8" w:rsidRPr="00092151">
        <w:t>&gt;</w:t>
      </w:r>
      <w:r w:rsidR="00A6084F" w:rsidRPr="00092151">
        <w:t xml:space="preserve"> </w:t>
      </w:r>
      <w:r w:rsidRPr="00092151">
        <w:t>0</w:t>
      </w:r>
      <w:r w:rsidR="00A6084F" w:rsidRPr="00092151">
        <w:t>,5-1,0</w:t>
      </w:r>
      <w:r w:rsidRPr="00092151">
        <w:t xml:space="preserve"> х 10</w:t>
      </w:r>
      <w:r w:rsidRPr="00092151">
        <w:rPr>
          <w:vertAlign w:val="superscript"/>
        </w:rPr>
        <w:t>9</w:t>
      </w:r>
      <w:r w:rsidRPr="00092151">
        <w:t>/л, тромбоциты &gt; 20,0 х 10</w:t>
      </w:r>
      <w:r w:rsidRPr="00092151">
        <w:rPr>
          <w:vertAlign w:val="superscript"/>
        </w:rPr>
        <w:t>9</w:t>
      </w:r>
      <w:r w:rsidRPr="00092151">
        <w:t>/л), исчезновение или значительное уменьшение зависимости от трансфузий компонентов крови.</w:t>
      </w:r>
    </w:p>
    <w:p w14:paraId="59238932" w14:textId="77777777" w:rsidR="00D23199" w:rsidRPr="00092151" w:rsidRDefault="00031607" w:rsidP="003350DC">
      <w:pPr>
        <w:pStyle w:val="afd"/>
        <w:spacing w:beforeAutospacing="0" w:afterAutospacing="0" w:line="360" w:lineRule="auto"/>
        <w:ind w:firstLine="709"/>
        <w:contextualSpacing/>
      </w:pPr>
      <w:r w:rsidRPr="00092151">
        <w:rPr>
          <w:rStyle w:val="affb"/>
        </w:rPr>
        <w:t xml:space="preserve">Рефрактерная </w:t>
      </w:r>
      <w:r w:rsidR="00B941F0" w:rsidRPr="00092151">
        <w:rPr>
          <w:rStyle w:val="affb"/>
        </w:rPr>
        <w:t>АА</w:t>
      </w:r>
      <w:r w:rsidRPr="00092151">
        <w:t xml:space="preserve"> диагностируется в случае отсутствия эффекта от проводимой комбинированной </w:t>
      </w:r>
      <w:r w:rsidR="00B941F0" w:rsidRPr="00092151">
        <w:t>ИСТ</w:t>
      </w:r>
      <w:r w:rsidRPr="00092151">
        <w:t xml:space="preserve"> через 6</w:t>
      </w:r>
      <w:r w:rsidR="008C0E55" w:rsidRPr="00092151">
        <w:t>-</w:t>
      </w:r>
      <w:r w:rsidRPr="00092151">
        <w:t xml:space="preserve">9 месяцев от начала </w:t>
      </w:r>
      <w:r w:rsidR="00A6084F" w:rsidRPr="00092151">
        <w:t xml:space="preserve">ИСТ </w:t>
      </w:r>
      <w:r w:rsidRPr="00092151">
        <w:t>лечения или после II этапа лечения (после второго курса АТГ</w:t>
      </w:r>
      <w:r w:rsidR="00A01726" w:rsidRPr="00092151">
        <w:t>**</w:t>
      </w:r>
      <w:r w:rsidRPr="00092151">
        <w:t>)</w:t>
      </w:r>
      <w:r w:rsidR="005319F6" w:rsidRPr="00092151">
        <w:t>.</w:t>
      </w:r>
    </w:p>
    <w:p w14:paraId="43531A28" w14:textId="77777777" w:rsidR="002C3C32" w:rsidRPr="00092151" w:rsidRDefault="00031607" w:rsidP="003350DC">
      <w:pPr>
        <w:pStyle w:val="11"/>
        <w:spacing w:before="0"/>
        <w:rPr>
          <w:szCs w:val="28"/>
          <w:u w:val="none"/>
        </w:rPr>
      </w:pPr>
      <w:r w:rsidRPr="00092151">
        <w:br w:type="page"/>
      </w:r>
      <w:bookmarkStart w:id="3" w:name="_Toc85649718"/>
      <w:r w:rsidRPr="00092151">
        <w:rPr>
          <w:szCs w:val="28"/>
          <w:u w:val="none"/>
        </w:rPr>
        <w:lastRenderedPageBreak/>
        <w:t xml:space="preserve">1. </w:t>
      </w:r>
      <w:r w:rsidR="00D44BE0" w:rsidRPr="00092151">
        <w:rPr>
          <w:szCs w:val="28"/>
          <w:u w:val="none"/>
        </w:rPr>
        <w:t>Краткая информация по заболеванию или состоянию (группе заболеваний или состояний)</w:t>
      </w:r>
      <w:bookmarkEnd w:id="3"/>
    </w:p>
    <w:p w14:paraId="661F45F3" w14:textId="77777777" w:rsidR="00155B6E" w:rsidRPr="00092151" w:rsidRDefault="00155B6E" w:rsidP="003350DC">
      <w:pPr>
        <w:pStyle w:val="2"/>
        <w:spacing w:before="0"/>
      </w:pPr>
      <w:bookmarkStart w:id="4" w:name="_Toc24362707"/>
      <w:bookmarkStart w:id="5" w:name="_Toc85649719"/>
      <w:r w:rsidRPr="00092151">
        <w:t xml:space="preserve">1.1 Определение </w:t>
      </w:r>
      <w:r w:rsidRPr="00092151">
        <w:rPr>
          <w:color w:val="333333"/>
          <w:shd w:val="clear" w:color="auto" w:fill="FFFFFF"/>
        </w:rPr>
        <w:t>заболевания или состояния (группы заболеваний или состояний)</w:t>
      </w:r>
      <w:bookmarkEnd w:id="4"/>
      <w:bookmarkEnd w:id="5"/>
    </w:p>
    <w:p w14:paraId="58CB57D0" w14:textId="77777777" w:rsidR="00D23199" w:rsidRPr="00092151" w:rsidRDefault="00031607" w:rsidP="003350DC">
      <w:pPr>
        <w:pStyle w:val="afd"/>
        <w:spacing w:beforeAutospacing="0" w:afterAutospacing="0" w:line="360" w:lineRule="auto"/>
        <w:ind w:firstLine="709"/>
        <w:contextualSpacing/>
        <w:rPr>
          <w:rFonts w:eastAsiaTheme="minorEastAsia"/>
        </w:rPr>
      </w:pPr>
      <w:r w:rsidRPr="00092151">
        <w:rPr>
          <w:rStyle w:val="affb"/>
        </w:rPr>
        <w:t xml:space="preserve">Апластическая анемия — </w:t>
      </w:r>
      <w:r w:rsidRPr="00092151">
        <w:t xml:space="preserve">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w:t>
      </w:r>
      <w:r w:rsidR="00883F4F" w:rsidRPr="00092151">
        <w:t>СКК.</w:t>
      </w:r>
    </w:p>
    <w:p w14:paraId="0BF4ACEB" w14:textId="77777777" w:rsidR="00155B6E" w:rsidRPr="00092151" w:rsidRDefault="00155B6E" w:rsidP="003350DC">
      <w:pPr>
        <w:pStyle w:val="2"/>
        <w:spacing w:before="0"/>
      </w:pPr>
      <w:bookmarkStart w:id="6" w:name="_Toc24362708"/>
      <w:bookmarkStart w:id="7" w:name="_Toc85649720"/>
      <w:r w:rsidRPr="00092151">
        <w:t xml:space="preserve">1.2 Этиология и патогенез </w:t>
      </w:r>
      <w:r w:rsidRPr="00092151">
        <w:rPr>
          <w:color w:val="333333"/>
          <w:shd w:val="clear" w:color="auto" w:fill="FFFFFF"/>
        </w:rPr>
        <w:t>заболевания или состояния (группы заболеваний или состояний)</w:t>
      </w:r>
      <w:bookmarkEnd w:id="6"/>
      <w:bookmarkEnd w:id="7"/>
    </w:p>
    <w:p w14:paraId="449A6B7E" w14:textId="77777777" w:rsidR="00D23199" w:rsidRPr="00092151" w:rsidRDefault="00031607" w:rsidP="003350DC">
      <w:pPr>
        <w:pStyle w:val="afd"/>
        <w:spacing w:beforeAutospacing="0" w:afterAutospacing="0" w:line="360" w:lineRule="auto"/>
        <w:ind w:firstLine="709"/>
        <w:contextualSpacing/>
      </w:pPr>
      <w:r w:rsidRPr="00092151">
        <w:t xml:space="preserve">Одним из ведущих механизмов поражения кроветворения при </w:t>
      </w:r>
      <w:r w:rsidR="00883F4F" w:rsidRPr="00092151">
        <w:t>АА</w:t>
      </w:r>
      <w:r w:rsidRPr="00092151">
        <w:t xml:space="preserve"> считается иммунная агрессия, направленная на клетки — предшественницы гемопоэза</w:t>
      </w:r>
      <w:r w:rsidR="009D260D" w:rsidRPr="00092151">
        <w:t xml:space="preserve"> </w:t>
      </w:r>
      <w:r w:rsidR="009D260D" w:rsidRPr="00092151">
        <w:fldChar w:fldCharType="begin" w:fldLock="1"/>
      </w:r>
      <w:r w:rsidR="00083277" w:rsidRPr="00092151">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mendeley":{"formattedCitation":"[1]","plainTextFormattedCitation":"[1]","previouslyFormattedCitation":"[1]"},"properties":{"noteIndex":0},"schema":"https://github.com/citation-style-language/schema/raw/master/csl-citation.json"}</w:instrText>
      </w:r>
      <w:r w:rsidR="009D260D" w:rsidRPr="00092151">
        <w:fldChar w:fldCharType="separate"/>
      </w:r>
      <w:r w:rsidR="009D260D" w:rsidRPr="00092151">
        <w:rPr>
          <w:noProof/>
        </w:rPr>
        <w:t>[1]</w:t>
      </w:r>
      <w:r w:rsidR="009D260D" w:rsidRPr="00092151">
        <w:fldChar w:fldCharType="end"/>
      </w:r>
      <w:r w:rsidR="00503B51" w:rsidRPr="00092151">
        <w:t>.</w:t>
      </w:r>
    </w:p>
    <w:p w14:paraId="731A9C7C" w14:textId="77777777" w:rsidR="005319F6" w:rsidRPr="00092151" w:rsidRDefault="00F42A9A" w:rsidP="003350DC">
      <w:pPr>
        <w:pStyle w:val="afd"/>
        <w:spacing w:beforeAutospacing="0" w:afterAutospacing="0" w:line="360" w:lineRule="auto"/>
        <w:ind w:firstLine="709"/>
        <w:contextualSpacing/>
      </w:pPr>
      <w:r w:rsidRPr="00092151">
        <w:t>К</w:t>
      </w:r>
      <w:r w:rsidR="00031607" w:rsidRPr="00092151">
        <w:t xml:space="preserve">остномозговая недостаточность при </w:t>
      </w:r>
      <w:r w:rsidR="00883F4F" w:rsidRPr="00092151">
        <w:t>АА</w:t>
      </w:r>
      <w:r w:rsidR="00031607" w:rsidRPr="00092151">
        <w:t xml:space="preserve"> развивается в результате подавления пролиферации гемопоэтических клеток-предшественниц активированными Т-лимфоцитами и естественными киллерами. Активация Т-лимфоцитов, экспансия цитотоксических Т-клонов и выброс медиаторов иммунной супрессии кроветворения (интерферон γ</w:t>
      </w:r>
      <w:r w:rsidR="00200C54" w:rsidRPr="00092151">
        <w:t xml:space="preserve"> (ИФНγ)</w:t>
      </w:r>
      <w:r w:rsidR="00031607" w:rsidRPr="00092151">
        <w:t>, фактор некроза опухолей α)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ц, вследствие чего происходит значительное уменьшение пула гемопоэтических кле</w:t>
      </w:r>
      <w:r w:rsidRPr="00092151">
        <w:t>ток и развитие аплазии костного м</w:t>
      </w:r>
      <w:r w:rsidR="00031607" w:rsidRPr="00092151">
        <w:t>озга</w:t>
      </w:r>
      <w:r w:rsidR="00503B51" w:rsidRPr="00092151">
        <w:t xml:space="preserve"> </w:t>
      </w:r>
      <w:r w:rsidR="00E05500" w:rsidRPr="00092151">
        <w:fldChar w:fldCharType="begin" w:fldLock="1"/>
      </w:r>
      <w:r w:rsidR="00083277" w:rsidRPr="00092151">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sidRPr="00092151">
        <w:rPr>
          <w:rFonts w:ascii="Cambria Math" w:hAnsi="Cambria Math" w:cs="Cambria Math"/>
        </w:rPr>
        <w:instrText>∼</w:instrText>
      </w:r>
      <w:r w:rsidR="00083277" w:rsidRPr="00092151">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2","issue":"4","issued":{"date-parts":[["2003"]]},"page":"1236-1242","title":"Antithymocyte globulin with or without cyclosporin A: 11-Year follow-up of a randomized trial comparing treatments of aplastic anemia","type":"article-journal","volume":"101"},"uris":["http://www.mendeley.com/documents/?uuid=33311d00-2abd-44cd-973c-14469b6fd27d"]},{"id":"ITEM-3","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3","issue":"6","issued":{"date-parts":[["2018","11"]]},"language":"eng","page":"473-479","publisher-place":"England","title":"Iron toxicity - Its effect on the bone marrow.","type":"article-journal","volume":"32"},"uris":["http://www.mendeley.com/documents/?uuid=6765363b-2796-4e20-9e2b-7687b8217179"]}],"mendeley":{"formattedCitation":"[1–3]","plainTextFormattedCitation":"[1–3]","previouslyFormattedCitation":"[1–3]"},"properties":{"noteIndex":0},"schema":"https://github.com/citation-style-language/schema/raw/master/csl-citation.json"}</w:instrText>
      </w:r>
      <w:r w:rsidR="00E05500" w:rsidRPr="00092151">
        <w:fldChar w:fldCharType="separate"/>
      </w:r>
      <w:r w:rsidR="00E05500" w:rsidRPr="00092151">
        <w:rPr>
          <w:noProof/>
        </w:rPr>
        <w:t>[1–3]</w:t>
      </w:r>
      <w:r w:rsidR="00E05500" w:rsidRPr="00092151">
        <w:fldChar w:fldCharType="end"/>
      </w:r>
      <w:r w:rsidR="00503B51" w:rsidRPr="00092151">
        <w:t>.</w:t>
      </w:r>
    </w:p>
    <w:p w14:paraId="5EF22779" w14:textId="77777777" w:rsidR="00EC4E2F" w:rsidRPr="00092151" w:rsidRDefault="00F42A9A" w:rsidP="003350DC">
      <w:pPr>
        <w:pStyle w:val="afd"/>
        <w:spacing w:beforeAutospacing="0" w:afterAutospacing="0" w:line="360" w:lineRule="auto"/>
        <w:ind w:firstLine="709"/>
        <w:contextualSpacing/>
      </w:pPr>
      <w:r w:rsidRPr="00092151">
        <w:t>Уменьшение пула гемопоэтических клеток костного мозга сопровождается нарушением обмена железа и отложением токсического железа, как в костном мозге, так и в миокарде и печени, что вызывает нарушение функции этих органов</w:t>
      </w:r>
      <w:r w:rsidR="00721A78" w:rsidRPr="00092151">
        <w:t xml:space="preserve"> </w:t>
      </w:r>
      <w:r w:rsidR="00721A78" w:rsidRPr="00092151">
        <w:fldChar w:fldCharType="begin" w:fldLock="1"/>
      </w:r>
      <w:r w:rsidR="009D260D" w:rsidRPr="00092151">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c3266122-7688-4d55-a1f5-0c95f15013eb","http://www.mendeley.com/documents/?uuid=6765363b-2796-4e20-9e2b-7687b8217179"]}],"mendeley":{"formattedCitation":"[1]","plainTextFormattedCitation":"[1]","previouslyFormattedCitation":"[1]"},"properties":{"noteIndex":0},"schema":"https://github.com/citation-style-language/schema/raw/master/csl-citation.json"}</w:instrText>
      </w:r>
      <w:r w:rsidR="00721A78" w:rsidRPr="00092151">
        <w:fldChar w:fldCharType="separate"/>
      </w:r>
      <w:r w:rsidR="006C65C2" w:rsidRPr="00092151">
        <w:rPr>
          <w:noProof/>
        </w:rPr>
        <w:t>[1]</w:t>
      </w:r>
      <w:r w:rsidR="00721A78" w:rsidRPr="00092151">
        <w:fldChar w:fldCharType="end"/>
      </w:r>
      <w:r w:rsidRPr="00092151">
        <w:t>.</w:t>
      </w:r>
    </w:p>
    <w:p w14:paraId="0AE1327D" w14:textId="77777777" w:rsidR="00F42A9A" w:rsidRPr="00092151" w:rsidRDefault="00F42A9A" w:rsidP="003350DC">
      <w:pPr>
        <w:ind w:firstLine="709"/>
      </w:pPr>
      <w:r w:rsidRPr="00092151">
        <w:t>Основными клиническими проявлениями болезни являются анемический, геморрагический синдромы, а также тяжелые инфекционные осложнения</w:t>
      </w:r>
      <w:r w:rsidR="00117113" w:rsidRPr="00092151">
        <w:t xml:space="preserve"> </w:t>
      </w:r>
      <w:r w:rsidR="00721A78" w:rsidRPr="00092151">
        <w:fldChar w:fldCharType="begin" w:fldLock="1"/>
      </w:r>
      <w:r w:rsidR="00083277" w:rsidRPr="00092151">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sidRPr="00092151">
        <w:rPr>
          <w:rFonts w:ascii="Cambria Math" w:hAnsi="Cambria Math" w:cs="Cambria Math"/>
        </w:rPr>
        <w:instrText>∼</w:instrText>
      </w:r>
      <w:r w:rsidR="00083277" w:rsidRPr="00092151">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mendeley":{"formattedCitation":"[2]","plainTextFormattedCitation":"[2]","previouslyFormattedCitation":"[2]"},"properties":{"noteIndex":0},"schema":"https://github.com/citation-style-language/schema/raw/master/csl-citation.json"}</w:instrText>
      </w:r>
      <w:r w:rsidR="00721A78" w:rsidRPr="00092151">
        <w:fldChar w:fldCharType="separate"/>
      </w:r>
      <w:r w:rsidR="006C65C2" w:rsidRPr="00092151">
        <w:rPr>
          <w:noProof/>
        </w:rPr>
        <w:t>[2]</w:t>
      </w:r>
      <w:r w:rsidR="00721A78" w:rsidRPr="00092151">
        <w:fldChar w:fldCharType="end"/>
      </w:r>
      <w:r w:rsidRPr="00092151">
        <w:t xml:space="preserve">. Кроме того, течение </w:t>
      </w:r>
      <w:r w:rsidR="00883F4F" w:rsidRPr="00092151">
        <w:t>АА</w:t>
      </w:r>
      <w:r w:rsidRPr="00092151">
        <w:t xml:space="preserve"> может осложниться развитием т</w:t>
      </w:r>
      <w:r w:rsidR="003B414C" w:rsidRPr="00092151">
        <w:t>аких клональных заболеваний как</w:t>
      </w:r>
      <w:r w:rsidR="00C27878" w:rsidRPr="00092151">
        <w:t xml:space="preserve"> пароксизмальная ночная гемоглобинурия (</w:t>
      </w:r>
      <w:r w:rsidRPr="00092151">
        <w:t>ПНГ</w:t>
      </w:r>
      <w:r w:rsidR="00C27878" w:rsidRPr="00092151">
        <w:t>)</w:t>
      </w:r>
      <w:r w:rsidRPr="00092151">
        <w:t xml:space="preserve">, </w:t>
      </w:r>
      <w:r w:rsidR="003B414C" w:rsidRPr="00092151">
        <w:t>миелодиспластический синдром (</w:t>
      </w:r>
      <w:r w:rsidRPr="00092151">
        <w:t>МДС</w:t>
      </w:r>
      <w:r w:rsidR="003B414C" w:rsidRPr="00092151">
        <w:t>)</w:t>
      </w:r>
      <w:r w:rsidRPr="00092151">
        <w:t xml:space="preserve">, </w:t>
      </w:r>
      <w:r w:rsidR="00EC4E2F" w:rsidRPr="00092151">
        <w:t>острый миелобластный лейкоз (</w:t>
      </w:r>
      <w:r w:rsidRPr="00092151">
        <w:t>ОМЛ</w:t>
      </w:r>
      <w:r w:rsidR="00EC4E2F" w:rsidRPr="00092151">
        <w:t>)</w:t>
      </w:r>
      <w:r w:rsidRPr="00092151">
        <w:t xml:space="preserve">. Частота развития клональных осложнений может достигать 32% в течение 10 лет </w:t>
      </w:r>
      <w:r w:rsidR="00EC3D22" w:rsidRPr="00092151">
        <w:fldChar w:fldCharType="begin" w:fldLock="1"/>
      </w:r>
      <w:r w:rsidR="009D260D" w:rsidRPr="00092151">
        <w:instrText>ADDIN CSL_CITATION {"citationItems":[{"id":"ITEM-1","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1","issue":"4","issued":{"date-parts":[["2003"]]},"page":"1236-1242","title":"Antithymocyte globulin with or without cyclosporin A: 11-Year follow-up of a randomized trial comparing treatments of aplastic anemia","type":"article-journal","volume":"101"},"uris":["http://www.mendeley.com/documents/?uuid=90901162-7288-3121-b1d2-ada0156430a1","http://www.mendeley.com/documents/?uuid=33311d00-2abd-44cd-973c-14469b6fd27d"]},{"id":"ITEM-2","itemData":{"DOI":"10.1182/blood-2014-05-574889","abstract":"© 2014 by The American Society of Hematology. The distinction between acquired aplastic anemia (AA) and hypocellular myelodysplastic syndrome (hMDS) is often difficult, especially nonsevere AA. We postulated that somatic mutations are present in a subset of AA, and predict malignant transformation. From our database, we identified 150AApatients with no morphological evidence of MDS, who had stored bone marrow (BM) and constitutional DNA. We excluded Fanconi anemia, mutations of telomere maintenance, and a family history of BM failure (BMF) or cancer. The initial cohort of 57 patients was screened for 835 known genes associated with BMF and myeloid cancer; a second cohort of 93 patients was screened for mutations in ASXL1, DNMT3A, BCOR, TET2, and MPL. Somatic mutations were detected in 19% of AA, and included ASXL1 (n = 12), DNMT3A (n = 8) and BCOR (n = 6). Patientswith somatic mutations had a longer disease duration (37 vs 8 months, P &lt; .04), and shorter telomere lengths (median length, 0.9 vs 1.1, P &lt; .001), compared with patients without mutations. Somatic mutations in AA patients with a disease duration of &gt;6 months were associated with a 40% risk of transformation to MDS (P &lt; .0002). Nearly one-fifth of AA patients harbor mutations in genes typically seen in myeloid malignancies that predicted for later transformation to MDS.","author":[{"dropping-particle":"","family":"Kulasekararaj","given":"A.G.","non-dropping-particle":"","parse-names":false,"suffix":""},{"dropping-particle":"","family":"Jiang","given":"J.","non-dropping-particle":"","parse-names":false,"suffix":""},{"dropping-particle":"","family":"Smith","given":"A.E.","non-dropping-particle":"","parse-names":false,"suffix":""},{"dropping-particle":"","family":"Mohamedali","given":"A.M.","non-dropping-particle":"","parse-names":false,"suffix":""},{"dropping-particle":"","family":"Mian","given":"S.","non-dropping-particle":"","parse-names":false,"suffix":""},{"dropping-particle":"","family":"Gandhi","given":"S.","non-dropping-particle":"","parse-names":false,"suffix":""},{"dropping-particle":"","family":"Gaken","given":"J.","non-dropping-particle":"","parse-names":false,"suffix":""},{"dropping-particle":"","family":"Czepulkowski","given":"B.","non-dropping-particle":"","parse-names":false,"suffix":""},{"dropping-particle":"","family":"Marsh","given":"J.C.W.","non-dropping-particle":"","parse-names":false,"suffix":""},{"dropping-particle":"","family":"Mufti","given":"G.J.","non-dropping-particle":"","parse-names":false,"suffix":""}],"container-title":"Blood","id":"ITEM-2","issue":"17","issued":{"date-parts":[["2014"]]},"page":"2698-2704","title":"Somatic mutations identify a subgroup of aplastic anemia patients who progress to myelodysplastic syndrome","type":"article-journal","volume":"124"},"uris":["http://www.mendeley.com/documents/?uuid=8ed5abd3-a718-3e73-981b-44654ad9657c","http://www.mendeley.com/documents/?uuid=f1964d02-4aeb-479f-97ad-0a2849eee634"]}],"mendeley":{"formattedCitation":"[3,4]","plainTextFormattedCitation":"[3,4]","previouslyFormattedCitation":"[3,4]"},"properties":{"noteIndex":0},"schema":"https://github.com/citation-style-language/schema/raw/master/csl-citation.json"}</w:instrText>
      </w:r>
      <w:r w:rsidR="00EC3D22" w:rsidRPr="00092151">
        <w:fldChar w:fldCharType="separate"/>
      </w:r>
      <w:r w:rsidR="006C65C2" w:rsidRPr="00092151">
        <w:rPr>
          <w:noProof/>
        </w:rPr>
        <w:t>[3,4]</w:t>
      </w:r>
      <w:r w:rsidR="00EC3D22" w:rsidRPr="00092151">
        <w:fldChar w:fldCharType="end"/>
      </w:r>
      <w:r w:rsidRPr="00092151">
        <w:t xml:space="preserve">. Появление клонального кроветворения может быть выявлено и на более ранних этапах течения </w:t>
      </w:r>
      <w:r w:rsidR="00883F4F" w:rsidRPr="00092151">
        <w:t>АА</w:t>
      </w:r>
      <w:r w:rsidRPr="00092151">
        <w:t xml:space="preserve">. В первую очередь речь идет об </w:t>
      </w:r>
      <w:r w:rsidR="00883F4F" w:rsidRPr="00092151">
        <w:t>АА</w:t>
      </w:r>
      <w:r w:rsidRPr="00092151">
        <w:t>, протекающей с ПНГ-клоном</w:t>
      </w:r>
      <w:r w:rsidR="00423DFA" w:rsidRPr="00092151">
        <w:t xml:space="preserve"> </w:t>
      </w:r>
      <w:r w:rsidR="00EC3D22" w:rsidRPr="00092151">
        <w:fldChar w:fldCharType="begin" w:fldLock="1"/>
      </w:r>
      <w:r w:rsidR="00083277" w:rsidRPr="00092151">
        <w:instrText>ADDIN CSL_CITATION {"citationItems":[{"id":"ITEM-1","itemData":{"DOI":"10.1182/asheducation-2011.1.90","ISBN":"1520-4383 (Electronic) 1520-4383 (Linking)","ISSN":"1520-4391","PMID":"22160018","abstract":"Current immunosuppressive treatment (IST) induces remissions in 50%-70% of patients with aplastic anemia (AA) and result in excellent long-term survival. In recent years, the survival of refractory patients has also improved. Apart from relapse and refractoriness to IST, evolution of clonal diseases, including paroxysmal nocturnal hemoglobinuria and myelodysplastic syndrome (MDS), are the most serious long-term complications and constitute a strong argument for definitive therapy with BM transplantation if possible. Consequently, the detection of diagnostic chromosomal abnormalities (mostly monosomy 7) is of great clinical importance. Newer whole-genome scanning technologies such as single nucleotide polymorphism (SNP) array-based karyotyping may be a helpful diagnostic test for the detection of chromosomal defects in AA due to its precision/resolution and lack of reliance on cell division.","author":[{"dropping-particle":"","family":"Afable","given":"Manuel G","non-dropping-particle":"","parse-names":false,"suffix":""},{"dropping-particle":"V","family":"Tiu","given":"Ramon","non-dropping-particle":"","parse-names":false,"suffix":""},{"dropping-particle":"","family":"Maciejewski","given":"Jaroslaw P","non-dropping-particle":"","parse-names":false,"suffix":""}],"container-title":"Hematology","id":"ITEM-1","issue":"1","issued":{"date-parts":[["2011"]]},"page":"90-95","title":"Clonal Evolution in Aplastic Anemia","type":"article-journal"},"uris":["http://www.mendeley.com/documents/?uuid=4d4d9274-aaec-4111-82b6-91c4f556d79d","http://www.mendeley.com/documents/?uuid=1a1c236c-d85a-4de8-8590-b37edde492fa"]},{"id":"ITEM-2","itemData":{"DOI":"10.1111/j.1600-0609.2011.01615.x","ISSN":"09024441","PMID":"21447004","abstract":"OBJECTIVE:  To investigate the natural history of paroxysmal nocturnal hemoglobinuria (PNH) clones in patients with acquired aplastic anemia (AA).\\n\\nPATIENTS AND METHODS:  Twenty-seven patients with AA and a detectable PNH clone were monitored for a median of 5.7 years (range 1.5-11.5 years). Twenty-two patients received high-dose cyclophosphamide (HiCy) therapy. The erythrocyte and granulocyte PNH clone sizes were measured using flow cytometry and analyzed via CellQuest software. PE-conjugated anti-glycophorin A, anti-CD15, FITC-conjugated anti-CD59, and FLAER staining were used to define glycosylphosphatidylinositol-AP-deficient cells.\\n\\nRESULTS: We found a linear relationship between PNH clone size and the development of intravascular hemolysis, assessed by lactate dehydrogenase (LDH) values (Pearson correlation coefficient = 0.80, P &lt; 0.001 for erythrocyte PNH clones; and Pearson correlation coefficient = 0.73, P &lt; 0.0001 for granulocyte PNH clones). An erythrocyte PNH size of 3-5% and granulocyte PNH size of 23% were the thresholds to predict hemolysis as measured by an elevated LDH (receiver operating characteristic analyses with AUC = 0.96 for erythrocyte PNH clone sizes and AUC = 0.88 for granulocyte PNH clone sizes). Patients with small (≤15%) initial PNH clone sizes were less likely to develop an elevated LDH (mean ± SD: 236.9 ± 109.9 vs. 423.1 ± 248.8; P = 0.02). Over time, the PNH clone sizes remained stable in 25.9% of patients; 48.1% experienced a rise in the PNH clone size; and 25.9% experienced a decrease.\\n\\nCONCLUSION: The risk of developing clinically significant PNH after HiCy therapy appears to be low in AA patients with PNH clones, especially for those with small initial PNH clones and for those who respond to HiCy therapy.","author":[{"dropping-particle":"","family":"Pu","given":"Jeffrey J.","non-dropping-particle":"","parse-names":false,"suffix":""},{"dropping-particle":"","family":"Mukhina","given":"Galina","non-dropping-particle":"","parse-names":false,"suffix":""},{"dropping-particle":"","family":"Wang","given":"Hao","non-dropping-particle":"","parse-names":false,"suffix":""},{"dropping-particle":"","family":"Savage","given":"William J.","non-dropping-particle":"","parse-names":false,"suffix":""},{"dropping-particle":"","family":"Brodsky","given":"Robert A.","non-dropping-particle":"","parse-names":false,"suffix":""}],"container-title":"European Journal of Haematology","id":"ITEM-2","issue":"1","issued":{"date-parts":[["2011"]]},"page":"37-45","title":"Natural history of paroxysmal nocturnal hemoglobinuria clones in patients presenting as aplastic anemia","type":"article-journal","volume":"87"},"uris":["http://www.mendeley.com/documents/?uuid=6f18328d-f828-4895-b92b-f3f6819e6686","http://www.mendeley.com/documents/?uuid=3f78ed45-a5db-4572-b02b-bde8bea3f1fb"]}],"mendeley":{"formattedCitation":"[5,6]","plainTextFormattedCitation":"[5,6]","previouslyFormattedCitation":"[5,6]"},"properties":{"noteIndex":0},"schema":"https://github.com/citation-style-language/schema/raw/master/csl-citation.json"}</w:instrText>
      </w:r>
      <w:r w:rsidR="00EC3D22" w:rsidRPr="00092151">
        <w:fldChar w:fldCharType="separate"/>
      </w:r>
      <w:r w:rsidR="006C65C2" w:rsidRPr="00092151">
        <w:rPr>
          <w:noProof/>
        </w:rPr>
        <w:t>[5,6]</w:t>
      </w:r>
      <w:r w:rsidR="00EC3D22" w:rsidRPr="00092151">
        <w:fldChar w:fldCharType="end"/>
      </w:r>
      <w:r w:rsidRPr="00092151">
        <w:t xml:space="preserve">. При этом выявление клона с дефицитом </w:t>
      </w:r>
      <w:r w:rsidR="007A4B7E" w:rsidRPr="00092151">
        <w:rPr>
          <w:rFonts w:eastAsia="Times New Roman"/>
        </w:rPr>
        <w:t xml:space="preserve">гликозилфосфатидилинозитол (ГФИ) </w:t>
      </w:r>
      <w:r w:rsidRPr="00092151">
        <w:t xml:space="preserve">белков не означает развитие ПНГ как самостоятельного заболевания с картиной классического внутрисосудистого гемолиза. Размер ПНГ-клона в процессе течения </w:t>
      </w:r>
      <w:r w:rsidR="00883F4F" w:rsidRPr="00092151">
        <w:t>АА</w:t>
      </w:r>
      <w:r w:rsidRPr="00092151">
        <w:t xml:space="preserve"> может меняться до полного </w:t>
      </w:r>
      <w:r w:rsidRPr="00092151">
        <w:lastRenderedPageBreak/>
        <w:t>исчезновени</w:t>
      </w:r>
      <w:r w:rsidR="008C0E55" w:rsidRPr="00092151">
        <w:t xml:space="preserve">я </w:t>
      </w:r>
      <w:r w:rsidR="003F1539" w:rsidRPr="00092151">
        <w:fldChar w:fldCharType="begin" w:fldLock="1"/>
      </w:r>
      <w:r w:rsidR="00083277" w:rsidRPr="00092151">
        <w:instrText>ADDIN CSL_CITATION {"citationItems":[{"id":"ITEM-1","itemData":{"DOI":"10.1016/S0140-6736(95)12360-1","ISSN":"01406736","abstract":"Background Paroxysmal nocturnal haemoglobinuria (PNH) is a rare acquired disorder of haematopoietic stem cells. Although knowledge about the pathophysiology of the disease is increasing, no multivariate analysis of factors influencing survival has been undertaken, mainly because the disease is rare. We undertook such an investigation. Methods Data were collected on 220 patients with PNH diagnosed over a 46-year period (1950-1995) from participating French centres. Diagnosis of the disease required, at least, an unequivocally positive Ham's test. Findings The Kaplan-Meier survival estimate was 65% (SE 4) at 10 years and 48% (6) at 15 years after diagnosis. 8-year cumulative incidence rates of the main complications (pancytopenia, thrombosis, and myelodysplastic syndrome) were 15% (3), 28% (4), and 5% (2), respectively. Demographic data, presenting features, initial treatment, complications, and causes of death were similar to those previously reported. In multivariate analysis, seven factors were significantly associated with survival in patients with PNH, Poor survival was associated with the occurrence of thrombosis as a complication (relative risk 10.2 [95% CI 6-17], p &lt; 0.0001), evolution to pancytopenia (5.5 [2.8-11], p &lt; 0.0001), myelodysplastic syndrome or acute leukaemia (19.1 [7.3-50], p &lt; 0.001), age over 5.5 years at diagnosis (4 [2.4-6.9], p &lt; 0.0001), need for additional treatment (2.1 [1.3-3.6], p &lt; 0.003), and thrombocytopenia at diagnosis (2.2 [1.3-3.8, p &lt; 0.003). Better survival was shown for patients in whom aplastic anaemia antedated PNH (0.32 [0.14-0.72], p &lt; 0.02). Factors associated in multivariate analysis with a high risk of thrombosis during the disease course were thrombosis at diagnosis (5.1 [2.5-10.6], p = 0.0002), age over 54 years (2.6 [1.5-4.6, p = 0.0014), and infection at diagnosis (2.6 [1.3-5.2], p = 0.0099). The risk factors for progression to pancytopenia were absence at diagnosis of anaemia (4.03 [1.3-12.2], p = 0.03) and neutropenia (2.45 [1.1-5.7], p = 0.03). The risk factors for development of myelodysplastic syndrome or acute leukaemia were abdominal pain crisis at presentation (10.5 [2.5-44.0], p = 0.004) and year of diagnosis after 1983(8.45 [1.8-40.7], p = 0.004). Interpretation This large number of cases permitted a detailed analysis of prognostic factors for the first time, in this rare disease. Estimates of PNH prognostic factors may serve as baseline data in the assessment of current and future treatments …","author":[{"dropping-particle":"","family":"Socié","given":"Gérard","non-dropping-particle":"","parse-names":false,"suffix":""},{"dropping-particle":"","family":"Mary","given":"Jean-Yves","non-dropping-particle":"","parse-names":false,"suffix":""},{"dropping-particle":"","family":"Gramont","given":"Aimery","non-dropping-particle":"de","parse-names":false,"suffix":""},{"dropping-particle":"","family":"Rio","given":"Bernard","non-dropping-particle":"","parse-names":false,"suffix":""},{"dropping-particle":"","family":"Leporrier","given":"Michel","non-dropping-particle":"","parse-names":false,"suffix":""},{"dropping-particle":"","family":"Rose","given":"Christian","non-dropping-particle":"","parse-names":false,"suffix":""},{"dropping-particle":"","family":"Heudier","given":"Phillippe","non-dropping-particle":"","parse-names":false,"suffix":""},{"dropping-particle":"","family":"Rochant","given":"Henry","non-dropping-particle":"","parse-names":false,"suffix":""},{"dropping-particle":"","family":"Cahn","given":"Jean-Yves","non-dropping-particle":"","parse-names":false,"suffix":""},{"dropping-particle":"","family":"Gluckman","given":"Eliane","non-dropping-particle":"","parse-names":false,"suffix":""}],"container-title":"The Lancet","id":"ITEM-1","issue":"9027","issued":{"date-parts":[["1996","8"]]},"page":"573-577","title":"Paroxysmal nocturnal haemoglobinuria: long-term follow-up and prognostic factors","type":"article-journal","volume":"348"},"uris":["http://www.mendeley.com/documents/?uuid=191a3d2e-d113-4b8b-ad82-e207900a3f41","http://www.mendeley.com/documents/?uuid=a93b8413-b44d-4206-af1c-7297aee50ad2"]}],"mendeley":{"formattedCitation":"[7]","plainTextFormattedCitation":"[7]","previouslyFormattedCitation":"[7]"},"properties":{"noteIndex":0},"schema":"https://github.com/citation-style-language/schema/raw/master/csl-citation.json"}</w:instrText>
      </w:r>
      <w:r w:rsidR="003F1539" w:rsidRPr="00092151">
        <w:fldChar w:fldCharType="separate"/>
      </w:r>
      <w:r w:rsidR="006C65C2" w:rsidRPr="00092151">
        <w:rPr>
          <w:noProof/>
        </w:rPr>
        <w:t>[7]</w:t>
      </w:r>
      <w:r w:rsidR="003F1539" w:rsidRPr="00092151">
        <w:fldChar w:fldCharType="end"/>
      </w:r>
      <w:r w:rsidRPr="00092151">
        <w:t>. Эволюция в классическую ПНГ</w:t>
      </w:r>
      <w:r w:rsidR="00F005C4" w:rsidRPr="00092151">
        <w:t>,</w:t>
      </w:r>
      <w:r w:rsidRPr="00092151">
        <w:t xml:space="preserve"> по данным различных авторов</w:t>
      </w:r>
      <w:r w:rsidR="00F005C4" w:rsidRPr="00092151">
        <w:t>,</w:t>
      </w:r>
      <w:r w:rsidRPr="00092151">
        <w:t xml:space="preserve"> составляет 11-17% </w:t>
      </w:r>
      <w:r w:rsidR="00EC3D22" w:rsidRPr="00092151">
        <w:fldChar w:fldCharType="begin" w:fldLock="1"/>
      </w:r>
      <w:r w:rsidR="00083277" w:rsidRPr="00092151">
        <w:instrText>ADDIN CSL_CITATION {"citationItems":[{"id":"ITEM-1","itemData":{"DOI":"10.1111/bjh.12661","abstract":"Paroxysmal nocturnal haemoglobinuria (PNH) clones are frequently detected in patients with aplastic anaemia (AA). To evaluate the prognostic role of PNH clone presence we conducted a prospective study in 125 AA patients treated with combined immunosuppressive therapy (IST). Seventy-four patients (59%) had a PNH clone (PNH+ patients) at diagnosis, with a median clone size of 0·60% in granulocytes and 0·15% in red blood cells. The response rate at 6 months was higher in PNH+ patients than that in PNH- patients, both after first- and second-line IST: 68% vs. 45%, P = 0·0164 and 53% vs. 13%, P = 0·0502 respectively. Moreover, 42% of PNH+ patients achieved complete remission compared with only 16% of PNH- patients (P = 0·0029). In multivariate logistic regression analysis, PNH clone presence (odds ratio 2·56, P = 0·0180) and baseline absolute reticulocyte count (ARC) ≥30 × 10 9 /l (odds ratio 5·19, P = 0·0011) were independent predictors of response to treatment. Stratification according to PNH positivity and ARC ≥30 × 10 9 /l showed significant distinctions for cumulative incidence of response, overall and failure-free survival. The results of this prospective study confirmed the favourable prognostic value of PNH clone presence in the setting of IST for AA. © 2013 John Wiley  &amp;  Sons Ltd.","author":[{"dropping-particle":"","family":"Kulagin","given":"A.","non-dropping-particle":"","parse-names":false,"suffix":""},{"dropping-particle":"","family":"Lisukov","given":"I.","non-dropping-particle":"","parse-names":false,"suffix":""},{"dropping-particle":"","family":"Ivanova","given":"M.","non-dropping-particle":"","parse-names":false,"suffix":""},{"dropping-particle":"","family":"Golubovskaya","given":"I.","non-dropping-particle":"","parse-names":false,"suffix":""},{"dropping-particle":"","family":"Kruchkova","given":"I.","non-dropping-particle":"","parse-names":false,"suffix":""},{"dropping-particle":"","family":"Bondarenko","given":"S.","non-dropping-particle":"","parse-names":false,"suffix":""},{"dropping-particle":"","family":"Vavilov","given":"V.","non-dropping-particle":"","parse-names":false,"suffix":""},{"dropping-particle":"","family":"Stancheva","given":"N.","non-dropping-particle":"","parse-names":false,"suffix":""},{"dropping-particle":"","family":"Babenko","given":"E.","non-dropping-particle":"","parse-names":false,"suffix":""},{"dropping-particle":"","family":"Sipol","given":"A.","non-dropping-particle":"","parse-names":false,"suffix":""},{"dropping-particle":"","family":"Pronkina","given":"N.","non-dropping-particle":"","parse-names":false,"suffix":""},{"dropping-particle":"","family":"Kozlov","given":"V.","non-dropping-particle":"","parse-names":false,"suffix":""},{"dropping-particle":"","family":"Afanasyev","given":"B.","non-dropping-particle":"","parse-names":false,"suffix":""}],"container-title":"British Journal of Haematology","id":"ITEM-1","issue":"4","issued":{"date-parts":[["2014"]]},"page":"546-554","title":"Prognostic value of paroxysmal nocturnal haemoglobinuria clone presence in aplastic anaemia patients treated with combined immunosuppression: Results of two-centre prospective study","type":"article-journal","volume":"164"},"uris":["http://www.mendeley.com/documents/?uuid=aa602c4a-77b6-3dd0-93ba-8c5eaa5cfccd","http://www.mendeley.com/documents/?uuid=034ec990-8a3f-4675-bbcf-7df21ae7b02d"]},{"id":"ITEM-2","itemData":{"DOI":"10.1007/s00277-010-1140-9","ISBN":"1432-0584 (Electronic)\\n0939-5555 (Linking)","ISSN":"09395555","PMID":"21207031","abstract":"To assess the incidence rates and risk factors for clonal evolutions in aplastic anemia (AA) patients, we studied 802 hospitalization cases from January 1991 through December 2007 by using the cumulative incidence curves and the Cox proportional hazards mode. We found that the case of 19 patients had evolved to myelodysplastic syndrome or acute myeloid leukemia (MDS/AML), while 21 patients (two of them with concurrent MDS) developed paroxysmal nocturnal hemoglobinuria (PNH). The cumulative incidence of clonal evolutions was assessed as 3.7%, whereas the incidences of MDS/AML and PNH were 1.7% and 2.1%, respectively, at 5 years. By multivariate analysis, age, severity of the disease, and the number of days of rhuG-CSF therapy were the risk factors for AA evolution to MDS/AML. The relative risk (RR) for very severe AA was approximately seven times higher than that for severe AA (SAA) and non-SAA (NSAA) (P = 0.001), but the latter two did not differ significantly (P = 0.743). PNH clone was monitored sequentially in 237 patients; positive clones were detected in 41% of the patients, but more than half of them were transient or instable. White blood cell count at initial diagnosis was identified as the only significant risk factor for AA evolution to PNH (P = 0.007). Our results suggest that the transformation to PNH for subpopulations of AA patients may be natural evolution as the clinical manifestation and pathogenesis between AA and PNH were closely related. Furthermore, normalizing hematopoiesis of AA may represent a viable approach to prevent clone evolutions, especially to MDS/AML.","author":[{"dropping-particle":"","family":"Li","given":"Yingmei","non-dropping-particle":"","parse-names":false,"suffix":""},{"dropping-particle":"","family":"Li","given":"Xingxin","non-dropping-particle":"","parse-names":false,"suffix":""},{"dropping-particle":"","family":"Ge","given":"Meili","non-dropping-particle":"","parse-names":false,"suffix":""},{"dropping-particle":"","family":"Shi","given":"Jun","non-dropping-particle":"","parse-names":false,"suffix":""},{"dropping-particle":"","family":"Qian","given":"Linsheng","non-dropping-particle":"","parse-names":false,"suffix":""},{"dropping-particle":"","family":"Zheng","given":"Yizhou","non-dropping-particle":"","parse-names":false,"suffix":""},{"dropping-particle":"","family":"Wang","given":"Jianxiang","non-dropping-particle":"","parse-names":false,"suffix":""}],"container-title":"Annals of Hematology","id":"ITEM-2","issue":"5","issued":{"date-parts":[["2011"]]},"page":"529-537","title":"Long-term follow-up of clonal evolutions in 802 aplastic anemia patients: A single-center experience","type":"article-journal","volume":"90"},"uris":["http://www.mendeley.com/documents/?uuid=44cb96f7-c86c-4eb8-bda4-9596bd8d5fe1","http://www.mendeley.com/documents/?uuid=212a01c8-4f99-4dee-8017-80a805f8472f"]},{"id":"ITEM-3","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3","issued":{"date-parts":[["2014"]]},"page":"20-28","title":"Национальные рекомендации по диагностике и лечениюпроксизмальной ночной гемоглобинурии","type":"article-journal","volume":"2"},"uris":["http://www.mendeley.com/documents/?uuid=a2c321ea-848d-4b11-bf3b-a77f80f38ecb","http://www.mendeley.com/documents/?uuid=896a92c4-141c-4a8e-bf24-ff99c1767f35"]}],"mendeley":{"formattedCitation":"[8–10]","plainTextFormattedCitation":"[8–10]","previouslyFormattedCitation":"[8–10]"},"properties":{"noteIndex":0},"schema":"https://github.com/citation-style-language/schema/raw/master/csl-citation.json"}</w:instrText>
      </w:r>
      <w:r w:rsidR="00EC3D22" w:rsidRPr="00092151">
        <w:fldChar w:fldCharType="separate"/>
      </w:r>
      <w:r w:rsidR="0012563C" w:rsidRPr="00092151">
        <w:rPr>
          <w:noProof/>
        </w:rPr>
        <w:t>[8–10]</w:t>
      </w:r>
      <w:r w:rsidR="00EC3D22" w:rsidRPr="00092151">
        <w:fldChar w:fldCharType="end"/>
      </w:r>
      <w:r w:rsidRPr="00092151">
        <w:t xml:space="preserve">. </w:t>
      </w:r>
    </w:p>
    <w:p w14:paraId="7C5A9D9A" w14:textId="77777777" w:rsidR="00155B6E" w:rsidRPr="00092151" w:rsidRDefault="00155B6E" w:rsidP="003350DC">
      <w:pPr>
        <w:pStyle w:val="2"/>
        <w:spacing w:before="0"/>
      </w:pPr>
      <w:bookmarkStart w:id="8" w:name="_Toc24362709"/>
      <w:bookmarkStart w:id="9" w:name="_Toc85649721"/>
      <w:r w:rsidRPr="00092151">
        <w:t xml:space="preserve">1.3 Эпидемиология </w:t>
      </w:r>
      <w:r w:rsidRPr="00092151">
        <w:rPr>
          <w:color w:val="333333"/>
          <w:shd w:val="clear" w:color="auto" w:fill="FFFFFF"/>
        </w:rPr>
        <w:t>заболевания или состояния (группы заболеваний или состояний)</w:t>
      </w:r>
      <w:bookmarkEnd w:id="8"/>
      <w:bookmarkEnd w:id="9"/>
    </w:p>
    <w:p w14:paraId="3B5D25FD" w14:textId="77777777" w:rsidR="00D23199" w:rsidRPr="00092151" w:rsidRDefault="00A01726" w:rsidP="003350DC">
      <w:pPr>
        <w:pStyle w:val="afd"/>
        <w:spacing w:beforeAutospacing="0" w:afterAutospacing="0" w:line="360" w:lineRule="auto"/>
        <w:ind w:firstLine="709"/>
        <w:contextualSpacing/>
        <w:rPr>
          <w:rFonts w:eastAsiaTheme="minorEastAsia"/>
        </w:rPr>
      </w:pPr>
      <w:r w:rsidRPr="00092151">
        <w:t>Апластическая анемия</w:t>
      </w:r>
      <w:r w:rsidR="00031607" w:rsidRPr="00092151">
        <w:t xml:space="preserve">, по данным эпидемиологических исследований, </w:t>
      </w:r>
      <w:r w:rsidR="00F005C4" w:rsidRPr="00092151">
        <w:t xml:space="preserve">встречается </w:t>
      </w:r>
      <w:r w:rsidR="00031607" w:rsidRPr="00092151">
        <w:t>с различной частотой в таких регионах, как Европа, Северная Америка, Дальний и Ближний Восток</w:t>
      </w:r>
      <w:r w:rsidR="00F005C4" w:rsidRPr="00092151">
        <w:t>;</w:t>
      </w:r>
      <w:r w:rsidR="00031607" w:rsidRPr="00092151">
        <w:t xml:space="preserve"> при этом</w:t>
      </w:r>
      <w:r w:rsidR="00F005C4" w:rsidRPr="00092151">
        <w:t>,</w:t>
      </w:r>
      <w:r w:rsidR="00031607" w:rsidRPr="00092151">
        <w:t xml:space="preserve"> по данным Интернационального исследования агранулоцитозов и </w:t>
      </w:r>
      <w:r w:rsidR="00883F4F" w:rsidRPr="00092151">
        <w:t>АА</w:t>
      </w:r>
      <w:r w:rsidR="00F005C4" w:rsidRPr="00092151">
        <w:t>,</w:t>
      </w:r>
      <w:r w:rsidR="00031607" w:rsidRPr="00092151">
        <w:t xml:space="preserve"> в Европейских странах распространенность </w:t>
      </w:r>
      <w:r w:rsidR="00883F4F" w:rsidRPr="00092151">
        <w:t>АА</w:t>
      </w:r>
      <w:r w:rsidR="00031607" w:rsidRPr="00092151">
        <w:t xml:space="preserve"> составляет 2 на 1 млн населения в год при колебании этого показателя</w:t>
      </w:r>
      <w:r w:rsidR="00F005C4" w:rsidRPr="00092151">
        <w:t>,</w:t>
      </w:r>
      <w:r w:rsidR="00031607" w:rsidRPr="00092151">
        <w:t xml:space="preserve"> в зависимости от конкретной страны</w:t>
      </w:r>
      <w:r w:rsidR="00F005C4" w:rsidRPr="00092151">
        <w:t>,</w:t>
      </w:r>
      <w:r w:rsidR="00031607" w:rsidRPr="00092151">
        <w:t xml:space="preserve"> от 0,6 до 3 и более на 1 млн населения в год</w:t>
      </w:r>
      <w:r w:rsidR="009B780E" w:rsidRPr="00092151">
        <w:t xml:space="preserve"> </w:t>
      </w:r>
      <w:r w:rsidR="009B780E" w:rsidRPr="00092151">
        <w:fldChar w:fldCharType="begin" w:fldLock="1"/>
      </w:r>
      <w:r w:rsidR="00083277" w:rsidRPr="00092151">
        <w:instrText>ADDIN CSL_CITATION {"citationItems":[{"id":"ITEM-1","itemData":{"DOI":"10.1002/ajh.20489","ISSN":"03618609","abstract":"Agranulocytosis and aplastic anemia are both rare, life-threatening blood dyscrasias. Agranulocytosis is mainly caused by medicines, whereas the etiology of aplastic anemia is largely unexplained. In two epidemiologic studies using the same methods, we observed a striking inverse relationship between the incidence of the two diseases in different regions, including five countries in Europe, and Israel and Thailand. The annual incidence of agranulocytosis ranged from 1.1 to 4.9 cases per million, and that of aplastic anemia, from 0.7 to 4.1 per million; the inverse correlation was consistent among the regions (R2 = 0.74). There is no clear explanation for this previously unreported pattern, but it seems unlikely to be due to methodology.","author":[{"dropping-particle":"","family":"Kaufman","given":"David W.","non-dropping-particle":"","parse-names":false,"suffix":""},{"dropping-particle":"","family":"Kelly","given":"Judith P.","non-dropping-particle":"","parse-names":false,"suffix":""},{"dropping-particle":"","family":"Issaragrisil","given":"Surapol","non-dropping-particle":"","parse-names":false,"suffix":""},{"dropping-particle":"","family":"Laporte","given":"Joan Ramon","non-dropping-particle":"","parse-names":false,"suffix":""},{"dropping-particle":"","family":"Anderson","given":"Theresa","non-dropping-particle":"","parse-names":false,"suffix":""},{"dropping-particle":"","family":"Levy","given":"Micha","non-dropping-particle":"","parse-names":false,"suffix":""},{"dropping-particle":"","family":"Shapiro","given":"Samuel","non-dropping-particle":"","parse-names":false,"suffix":""},{"dropping-particle":"","family":"Young","given":"Neal S.","non-dropping-particle":"","parse-names":false,"suffix":""}],"container-title":"American Journal of Hematology","id":"ITEM-1","issued":{"date-parts":[["2006"]]},"title":"Relative incidence of agranulocytosis and aplastic anemia","type":"article-journal"},"uris":["http://www.mendeley.com/documents/?uuid=6f80dc95-7500-3f7a-8ffe-02e6afd081ae"]}],"mendeley":{"formattedCitation":"[11]","plainTextFormattedCitation":"[11]","previouslyFormattedCitation":"[11]"},"properties":{"noteIndex":0},"schema":"https://github.com/citation-style-language/schema/raw/master/csl-citation.json"}</w:instrText>
      </w:r>
      <w:r w:rsidR="009B780E" w:rsidRPr="00092151">
        <w:fldChar w:fldCharType="separate"/>
      </w:r>
      <w:r w:rsidR="0012563C" w:rsidRPr="00092151">
        <w:rPr>
          <w:noProof/>
        </w:rPr>
        <w:t>[11]</w:t>
      </w:r>
      <w:r w:rsidR="009B780E" w:rsidRPr="00092151">
        <w:fldChar w:fldCharType="end"/>
      </w:r>
      <w:r w:rsidR="00031607" w:rsidRPr="00092151">
        <w:t>.</w:t>
      </w:r>
    </w:p>
    <w:p w14:paraId="7F873D4A" w14:textId="77777777" w:rsidR="00155B6E" w:rsidRPr="00092151" w:rsidRDefault="00155B6E" w:rsidP="003350DC">
      <w:pPr>
        <w:pStyle w:val="2"/>
        <w:spacing w:before="0"/>
      </w:pPr>
      <w:bookmarkStart w:id="10" w:name="_Toc24362710"/>
      <w:bookmarkStart w:id="11" w:name="_Toc85649722"/>
      <w:r w:rsidRPr="00092151">
        <w:t xml:space="preserve">1.4 </w:t>
      </w:r>
      <w:r w:rsidRPr="00092151">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0"/>
      <w:bookmarkEnd w:id="11"/>
    </w:p>
    <w:p w14:paraId="02472CAF" w14:textId="77777777" w:rsidR="00D23199" w:rsidRPr="00092151" w:rsidRDefault="00031607" w:rsidP="003350DC">
      <w:pPr>
        <w:pStyle w:val="afd"/>
        <w:spacing w:beforeAutospacing="0" w:afterAutospacing="0" w:line="360" w:lineRule="auto"/>
        <w:ind w:firstLine="709"/>
        <w:contextualSpacing/>
        <w:rPr>
          <w:rFonts w:eastAsiaTheme="minorEastAsia"/>
        </w:rPr>
      </w:pPr>
      <w:r w:rsidRPr="00092151">
        <w:rPr>
          <w:rStyle w:val="affb"/>
        </w:rPr>
        <w:t>Другие апластические анемии</w:t>
      </w:r>
      <w:r w:rsidRPr="00092151">
        <w:t xml:space="preserve"> (D61)</w:t>
      </w:r>
    </w:p>
    <w:p w14:paraId="7F89DF28" w14:textId="77777777" w:rsidR="00D23199" w:rsidRPr="00092151" w:rsidRDefault="00031607" w:rsidP="003350DC">
      <w:pPr>
        <w:pStyle w:val="afd"/>
        <w:spacing w:beforeAutospacing="0" w:afterAutospacing="0" w:line="360" w:lineRule="auto"/>
        <w:ind w:firstLine="709"/>
        <w:contextualSpacing/>
      </w:pPr>
      <w:r w:rsidRPr="00092151">
        <w:rPr>
          <w:b/>
        </w:rPr>
        <w:t>D61.3</w:t>
      </w:r>
      <w:r w:rsidRPr="00092151">
        <w:t xml:space="preserve"> - Идиопатическая </w:t>
      </w:r>
      <w:r w:rsidR="00883F4F" w:rsidRPr="00092151">
        <w:t>АА</w:t>
      </w:r>
    </w:p>
    <w:p w14:paraId="6742FA77" w14:textId="77777777" w:rsidR="004312C6" w:rsidRPr="00092151" w:rsidRDefault="00031607" w:rsidP="003350DC">
      <w:pPr>
        <w:pStyle w:val="afd"/>
        <w:spacing w:beforeAutospacing="0" w:afterAutospacing="0" w:line="360" w:lineRule="auto"/>
        <w:ind w:firstLine="709"/>
        <w:contextualSpacing/>
      </w:pPr>
      <w:r w:rsidRPr="00092151">
        <w:rPr>
          <w:b/>
        </w:rPr>
        <w:t>D61.8</w:t>
      </w:r>
      <w:r w:rsidRPr="00092151">
        <w:t xml:space="preserve"> - Другие уточненные </w:t>
      </w:r>
      <w:r w:rsidR="00883F4F" w:rsidRPr="00092151">
        <w:t>АА</w:t>
      </w:r>
    </w:p>
    <w:p w14:paraId="0F8F9E98" w14:textId="77777777" w:rsidR="003B5B81" w:rsidRPr="00092151" w:rsidRDefault="00031607" w:rsidP="003350DC">
      <w:pPr>
        <w:pStyle w:val="afd"/>
        <w:spacing w:beforeAutospacing="0" w:afterAutospacing="0" w:line="360" w:lineRule="auto"/>
        <w:ind w:firstLine="709"/>
        <w:contextualSpacing/>
      </w:pPr>
      <w:r w:rsidRPr="00092151">
        <w:rPr>
          <w:b/>
        </w:rPr>
        <w:t>D61.9</w:t>
      </w:r>
      <w:r w:rsidRPr="00092151">
        <w:t xml:space="preserve"> </w:t>
      </w:r>
      <w:r w:rsidR="003B5B81" w:rsidRPr="00092151">
        <w:t>–</w:t>
      </w:r>
      <w:r w:rsidRPr="00092151">
        <w:t xml:space="preserve"> </w:t>
      </w:r>
      <w:r w:rsidR="003B5B81" w:rsidRPr="00092151">
        <w:t xml:space="preserve">апластическая анемия </w:t>
      </w:r>
      <w:r w:rsidRPr="00092151">
        <w:t>неуточненная</w:t>
      </w:r>
      <w:bookmarkStart w:id="12" w:name="_Toc24362711"/>
    </w:p>
    <w:p w14:paraId="13C3EE42" w14:textId="77777777" w:rsidR="00155B6E" w:rsidRPr="00092151" w:rsidRDefault="00155B6E" w:rsidP="003350DC">
      <w:pPr>
        <w:pStyle w:val="2"/>
        <w:spacing w:before="0"/>
      </w:pPr>
      <w:bookmarkStart w:id="13" w:name="_Toc85649723"/>
      <w:r w:rsidRPr="00092151">
        <w:t xml:space="preserve">1.5 Классификация </w:t>
      </w:r>
      <w:r w:rsidRPr="00092151">
        <w:rPr>
          <w:shd w:val="clear" w:color="auto" w:fill="FFFFFF"/>
        </w:rPr>
        <w:t>заболевания или состояния (группы заболеваний или состояний)</w:t>
      </w:r>
      <w:bookmarkEnd w:id="12"/>
      <w:bookmarkEnd w:id="13"/>
    </w:p>
    <w:p w14:paraId="5E9826ED" w14:textId="77777777" w:rsidR="00D23199" w:rsidRPr="00092151" w:rsidRDefault="00031607" w:rsidP="003350DC">
      <w:pPr>
        <w:pStyle w:val="afd"/>
        <w:spacing w:beforeAutospacing="0" w:afterAutospacing="0" w:line="360" w:lineRule="auto"/>
        <w:ind w:firstLine="709"/>
        <w:contextualSpacing/>
        <w:rPr>
          <w:rFonts w:eastAsiaTheme="minorEastAsia"/>
        </w:rPr>
      </w:pPr>
      <w:r w:rsidRPr="00092151">
        <w:t>Приобретенная АА:</w:t>
      </w:r>
    </w:p>
    <w:p w14:paraId="0E1A40D8" w14:textId="77777777" w:rsidR="00D23199" w:rsidRPr="00092151" w:rsidRDefault="00031607" w:rsidP="003350DC">
      <w:pPr>
        <w:pStyle w:val="afd"/>
        <w:numPr>
          <w:ilvl w:val="0"/>
          <w:numId w:val="3"/>
        </w:numPr>
        <w:spacing w:beforeAutospacing="0" w:afterAutospacing="0" w:line="360" w:lineRule="auto"/>
        <w:ind w:firstLine="709"/>
        <w:contextualSpacing/>
      </w:pPr>
      <w:r w:rsidRPr="00092151">
        <w:t>Идиопатическая АА</w:t>
      </w:r>
    </w:p>
    <w:p w14:paraId="203663C8" w14:textId="77777777" w:rsidR="00D23199" w:rsidRPr="00092151" w:rsidRDefault="00031607" w:rsidP="003350DC">
      <w:pPr>
        <w:pStyle w:val="afd"/>
        <w:numPr>
          <w:ilvl w:val="0"/>
          <w:numId w:val="3"/>
        </w:numPr>
        <w:spacing w:beforeAutospacing="0" w:afterAutospacing="0" w:line="360" w:lineRule="auto"/>
        <w:ind w:firstLine="709"/>
        <w:contextualSpacing/>
      </w:pPr>
      <w:r w:rsidRPr="00092151">
        <w:t>Вторичные АА</w:t>
      </w:r>
    </w:p>
    <w:p w14:paraId="619EA3CE" w14:textId="77777777" w:rsidR="00D23199" w:rsidRPr="00092151" w:rsidRDefault="00031607" w:rsidP="003350DC">
      <w:pPr>
        <w:pStyle w:val="afd"/>
        <w:numPr>
          <w:ilvl w:val="1"/>
          <w:numId w:val="4"/>
        </w:numPr>
        <w:spacing w:beforeAutospacing="0" w:afterAutospacing="0" w:line="360" w:lineRule="auto"/>
        <w:ind w:firstLine="709"/>
        <w:contextualSpacing/>
      </w:pPr>
      <w:r w:rsidRPr="00092151">
        <w:t>Радиация</w:t>
      </w:r>
    </w:p>
    <w:p w14:paraId="1DFEFFDD" w14:textId="77777777" w:rsidR="00D23199" w:rsidRPr="00092151" w:rsidRDefault="00031607" w:rsidP="003350DC">
      <w:pPr>
        <w:pStyle w:val="afd"/>
        <w:numPr>
          <w:ilvl w:val="1"/>
          <w:numId w:val="4"/>
        </w:numPr>
        <w:spacing w:beforeAutospacing="0" w:afterAutospacing="0" w:line="360" w:lineRule="auto"/>
        <w:ind w:firstLine="709"/>
        <w:contextualSpacing/>
      </w:pPr>
      <w:r w:rsidRPr="00092151">
        <w:t>Лекар</w:t>
      </w:r>
      <w:r w:rsidR="00736353" w:rsidRPr="00092151">
        <w:t>с</w:t>
      </w:r>
      <w:r w:rsidRPr="00092151">
        <w:t>твенные препараты и химические токсины</w:t>
      </w:r>
    </w:p>
    <w:p w14:paraId="5AAA7595" w14:textId="77777777" w:rsidR="00D23199" w:rsidRPr="00092151" w:rsidRDefault="00031607" w:rsidP="003350DC">
      <w:pPr>
        <w:pStyle w:val="afd"/>
        <w:numPr>
          <w:ilvl w:val="1"/>
          <w:numId w:val="4"/>
        </w:numPr>
        <w:spacing w:beforeAutospacing="0" w:afterAutospacing="0" w:line="360" w:lineRule="auto"/>
        <w:ind w:firstLine="709"/>
        <w:contextualSpacing/>
      </w:pPr>
      <w:r w:rsidRPr="00092151">
        <w:t>Вирусы</w:t>
      </w:r>
    </w:p>
    <w:p w14:paraId="586DCD17" w14:textId="77777777" w:rsidR="00D23199" w:rsidRPr="00092151" w:rsidRDefault="00031607" w:rsidP="003350DC">
      <w:pPr>
        <w:pStyle w:val="afd"/>
        <w:numPr>
          <w:ilvl w:val="1"/>
          <w:numId w:val="4"/>
        </w:numPr>
        <w:spacing w:beforeAutospacing="0" w:afterAutospacing="0" w:line="360" w:lineRule="auto"/>
        <w:ind w:firstLine="709"/>
        <w:contextualSpacing/>
      </w:pPr>
      <w:r w:rsidRPr="00092151">
        <w:t>Иммунопатология</w:t>
      </w:r>
    </w:p>
    <w:p w14:paraId="0761BDC8" w14:textId="77777777" w:rsidR="00D23199" w:rsidRPr="00092151" w:rsidRDefault="00031607" w:rsidP="003350DC">
      <w:pPr>
        <w:pStyle w:val="afd"/>
        <w:numPr>
          <w:ilvl w:val="1"/>
          <w:numId w:val="4"/>
        </w:numPr>
        <w:spacing w:beforeAutospacing="0" w:afterAutospacing="0" w:line="360" w:lineRule="auto"/>
        <w:ind w:firstLine="709"/>
        <w:contextualSpacing/>
      </w:pPr>
      <w:r w:rsidRPr="00092151">
        <w:t>Беременность</w:t>
      </w:r>
    </w:p>
    <w:p w14:paraId="4BBA4DA4" w14:textId="77777777" w:rsidR="00D23199" w:rsidRPr="00092151" w:rsidRDefault="00031607" w:rsidP="003350DC">
      <w:pPr>
        <w:pStyle w:val="afd"/>
        <w:spacing w:beforeAutospacing="0" w:afterAutospacing="0" w:line="360" w:lineRule="auto"/>
        <w:ind w:firstLine="709"/>
        <w:contextualSpacing/>
      </w:pPr>
      <w:r w:rsidRPr="00092151">
        <w:t xml:space="preserve">Выделяют следующие критерии </w:t>
      </w:r>
      <w:proofErr w:type="gramStart"/>
      <w:r w:rsidR="00503B51" w:rsidRPr="00092151">
        <w:t>тяжести</w:t>
      </w:r>
      <w:proofErr w:type="gramEnd"/>
      <w:r w:rsidR="00BE63F6" w:rsidRPr="00092151">
        <w:t xml:space="preserve"> </w:t>
      </w:r>
      <w:r w:rsidRPr="00092151">
        <w:t>приобретенной АА:</w:t>
      </w:r>
    </w:p>
    <w:p w14:paraId="454157F5" w14:textId="77777777" w:rsidR="00D23199" w:rsidRPr="00092151" w:rsidRDefault="00031607" w:rsidP="003350DC">
      <w:pPr>
        <w:pStyle w:val="afd"/>
        <w:numPr>
          <w:ilvl w:val="0"/>
          <w:numId w:val="5"/>
        </w:numPr>
        <w:spacing w:beforeAutospacing="0" w:afterAutospacing="0" w:line="360" w:lineRule="auto"/>
        <w:ind w:firstLine="709"/>
        <w:contextualSpacing/>
      </w:pPr>
      <w:r w:rsidRPr="00092151">
        <w:t xml:space="preserve">нетяжелая АА: </w:t>
      </w:r>
      <w:proofErr w:type="gramStart"/>
      <w:r w:rsidRPr="00092151">
        <w:t>гранулоцитопения &gt;</w:t>
      </w:r>
      <w:proofErr w:type="gramEnd"/>
      <w:r w:rsidRPr="00092151">
        <w:t xml:space="preserve"> 0,5 х 10</w:t>
      </w:r>
      <w:r w:rsidRPr="00092151">
        <w:rPr>
          <w:vertAlign w:val="superscript"/>
        </w:rPr>
        <w:t>9</w:t>
      </w:r>
      <w:r w:rsidRPr="00092151">
        <w:t>/л;</w:t>
      </w:r>
    </w:p>
    <w:p w14:paraId="76D82180" w14:textId="77777777" w:rsidR="00D23199" w:rsidRPr="00092151" w:rsidRDefault="00031607" w:rsidP="003350DC">
      <w:pPr>
        <w:pStyle w:val="afd"/>
        <w:numPr>
          <w:ilvl w:val="0"/>
          <w:numId w:val="5"/>
        </w:numPr>
        <w:spacing w:beforeAutospacing="0" w:afterAutospacing="0" w:line="360" w:lineRule="auto"/>
        <w:ind w:firstLine="709"/>
        <w:contextualSpacing/>
      </w:pPr>
      <w:r w:rsidRPr="00092151">
        <w:t xml:space="preserve">тяжелая АА: гранулоцитопения </w:t>
      </w:r>
      <w:proofErr w:type="gramStart"/>
      <w:r w:rsidRPr="00092151">
        <w:t>&lt; 0</w:t>
      </w:r>
      <w:proofErr w:type="gramEnd"/>
      <w:r w:rsidRPr="00092151">
        <w:t>,5 х 10</w:t>
      </w:r>
      <w:r w:rsidRPr="00092151">
        <w:rPr>
          <w:vertAlign w:val="superscript"/>
        </w:rPr>
        <w:t>9</w:t>
      </w:r>
      <w:r w:rsidRPr="00092151">
        <w:t>/л, тромбоцитопения &lt; 20,0 х 10</w:t>
      </w:r>
      <w:r w:rsidRPr="00092151">
        <w:rPr>
          <w:vertAlign w:val="superscript"/>
        </w:rPr>
        <w:t>9</w:t>
      </w:r>
      <w:r w:rsidRPr="00092151">
        <w:t>/л);</w:t>
      </w:r>
    </w:p>
    <w:p w14:paraId="5C8A20FC" w14:textId="77777777" w:rsidR="00D23199" w:rsidRPr="00092151" w:rsidRDefault="00031607" w:rsidP="003350DC">
      <w:pPr>
        <w:pStyle w:val="afd"/>
        <w:numPr>
          <w:ilvl w:val="0"/>
          <w:numId w:val="5"/>
        </w:numPr>
        <w:spacing w:beforeAutospacing="0" w:afterAutospacing="0" w:line="360" w:lineRule="auto"/>
        <w:ind w:firstLine="709"/>
        <w:contextualSpacing/>
      </w:pPr>
      <w:r w:rsidRPr="00092151">
        <w:t>cверхтяжелая (очень тяжелая) АА</w:t>
      </w:r>
      <w:r w:rsidRPr="00092151">
        <w:rPr>
          <w:rStyle w:val="affb"/>
        </w:rPr>
        <w:t>:</w:t>
      </w:r>
      <w:r w:rsidRPr="00092151">
        <w:t xml:space="preserve"> гранулоцитопения </w:t>
      </w:r>
      <w:proofErr w:type="gramStart"/>
      <w:r w:rsidRPr="00092151">
        <w:t>&lt;</w:t>
      </w:r>
      <w:r w:rsidR="00117113" w:rsidRPr="00092151">
        <w:t xml:space="preserve"> </w:t>
      </w:r>
      <w:r w:rsidRPr="00092151">
        <w:t>0</w:t>
      </w:r>
      <w:proofErr w:type="gramEnd"/>
      <w:r w:rsidRPr="00092151">
        <w:t>,2 х 10</w:t>
      </w:r>
      <w:r w:rsidRPr="00092151">
        <w:rPr>
          <w:vertAlign w:val="superscript"/>
        </w:rPr>
        <w:t>9</w:t>
      </w:r>
      <w:r w:rsidRPr="00092151">
        <w:t>/л.</w:t>
      </w:r>
    </w:p>
    <w:p w14:paraId="3A205C8F" w14:textId="77777777" w:rsidR="00D23199" w:rsidRPr="00092151" w:rsidRDefault="00031607" w:rsidP="003350DC">
      <w:pPr>
        <w:pStyle w:val="afd"/>
        <w:spacing w:beforeAutospacing="0" w:afterAutospacing="0" w:line="360" w:lineRule="auto"/>
        <w:ind w:firstLine="709"/>
        <w:contextualSpacing/>
      </w:pPr>
      <w:r w:rsidRPr="00092151">
        <w:t xml:space="preserve">При определении тяжести </w:t>
      </w:r>
      <w:r w:rsidR="00883F4F" w:rsidRPr="00092151">
        <w:t>АА</w:t>
      </w:r>
      <w:r w:rsidRPr="00092151">
        <w:t xml:space="preserve"> учитываются результаты не менее трех анализов периферической крови на момент диагностики заболевания до начала лечения</w:t>
      </w:r>
      <w:r w:rsidR="00A53E3B" w:rsidRPr="00092151">
        <w:t xml:space="preserve"> </w:t>
      </w:r>
      <w:r w:rsidR="00EC3D22"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201edef4-c098-4a20-af3d-38c9a80b0631","http://www.mendeley.com/documents/?uuid=413fbfc6-d5c2-44d1-9422-1094132713b2"]},{"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f26b8423-2f44-43fa-82fd-ec382db64a31","http://www.mendeley.com/documents/?uuid=81dbb232-4526-4205-bab8-854e3c2bd2e8"]}],"mendeley":{"formattedCitation":"[12,13]","plainTextFormattedCitation":"[12,13]","previouslyFormattedCitation":"[12,13]"},"properties":{"noteIndex":0},"schema":"https://github.com/citation-style-language/schema/raw/master/csl-citation.json"}</w:instrText>
      </w:r>
      <w:r w:rsidR="00EC3D22" w:rsidRPr="00092151">
        <w:fldChar w:fldCharType="separate"/>
      </w:r>
      <w:r w:rsidR="0012563C" w:rsidRPr="00092151">
        <w:rPr>
          <w:noProof/>
        </w:rPr>
        <w:t>[12,13]</w:t>
      </w:r>
      <w:r w:rsidR="00EC3D22" w:rsidRPr="00092151">
        <w:fldChar w:fldCharType="end"/>
      </w:r>
      <w:r w:rsidRPr="00092151">
        <w:t>.</w:t>
      </w:r>
    </w:p>
    <w:p w14:paraId="068B9AD7" w14:textId="77777777" w:rsidR="006D3D80" w:rsidRPr="00092151" w:rsidRDefault="006D3D80" w:rsidP="003350DC">
      <w:pPr>
        <w:pStyle w:val="afd"/>
        <w:spacing w:beforeAutospacing="0" w:afterAutospacing="0" w:line="360" w:lineRule="auto"/>
        <w:ind w:firstLine="709"/>
        <w:contextualSpacing/>
      </w:pPr>
      <w:r w:rsidRPr="00092151">
        <w:lastRenderedPageBreak/>
        <w:t xml:space="preserve">Также принято выделять три варианта течения </w:t>
      </w:r>
      <w:r w:rsidR="006D15D3" w:rsidRPr="00092151">
        <w:t>АА</w:t>
      </w:r>
      <w:r w:rsidRPr="00092151">
        <w:t xml:space="preserve">, в зависимости от выявления ПНГ-клона: </w:t>
      </w:r>
    </w:p>
    <w:p w14:paraId="34BFE91F" w14:textId="77777777" w:rsidR="006D3D80" w:rsidRPr="00092151" w:rsidRDefault="006D3D80" w:rsidP="003350DC">
      <w:pPr>
        <w:pStyle w:val="afd"/>
        <w:numPr>
          <w:ilvl w:val="0"/>
          <w:numId w:val="9"/>
        </w:numPr>
        <w:spacing w:beforeAutospacing="0" w:afterAutospacing="0" w:line="360" w:lineRule="auto"/>
        <w:ind w:firstLine="709"/>
        <w:contextualSpacing/>
      </w:pPr>
      <w:r w:rsidRPr="00092151">
        <w:t>А</w:t>
      </w:r>
      <w:r w:rsidR="006D15D3" w:rsidRPr="00092151">
        <w:t>А</w:t>
      </w:r>
      <w:r w:rsidRPr="00092151">
        <w:t>, протекающая без ПНГ-клона</w:t>
      </w:r>
    </w:p>
    <w:p w14:paraId="415F1AE3" w14:textId="77777777" w:rsidR="006D3D80" w:rsidRPr="00092151" w:rsidRDefault="006D3D80" w:rsidP="003350DC">
      <w:pPr>
        <w:pStyle w:val="afd"/>
        <w:numPr>
          <w:ilvl w:val="0"/>
          <w:numId w:val="9"/>
        </w:numPr>
        <w:spacing w:beforeAutospacing="0" w:afterAutospacing="0" w:line="360" w:lineRule="auto"/>
        <w:ind w:firstLine="709"/>
        <w:contextualSpacing/>
      </w:pPr>
      <w:r w:rsidRPr="00092151">
        <w:t>А</w:t>
      </w:r>
      <w:r w:rsidR="006D15D3" w:rsidRPr="00092151">
        <w:t>А</w:t>
      </w:r>
      <w:r w:rsidRPr="00092151">
        <w:t>, протекающая с ПНГ-клоном</w:t>
      </w:r>
    </w:p>
    <w:p w14:paraId="78973B05" w14:textId="6343B484" w:rsidR="006D3D80" w:rsidRPr="00092151" w:rsidRDefault="006D3D80" w:rsidP="003350DC">
      <w:pPr>
        <w:pStyle w:val="afd"/>
        <w:numPr>
          <w:ilvl w:val="0"/>
          <w:numId w:val="9"/>
        </w:numPr>
        <w:spacing w:beforeAutospacing="0" w:afterAutospacing="0" w:line="360" w:lineRule="auto"/>
        <w:ind w:firstLine="709"/>
        <w:contextualSpacing/>
      </w:pPr>
      <w:r w:rsidRPr="00092151">
        <w:t>А</w:t>
      </w:r>
      <w:r w:rsidR="006D15D3" w:rsidRPr="00092151">
        <w:t>А</w:t>
      </w:r>
      <w:r w:rsidRPr="00092151">
        <w:t>, протекающая с синдромом ПНГ (субклинические</w:t>
      </w:r>
      <w:r w:rsidR="00C13481" w:rsidRPr="00092151">
        <w:t xml:space="preserve"> или клинические</w:t>
      </w:r>
      <w:r w:rsidRPr="00092151">
        <w:t xml:space="preserve"> признаки внутрисосудистого гемолиза) </w:t>
      </w:r>
    </w:p>
    <w:p w14:paraId="3771050B" w14:textId="2E72AF3D" w:rsidR="008A1F63" w:rsidRPr="00092151" w:rsidRDefault="008A1F63" w:rsidP="003350DC">
      <w:pPr>
        <w:pStyle w:val="2"/>
        <w:spacing w:before="0"/>
        <w:rPr>
          <w:color w:val="333333"/>
          <w:shd w:val="clear" w:color="auto" w:fill="FFFFFF"/>
        </w:rPr>
      </w:pPr>
      <w:bookmarkStart w:id="14" w:name="_Toc85649724"/>
      <w:r w:rsidRPr="00092151">
        <w:t xml:space="preserve">1.6 </w:t>
      </w:r>
      <w:r w:rsidR="007A3C2E" w:rsidRPr="00092151">
        <w:t xml:space="preserve">Клиническая картина </w:t>
      </w:r>
      <w:r w:rsidR="007A3C2E" w:rsidRPr="00092151">
        <w:rPr>
          <w:color w:val="333333"/>
          <w:shd w:val="clear" w:color="auto" w:fill="FFFFFF"/>
        </w:rPr>
        <w:t>заболевания или состояния (группы заболеваний или состояний)</w:t>
      </w:r>
      <w:bookmarkEnd w:id="14"/>
    </w:p>
    <w:p w14:paraId="7B71EDF6" w14:textId="51C545CD" w:rsidR="007A3C2E" w:rsidRPr="00092151" w:rsidRDefault="007A3C2E" w:rsidP="003350DC">
      <w:pPr>
        <w:pStyle w:val="afd"/>
        <w:spacing w:beforeAutospacing="0" w:afterAutospacing="0" w:line="360" w:lineRule="auto"/>
        <w:ind w:firstLine="709"/>
        <w:contextualSpacing/>
      </w:pPr>
      <w:r w:rsidRPr="00092151">
        <w:t>Манифестация клинических проявлений АА сопровождается жалобами анемического характера, развитием геморрагического синдрома различной интенсивности и инфекционных осложнений на фоне глубокой трехростковой цитопении. Данные проявления могут развиться остро или постепенно нарастать, в зависимости от тяжести АА.</w:t>
      </w:r>
    </w:p>
    <w:p w14:paraId="00B98E02" w14:textId="546738EF" w:rsidR="007A3C2E" w:rsidRPr="00092151" w:rsidRDefault="00A64520" w:rsidP="003350DC">
      <w:pPr>
        <w:pStyle w:val="afd"/>
        <w:spacing w:beforeAutospacing="0" w:afterAutospacing="0" w:line="360" w:lineRule="auto"/>
        <w:ind w:firstLine="709"/>
        <w:contextualSpacing/>
      </w:pPr>
      <w:r w:rsidRPr="00092151">
        <w:t>На клиническую картину</w:t>
      </w:r>
      <w:r w:rsidR="00860F21" w:rsidRPr="00092151">
        <w:t xml:space="preserve"> АА, особенно при тяжелой и свехтяжелой форме заболевания, </w:t>
      </w:r>
      <w:r w:rsidRPr="00092151">
        <w:t xml:space="preserve">могут влиять клинические симптомы </w:t>
      </w:r>
      <w:r w:rsidR="00860F21" w:rsidRPr="00092151">
        <w:t>осложнени</w:t>
      </w:r>
      <w:r w:rsidRPr="00092151">
        <w:t>й</w:t>
      </w:r>
      <w:r w:rsidR="00860F21" w:rsidRPr="00092151">
        <w:t>, в том числе, жизнеугрожающи</w:t>
      </w:r>
      <w:r w:rsidRPr="00092151">
        <w:t>х</w:t>
      </w:r>
      <w:r w:rsidR="00284477" w:rsidRPr="00092151">
        <w:t>, часто развивающихся у пациентов с АА как до начала лечения, так и в его процессе. К наиболее часто встречающимся осложнениям относятся бактериальные, вирусные и грибковые инфекции,</w:t>
      </w:r>
      <w:r w:rsidR="00C90BB1" w:rsidRPr="00092151">
        <w:t xml:space="preserve"> в том числе септический шок,</w:t>
      </w:r>
      <w:r w:rsidR="00F90DF4" w:rsidRPr="00092151">
        <w:t xml:space="preserve"> почечная недостаточность,</w:t>
      </w:r>
      <w:r w:rsidR="00284477" w:rsidRPr="00092151">
        <w:t xml:space="preserve"> геморрагические осложнения, в том числе внутричерепные кровоизлия</w:t>
      </w:r>
      <w:r w:rsidR="00C90BB1" w:rsidRPr="00092151">
        <w:t>ния и меноррагии</w:t>
      </w:r>
      <w:r w:rsidR="00F90DF4" w:rsidRPr="00092151">
        <w:t>, неврологические и психиатрические нарушения</w:t>
      </w:r>
      <w:r w:rsidR="00F129CB" w:rsidRPr="00092151">
        <w:t>; на фоне терапии глюкокортикостероидами могут развиваться</w:t>
      </w:r>
      <w:r w:rsidR="00F90DF4" w:rsidRPr="00092151">
        <w:t xml:space="preserve"> язвенная болезнь желудка и/или асептические остео</w:t>
      </w:r>
      <w:r w:rsidR="00C90BB1" w:rsidRPr="00092151">
        <w:t>некрозы</w:t>
      </w:r>
      <w:r w:rsidR="00C23116">
        <w:t>.</w:t>
      </w:r>
      <w:r w:rsidR="00C90BB1" w:rsidRPr="00092151">
        <w:t xml:space="preserve"> </w:t>
      </w:r>
    </w:p>
    <w:p w14:paraId="5CC036BC" w14:textId="77777777" w:rsidR="002C3C32" w:rsidRPr="00092151" w:rsidRDefault="00031607" w:rsidP="003350DC">
      <w:pPr>
        <w:pStyle w:val="11"/>
        <w:spacing w:before="0"/>
        <w:rPr>
          <w:szCs w:val="28"/>
          <w:u w:val="none"/>
        </w:rPr>
      </w:pPr>
      <w:bookmarkStart w:id="15" w:name="_Toc85649725"/>
      <w:r w:rsidRPr="00092151">
        <w:rPr>
          <w:szCs w:val="28"/>
          <w:u w:val="none"/>
        </w:rPr>
        <w:t xml:space="preserve">2. </w:t>
      </w:r>
      <w:r w:rsidR="00D44BE0" w:rsidRPr="00092151">
        <w:rPr>
          <w:szCs w:val="28"/>
          <w:u w:val="none"/>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5"/>
    </w:p>
    <w:p w14:paraId="5500B751" w14:textId="77777777" w:rsidR="00464623" w:rsidRPr="00092151" w:rsidRDefault="00464623" w:rsidP="003350DC">
      <w:pPr>
        <w:ind w:firstLine="709"/>
        <w:contextualSpacing/>
        <w:rPr>
          <w:i/>
          <w:szCs w:val="24"/>
        </w:rPr>
      </w:pPr>
      <w:r w:rsidRPr="00092151">
        <w:rPr>
          <w:i/>
          <w:szCs w:val="24"/>
        </w:rPr>
        <w:t>Многие рекомендованные методы диагностики заболевания и связанных с ним состояний имеют ограниченную доказательную базу в соответствии с</w:t>
      </w:r>
      <w:r w:rsidR="00883F4F" w:rsidRPr="00092151">
        <w:rPr>
          <w:i/>
          <w:szCs w:val="24"/>
        </w:rPr>
        <w:t>о</w:t>
      </w:r>
      <w:r w:rsidRPr="00092151">
        <w:rPr>
          <w:i/>
          <w:szCs w:val="24"/>
        </w:rPr>
        <w:t xml:space="preserve"> шкалами оценки</w:t>
      </w:r>
      <w:r w:rsidR="006D15D3" w:rsidRPr="00092151">
        <w:rPr>
          <w:i/>
          <w:szCs w:val="24"/>
        </w:rPr>
        <w:t xml:space="preserve"> уровня достоверности доказательств</w:t>
      </w:r>
      <w:r w:rsidRPr="00092151">
        <w:rPr>
          <w:i/>
          <w:szCs w:val="24"/>
        </w:rPr>
        <w:t xml:space="preserve"> </w:t>
      </w:r>
      <w:r w:rsidR="006D15D3" w:rsidRPr="00092151">
        <w:rPr>
          <w:i/>
          <w:szCs w:val="24"/>
        </w:rPr>
        <w:t>(</w:t>
      </w:r>
      <w:r w:rsidRPr="00092151">
        <w:rPr>
          <w:i/>
          <w:szCs w:val="24"/>
        </w:rPr>
        <w:t>УДД</w:t>
      </w:r>
      <w:r w:rsidR="006D15D3" w:rsidRPr="00092151">
        <w:rPr>
          <w:i/>
          <w:szCs w:val="24"/>
        </w:rPr>
        <w:t>)</w:t>
      </w:r>
      <w:r w:rsidR="00883F4F" w:rsidRPr="00092151">
        <w:rPr>
          <w:i/>
          <w:szCs w:val="24"/>
        </w:rPr>
        <w:t>,</w:t>
      </w:r>
      <w:r w:rsidR="006D15D3" w:rsidRPr="00092151">
        <w:rPr>
          <w:i/>
          <w:szCs w:val="24"/>
        </w:rPr>
        <w:t xml:space="preserve"> уровня убедительности рекомендаций</w:t>
      </w:r>
      <w:r w:rsidRPr="00092151">
        <w:rPr>
          <w:i/>
          <w:szCs w:val="24"/>
        </w:rPr>
        <w:t xml:space="preserve"> </w:t>
      </w:r>
      <w:r w:rsidR="006D15D3" w:rsidRPr="00092151">
        <w:rPr>
          <w:i/>
          <w:szCs w:val="24"/>
        </w:rPr>
        <w:t>(</w:t>
      </w:r>
      <w:r w:rsidRPr="00092151">
        <w:rPr>
          <w:i/>
          <w:szCs w:val="24"/>
        </w:rPr>
        <w:t>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608A8574" w14:textId="238F29FF" w:rsidR="004312C6" w:rsidRPr="00092151" w:rsidRDefault="004312C6" w:rsidP="003350DC">
      <w:pPr>
        <w:pStyle w:val="afd"/>
        <w:spacing w:beforeAutospacing="0" w:afterAutospacing="0" w:line="360" w:lineRule="auto"/>
        <w:ind w:firstLine="709"/>
        <w:contextualSpacing/>
        <w:rPr>
          <w:rFonts w:eastAsiaTheme="minorEastAsia"/>
          <w:i/>
        </w:rPr>
      </w:pPr>
      <w:r w:rsidRPr="00092151">
        <w:rPr>
          <w:i/>
        </w:rPr>
        <w:t>Диагноз АА устанавливается на основании клинических проявлений и данных лабораторного обследования.</w:t>
      </w:r>
    </w:p>
    <w:p w14:paraId="3D2EA734" w14:textId="77777777" w:rsidR="004312C6" w:rsidRPr="00092151" w:rsidRDefault="004312C6" w:rsidP="003350DC">
      <w:pPr>
        <w:pStyle w:val="afd"/>
        <w:numPr>
          <w:ilvl w:val="0"/>
          <w:numId w:val="6"/>
        </w:numPr>
        <w:spacing w:beforeAutospacing="0" w:afterAutospacing="0" w:line="360" w:lineRule="auto"/>
        <w:ind w:firstLine="709"/>
        <w:contextualSpacing/>
        <w:rPr>
          <w:i/>
        </w:rPr>
      </w:pPr>
      <w:r w:rsidRPr="00092151">
        <w:rPr>
          <w:i/>
        </w:rPr>
        <w:lastRenderedPageBreak/>
        <w:t>Трехростковая цитопения: анемия (гемоглобин &lt;110 г/л), гранулоцитопения (гранулоциты &lt;2,0 х10</w:t>
      </w:r>
      <w:r w:rsidRPr="00092151">
        <w:rPr>
          <w:i/>
          <w:vertAlign w:val="superscript"/>
        </w:rPr>
        <w:t>9</w:t>
      </w:r>
      <w:r w:rsidRPr="00092151">
        <w:rPr>
          <w:i/>
        </w:rPr>
        <w:t>/л), тромбоцитопения (тромбоциты &lt;100,0 х 10</w:t>
      </w:r>
      <w:r w:rsidRPr="00092151">
        <w:rPr>
          <w:i/>
          <w:vertAlign w:val="superscript"/>
        </w:rPr>
        <w:t>9</w:t>
      </w:r>
      <w:r w:rsidRPr="00092151">
        <w:rPr>
          <w:i/>
        </w:rPr>
        <w:t>/л).</w:t>
      </w:r>
    </w:p>
    <w:p w14:paraId="41D15D97" w14:textId="77777777" w:rsidR="004312C6" w:rsidRPr="00092151" w:rsidRDefault="004312C6" w:rsidP="003350DC">
      <w:pPr>
        <w:pStyle w:val="afd"/>
        <w:numPr>
          <w:ilvl w:val="0"/>
          <w:numId w:val="6"/>
        </w:numPr>
        <w:spacing w:beforeAutospacing="0" w:afterAutospacing="0" w:line="360" w:lineRule="auto"/>
        <w:ind w:firstLine="709"/>
        <w:contextualSpacing/>
        <w:rPr>
          <w:i/>
        </w:rPr>
      </w:pPr>
      <w:r w:rsidRPr="00092151">
        <w:rPr>
          <w:i/>
        </w:rPr>
        <w:t>Снижение клеточности костного мозга (КМ) и отсутствие мегакариоцитов по данным пунктата КМ.</w:t>
      </w:r>
    </w:p>
    <w:p w14:paraId="180052AF" w14:textId="77777777" w:rsidR="004312C6" w:rsidRPr="00092151" w:rsidRDefault="004312C6" w:rsidP="003350DC">
      <w:pPr>
        <w:pStyle w:val="afd"/>
        <w:numPr>
          <w:ilvl w:val="0"/>
          <w:numId w:val="6"/>
        </w:numPr>
        <w:spacing w:beforeAutospacing="0" w:afterAutospacing="0" w:line="360" w:lineRule="auto"/>
        <w:ind w:firstLine="709"/>
        <w:contextualSpacing/>
        <w:rPr>
          <w:i/>
        </w:rPr>
      </w:pPr>
      <w:r w:rsidRPr="00092151">
        <w:rPr>
          <w:i/>
        </w:rPr>
        <w:t>Аплазия КМ в биоптате подвздошной кости (преобладание жирового КМ).</w:t>
      </w:r>
    </w:p>
    <w:p w14:paraId="5F70BB78" w14:textId="77777777" w:rsidR="004312C6" w:rsidRPr="00092151" w:rsidRDefault="004312C6" w:rsidP="003350DC">
      <w:pPr>
        <w:pStyle w:val="afd"/>
        <w:spacing w:beforeAutospacing="0" w:afterAutospacing="0" w:line="360" w:lineRule="auto"/>
        <w:ind w:firstLine="709"/>
        <w:contextualSpacing/>
        <w:rPr>
          <w:i/>
        </w:rPr>
      </w:pPr>
      <w:r w:rsidRPr="00092151">
        <w:rPr>
          <w:i/>
        </w:rPr>
        <w:t>Выделяют следующие критерии тяжести АА:</w:t>
      </w:r>
    </w:p>
    <w:p w14:paraId="02D4D7C5" w14:textId="77777777" w:rsidR="004312C6" w:rsidRPr="00092151" w:rsidRDefault="004312C6" w:rsidP="003350DC">
      <w:pPr>
        <w:pStyle w:val="afd"/>
        <w:numPr>
          <w:ilvl w:val="0"/>
          <w:numId w:val="7"/>
        </w:numPr>
        <w:spacing w:beforeAutospacing="0" w:afterAutospacing="0" w:line="360" w:lineRule="auto"/>
        <w:ind w:firstLine="709"/>
        <w:contextualSpacing/>
        <w:rPr>
          <w:i/>
        </w:rPr>
      </w:pPr>
      <w:r w:rsidRPr="00092151">
        <w:rPr>
          <w:i/>
        </w:rPr>
        <w:t xml:space="preserve">нетяжелая АА: </w:t>
      </w:r>
      <w:proofErr w:type="gramStart"/>
      <w:r w:rsidRPr="00092151">
        <w:rPr>
          <w:i/>
        </w:rPr>
        <w:t>гранулоцитопения &gt;</w:t>
      </w:r>
      <w:proofErr w:type="gramEnd"/>
      <w:r w:rsidRPr="00092151">
        <w:rPr>
          <w:i/>
        </w:rPr>
        <w:t xml:space="preserve"> 0,5 х 10</w:t>
      </w:r>
      <w:r w:rsidRPr="00092151">
        <w:rPr>
          <w:i/>
          <w:vertAlign w:val="superscript"/>
        </w:rPr>
        <w:t>9</w:t>
      </w:r>
      <w:r w:rsidRPr="00092151">
        <w:rPr>
          <w:i/>
        </w:rPr>
        <w:t>/л;</w:t>
      </w:r>
    </w:p>
    <w:p w14:paraId="3A6646A1" w14:textId="77777777" w:rsidR="004312C6" w:rsidRPr="00092151" w:rsidRDefault="004312C6" w:rsidP="003350DC">
      <w:pPr>
        <w:pStyle w:val="afd"/>
        <w:numPr>
          <w:ilvl w:val="0"/>
          <w:numId w:val="7"/>
        </w:numPr>
        <w:spacing w:beforeAutospacing="0" w:afterAutospacing="0" w:line="360" w:lineRule="auto"/>
        <w:ind w:firstLine="709"/>
        <w:contextualSpacing/>
        <w:rPr>
          <w:i/>
        </w:rPr>
      </w:pPr>
      <w:r w:rsidRPr="00092151">
        <w:rPr>
          <w:i/>
        </w:rPr>
        <w:t xml:space="preserve">тяжелая АА: гранулоцитопения </w:t>
      </w:r>
      <w:proofErr w:type="gramStart"/>
      <w:r w:rsidRPr="00092151">
        <w:rPr>
          <w:i/>
        </w:rPr>
        <w:t>&lt; 0</w:t>
      </w:r>
      <w:proofErr w:type="gramEnd"/>
      <w:r w:rsidRPr="00092151">
        <w:rPr>
          <w:i/>
        </w:rPr>
        <w:t>,5 х 10</w:t>
      </w:r>
      <w:r w:rsidRPr="00092151">
        <w:rPr>
          <w:i/>
          <w:vertAlign w:val="superscript"/>
        </w:rPr>
        <w:t>9</w:t>
      </w:r>
      <w:r w:rsidRPr="00092151">
        <w:rPr>
          <w:i/>
        </w:rPr>
        <w:t>/л, тромбоцитопения &lt; 20,0 х 10</w:t>
      </w:r>
      <w:r w:rsidRPr="00092151">
        <w:rPr>
          <w:i/>
          <w:vertAlign w:val="superscript"/>
        </w:rPr>
        <w:t>9</w:t>
      </w:r>
      <w:r w:rsidRPr="00092151">
        <w:rPr>
          <w:i/>
        </w:rPr>
        <w:t>/л);</w:t>
      </w:r>
    </w:p>
    <w:p w14:paraId="00B072D3" w14:textId="77777777" w:rsidR="004312C6" w:rsidRPr="00092151" w:rsidRDefault="004312C6" w:rsidP="003350DC">
      <w:pPr>
        <w:pStyle w:val="afd"/>
        <w:numPr>
          <w:ilvl w:val="0"/>
          <w:numId w:val="7"/>
        </w:numPr>
        <w:spacing w:beforeAutospacing="0" w:afterAutospacing="0" w:line="360" w:lineRule="auto"/>
        <w:ind w:firstLine="709"/>
        <w:contextualSpacing/>
        <w:rPr>
          <w:i/>
        </w:rPr>
      </w:pPr>
      <w:r w:rsidRPr="00092151">
        <w:rPr>
          <w:i/>
        </w:rPr>
        <w:t xml:space="preserve">cверхтяжелая (очень тяжелая) АА: гранулоцитопения </w:t>
      </w:r>
      <w:proofErr w:type="gramStart"/>
      <w:r w:rsidRPr="00092151">
        <w:rPr>
          <w:i/>
        </w:rPr>
        <w:t>&lt; 0</w:t>
      </w:r>
      <w:proofErr w:type="gramEnd"/>
      <w:r w:rsidRPr="00092151">
        <w:rPr>
          <w:i/>
        </w:rPr>
        <w:t>,2 х 10</w:t>
      </w:r>
      <w:r w:rsidRPr="00092151">
        <w:rPr>
          <w:i/>
          <w:vertAlign w:val="superscript"/>
        </w:rPr>
        <w:t>9</w:t>
      </w:r>
      <w:r w:rsidRPr="00092151">
        <w:rPr>
          <w:i/>
        </w:rPr>
        <w:t>/л).</w:t>
      </w:r>
    </w:p>
    <w:p w14:paraId="0C31B517" w14:textId="501EEADA" w:rsidR="004312C6" w:rsidRPr="00092151" w:rsidRDefault="004312C6" w:rsidP="003350DC">
      <w:pPr>
        <w:tabs>
          <w:tab w:val="left" w:pos="9356"/>
        </w:tabs>
        <w:ind w:right="-1" w:firstLine="709"/>
        <w:contextualSpacing/>
        <w:rPr>
          <w:rFonts w:cs="Times New Roman"/>
          <w:i/>
          <w:szCs w:val="24"/>
        </w:rPr>
      </w:pPr>
      <w:r w:rsidRPr="00092151">
        <w:rPr>
          <w:rFonts w:cs="Times New Roman"/>
          <w:i/>
          <w:szCs w:val="24"/>
        </w:rPr>
        <w:t xml:space="preserve">При определении тяжести АА учитываются результаты не менее трех анализов периферической крови на момент диагностики заболевания до начала лечения </w:t>
      </w:r>
      <w:r w:rsidRPr="00092151">
        <w:rPr>
          <w:rFonts w:cs="Times New Roman"/>
          <w:i/>
          <w:szCs w:val="24"/>
        </w:rPr>
        <w:fldChar w:fldCharType="begin" w:fldLock="1"/>
      </w:r>
      <w:r w:rsidR="00CD3BEF" w:rsidRPr="00092151">
        <w:rPr>
          <w:rFonts w:cs="Times New Roman"/>
          <w:i/>
          <w:szCs w:val="24"/>
        </w:rPr>
        <w:instrText>ADDIN CSL_CITATION {"citationItems":[{"id":"ITEM-1","itemData":{"DOI":"10.1182/asheducation-2011.1.492","author":[{"dropping-particle":"","family":"Soulier","given":"J","non-dropping-particle":"","parse-names":false,"suffix":""}],"container-title":"Hematology / the Education Program of the American Society of Hematology. American Society of Hematology. Education Program","id":"ITEM-1","issued":{"date-parts":[["2011"]]},"page":"492-497","title":"Fanconi anemia.","type":"article-journal","volume":"2011"},"uris":["http://www.mendeley.com/documents/?uuid=049b4ce8-8995-4f22-a6dc-14a888c4f13c","http://www.mendeley.com/documents/?uuid=a3f006dd-7ff1-4e4d-8441-09ac27b609ab"]},{"id":"ITEM-2","itemData":{"ISSN":"00015792","abstract":"Treatment with immune suppression and bone marrow transplantation has improved the response rates and survival of patients with aplastic anemia. Measurement of response requires that common endpoints be recorded at specific times. There has been no agreement on such parameters for patients with aplastic anemia. In this paper issues related to measurement of response are reviewed and criteria for response are proposed. Adoption of uniform criteria would facilitate comparisons of treatment efficacy. Copyright (C) 2000 S. Karger AG, Basel.","author":[{"dropping-particle":"","family":"Camitta","given":"Bruce M.","non-dropping-particle":"","parse-names":false,"suffix":""}],"container-title":"Acta Haematologica","id":"ITEM-2","issue":"1","issued":{"date-parts":[["2000"]]},"page":"16-18","title":"What is the definition of cure for aplastic anemia?","type":"article","volume":"103"},"uris":["http://www.mendeley.com/documents/?uuid=6405cbca-bff8-45fb-9156-6eecd4810606","http://www.mendeley.com/documents/?uuid=b2cfabc1-64b7-4012-8ba0-0c741ada59db"]}],"mendeley":{"formattedCitation":"[14,15]","plainTextFormattedCitation":"[14,15]","previouslyFormattedCitation":"[14,15]"},"properties":{"noteIndex":0},"schema":"https://github.com/citation-style-language/schema/raw/master/csl-citation.json"}</w:instrText>
      </w:r>
      <w:r w:rsidRPr="00092151">
        <w:rPr>
          <w:rFonts w:cs="Times New Roman"/>
          <w:i/>
          <w:szCs w:val="24"/>
        </w:rPr>
        <w:fldChar w:fldCharType="separate"/>
      </w:r>
      <w:r w:rsidR="000B2ADE" w:rsidRPr="00092151">
        <w:rPr>
          <w:rFonts w:cs="Times New Roman"/>
          <w:noProof/>
          <w:szCs w:val="24"/>
        </w:rPr>
        <w:t>[14,15]</w:t>
      </w:r>
      <w:r w:rsidRPr="00092151">
        <w:rPr>
          <w:rFonts w:cs="Times New Roman"/>
          <w:i/>
          <w:szCs w:val="24"/>
        </w:rPr>
        <w:fldChar w:fldCharType="end"/>
      </w:r>
      <w:r w:rsidRPr="00092151">
        <w:t>.</w:t>
      </w:r>
    </w:p>
    <w:p w14:paraId="69FCDBD1" w14:textId="77777777" w:rsidR="004312C6" w:rsidRPr="00092151" w:rsidRDefault="004312C6" w:rsidP="003350DC">
      <w:pPr>
        <w:pStyle w:val="2-6"/>
        <w:rPr>
          <w:i/>
        </w:rPr>
      </w:pPr>
    </w:p>
    <w:p w14:paraId="2489C991" w14:textId="77777777" w:rsidR="00C13481" w:rsidRPr="00092151" w:rsidRDefault="00031607" w:rsidP="003350DC">
      <w:pPr>
        <w:pStyle w:val="2"/>
        <w:spacing w:before="0"/>
        <w:contextualSpacing/>
        <w:rPr>
          <w:rFonts w:eastAsia="Times New Roman"/>
        </w:rPr>
      </w:pPr>
      <w:bookmarkStart w:id="16" w:name="_Toc85649726"/>
      <w:r w:rsidRPr="00092151">
        <w:rPr>
          <w:rFonts w:eastAsia="Times New Roman"/>
        </w:rPr>
        <w:t>2.1 Жалобы и анамнез</w:t>
      </w:r>
      <w:bookmarkEnd w:id="16"/>
    </w:p>
    <w:p w14:paraId="746B061A" w14:textId="77777777" w:rsidR="0016083D" w:rsidRPr="00092151" w:rsidRDefault="006D3D80" w:rsidP="003350DC">
      <w:pPr>
        <w:pStyle w:val="afd"/>
        <w:numPr>
          <w:ilvl w:val="0"/>
          <w:numId w:val="10"/>
        </w:numPr>
        <w:spacing w:beforeAutospacing="0" w:afterAutospacing="0" w:line="360" w:lineRule="auto"/>
        <w:contextualSpacing/>
        <w:rPr>
          <w:rStyle w:val="af0"/>
          <w:b/>
          <w:sz w:val="24"/>
          <w:szCs w:val="24"/>
        </w:rPr>
      </w:pPr>
      <w:r w:rsidRPr="00092151">
        <w:rPr>
          <w:b/>
        </w:rPr>
        <w:t>Рекомендуется</w:t>
      </w:r>
      <w:r w:rsidR="00D07EC1" w:rsidRPr="00092151">
        <w:rPr>
          <w:b/>
        </w:rPr>
        <w:t xml:space="preserve"> </w:t>
      </w:r>
      <w:r w:rsidR="00D07EC1" w:rsidRPr="00092151">
        <w:t>всем пациентам</w:t>
      </w:r>
      <w:r w:rsidR="00045FA5" w:rsidRPr="00092151">
        <w:t xml:space="preserve"> при подозрении на АА</w:t>
      </w:r>
      <w:r w:rsidR="00D07EC1" w:rsidRPr="00092151">
        <w:t xml:space="preserve"> сбор анамнеза и жалоб</w:t>
      </w:r>
      <w:r w:rsidR="00031607" w:rsidRPr="00092151">
        <w:t xml:space="preserve"> при</w:t>
      </w:r>
      <w:r w:rsidR="00D07EC1" w:rsidRPr="00092151">
        <w:t xml:space="preserve"> подозрении и выявленной </w:t>
      </w:r>
      <w:r w:rsidR="00031607" w:rsidRPr="00092151">
        <w:t>АА</w:t>
      </w:r>
      <w:r w:rsidR="00D07EC1" w:rsidRPr="00092151">
        <w:t>,</w:t>
      </w:r>
      <w:r w:rsidR="00031607" w:rsidRPr="00092151">
        <w:t xml:space="preserve"> из анамнестических данных </w:t>
      </w:r>
      <w:r w:rsidR="009B289C" w:rsidRPr="00092151">
        <w:t xml:space="preserve">следует </w:t>
      </w:r>
      <w:r w:rsidR="00031607" w:rsidRPr="00092151">
        <w:t>выявлять связь с возможными токсическими, лекарственными агентами или ассоциацию с вирусными гепатитами В и С. Необходим тщательный сбор семейного анамнеза для исключения врожденных аномалий, а также уточн</w:t>
      </w:r>
      <w:r w:rsidR="009B289C" w:rsidRPr="00092151">
        <w:t>ение</w:t>
      </w:r>
      <w:r w:rsidR="00031607" w:rsidRPr="00092151">
        <w:t xml:space="preserve"> наличи</w:t>
      </w:r>
      <w:r w:rsidR="009B289C" w:rsidRPr="00092151">
        <w:t>я</w:t>
      </w:r>
      <w:r w:rsidR="003C5912" w:rsidRPr="00092151">
        <w:t xml:space="preserve"> </w:t>
      </w:r>
      <w:r w:rsidR="00031607" w:rsidRPr="00092151">
        <w:t xml:space="preserve">сиблингов (родных братьев и/или сестер) для рассмотрения возможности проведения </w:t>
      </w:r>
      <w:r w:rsidR="004D571C" w:rsidRPr="00092151">
        <w:t xml:space="preserve">трансплантация аллогенных гемопоэтических стволовых клеток </w:t>
      </w:r>
      <w:r w:rsidR="009B289C" w:rsidRPr="00092151">
        <w:t>(</w:t>
      </w:r>
      <w:r w:rsidR="004D571C" w:rsidRPr="00092151">
        <w:t>алло</w:t>
      </w:r>
      <w:r w:rsidR="00031607" w:rsidRPr="00092151">
        <w:t>Т</w:t>
      </w:r>
      <w:r w:rsidR="004D571C" w:rsidRPr="00092151">
        <w:t>ГСК</w:t>
      </w:r>
      <w:r w:rsidR="009B289C" w:rsidRPr="00092151">
        <w:t>)</w:t>
      </w:r>
      <w:r w:rsidR="00820BFD" w:rsidRPr="00092151">
        <w:t xml:space="preserve"> </w:t>
      </w:r>
      <w:r w:rsidR="00820BFD" w:rsidRPr="00092151">
        <w:fldChar w:fldCharType="begin" w:fldLock="1"/>
      </w:r>
      <w:r w:rsidR="00B97284"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820BFD" w:rsidRPr="00092151">
        <w:fldChar w:fldCharType="separate"/>
      </w:r>
      <w:r w:rsidR="0012563C" w:rsidRPr="00092151">
        <w:rPr>
          <w:noProof/>
        </w:rPr>
        <w:t>[13]</w:t>
      </w:r>
      <w:r w:rsidR="00820BFD" w:rsidRPr="00092151">
        <w:fldChar w:fldCharType="end"/>
      </w:r>
      <w:r w:rsidR="00117113" w:rsidRPr="00092151">
        <w:t>.</w:t>
      </w:r>
    </w:p>
    <w:p w14:paraId="48D6166B" w14:textId="77777777" w:rsidR="00477355" w:rsidRPr="00092151" w:rsidRDefault="0016083D" w:rsidP="003350DC">
      <w:pPr>
        <w:pStyle w:val="afd"/>
        <w:spacing w:beforeAutospacing="0" w:afterAutospacing="0" w:line="360" w:lineRule="auto"/>
        <w:ind w:left="720"/>
        <w:contextualSpacing/>
        <w:rPr>
          <w:b/>
        </w:rPr>
      </w:pPr>
      <w:r w:rsidRPr="00092151">
        <w:rPr>
          <w:b/>
        </w:rPr>
        <w:t xml:space="preserve"> </w:t>
      </w:r>
      <w:r w:rsidR="00477355" w:rsidRPr="00092151">
        <w:rPr>
          <w:b/>
        </w:rPr>
        <w:t xml:space="preserve">Уровень убедительности рекомендаций </w:t>
      </w:r>
      <w:r w:rsidR="00A17068" w:rsidRPr="00092151">
        <w:rPr>
          <w:b/>
        </w:rPr>
        <w:t>С</w:t>
      </w:r>
      <w:r w:rsidR="00477355" w:rsidRPr="00092151">
        <w:rPr>
          <w:b/>
        </w:rPr>
        <w:t xml:space="preserve"> (уровень достоверности доказательств </w:t>
      </w:r>
      <w:r w:rsidR="00A17068" w:rsidRPr="00092151">
        <w:rPr>
          <w:b/>
        </w:rPr>
        <w:t>5</w:t>
      </w:r>
      <w:r w:rsidR="00477355" w:rsidRPr="00092151">
        <w:rPr>
          <w:b/>
        </w:rPr>
        <w:t>)</w:t>
      </w:r>
    </w:p>
    <w:p w14:paraId="5826F431" w14:textId="77777777" w:rsidR="00D23199" w:rsidRPr="00092151" w:rsidRDefault="00A53E3B" w:rsidP="003350DC">
      <w:pPr>
        <w:pStyle w:val="afd"/>
        <w:spacing w:beforeAutospacing="0" w:afterAutospacing="0" w:line="360" w:lineRule="auto"/>
        <w:ind w:firstLine="709"/>
        <w:contextualSpacing/>
      </w:pPr>
      <w:r w:rsidRPr="00092151">
        <w:rPr>
          <w:rStyle w:val="affb"/>
        </w:rPr>
        <w:t>Комментарии:</w:t>
      </w:r>
      <w:r w:rsidR="006D3D80" w:rsidRPr="00092151">
        <w:rPr>
          <w:rStyle w:val="affb"/>
        </w:rPr>
        <w:t xml:space="preserve"> </w:t>
      </w:r>
      <w:r w:rsidR="00AE677A" w:rsidRPr="00092151">
        <w:rPr>
          <w:rStyle w:val="affc"/>
        </w:rPr>
        <w:t xml:space="preserve">в </w:t>
      </w:r>
      <w:r w:rsidR="00031607" w:rsidRPr="00092151">
        <w:rPr>
          <w:rStyle w:val="affc"/>
        </w:rPr>
        <w:t>анамнезе заболевания должны быть описаны все эпизоды инфекционных осложнений, проведенная антиб</w:t>
      </w:r>
      <w:r w:rsidR="003C5912" w:rsidRPr="00092151">
        <w:rPr>
          <w:rStyle w:val="affc"/>
        </w:rPr>
        <w:t>актериальная</w:t>
      </w:r>
      <w:r w:rsidR="00D23226" w:rsidRPr="00092151">
        <w:rPr>
          <w:rStyle w:val="affc"/>
        </w:rPr>
        <w:t xml:space="preserve"> </w:t>
      </w:r>
      <w:r w:rsidR="00031607" w:rsidRPr="00092151">
        <w:rPr>
          <w:rStyle w:val="affc"/>
        </w:rPr>
        <w:t>терапия, данные бактериологических посевов. Необходимо полное описание частоты и потребности в проводимой трансфузионной терапии,</w:t>
      </w:r>
      <w:r w:rsidR="00FC76DD" w:rsidRPr="00092151">
        <w:rPr>
          <w:rStyle w:val="affc"/>
        </w:rPr>
        <w:t xml:space="preserve"> сбор данных об</w:t>
      </w:r>
      <w:r w:rsidR="00031607" w:rsidRPr="00092151">
        <w:rPr>
          <w:rStyle w:val="affc"/>
        </w:rPr>
        <w:t xml:space="preserve"> осложнения</w:t>
      </w:r>
      <w:r w:rsidR="00FC76DD" w:rsidRPr="00092151">
        <w:rPr>
          <w:rStyle w:val="affc"/>
        </w:rPr>
        <w:t>х</w:t>
      </w:r>
      <w:r w:rsidR="00031607" w:rsidRPr="00092151">
        <w:rPr>
          <w:rStyle w:val="affc"/>
        </w:rPr>
        <w:t xml:space="preserve"> </w:t>
      </w:r>
      <w:r w:rsidR="00FC76DD" w:rsidRPr="00092151">
        <w:rPr>
          <w:rStyle w:val="affc"/>
        </w:rPr>
        <w:t>после трансфузий.</w:t>
      </w:r>
      <w:r w:rsidR="00864B56" w:rsidRPr="00092151">
        <w:t xml:space="preserve"> </w:t>
      </w:r>
    </w:p>
    <w:p w14:paraId="6972D629" w14:textId="470021D3" w:rsidR="001E0CF7" w:rsidRPr="00092151" w:rsidRDefault="001E0CF7" w:rsidP="003350DC">
      <w:pPr>
        <w:pStyle w:val="afd"/>
        <w:spacing w:beforeAutospacing="0" w:afterAutospacing="0" w:line="360" w:lineRule="auto"/>
        <w:ind w:firstLine="709"/>
        <w:contextualSpacing/>
      </w:pPr>
      <w:r w:rsidRPr="00092151">
        <w:rPr>
          <w:b/>
        </w:rPr>
        <w:t xml:space="preserve">Рекомендуется </w:t>
      </w:r>
      <w:r w:rsidRPr="00092151">
        <w:t xml:space="preserve">всем пациентам при подозрении на АА проведение осмотра врачом-гематологом </w:t>
      </w:r>
      <w:r w:rsidR="0043298E" w:rsidRPr="00092151">
        <w:fldChar w:fldCharType="begin" w:fldLock="1"/>
      </w:r>
      <w:r w:rsidR="0043298E"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43298E" w:rsidRPr="00092151">
        <w:fldChar w:fldCharType="separate"/>
      </w:r>
      <w:r w:rsidR="0043298E" w:rsidRPr="00092151">
        <w:rPr>
          <w:noProof/>
        </w:rPr>
        <w:t>[13]</w:t>
      </w:r>
      <w:r w:rsidR="0043298E" w:rsidRPr="00092151">
        <w:fldChar w:fldCharType="end"/>
      </w:r>
      <w:r w:rsidR="0043298E" w:rsidRPr="00092151">
        <w:t>.</w:t>
      </w:r>
    </w:p>
    <w:p w14:paraId="758EE557" w14:textId="77777777" w:rsidR="001E0CF7" w:rsidRPr="00092151" w:rsidRDefault="001E0CF7" w:rsidP="003350DC">
      <w:pPr>
        <w:pStyle w:val="afd"/>
        <w:spacing w:beforeAutospacing="0" w:afterAutospacing="0" w:line="360" w:lineRule="auto"/>
        <w:ind w:left="720"/>
        <w:contextualSpacing/>
        <w:rPr>
          <w:b/>
        </w:rPr>
      </w:pPr>
      <w:r w:rsidRPr="00092151">
        <w:rPr>
          <w:b/>
        </w:rPr>
        <w:lastRenderedPageBreak/>
        <w:t>Уровень убедительности рекомендаций С (уровень достоверности доказательств 5)</w:t>
      </w:r>
    </w:p>
    <w:p w14:paraId="060143E1" w14:textId="77777777" w:rsidR="001E0CF7" w:rsidRPr="00092151" w:rsidRDefault="001E0CF7" w:rsidP="003350DC">
      <w:pPr>
        <w:pStyle w:val="afd"/>
        <w:spacing w:beforeAutospacing="0" w:afterAutospacing="0" w:line="360" w:lineRule="auto"/>
        <w:ind w:firstLine="709"/>
        <w:contextualSpacing/>
      </w:pPr>
    </w:p>
    <w:p w14:paraId="7995B938" w14:textId="77777777" w:rsidR="00D23199" w:rsidRPr="00092151" w:rsidRDefault="00031607" w:rsidP="003350DC">
      <w:pPr>
        <w:pStyle w:val="2"/>
        <w:spacing w:before="0"/>
        <w:contextualSpacing/>
        <w:rPr>
          <w:rFonts w:eastAsia="Times New Roman"/>
        </w:rPr>
      </w:pPr>
      <w:bookmarkStart w:id="17" w:name="_Toc85649727"/>
      <w:r w:rsidRPr="00092151">
        <w:rPr>
          <w:rStyle w:val="affb"/>
          <w:rFonts w:eastAsia="Times New Roman"/>
          <w:b/>
          <w:bCs w:val="0"/>
        </w:rPr>
        <w:t>2.2 Физикальное обследование</w:t>
      </w:r>
      <w:bookmarkEnd w:id="17"/>
    </w:p>
    <w:p w14:paraId="7FEF992B" w14:textId="39A6863D" w:rsidR="00477355" w:rsidRPr="00092151" w:rsidRDefault="006D3D80" w:rsidP="003350DC">
      <w:pPr>
        <w:pStyle w:val="afd"/>
        <w:numPr>
          <w:ilvl w:val="0"/>
          <w:numId w:val="10"/>
        </w:numPr>
        <w:spacing w:beforeAutospacing="0" w:afterAutospacing="0" w:line="360" w:lineRule="auto"/>
        <w:contextualSpacing/>
        <w:rPr>
          <w:rFonts w:eastAsiaTheme="minorEastAsia"/>
        </w:rPr>
      </w:pPr>
      <w:r w:rsidRPr="00092151">
        <w:rPr>
          <w:b/>
        </w:rPr>
        <w:t xml:space="preserve">Рекомендуется </w:t>
      </w:r>
      <w:r w:rsidRPr="00092151">
        <w:t>всем пациентам</w:t>
      </w:r>
      <w:r w:rsidR="007532E4" w:rsidRPr="00092151">
        <w:t xml:space="preserve"> при подозрении на АА, а такж</w:t>
      </w:r>
      <w:r w:rsidR="00A01726" w:rsidRPr="00092151">
        <w:t>е всем пациентам с</w:t>
      </w:r>
      <w:r w:rsidR="007532E4" w:rsidRPr="00092151">
        <w:t xml:space="preserve"> АА при каждой консультации:</w:t>
      </w:r>
      <w:r w:rsidRPr="00092151">
        <w:t xml:space="preserve"> физикальный осмотр</w:t>
      </w:r>
      <w:r w:rsidR="00AD4C2D" w:rsidRPr="00092151">
        <w:t xml:space="preserve"> (в том числе слизистой оболочки полости рта и миндалин</w:t>
      </w:r>
      <w:r w:rsidR="00883F4F" w:rsidRPr="00092151">
        <w:t>)</w:t>
      </w:r>
      <w:r w:rsidR="007532E4" w:rsidRPr="00092151">
        <w:t xml:space="preserve">, </w:t>
      </w:r>
      <w:r w:rsidR="00031607" w:rsidRPr="00092151">
        <w:t>измерение роста и массы тела, температуры тела</w:t>
      </w:r>
      <w:r w:rsidR="007532E4" w:rsidRPr="00092151">
        <w:t>,</w:t>
      </w:r>
      <w:r w:rsidR="00031607" w:rsidRPr="00092151">
        <w:t xml:space="preserve"> оценк</w:t>
      </w:r>
      <w:r w:rsidR="007532E4" w:rsidRPr="00092151">
        <w:t>а</w:t>
      </w:r>
      <w:r w:rsidR="00031607" w:rsidRPr="00092151">
        <w:t xml:space="preserve"> состояния костно-суставной системы</w:t>
      </w:r>
      <w:r w:rsidR="007532E4" w:rsidRPr="00092151">
        <w:t>,</w:t>
      </w:r>
      <w:r w:rsidR="00031607" w:rsidRPr="00092151">
        <w:t xml:space="preserve"> выявление признаков геморрагического синдрома</w:t>
      </w:r>
      <w:r w:rsidR="007532E4" w:rsidRPr="00092151">
        <w:t>, аускультаци</w:t>
      </w:r>
      <w:r w:rsidR="00AD4C2D" w:rsidRPr="00092151">
        <w:t>я</w:t>
      </w:r>
      <w:r w:rsidR="007532E4" w:rsidRPr="00092151">
        <w:t xml:space="preserve"> </w:t>
      </w:r>
      <w:r w:rsidR="00031607" w:rsidRPr="00092151">
        <w:t>сердца</w:t>
      </w:r>
      <w:r w:rsidR="007532E4" w:rsidRPr="00092151">
        <w:t xml:space="preserve"> и </w:t>
      </w:r>
      <w:r w:rsidR="00031607" w:rsidRPr="00092151">
        <w:t xml:space="preserve">легких, </w:t>
      </w:r>
      <w:r w:rsidR="00AD4C2D" w:rsidRPr="00092151">
        <w:t>пальпация периферических лимфоузлов, щитовидной железы и органов брюшной полости</w:t>
      </w:r>
      <w:r w:rsidR="000F05E6" w:rsidRPr="00092151">
        <w:t xml:space="preserve"> с целью оценки </w:t>
      </w:r>
      <w:r w:rsidR="0078321F" w:rsidRPr="00092151">
        <w:t xml:space="preserve">негематологических аномалий, которые могут указывать на наличие конституциональной </w:t>
      </w:r>
      <w:r w:rsidR="00883F4F" w:rsidRPr="00092151">
        <w:t>АА</w:t>
      </w:r>
      <w:r w:rsidR="0078321F" w:rsidRPr="00092151">
        <w:t xml:space="preserve"> </w:t>
      </w:r>
      <w:r w:rsidR="006D15D3" w:rsidRPr="00092151">
        <w:fldChar w:fldCharType="begin" w:fldLock="1"/>
      </w:r>
      <w:r w:rsidR="00CD3BEF" w:rsidRPr="00092151">
        <w:instrText>ADDIN CSL_CITATION {"citationItems":[{"id":"ITEM-1","itemData":{"DOI":"10.1182/asheducation-2011.1.480","author":[{"dropping-particle":"","family":"Dokal","given":"I","non-dropping-particle":"","parse-names":false,"suffix":""}],"container-title":"Hematology","id":"ITEM-1","issued":{"date-parts":[["2011"]]},"page":"480-486","title":"Dyskeratosis congenita.","type":"article-journal","volume":"2011"},"uris":["http://www.mendeley.com/documents/?uuid=a91d3c37-23c0-4a90-a5c1-a35e0363e3ba","http://www.mendeley.com/documents/?uuid=f7d7d308-a4fc-4dbf-9491-0629a79a20d2"]},{"id":"ITEM-2","itemData":{"DOI":"10.1182/asheducation-2011.1.492","author":[{"dropping-particle":"","family":"Soulier","given":"J","non-dropping-particle":"","parse-names":false,"suffix":""}],"container-title":"Hematology / the Education Program of the American Society of Hematology. American Society of Hematology. Education Program","id":"ITEM-2","issued":{"date-parts":[["2011"]]},"page":"492-497","title":"Fanconi anemia.","type":"article-journal","volume":"2011"},"uris":["http://www.mendeley.com/documents/?uuid=a3f006dd-7ff1-4e4d-8441-09ac27b609ab","http://www.mendeley.com/documents/?uuid=049b4ce8-8995-4f22-a6dc-14a888c4f13c"]},{"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3,14,16]","plainTextFormattedCitation":"[13,14,16]","previouslyFormattedCitation":"[13,14,16]"},"properties":{"noteIndex":0},"schema":"https://github.com/citation-style-language/schema/raw/master/csl-citation.json"}</w:instrText>
      </w:r>
      <w:r w:rsidR="006D15D3" w:rsidRPr="00092151">
        <w:fldChar w:fldCharType="separate"/>
      </w:r>
      <w:r w:rsidR="000B2ADE" w:rsidRPr="00092151">
        <w:rPr>
          <w:noProof/>
        </w:rPr>
        <w:t>[13,14,16]</w:t>
      </w:r>
      <w:r w:rsidR="006D15D3" w:rsidRPr="00092151">
        <w:fldChar w:fldCharType="end"/>
      </w:r>
      <w:r w:rsidR="0039711E" w:rsidRPr="00092151">
        <w:t>.</w:t>
      </w:r>
    </w:p>
    <w:p w14:paraId="25D40254" w14:textId="77777777" w:rsidR="006D3D80" w:rsidRPr="00092151" w:rsidRDefault="006D3D80" w:rsidP="003350DC">
      <w:pPr>
        <w:pStyle w:val="afd"/>
        <w:spacing w:beforeAutospacing="0" w:afterAutospacing="0" w:line="360" w:lineRule="auto"/>
        <w:ind w:firstLine="709"/>
        <w:contextualSpacing/>
        <w:rPr>
          <w:rFonts w:eastAsiaTheme="minorEastAsia"/>
          <w:b/>
        </w:rPr>
      </w:pPr>
      <w:r w:rsidRPr="00092151">
        <w:rPr>
          <w:b/>
        </w:rPr>
        <w:t xml:space="preserve">Уровень убедительности рекомендаций </w:t>
      </w:r>
      <w:r w:rsidR="00FC12AF" w:rsidRPr="00092151">
        <w:rPr>
          <w:b/>
          <w:lang w:val="en-US"/>
        </w:rPr>
        <w:t>C</w:t>
      </w:r>
      <w:r w:rsidRPr="00092151">
        <w:rPr>
          <w:b/>
        </w:rPr>
        <w:t xml:space="preserve"> (уровень достоверности доказательств </w:t>
      </w:r>
      <w:r w:rsidR="00FC12AF" w:rsidRPr="00092151">
        <w:rPr>
          <w:b/>
        </w:rPr>
        <w:t>5</w:t>
      </w:r>
      <w:r w:rsidRPr="00092151">
        <w:rPr>
          <w:b/>
        </w:rPr>
        <w:t>)</w:t>
      </w:r>
    </w:p>
    <w:p w14:paraId="516A2628" w14:textId="54BDEE0C" w:rsidR="00D23199" w:rsidRPr="00092151" w:rsidRDefault="00031607" w:rsidP="003350DC">
      <w:pPr>
        <w:pStyle w:val="afd"/>
        <w:spacing w:beforeAutospacing="0" w:afterAutospacing="0" w:line="360" w:lineRule="auto"/>
        <w:ind w:right="424" w:firstLine="709"/>
        <w:contextualSpacing/>
        <w:rPr>
          <w:i/>
          <w:iCs/>
        </w:rPr>
      </w:pPr>
      <w:r w:rsidRPr="00092151">
        <w:rPr>
          <w:rStyle w:val="affb"/>
        </w:rPr>
        <w:t>Комментарии:</w:t>
      </w:r>
      <w:r w:rsidR="00E539F7" w:rsidRPr="00092151">
        <w:rPr>
          <w:rStyle w:val="affb"/>
        </w:rPr>
        <w:t xml:space="preserve"> </w:t>
      </w:r>
      <w:r w:rsidR="00AE677A" w:rsidRPr="00092151">
        <w:rPr>
          <w:rStyle w:val="affc"/>
        </w:rPr>
        <w:t xml:space="preserve">при </w:t>
      </w:r>
      <w:r w:rsidRPr="00092151">
        <w:rPr>
          <w:rStyle w:val="affc"/>
        </w:rPr>
        <w:t>физикальном обследовании необходимо дифференцировать аномалии, характерные для конституциональных форм АА (</w:t>
      </w:r>
      <w:r w:rsidR="00C13481" w:rsidRPr="00092151">
        <w:rPr>
          <w:rStyle w:val="affc"/>
        </w:rPr>
        <w:t xml:space="preserve">рост, форма лица, </w:t>
      </w:r>
      <w:r w:rsidRPr="00092151">
        <w:rPr>
          <w:rStyle w:val="affc"/>
        </w:rPr>
        <w:t>пигментация кожных покровов, дистрофия ногтей, лейкоплакия слизистых, аномалии развития глаз, аномалии зубов, раннее поседение и выпадение волос, гипогонадизм и т.</w:t>
      </w:r>
      <w:r w:rsidR="002A02EF" w:rsidRPr="00092151">
        <w:rPr>
          <w:rStyle w:val="affc"/>
        </w:rPr>
        <w:t> </w:t>
      </w:r>
      <w:r w:rsidRPr="00092151">
        <w:rPr>
          <w:rStyle w:val="affc"/>
        </w:rPr>
        <w:t>д.)</w:t>
      </w:r>
      <w:r w:rsidR="00736353" w:rsidRPr="00092151">
        <w:rPr>
          <w:rStyle w:val="affc"/>
        </w:rPr>
        <w:t>.</w:t>
      </w:r>
      <w:r w:rsidRPr="00092151">
        <w:rPr>
          <w:rStyle w:val="affc"/>
        </w:rPr>
        <w:t xml:space="preserve"> </w:t>
      </w:r>
    </w:p>
    <w:p w14:paraId="7046BDF8" w14:textId="77777777" w:rsidR="00155B6E" w:rsidRPr="00092151" w:rsidRDefault="00155B6E" w:rsidP="003350DC">
      <w:pPr>
        <w:pStyle w:val="2"/>
        <w:spacing w:before="0"/>
      </w:pPr>
      <w:bookmarkStart w:id="18" w:name="_Toc24362716"/>
      <w:bookmarkStart w:id="19" w:name="_Toc85649728"/>
      <w:r w:rsidRPr="00092151">
        <w:t>2.3 Лабораторные диагностические исследования</w:t>
      </w:r>
      <w:bookmarkEnd w:id="18"/>
      <w:bookmarkEnd w:id="19"/>
    </w:p>
    <w:p w14:paraId="02C96FD1" w14:textId="147EA181" w:rsidR="00477355" w:rsidRPr="00092151" w:rsidRDefault="00031607" w:rsidP="003350DC">
      <w:pPr>
        <w:pStyle w:val="afd"/>
        <w:numPr>
          <w:ilvl w:val="0"/>
          <w:numId w:val="10"/>
        </w:numPr>
        <w:spacing w:beforeAutospacing="0" w:afterAutospacing="0" w:line="360" w:lineRule="auto"/>
        <w:contextualSpacing/>
      </w:pPr>
      <w:r w:rsidRPr="00092151">
        <w:rPr>
          <w:b/>
        </w:rPr>
        <w:t xml:space="preserve">Рекомендуется </w:t>
      </w:r>
      <w:r w:rsidR="006D3D80" w:rsidRPr="00092151">
        <w:t xml:space="preserve">всем пациентам </w:t>
      </w:r>
      <w:r w:rsidR="00193FAA" w:rsidRPr="00092151">
        <w:t>при подозрении на АА, всем пациентам с установленной АА</w:t>
      </w:r>
      <w:r w:rsidR="006A5BCA" w:rsidRPr="00092151">
        <w:t xml:space="preserve"> 1 раз в неделю до достижения ответа, в дальнейшем – 1 раз в месяц</w:t>
      </w:r>
      <w:r w:rsidR="004B1F68" w:rsidRPr="00092151">
        <w:t>, а также при развитии геморрагического синдрома</w:t>
      </w:r>
      <w:r w:rsidR="00193FAA" w:rsidRPr="00092151">
        <w:t xml:space="preserve">: выполнение </w:t>
      </w:r>
      <w:r w:rsidR="009B289C" w:rsidRPr="00092151">
        <w:t xml:space="preserve">развернутого </w:t>
      </w:r>
      <w:r w:rsidRPr="00092151">
        <w:t>общего</w:t>
      </w:r>
      <w:r w:rsidR="002164AF" w:rsidRPr="00092151">
        <w:t xml:space="preserve"> (клинического)</w:t>
      </w:r>
      <w:r w:rsidRPr="00092151">
        <w:t xml:space="preserve"> анализа крови</w:t>
      </w:r>
      <w:r w:rsidR="002164AF" w:rsidRPr="00092151">
        <w:t xml:space="preserve"> </w:t>
      </w:r>
      <w:r w:rsidRPr="00092151">
        <w:t xml:space="preserve">с определением абсолютного </w:t>
      </w:r>
      <w:r w:rsidR="002D1723" w:rsidRPr="00092151">
        <w:t>количества ретикулоцитов и подс</w:t>
      </w:r>
      <w:r w:rsidR="00CE69A2" w:rsidRPr="00092151">
        <w:t>чета тромбоцитов для верификации диагноза</w:t>
      </w:r>
      <w:r w:rsidR="002164AF" w:rsidRPr="00092151">
        <w:t xml:space="preserve"> и оценки динамики заболевания</w:t>
      </w:r>
      <w:r w:rsidR="003B115B" w:rsidRPr="00092151">
        <w:t xml:space="preserve"> </w:t>
      </w:r>
      <w:r w:rsidR="00D07EAB" w:rsidRPr="00092151">
        <w:fldChar w:fldCharType="begin" w:fldLock="1"/>
      </w:r>
      <w:r w:rsidR="00083277" w:rsidRPr="00092151">
        <w:instrText>ADDIN CSL_CITATION {"citationItems":[{"id":"ITEM-1","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1","issue":"1","issued":{"date-parts":[["2009"]]},"page":"43-70","title":"Guidelines for the diagnosis and management of aplastic anaemia","type":"article-journal","volume":"147"},"uris":["http://www.mendeley.com/documents/?uuid=e9add32b-b599-49df-af4d-63324be11069"]},{"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7]","plainTextFormattedCitation":"[13,17]","previouslyFormattedCitation":"[13,17]"},"properties":{"noteIndex":0},"schema":"https://github.com/citation-style-language/schema/raw/master/csl-citation.json"}</w:instrText>
      </w:r>
      <w:r w:rsidR="00D07EAB" w:rsidRPr="00092151">
        <w:fldChar w:fldCharType="separate"/>
      </w:r>
      <w:r w:rsidR="0012563C" w:rsidRPr="00092151">
        <w:rPr>
          <w:noProof/>
        </w:rPr>
        <w:t>[13,17]</w:t>
      </w:r>
      <w:r w:rsidR="00D07EAB" w:rsidRPr="00092151">
        <w:fldChar w:fldCharType="end"/>
      </w:r>
      <w:r w:rsidR="006D3D80" w:rsidRPr="00092151">
        <w:t>.</w:t>
      </w:r>
    </w:p>
    <w:p w14:paraId="04D34EBD" w14:textId="77777777" w:rsidR="00CE69A2" w:rsidRPr="00092151" w:rsidRDefault="00CE69A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775E01" w:rsidRPr="00092151">
        <w:rPr>
          <w:b/>
          <w:lang w:val="en-US"/>
        </w:rPr>
        <w:t>C</w:t>
      </w:r>
      <w:r w:rsidRPr="00092151">
        <w:rPr>
          <w:b/>
        </w:rPr>
        <w:t xml:space="preserve"> (уровень достоверности доказательств </w:t>
      </w:r>
      <w:r w:rsidR="00CF338E" w:rsidRPr="00092151">
        <w:rPr>
          <w:b/>
        </w:rPr>
        <w:t>5</w:t>
      </w:r>
      <w:r w:rsidR="00B32FFA" w:rsidRPr="00092151">
        <w:rPr>
          <w:b/>
        </w:rPr>
        <w:t>)</w:t>
      </w:r>
    </w:p>
    <w:p w14:paraId="398069C7" w14:textId="77777777" w:rsidR="00D23199" w:rsidRPr="00092151" w:rsidRDefault="00031607" w:rsidP="003350DC">
      <w:pPr>
        <w:pStyle w:val="afd"/>
        <w:spacing w:beforeAutospacing="0" w:afterAutospacing="0" w:line="360" w:lineRule="auto"/>
        <w:ind w:firstLine="709"/>
        <w:contextualSpacing/>
      </w:pPr>
      <w:r w:rsidRPr="00092151">
        <w:rPr>
          <w:rStyle w:val="affb"/>
        </w:rPr>
        <w:t>Комментарии:</w:t>
      </w:r>
      <w:r w:rsidR="00070E58" w:rsidRPr="00092151">
        <w:rPr>
          <w:rStyle w:val="affb"/>
        </w:rPr>
        <w:t xml:space="preserve"> </w:t>
      </w:r>
      <w:r w:rsidR="00070E58" w:rsidRPr="00092151">
        <w:rPr>
          <w:rStyle w:val="affb"/>
          <w:b w:val="0"/>
          <w:bCs w:val="0"/>
          <w:i/>
          <w:iCs/>
        </w:rPr>
        <w:t>д</w:t>
      </w:r>
      <w:r w:rsidRPr="00092151">
        <w:rPr>
          <w:rStyle w:val="affc"/>
        </w:rPr>
        <w:t xml:space="preserve">ля определения тяжести АА необходимо проведение 3 последовательных анализов крови. </w:t>
      </w:r>
      <w:r w:rsidR="00784FE6" w:rsidRPr="00092151">
        <w:rPr>
          <w:rStyle w:val="affc"/>
        </w:rPr>
        <w:t>При</w:t>
      </w:r>
      <w:r w:rsidR="00586BF9" w:rsidRPr="00092151">
        <w:rPr>
          <w:rStyle w:val="affc"/>
        </w:rPr>
        <w:t xml:space="preserve"> контроле лечения</w:t>
      </w:r>
      <w:r w:rsidR="00784FE6" w:rsidRPr="00092151">
        <w:rPr>
          <w:rStyle w:val="affc"/>
          <w:i w:val="0"/>
        </w:rPr>
        <w:t xml:space="preserve"> </w:t>
      </w:r>
      <w:r w:rsidR="00784FE6" w:rsidRPr="00092151">
        <w:rPr>
          <w:i/>
        </w:rPr>
        <w:t xml:space="preserve">общий анализ крови проводится </w:t>
      </w:r>
      <w:r w:rsidR="00775E01" w:rsidRPr="00092151">
        <w:rPr>
          <w:i/>
        </w:rPr>
        <w:t>2</w:t>
      </w:r>
      <w:r w:rsidR="00784FE6" w:rsidRPr="00092151">
        <w:rPr>
          <w:i/>
        </w:rPr>
        <w:t xml:space="preserve"> раз</w:t>
      </w:r>
      <w:r w:rsidR="00775E01" w:rsidRPr="00092151">
        <w:rPr>
          <w:i/>
        </w:rPr>
        <w:t>а</w:t>
      </w:r>
      <w:r w:rsidR="00784FE6" w:rsidRPr="00092151">
        <w:rPr>
          <w:i/>
        </w:rPr>
        <w:t xml:space="preserve"> в неделю до достижения ответа, в дальнейшем – 1 раз в месяц</w:t>
      </w:r>
      <w:r w:rsidR="00477355" w:rsidRPr="00092151">
        <w:t xml:space="preserve"> </w:t>
      </w:r>
      <w:r w:rsidR="003B115B"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B115B" w:rsidRPr="00092151">
        <w:fldChar w:fldCharType="separate"/>
      </w:r>
      <w:r w:rsidR="0012563C" w:rsidRPr="00092151">
        <w:rPr>
          <w:noProof/>
        </w:rPr>
        <w:t>[12]</w:t>
      </w:r>
      <w:r w:rsidR="003B115B" w:rsidRPr="00092151">
        <w:fldChar w:fldCharType="end"/>
      </w:r>
      <w:r w:rsidR="00477355" w:rsidRPr="00092151">
        <w:t>.</w:t>
      </w:r>
    </w:p>
    <w:p w14:paraId="0E66BBD9" w14:textId="1858D3A4" w:rsidR="003959BD" w:rsidRPr="00092151" w:rsidRDefault="00031607" w:rsidP="003350DC">
      <w:pPr>
        <w:pStyle w:val="afe"/>
        <w:numPr>
          <w:ilvl w:val="0"/>
          <w:numId w:val="10"/>
        </w:numPr>
      </w:pPr>
      <w:r w:rsidRPr="00092151">
        <w:rPr>
          <w:b/>
        </w:rPr>
        <w:t>Рекомендуется</w:t>
      </w:r>
      <w:r w:rsidR="006D3D80" w:rsidRPr="00092151">
        <w:t xml:space="preserve"> </w:t>
      </w:r>
      <w:r w:rsidR="00B212DE" w:rsidRPr="00092151">
        <w:t xml:space="preserve">всем пациентам при подозрении на АА, </w:t>
      </w:r>
      <w:r w:rsidR="006A5BCA" w:rsidRPr="00092151">
        <w:t xml:space="preserve">всем пациентам с установленной АА </w:t>
      </w:r>
      <w:r w:rsidR="000E210D" w:rsidRPr="00092151">
        <w:t>2</w:t>
      </w:r>
      <w:r w:rsidR="006A5BCA" w:rsidRPr="00092151">
        <w:t xml:space="preserve"> раз</w:t>
      </w:r>
      <w:r w:rsidR="000E210D" w:rsidRPr="00092151">
        <w:t>а</w:t>
      </w:r>
      <w:r w:rsidR="006A5BCA" w:rsidRPr="00092151">
        <w:t xml:space="preserve"> в неделю до достижения ответа</w:t>
      </w:r>
      <w:r w:rsidR="0042277D" w:rsidRPr="00092151">
        <w:t xml:space="preserve">, </w:t>
      </w:r>
      <w:r w:rsidR="00DE1B35" w:rsidRPr="00092151">
        <w:t xml:space="preserve">в том числе перед каждым курсом терапии, </w:t>
      </w:r>
      <w:r w:rsidR="0042277D" w:rsidRPr="00092151">
        <w:t>а также при развитии геморрагического синдрома</w:t>
      </w:r>
      <w:r w:rsidR="006A5BCA" w:rsidRPr="00092151">
        <w:t>:</w:t>
      </w:r>
      <w:r w:rsidR="002164AF" w:rsidRPr="00092151">
        <w:t xml:space="preserve"> анализ крови биохимический общетерапевтический </w:t>
      </w:r>
      <w:r w:rsidR="00B32FFA" w:rsidRPr="00092151">
        <w:t>(</w:t>
      </w:r>
      <w:r w:rsidR="00B32FFA" w:rsidRPr="00092151">
        <w:rPr>
          <w:iCs/>
        </w:rPr>
        <w:t xml:space="preserve">билирубин, </w:t>
      </w:r>
      <w:r w:rsidR="00DE1B35" w:rsidRPr="00092151">
        <w:rPr>
          <w:iCs/>
        </w:rPr>
        <w:t xml:space="preserve">мочевина, </w:t>
      </w:r>
      <w:r w:rsidR="00DE1B35" w:rsidRPr="00092151">
        <w:rPr>
          <w:iCs/>
        </w:rPr>
        <w:lastRenderedPageBreak/>
        <w:t xml:space="preserve">креатинин, </w:t>
      </w:r>
      <w:r w:rsidR="00B32FFA" w:rsidRPr="00092151">
        <w:rPr>
          <w:rFonts w:eastAsia="Times New Roman"/>
        </w:rPr>
        <w:t>аланинаминотрансфераза (</w:t>
      </w:r>
      <w:r w:rsidR="00B32FFA" w:rsidRPr="00092151">
        <w:rPr>
          <w:iCs/>
        </w:rPr>
        <w:t xml:space="preserve">АЛТ), </w:t>
      </w:r>
      <w:r w:rsidR="003959BD" w:rsidRPr="00092151">
        <w:rPr>
          <w:rFonts w:eastAsia="Times New Roman"/>
        </w:rPr>
        <w:t>аспартатаминотрансфераза (</w:t>
      </w:r>
      <w:r w:rsidR="00B32FFA" w:rsidRPr="00092151">
        <w:rPr>
          <w:iCs/>
        </w:rPr>
        <w:t>АСТ</w:t>
      </w:r>
      <w:r w:rsidR="003959BD" w:rsidRPr="00092151">
        <w:rPr>
          <w:iCs/>
        </w:rPr>
        <w:t>)</w:t>
      </w:r>
      <w:r w:rsidR="00B32FFA" w:rsidRPr="00092151">
        <w:rPr>
          <w:iCs/>
        </w:rPr>
        <w:t xml:space="preserve">, </w:t>
      </w:r>
      <w:r w:rsidR="003959BD" w:rsidRPr="00092151">
        <w:rPr>
          <w:rFonts w:eastAsia="Times New Roman"/>
        </w:rPr>
        <w:t>лактатдегидрогеназа (</w:t>
      </w:r>
      <w:r w:rsidR="00B32FFA" w:rsidRPr="00092151">
        <w:rPr>
          <w:iCs/>
        </w:rPr>
        <w:t>ЛДГ</w:t>
      </w:r>
      <w:r w:rsidR="00DE1B35" w:rsidRPr="00092151">
        <w:rPr>
          <w:iCs/>
        </w:rPr>
        <w:t>)</w:t>
      </w:r>
      <w:r w:rsidR="003959BD" w:rsidRPr="00092151">
        <w:rPr>
          <w:iCs/>
        </w:rPr>
        <w:t>)</w:t>
      </w:r>
      <w:r w:rsidR="00DE1B35" w:rsidRPr="00092151">
        <w:rPr>
          <w:iCs/>
        </w:rPr>
        <w:t>,</w:t>
      </w:r>
      <w:r w:rsidR="00B32FFA" w:rsidRPr="00092151">
        <w:rPr>
          <w:i/>
          <w:iCs/>
        </w:rPr>
        <w:t xml:space="preserve"> </w:t>
      </w:r>
      <w:r w:rsidR="002164AF" w:rsidRPr="00092151">
        <w:t xml:space="preserve">для оценки общего состояния пациента, </w:t>
      </w:r>
      <w:r w:rsidR="00B212DE" w:rsidRPr="00092151">
        <w:t>функций орган</w:t>
      </w:r>
      <w:r w:rsidR="002164AF" w:rsidRPr="00092151">
        <w:t xml:space="preserve">ов и систем, а также для </w:t>
      </w:r>
      <w:r w:rsidR="00B212DE" w:rsidRPr="00092151">
        <w:t>контроля за осложнениями ИСТ</w:t>
      </w:r>
      <w:r w:rsidR="00E46DC6" w:rsidRPr="00092151">
        <w:t xml:space="preserve"> </w:t>
      </w:r>
      <w:r w:rsidR="007532E4" w:rsidRPr="00092151">
        <w:fldChar w:fldCharType="begin" w:fldLock="1"/>
      </w:r>
      <w:r w:rsidR="00083277" w:rsidRPr="00092151">
        <w:instrText>ADDIN CSL_CITATION {"citationItems":[{"id":"ITEM-1","itemData":{"DOI":"10.1007/s11864-017-0511-z","ISSN":"15346277","abstract":"OPINION STATEMENT: Acquired aplastic anemia (AA) is a rare, life-threatening bone marrow failure (BMF) disorder that affects patients of all ages and is caused by lymphocyte destruction of early hematopoietic cells. Diagnosis of AA requires a comprehensive approach with prompt evaluation for inherited and secondary causes of bone marrow aplasia, while providing aggressive supportive care. The choice of frontline therapy is determined by a number of factors including AA severity, age of the patient, donor availability, and access to optimal therapies. For newly diagnosed severe aplastic anemia, bone marrow transplant should be pursued in all pediatric patients and in younger adult patients when a matched sibling donor is available. Frontline therapy in older adult patients and in all patients lacking a matched sibling donor involves immunosuppressive therapy (IST) with horse antithymocyte globulin and cyclosporine A. Recent improvements in upfront therapy include encouraging results with closely matched unrelated donor transplants in younger patients and the emerging benefits of eltrombopag combined with initial IST, with randomized studies underway. In the refractory setting, several therapeutic options exist, with improving outcomes of matched unrelated donor and haploidentical bone marrow transplantation as well as the addition of eltrombopag to the non-transplant AA armamentarium. With the recent appreciation of frequent clonal hematopoiesis in AA patients and with the growing use of next-generation sequencing in the clinic, utmost caution should be exercised in interpreting the significance of somatic mutations in AA. Future longitudinal studies of large numbers of patients are needed to determine the prognostic significance of somatic mutations and to guide optimal surveillance and treatment approaches to prevent long-term clonal complications.","author":[{"dropping-particle":"","family":"Peslak","given":"Scott A.","non-dropping-particle":"","parse-names":false,"suffix":""},{"dropping-particle":"","family":"Olson","given":"Timothy","non-dropping-particle":"","parse-names":false,"suffix":""},{"dropping-particle":"V.","family":"Babushok","given":"Daria","non-dropping-particle":"","parse-names":false,"suffix":""}],"container-title":"Current Treatment Options in Oncology","id":"ITEM-1","issue":"12","issued":{"date-parts":[["2017","12","1"]]},"publisher":"Springer New York LLC","title":"Diagnosis and Treatment of Aplastic Anemia","type":"article","volume":"18"},"uris":["http://www.mendeley.com/documents/?uuid=4d385968-1ae3-39b5-9fa1-9a526548c1e8"]},{"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8]","plainTextFormattedCitation":"[13,18]","previouslyFormattedCitation":"[13,18]"},"properties":{"noteIndex":0},"schema":"https://github.com/citation-style-language/schema/raw/master/csl-citation.json"}</w:instrText>
      </w:r>
      <w:r w:rsidR="007532E4" w:rsidRPr="00092151">
        <w:fldChar w:fldCharType="separate"/>
      </w:r>
      <w:r w:rsidR="0012563C" w:rsidRPr="00092151">
        <w:rPr>
          <w:noProof/>
        </w:rPr>
        <w:t>[13,18]</w:t>
      </w:r>
      <w:r w:rsidR="007532E4" w:rsidRPr="00092151">
        <w:fldChar w:fldCharType="end"/>
      </w:r>
      <w:r w:rsidR="003959BD" w:rsidRPr="00092151">
        <w:t>.</w:t>
      </w:r>
    </w:p>
    <w:p w14:paraId="462AF5F2" w14:textId="0A8C7724" w:rsidR="00CE69A2" w:rsidRPr="00092151" w:rsidRDefault="00CE69A2" w:rsidP="003350DC">
      <w:pPr>
        <w:ind w:firstLine="709"/>
        <w:contextualSpacing/>
        <w:rPr>
          <w:b/>
        </w:rPr>
      </w:pPr>
      <w:r w:rsidRPr="00092151">
        <w:rPr>
          <w:b/>
        </w:rPr>
        <w:t xml:space="preserve">Уровень убедительности рекомендаций </w:t>
      </w:r>
      <w:r w:rsidR="007532E4" w:rsidRPr="00092151">
        <w:rPr>
          <w:b/>
          <w:lang w:val="en-US"/>
        </w:rPr>
        <w:t>C</w:t>
      </w:r>
      <w:r w:rsidRPr="00092151">
        <w:rPr>
          <w:b/>
        </w:rPr>
        <w:t xml:space="preserve"> (уровень достоверности доказательств </w:t>
      </w:r>
      <w:r w:rsidR="007532E4" w:rsidRPr="00092151">
        <w:rPr>
          <w:b/>
        </w:rPr>
        <w:t>5</w:t>
      </w:r>
      <w:r w:rsidRPr="00092151">
        <w:rPr>
          <w:b/>
        </w:rPr>
        <w:t>)</w:t>
      </w:r>
    </w:p>
    <w:p w14:paraId="3CEB6949" w14:textId="690AC432" w:rsidR="00DE0D0F" w:rsidRPr="00092151" w:rsidRDefault="00DE0D0F"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 с АА при первичном обследовании больного, до начала проведения специфической терапии, в том числе перед каждым курсом </w:t>
      </w:r>
      <w:r w:rsidR="000E210D" w:rsidRPr="00092151">
        <w:t>АТГ</w:t>
      </w:r>
      <w:r w:rsidRPr="00092151">
        <w:t xml:space="preserve"> (по показаниям), а также в случае развития геморрагических осложнений на любом этапе наблюдения и лечения гематологического пациента</w:t>
      </w:r>
      <w:r w:rsidR="00A1418A" w:rsidRPr="00092151">
        <w:t xml:space="preserve"> </w:t>
      </w:r>
      <w:r w:rsidR="003C6D59" w:rsidRPr="00092151">
        <w:t>выполнение коагулограммы  (ориентировочного исследования системы гемостаза) с исследованием следующих показателей: активированное частичное тромбопластиновое время (АЧТВ), определение протромбинового (тромбопластинового) времени в крови или плазме,</w:t>
      </w:r>
      <w:r w:rsidR="00C23116">
        <w:t xml:space="preserve"> исследование уровня фибриногена в крови</w:t>
      </w:r>
      <w:r w:rsidR="003C6D59" w:rsidRPr="00092151">
        <w:t xml:space="preserve"> </w:t>
      </w:r>
      <w:r w:rsidR="00A1418A" w:rsidRPr="00092151">
        <w:rPr>
          <w:rStyle w:val="affc"/>
        </w:rPr>
        <w:fldChar w:fldCharType="begin" w:fldLock="1"/>
      </w:r>
      <w:r w:rsidR="00DC1619" w:rsidRPr="00092151">
        <w:rPr>
          <w:rStyle w:val="affc"/>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9,20]","plainTextFormattedCitation":"[19,20]","previouslyFormattedCitation":"[19,20]"},"properties":{"noteIndex":0},"schema":"https://github.com/citation-style-language/schema/raw/master/csl-citation.json"}</w:instrText>
      </w:r>
      <w:r w:rsidR="00A1418A" w:rsidRPr="00092151">
        <w:rPr>
          <w:rStyle w:val="affc"/>
        </w:rPr>
        <w:fldChar w:fldCharType="separate"/>
      </w:r>
      <w:r w:rsidR="00A1418A" w:rsidRPr="00092151">
        <w:rPr>
          <w:rStyle w:val="affc"/>
          <w:i w:val="0"/>
          <w:noProof/>
        </w:rPr>
        <w:t>[19,20]</w:t>
      </w:r>
      <w:r w:rsidR="00A1418A" w:rsidRPr="00092151">
        <w:rPr>
          <w:rStyle w:val="affc"/>
        </w:rPr>
        <w:fldChar w:fldCharType="end"/>
      </w:r>
      <w:r w:rsidR="00A1418A" w:rsidRPr="00092151">
        <w:rPr>
          <w:rStyle w:val="affc"/>
        </w:rPr>
        <w:t>.</w:t>
      </w:r>
    </w:p>
    <w:p w14:paraId="0ECE8CEA" w14:textId="77777777" w:rsidR="00DE0D0F" w:rsidRPr="00092151" w:rsidRDefault="00DE0D0F" w:rsidP="003350DC">
      <w:pPr>
        <w:pStyle w:val="afff2"/>
        <w:ind w:left="0" w:firstLine="709"/>
      </w:pPr>
      <w:r w:rsidRPr="00092151">
        <w:t>Уровень убедительности рекомендаций С (уровень достоверности доказательств 5)</w:t>
      </w:r>
    </w:p>
    <w:p w14:paraId="26A0499F" w14:textId="79A1C458" w:rsidR="00DE0D0F" w:rsidRPr="00092151" w:rsidRDefault="00DE0D0F" w:rsidP="003350DC">
      <w:pPr>
        <w:pStyle w:val="afff2"/>
        <w:rPr>
          <w:rStyle w:val="affc"/>
        </w:rPr>
      </w:pPr>
      <w:r w:rsidRPr="00092151">
        <w:rPr>
          <w:rStyle w:val="affb"/>
          <w:b/>
        </w:rPr>
        <w:t>Комментарии:</w:t>
      </w:r>
      <w:r w:rsidRPr="00092151">
        <w:rPr>
          <w:rStyle w:val="affc"/>
        </w:rPr>
        <w:t xml:space="preserve"> </w:t>
      </w:r>
      <w:r w:rsidR="00A1418A" w:rsidRPr="00092151">
        <w:rPr>
          <w:rStyle w:val="affc"/>
          <w:b w:val="0"/>
        </w:rPr>
        <w:t xml:space="preserve">для </w:t>
      </w:r>
      <w:r w:rsidRPr="00092151">
        <w:rPr>
          <w:rStyle w:val="affc"/>
          <w:b w:val="0"/>
        </w:rPr>
        <w:t>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092151">
        <w:rPr>
          <w:rStyle w:val="affc"/>
          <w:b w:val="0"/>
          <w:vertAlign w:val="superscript"/>
        </w:rPr>
        <w:t>9</w:t>
      </w:r>
      <w:r w:rsidRPr="00092151">
        <w:rPr>
          <w:rStyle w:val="affc"/>
          <w:b w:val="0"/>
        </w:rPr>
        <w:t>/л.</w:t>
      </w:r>
    </w:p>
    <w:p w14:paraId="792A13A9" w14:textId="35B4493C" w:rsidR="00477355" w:rsidRPr="00092151" w:rsidRDefault="00031607" w:rsidP="003350DC">
      <w:pPr>
        <w:pStyle w:val="afd"/>
        <w:numPr>
          <w:ilvl w:val="0"/>
          <w:numId w:val="10"/>
        </w:numPr>
        <w:spacing w:beforeAutospacing="0" w:afterAutospacing="0" w:line="360" w:lineRule="auto"/>
        <w:contextualSpacing/>
      </w:pPr>
      <w:r w:rsidRPr="00092151">
        <w:rPr>
          <w:b/>
        </w:rPr>
        <w:t>Рекомендуется</w:t>
      </w:r>
      <w:r w:rsidRPr="00092151">
        <w:t xml:space="preserve"> </w:t>
      </w:r>
      <w:r w:rsidR="006D3D80" w:rsidRPr="00092151">
        <w:t>всем пациентам</w:t>
      </w:r>
      <w:r w:rsidR="008605F7" w:rsidRPr="00092151">
        <w:t xml:space="preserve"> </w:t>
      </w:r>
      <w:r w:rsidR="003125DC" w:rsidRPr="00092151">
        <w:t xml:space="preserve">при подозрении на АА, а также </w:t>
      </w:r>
      <w:r w:rsidR="008605F7" w:rsidRPr="00092151">
        <w:t xml:space="preserve">получающим терапию (в особенности </w:t>
      </w:r>
      <w:r w:rsidR="004D571C" w:rsidRPr="00092151">
        <w:t xml:space="preserve">заместительную гемокомпонентную </w:t>
      </w:r>
      <w:r w:rsidR="008605F7" w:rsidRPr="00092151">
        <w:t>терапию) по поводу АА</w:t>
      </w:r>
      <w:r w:rsidR="003125DC" w:rsidRPr="00092151">
        <w:t>:</w:t>
      </w:r>
      <w:r w:rsidR="00A53E3B" w:rsidRPr="00092151">
        <w:t xml:space="preserve"> </w:t>
      </w:r>
      <w:r w:rsidR="00800E17" w:rsidRPr="00092151">
        <w:t xml:space="preserve">исследование уровня ферритина в крови, комплекса исследований для диагностики железодефицитной анемии </w:t>
      </w:r>
      <w:r w:rsidR="003125DC" w:rsidRPr="00092151">
        <w:t xml:space="preserve">для оценки степени перегрузки железом </w:t>
      </w:r>
      <w:r w:rsidR="000278C4" w:rsidRPr="00092151">
        <w:fldChar w:fldCharType="begin" w:fldLock="1"/>
      </w:r>
      <w:r w:rsidR="00DC1619" w:rsidRPr="00092151">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http://www.mendeley.com/documents/?uuid=c3266122-7688-4d55-a1f5-0c95f15013eb"]},{"id":"ITEM-2","itemData":{"ISSN":"0006-4971","author":[{"dropping-particle":"","family":"Nielsen","given":"Peter","non-dropping-particle":"","parse-names":false,"suffix":""},{"dropping-particle":"","family":"Bruemmendorf","given":"Tim H.","non-dropping-particle":"","parse-names":false,"suffix":""},{"dropping-particle":"","family":"Grosse","given":"Regine","non-dropping-particle":"","parse-names":false,"suffix":""},{"dropping-particle":"","family":"Engelhardt","given":"Rainer","non-dropping-particle":"","parse-names":false,"suffix":""},{"dropping-particle":"","family":"Kroeger","given":"Nicolaus","non-dropping-particle":"","parse-names":false,"suffix":""},{"dropping-particle":"","family":"Kabisch","given":"Hartmut","non-dropping-particle":"","parse-names":false,"suffix":""},{"dropping-particle":"","family":"Leismann","given":"Oliver","non-dropping-particle":"","parse-names":false,"suffix":""},{"dropping-particle":"","family":"Fischer","given":"Roland","non-dropping-particle":"","parse-names":false,"suffix":""},{"dropping-particle":"","family":"Zander","given":"Axel R.","non-dropping-particle":"","parse-names":false,"suffix":""}],"container-title":"Blood","id":"ITEM-2","issue":"11","issued":{"date-parts":[["2006"]]},"page":"3726-3726","title":"Iron Stores in Patients with Myelodysplasia and Aplastic Anemia.","type":"article-journal","volume":"108"},"uris":["http://www.mendeley.com/documents/?uuid=4839a4b7-e7f5-33e5-9afc-8cc2b656b700","http://www.mendeley.com/documents/?uuid=7b878cb2-66c2-4f1a-b01d-6ccc13c99b4d"]}],"mendeley":{"formattedCitation":"[1,21]","plainTextFormattedCitation":"[1,21]","previouslyFormattedCitation":"[1,21]"},"properties":{"noteIndex":0},"schema":"https://github.com/citation-style-language/schema/raw/master/csl-citation.json"}</w:instrText>
      </w:r>
      <w:r w:rsidR="000278C4" w:rsidRPr="00092151">
        <w:fldChar w:fldCharType="separate"/>
      </w:r>
      <w:r w:rsidR="00A1418A" w:rsidRPr="00092151">
        <w:rPr>
          <w:noProof/>
        </w:rPr>
        <w:t>[1,21]</w:t>
      </w:r>
      <w:r w:rsidR="000278C4" w:rsidRPr="00092151">
        <w:fldChar w:fldCharType="end"/>
      </w:r>
      <w:r w:rsidR="005D3723" w:rsidRPr="00092151">
        <w:t>.</w:t>
      </w:r>
    </w:p>
    <w:p w14:paraId="5E4136ED" w14:textId="4AB5D6AC" w:rsidR="00CE69A2" w:rsidRPr="00092151" w:rsidRDefault="00CE69A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3125DC" w:rsidRPr="00092151">
        <w:rPr>
          <w:b/>
        </w:rPr>
        <w:t>С</w:t>
      </w:r>
      <w:r w:rsidRPr="00092151">
        <w:rPr>
          <w:b/>
        </w:rPr>
        <w:t xml:space="preserve"> (уровень достоверности доказательств </w:t>
      </w:r>
      <w:r w:rsidR="004312C6" w:rsidRPr="00092151">
        <w:rPr>
          <w:b/>
        </w:rPr>
        <w:t>4</w:t>
      </w:r>
      <w:r w:rsidRPr="00092151">
        <w:rPr>
          <w:b/>
        </w:rPr>
        <w:t>)</w:t>
      </w:r>
    </w:p>
    <w:p w14:paraId="06E4F7BF" w14:textId="77777777" w:rsidR="00D23199" w:rsidRPr="00092151" w:rsidRDefault="00031607" w:rsidP="003350DC">
      <w:pPr>
        <w:pStyle w:val="afd"/>
        <w:spacing w:beforeAutospacing="0" w:afterAutospacing="0" w:line="360" w:lineRule="auto"/>
        <w:ind w:firstLine="709"/>
        <w:contextualSpacing/>
      </w:pPr>
      <w:r w:rsidRPr="00092151">
        <w:rPr>
          <w:rStyle w:val="affb"/>
        </w:rPr>
        <w:t>Комментарии:</w:t>
      </w:r>
      <w:r w:rsidRPr="00092151">
        <w:rPr>
          <w:rStyle w:val="affc"/>
        </w:rPr>
        <w:t xml:space="preserve"> </w:t>
      </w:r>
      <w:r w:rsidR="00AE677A" w:rsidRPr="00092151">
        <w:rPr>
          <w:rStyle w:val="affc"/>
        </w:rPr>
        <w:t xml:space="preserve">в </w:t>
      </w:r>
      <w:r w:rsidRPr="00092151">
        <w:rPr>
          <w:rStyle w:val="affc"/>
        </w:rPr>
        <w:t>результате частых трансфузий донорских эритроцитов</w:t>
      </w:r>
      <w:r w:rsidR="008605F7" w:rsidRPr="00092151">
        <w:rPr>
          <w:rStyle w:val="affc"/>
        </w:rPr>
        <w:t xml:space="preserve"> возможно</w:t>
      </w:r>
      <w:r w:rsidRPr="00092151">
        <w:rPr>
          <w:rStyle w:val="affc"/>
        </w:rPr>
        <w:t xml:space="preserve"> разви</w:t>
      </w:r>
      <w:r w:rsidR="008605F7" w:rsidRPr="00092151">
        <w:rPr>
          <w:rStyle w:val="affc"/>
        </w:rPr>
        <w:t xml:space="preserve">тие </w:t>
      </w:r>
      <w:r w:rsidRPr="00092151">
        <w:rPr>
          <w:rStyle w:val="affc"/>
        </w:rPr>
        <w:t>вторичн</w:t>
      </w:r>
      <w:r w:rsidR="008605F7" w:rsidRPr="00092151">
        <w:rPr>
          <w:rStyle w:val="affc"/>
        </w:rPr>
        <w:t>ого</w:t>
      </w:r>
      <w:r w:rsidRPr="00092151">
        <w:rPr>
          <w:rStyle w:val="affc"/>
        </w:rPr>
        <w:t xml:space="preserve"> гемосидероз</w:t>
      </w:r>
      <w:r w:rsidR="008605F7" w:rsidRPr="00092151">
        <w:rPr>
          <w:rStyle w:val="affc"/>
        </w:rPr>
        <w:t>а</w:t>
      </w:r>
      <w:r w:rsidRPr="00092151">
        <w:rPr>
          <w:rStyle w:val="affc"/>
        </w:rPr>
        <w:t xml:space="preserve"> органов и тканей.</w:t>
      </w:r>
    </w:p>
    <w:p w14:paraId="1900FF1B" w14:textId="1DFAA283" w:rsidR="00974B28" w:rsidRPr="00092151" w:rsidRDefault="00974B28" w:rsidP="003350DC">
      <w:pPr>
        <w:pStyle w:val="afd"/>
        <w:numPr>
          <w:ilvl w:val="0"/>
          <w:numId w:val="10"/>
        </w:numPr>
        <w:spacing w:beforeAutospacing="0" w:afterAutospacing="0" w:line="360" w:lineRule="auto"/>
        <w:contextualSpacing/>
      </w:pPr>
      <w:r w:rsidRPr="00092151">
        <w:rPr>
          <w:b/>
        </w:rPr>
        <w:t>Рекомендуется</w:t>
      </w:r>
      <w:r w:rsidRPr="00092151">
        <w:t xml:space="preserve"> всем пациентам при диагностике АА, а также в процессе терапии АА каждые 6—12 месяцев до достижения ответа: </w:t>
      </w:r>
      <w:r w:rsidR="003E42BD" w:rsidRPr="00092151">
        <w:t xml:space="preserve">получение цитологического </w:t>
      </w:r>
      <w:r w:rsidR="0018711F" w:rsidRPr="00092151">
        <w:t xml:space="preserve">препарата </w:t>
      </w:r>
      <w:r w:rsidR="003E42BD" w:rsidRPr="00092151">
        <w:t>путем пункции (</w:t>
      </w:r>
      <w:r w:rsidRPr="00092151">
        <w:t>стернальн</w:t>
      </w:r>
      <w:r w:rsidR="003E42BD" w:rsidRPr="00092151">
        <w:t xml:space="preserve">ая пункция) </w:t>
      </w:r>
      <w:r w:rsidR="0018711F" w:rsidRPr="00092151">
        <w:t>и</w:t>
      </w:r>
      <w:r w:rsidR="00C23116">
        <w:t xml:space="preserve"> </w:t>
      </w:r>
      <w:r w:rsidR="00C23116">
        <w:lastRenderedPageBreak/>
        <w:t>цитологическое</w:t>
      </w:r>
      <w:r w:rsidR="0018711F" w:rsidRPr="00092151">
        <w:t xml:space="preserve"> исследование мазка костного мозга (миелограммы) </w:t>
      </w:r>
      <w:r w:rsidR="003E42BD" w:rsidRPr="00092151">
        <w:t xml:space="preserve">для </w:t>
      </w:r>
      <w:r w:rsidRPr="00092151">
        <w:t>оценки клеточного состава костномозгового кроветворения</w:t>
      </w:r>
      <w:r w:rsidR="00A6084F" w:rsidRPr="00092151">
        <w:t xml:space="preserve"> – исключения гемобластозов и поражения костного мозга метастазами солидных опухолей </w:t>
      </w:r>
      <w:r w:rsidRPr="00092151">
        <w:t xml:space="preserve"> </w:t>
      </w:r>
      <w:r w:rsidRPr="00092151">
        <w:fldChar w:fldCharType="begin" w:fldLock="1"/>
      </w:r>
      <w:r w:rsidR="00DC1619" w:rsidRPr="00092151">
        <w:instrText>ADDIN CSL_CITATION {"citationItems":[{"id":"ITEM-1","itemData":{"DOI":"10.1182/BLOODADVANCES.2021004345","ISSN":"2473-9529","abstract":"Establishing a diagnosis of aplastic anemia (AA) can be challenging, but it is absolutely critical to appropriate management, especially differentiating between acquired and inherited forms of the disease. The hematology field requires updated diagnostic guidelines to ensure that appropriate clinical pathways are pursued for patients and their safety. There are increasing clinical options for patients with immunosuppressive therapy and transplant once the diagnosis is made. In a case-based format, this review emphasizes the newer data on molecular (somatic and germline) findings in AA and how they are (or are not) helpful during diagnosis. There are key details on somatic mutation profiles and stated evidence where available for prognostic and treatment indications. Germline details of newer syndromes are also outlined, which make this review modern and reflect areas of uncertainty for clinicians.","author":[{"dropping-particle":"","family":"DeZern","given":"Amy E.","non-dropping-particle":"","parse-names":false,"suffix":""},{"dropping-particle":"","family":"Churpek","given":"Jane E.","non-dropping-particle":"","parse-names":false,"suffix":""}],"container-title":"Blood Advances","id":"ITEM-1","issue":"12","issued":{"date-parts":[["2021","6","22"]]},"page":"2660-2671","publisher":"American Society of Hematology","title":"Approach to the diagnosis of aplastic anemia","type":"article-journal","volume":"5"},"uris":["http://www.mendeley.com/documents/?uuid=3df70ccd-30c8-3be1-963d-fad1a702fe20"]}],"mendeley":{"formattedCitation":"[22]","plainTextFormattedCitation":"[22]","previouslyFormattedCitation":"[22]"},"properties":{"noteIndex":0},"schema":"https://github.com/citation-style-language/schema/raw/master/csl-citation.json"}</w:instrText>
      </w:r>
      <w:r w:rsidRPr="00092151">
        <w:fldChar w:fldCharType="separate"/>
      </w:r>
      <w:r w:rsidR="00A1418A" w:rsidRPr="00092151">
        <w:rPr>
          <w:noProof/>
        </w:rPr>
        <w:t>[22]</w:t>
      </w:r>
      <w:r w:rsidRPr="00092151">
        <w:fldChar w:fldCharType="end"/>
      </w:r>
    </w:p>
    <w:p w14:paraId="0B981BF0" w14:textId="77777777" w:rsidR="00974B28" w:rsidRPr="00092151" w:rsidRDefault="00974B28"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Pr="00092151">
        <w:rPr>
          <w:b/>
          <w:lang w:val="en-US"/>
        </w:rPr>
        <w:t>C</w:t>
      </w:r>
      <w:r w:rsidRPr="00092151">
        <w:rPr>
          <w:b/>
        </w:rPr>
        <w:t xml:space="preserve"> (уровень достоверности доказательств 5)</w:t>
      </w:r>
    </w:p>
    <w:p w14:paraId="657470F8" w14:textId="5204A582" w:rsidR="00D23199" w:rsidRPr="00092151" w:rsidRDefault="00031607" w:rsidP="003350DC">
      <w:pPr>
        <w:pStyle w:val="afd"/>
        <w:spacing w:beforeAutospacing="0" w:afterAutospacing="0" w:line="360" w:lineRule="auto"/>
        <w:ind w:firstLine="709"/>
        <w:contextualSpacing/>
        <w:rPr>
          <w:rStyle w:val="affc"/>
        </w:rPr>
      </w:pPr>
      <w:r w:rsidRPr="00092151">
        <w:rPr>
          <w:rStyle w:val="affb"/>
        </w:rPr>
        <w:t>Комментарии:</w:t>
      </w:r>
      <w:r w:rsidRPr="00092151">
        <w:rPr>
          <w:rStyle w:val="affc"/>
        </w:rPr>
        <w:t xml:space="preserve"> при </w:t>
      </w:r>
      <w:r w:rsidR="002F5D9E" w:rsidRPr="00092151">
        <w:rPr>
          <w:rStyle w:val="affc"/>
        </w:rPr>
        <w:t>АА</w:t>
      </w:r>
      <w:r w:rsidRPr="00092151">
        <w:rPr>
          <w:rStyle w:val="affc"/>
        </w:rPr>
        <w:t xml:space="preserve"> пунктат </w:t>
      </w:r>
      <w:r w:rsidR="002F5D9E" w:rsidRPr="00092151">
        <w:rPr>
          <w:rStyle w:val="affc"/>
        </w:rPr>
        <w:t>КМ</w:t>
      </w:r>
      <w:r w:rsidRPr="00092151">
        <w:rPr>
          <w:rStyle w:val="affc"/>
        </w:rPr>
        <w:t xml:space="preserve"> малоклеточный, определяется относительный лимфоцитоз, отсутствуют мегакариоциты.</w:t>
      </w:r>
      <w:r w:rsidR="000278C4" w:rsidRPr="00092151">
        <w:rPr>
          <w:rStyle w:val="affc"/>
        </w:rPr>
        <w:t xml:space="preserve"> Пункция грудин</w:t>
      </w:r>
      <w:r w:rsidR="00117113" w:rsidRPr="00092151">
        <w:rPr>
          <w:rStyle w:val="affc"/>
        </w:rPr>
        <w:t>ы может быть выполнена у пациентов</w:t>
      </w:r>
      <w:r w:rsidR="000278C4" w:rsidRPr="00092151">
        <w:rPr>
          <w:rStyle w:val="affc"/>
        </w:rPr>
        <w:t xml:space="preserve"> с глубокой тромбоцитопенией без предварительной трансфузионной подготовки </w:t>
      </w:r>
      <w:r w:rsidR="000278C4" w:rsidRPr="00092151">
        <w:rPr>
          <w:rStyle w:val="affc"/>
        </w:rPr>
        <w:fldChar w:fldCharType="begin" w:fldLock="1"/>
      </w:r>
      <w:r w:rsidR="00DC1619" w:rsidRPr="00092151">
        <w:rPr>
          <w:rStyle w:val="aff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40b78a4-8a25-4dc3-91aa-cd77b82f1d80","http://www.mendeley.com/documents/?uuid=ae13e39e-d447-4417-a36a-495acada282e"]}],"mendeley":{"formattedCitation":"[23]","plainTextFormattedCitation":"[23]","previouslyFormattedCitation":"[23]"},"properties":{"noteIndex":0},"schema":"https://github.com/citation-style-language/schema/raw/master/csl-citation.json"}</w:instrText>
      </w:r>
      <w:r w:rsidR="000278C4" w:rsidRPr="00092151">
        <w:rPr>
          <w:rStyle w:val="affc"/>
        </w:rPr>
        <w:fldChar w:fldCharType="separate"/>
      </w:r>
      <w:r w:rsidR="00A1418A" w:rsidRPr="00092151">
        <w:rPr>
          <w:rStyle w:val="affc"/>
          <w:i w:val="0"/>
          <w:noProof/>
        </w:rPr>
        <w:t>[23]</w:t>
      </w:r>
      <w:r w:rsidR="000278C4" w:rsidRPr="00092151">
        <w:rPr>
          <w:rStyle w:val="affc"/>
        </w:rPr>
        <w:fldChar w:fldCharType="end"/>
      </w:r>
      <w:r w:rsidR="0070185B" w:rsidRPr="00092151">
        <w:rPr>
          <w:rStyle w:val="affc"/>
        </w:rPr>
        <w:t>.</w:t>
      </w:r>
      <w:r w:rsidR="000278C4" w:rsidRPr="00092151">
        <w:rPr>
          <w:rStyle w:val="affc"/>
        </w:rPr>
        <w:t xml:space="preserve"> </w:t>
      </w:r>
    </w:p>
    <w:p w14:paraId="3F1ECF6F" w14:textId="63C0DA00" w:rsidR="005319F6" w:rsidRPr="00092151" w:rsidRDefault="00C00AD2" w:rsidP="003350DC">
      <w:pPr>
        <w:pStyle w:val="afd"/>
        <w:numPr>
          <w:ilvl w:val="0"/>
          <w:numId w:val="10"/>
        </w:numPr>
        <w:spacing w:beforeAutospacing="0" w:afterAutospacing="0" w:line="360" w:lineRule="auto"/>
        <w:contextualSpacing/>
      </w:pPr>
      <w:r w:rsidRPr="00092151">
        <w:rPr>
          <w:b/>
        </w:rPr>
        <w:t>Рекомендуется</w:t>
      </w:r>
      <w:r w:rsidRPr="00092151">
        <w:t xml:space="preserve"> всем пациентам</w:t>
      </w:r>
      <w:r w:rsidR="00031607" w:rsidRPr="00092151">
        <w:t xml:space="preserve"> </w:t>
      </w:r>
      <w:r w:rsidR="00FA2AE2" w:rsidRPr="00092151">
        <w:t xml:space="preserve">при диагностике АА </w:t>
      </w:r>
      <w:r w:rsidR="00031607" w:rsidRPr="00092151">
        <w:t>стандартн</w:t>
      </w:r>
      <w:r w:rsidR="00117113" w:rsidRPr="00092151">
        <w:t>ое цитогенетическое исследование</w:t>
      </w:r>
      <w:r w:rsidR="00C145BD" w:rsidRPr="00092151">
        <w:t xml:space="preserve"> (кариотип)</w:t>
      </w:r>
      <w:r w:rsidR="00031607" w:rsidRPr="00092151">
        <w:t xml:space="preserve"> клеток </w:t>
      </w:r>
      <w:r w:rsidR="002F5D9E" w:rsidRPr="00092151">
        <w:t>КМ</w:t>
      </w:r>
      <w:r w:rsidR="00C145BD" w:rsidRPr="00092151">
        <w:t xml:space="preserve"> </w:t>
      </w:r>
      <w:r w:rsidR="00A6084F" w:rsidRPr="00092151">
        <w:t xml:space="preserve">и </w:t>
      </w:r>
      <w:r w:rsidR="001851EB" w:rsidRPr="00092151">
        <w:t>молекулярно</w:t>
      </w:r>
      <w:r w:rsidR="00B866ED" w:rsidRPr="00092151">
        <w:t>-цитогенетическое исследование (FISH-метод) на одну пару хромосом (</w:t>
      </w:r>
      <w:r w:rsidR="00A6084F" w:rsidRPr="00092151">
        <w:rPr>
          <w:lang w:val="en-US"/>
        </w:rPr>
        <w:t>FISH</w:t>
      </w:r>
      <w:r w:rsidR="00A6084F" w:rsidRPr="00092151">
        <w:t xml:space="preserve"> </w:t>
      </w:r>
      <w:r w:rsidR="00B866ED" w:rsidRPr="00092151">
        <w:t>исследовани</w:t>
      </w:r>
      <w:r w:rsidR="00045FA5" w:rsidRPr="00092151">
        <w:t>е</w:t>
      </w:r>
      <w:r w:rsidR="00B866ED" w:rsidRPr="00092151">
        <w:t xml:space="preserve"> </w:t>
      </w:r>
      <w:r w:rsidR="00A6084F" w:rsidRPr="00092151">
        <w:t>на наличие моносомии 7</w:t>
      </w:r>
      <w:r w:rsidR="00B866ED" w:rsidRPr="00092151">
        <w:t>)</w:t>
      </w:r>
      <w:r w:rsidR="00031607" w:rsidRPr="00092151">
        <w:t xml:space="preserve"> </w:t>
      </w:r>
      <w:r w:rsidRPr="00092151">
        <w:rPr>
          <w:rStyle w:val="affc"/>
          <w:i w:val="0"/>
        </w:rPr>
        <w:t>для дифференциальной диагностики с МДС</w:t>
      </w:r>
      <w:r w:rsidR="00DE6A00" w:rsidRPr="00092151">
        <w:t xml:space="preserve"> </w:t>
      </w:r>
      <w:r w:rsidR="00DE6A00" w:rsidRPr="00092151">
        <w:fldChar w:fldCharType="begin" w:fldLock="1"/>
      </w:r>
      <w:r w:rsidR="00DC1619" w:rsidRPr="00092151">
        <w:instrText>ADDIN CSL_CITATION {"citationItems":[{"id":"ITEM-1","itemData":{"DOI":"10.1182/blood-2008-02-130435","abstract":"Over the years, methods of cytogenetic analysis evolved and became part of routine laboratory testing, providing valuable diagnostic and prognostic information in hematologic disorders. Karyotypic aberrations contribute to the understanding of the molecular pathogenesis of disease and thereby to rational application of therapeutic modalities. Most of the progress in this field stems from the application of metaphase cytogenetics (MC), but recently, novel molecular technologies have been introduced that complement MC and overcome many of the limitations of traditional cytogenetics, including a need for cell culture. Whole genome scanning using comparative genomic hybridization and single nucleotide polymorphism arrays (CGH-A; SNP-A) can be used for analysis of somatic or clonal unbalanced chromosomal defects. In SNP-A, the combination of copy number detection and genotyping enables diagnosis of copy-neutral loss of heterozygosity, a lesion that cannot be detected using MC but may have important pathogenetic implications. Overall, whole genome scanning arrays, despite the drawback of an inability to detect balanced translocations, allow for discovery of chromosomal defects in a higher proportion of patients with hematologic malignancies. Newly detected chromosomal aberrations, including somatic uniparental disomy, may lead to more precise prognostic schemes in many diseases. © 2008 by The American Society of Hematology.","author":[{"dropping-particle":"","family":"Maciejewski","given":"J.P.","non-dropping-particle":"","parse-names":false,"suffix":""},{"dropping-particle":"","family":"Mufti","given":"G.J.","non-dropping-particle":"","parse-names":false,"suffix":""}],"container-title":"Blood","id":"ITEM-1","issue":"4","issued":{"date-parts":[["2008"]]},"page":"965-974","title":"Whole genome scanning as a cytogenetic tool in hematologic malignancies","type":"article-journal","volume":"112"},"uris":["http://www.mendeley.com/documents/?uuid=b37fe15d-8048-360c-aa7f-4ddbc3cfb699","http://www.mendeley.com/documents/?uuid=15b65375-262d-4805-8085-f5861f94ed6b"]},{"id":"ITEM-2","itemData":{"DOI":"10.1182/blood.V99.9.3129","abstract":"A serious complication of aplastic anemia (AA) is its evolution to clonal hematologic diseases such as myelodysplasia (MDS) and leukemia, which is usually associated with the appearance of a cytogenetic abnormality in bone marrow cells. We present here an analysis of a cohort of 30 patients with otherwise typical AA in whom clonal karyotypic evolution was observed during frequent periodic marrow examinations. The actuarial risk for this complication has been estimated in other studies at around 15% at 5 years. Conversion from normal to abnormal karyotype occurred at a constant rate after initial diagnosis, with about 50% of cases developing within the first 30 months. Transient chromosomal abnormalities were infrequent. Clinically, AA patients with clonal cytogenetic patterns were heterogenous; a variety of karyotypic defects with numerical and structural abnormalities of chromosome 7 accounted for 40% of all cases followed by trisomy 8, structural and numerical abnormalities of chromosome 13, deletion of Y chromosome, and complex cytogenetic abnormalities. Unlike in primary MDS, aberrancies of chromosome 5 and 20 were infrequent. The clinical course depended on the specific abnormal cytogenetic pattern. Most deaths related to leukemic transformation occurred in patients with abnormalities of chromosome 7 or complex cytogenetic alterations or both. Evolution of chromosome 7 abnormalities was seen most often in refractory patients who had failed to respond to therapy. In contrast, trisomy 8 developed in patients with good hematologic responses who often required chronic immunosuppression with cyclosporine A (CsA), and survival was excellent. Although AA patients with monosomy 7 showed a similar prognosis to those with primary MDS, trisomy 8 in AA appears to have a more favorable prognosis than in MDS. © 2002 by The American Society of Hematology.","author":[{"dropping-particle":"","family":"Maciejewski","given":"J.P.","non-dropping-particle":"","parse-names":false,"suffix":""},{"dropping-particle":"","family":"Risitano","given":"A.","non-dropping-particle":"","parse-names":false,"suffix":""},{"dropping-particle":"","family":"Sloand","given":"E.M.","non-dropping-particle":"","parse-names":false,"suffix":""},{"dropping-particle":"","family":"Nunez","given":"O.","non-dropping-particle":"","parse-names":false,"suffix":""},{"dropping-particle":"","family":"Young","given":"N.S.","non-dropping-particle":"","parse-names":false,"suffix":""}],"container-title":"Blood","id":"ITEM-2","issue":"9","issued":{"date-parts":[["2002"]]},"page":"3129-3135","title":"Distinct clinical outcomes for cytogenetic abnormalities evolving from aplastic anemia","type":"article-journal","volume":"99"},"uris":["http://www.mendeley.com/documents/?uuid=ef2d71ab-0460-3e06-b116-945ba95cf2d2","http://www.mendeley.com/documents/?uuid=b4e55466-17fb-4d03-ac35-37a1ccd03dab"]},{"id":"ITEM-3","itemData":{"DOI":"10.1111/j.1365-2141.2006.06105.x","abstract":"The outcome of 81 adult aplastic anaemia patients who had successful cytogenetics at diagnosis and received immunosuppressive therapy was evaluated. Ten patients had an abnormal karyotype, six of which had a trisomy. Four of five evaluable patients with a trisomy responded. One patient with monosomy 7 achieved a complete response and later developed haemolytic paroxysmal nocturnal haemoglobinuria but no recurrence of monosomy 7. None of the patients with a non-numerical karyotypic abnormality responded. No significant differences in survival or later clonal disorders were observed between patients with a normal karyotype and those with an abnormal karyotype. © 2006 Blackwell Publishing Ltd.","author":[{"dropping-particle":"","family":"Gupta","given":"V.","non-dropping-particle":"","parse-names":false,"suffix":""},{"dropping-particle":"","family":"Brooker","given":"C.","non-dropping-particle":"","parse-names":false,"suffix":""},{"dropping-particle":"","family":"Tooze","given":"J.A.","non-dropping-particle":"","parse-names":false,"suffix":""},{"dropping-particle":"","family":"Yi","given":"Q.-L.","non-dropping-particle":"","parse-names":false,"suffix":""},{"dropping-particle":"","family":"Sage","given":"D.","non-dropping-particle":"","parse-names":false,"suffix":""},{"dropping-particle":"","family":"Turner","given":"D.","non-dropping-particle":"","parse-names":false,"suffix":""},{"dropping-particle":"","family":"Kangasabapathy","given":"P.","non-dropping-particle":"","parse-names":false,"suffix":""},{"dropping-particle":"","family":"Marsh","given":"J.C.W.","non-dropping-particle":"","parse-names":false,"suffix":""}],"container-title":"British Journal of Haematology","id":"ITEM-3","issue":"1","issued":{"date-parts":[["2006"]]},"page":"95-99","title":"Clinical relevance of cytogenetic abnormalities at diagnosis of acquired aplastic anaemia in adults","type":"article-journal","volume":"134"},"uris":["http://www.mendeley.com/documents/?uuid=fbca0601-5bb8-36cb-bb2b-4c8553b79124","http://www.mendeley.com/documents/?uuid=e165f73f-8ac5-4980-b75d-8aa433e11e34"]}],"mendeley":{"formattedCitation":"[24–26]","plainTextFormattedCitation":"[24–26]","previouslyFormattedCitation":"[24–26]"},"properties":{"noteIndex":0},"schema":"https://github.com/citation-style-language/schema/raw/master/csl-citation.json"}</w:instrText>
      </w:r>
      <w:r w:rsidR="00DE6A00" w:rsidRPr="00092151">
        <w:fldChar w:fldCharType="separate"/>
      </w:r>
      <w:r w:rsidR="00A1418A" w:rsidRPr="00092151">
        <w:rPr>
          <w:noProof/>
        </w:rPr>
        <w:t>[24–26]</w:t>
      </w:r>
      <w:r w:rsidR="00DE6A00" w:rsidRPr="00092151">
        <w:fldChar w:fldCharType="end"/>
      </w:r>
      <w:r w:rsidRPr="00092151">
        <w:t>.</w:t>
      </w:r>
    </w:p>
    <w:p w14:paraId="1C089A09" w14:textId="77777777" w:rsidR="00CE69A2" w:rsidRPr="00092151" w:rsidRDefault="00CE69A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707A95" w:rsidRPr="00092151">
        <w:rPr>
          <w:b/>
        </w:rPr>
        <w:t>С</w:t>
      </w:r>
      <w:r w:rsidRPr="00092151">
        <w:rPr>
          <w:b/>
        </w:rPr>
        <w:t xml:space="preserve"> (уровень достоверности доказательств </w:t>
      </w:r>
      <w:r w:rsidR="00707A95" w:rsidRPr="00092151">
        <w:rPr>
          <w:b/>
        </w:rPr>
        <w:t>4)</w:t>
      </w:r>
    </w:p>
    <w:p w14:paraId="4ABD71AF" w14:textId="5C697F59" w:rsidR="00D23199" w:rsidRPr="00092151" w:rsidRDefault="00775E01" w:rsidP="003350DC">
      <w:pPr>
        <w:pStyle w:val="afd"/>
        <w:spacing w:beforeAutospacing="0" w:afterAutospacing="0" w:line="360" w:lineRule="auto"/>
        <w:ind w:firstLine="709"/>
        <w:contextualSpacing/>
      </w:pPr>
      <w:r w:rsidRPr="00092151">
        <w:rPr>
          <w:rStyle w:val="affb"/>
        </w:rPr>
        <w:t>Комментарии:</w:t>
      </w:r>
      <w:r w:rsidRPr="00092151">
        <w:rPr>
          <w:rStyle w:val="affc"/>
        </w:rPr>
        <w:t xml:space="preserve"> </w:t>
      </w:r>
      <w:r w:rsidR="00236868" w:rsidRPr="00092151">
        <w:rPr>
          <w:rStyle w:val="affc"/>
        </w:rPr>
        <w:t xml:space="preserve">выявление </w:t>
      </w:r>
      <w:r w:rsidRPr="00092151">
        <w:rPr>
          <w:rStyle w:val="affc"/>
        </w:rPr>
        <w:t>клональных аберраций, характерных для МДС</w:t>
      </w:r>
      <w:r w:rsidR="002F5D9E" w:rsidRPr="00092151">
        <w:rPr>
          <w:rStyle w:val="affc"/>
        </w:rPr>
        <w:t>,</w:t>
      </w:r>
      <w:r w:rsidRPr="00092151">
        <w:rPr>
          <w:rStyle w:val="affc"/>
        </w:rPr>
        <w:t xml:space="preserve"> исключает диагноз приобретенной </w:t>
      </w:r>
      <w:r w:rsidR="002F5D9E" w:rsidRPr="00092151">
        <w:rPr>
          <w:rStyle w:val="affc"/>
        </w:rPr>
        <w:t>АА</w:t>
      </w:r>
      <w:r w:rsidR="00117113" w:rsidRPr="00092151">
        <w:rPr>
          <w:rStyle w:val="affc"/>
        </w:rPr>
        <w:t>.</w:t>
      </w:r>
      <w:r w:rsidR="00401119" w:rsidRPr="00092151">
        <w:rPr>
          <w:rStyle w:val="affc"/>
        </w:rPr>
        <w:t xml:space="preserve"> В</w:t>
      </w:r>
      <w:r w:rsidR="00031607" w:rsidRPr="00092151">
        <w:rPr>
          <w:rStyle w:val="affc"/>
        </w:rPr>
        <w:t xml:space="preserve">ыполнение FISH-исследования необходимо с зондами, наиболее характерными для </w:t>
      </w:r>
      <w:r w:rsidR="002F5D9E" w:rsidRPr="00092151">
        <w:rPr>
          <w:rStyle w:val="affc"/>
        </w:rPr>
        <w:t>МДС</w:t>
      </w:r>
      <w:r w:rsidR="006365A8" w:rsidRPr="00092151">
        <w:rPr>
          <w:rStyle w:val="affc"/>
        </w:rPr>
        <w:t>/ОМЛ</w:t>
      </w:r>
      <w:r w:rsidR="00031607" w:rsidRPr="00092151">
        <w:rPr>
          <w:rStyle w:val="affc"/>
        </w:rPr>
        <w:t xml:space="preserve"> (для определения </w:t>
      </w:r>
      <w:r w:rsidR="00F42A9A" w:rsidRPr="00092151">
        <w:rPr>
          <w:rStyle w:val="affc"/>
        </w:rPr>
        <w:t>аномалий</w:t>
      </w:r>
      <w:r w:rsidR="00031607" w:rsidRPr="00092151">
        <w:rPr>
          <w:rStyle w:val="affc"/>
        </w:rPr>
        <w:t xml:space="preserve"> 7</w:t>
      </w:r>
      <w:r w:rsidR="00F42A9A" w:rsidRPr="00092151">
        <w:rPr>
          <w:rStyle w:val="affc"/>
        </w:rPr>
        <w:t xml:space="preserve"> хромосомы</w:t>
      </w:r>
      <w:r w:rsidR="00031607" w:rsidRPr="00092151">
        <w:rPr>
          <w:rStyle w:val="affc"/>
        </w:rPr>
        <w:t xml:space="preserve">, трисомии 8, делеции 5q), несмотря на отсутствие цитогенетических аберраций или митозов при стандартном цитогенетическом исследовании. </w:t>
      </w:r>
    </w:p>
    <w:p w14:paraId="60BF1E3D" w14:textId="2BB65A56" w:rsidR="00477355" w:rsidRPr="00092151" w:rsidRDefault="00C00AD2" w:rsidP="003350DC">
      <w:pPr>
        <w:pStyle w:val="afd"/>
        <w:numPr>
          <w:ilvl w:val="0"/>
          <w:numId w:val="10"/>
        </w:numPr>
        <w:spacing w:beforeAutospacing="0" w:afterAutospacing="0" w:line="360" w:lineRule="auto"/>
        <w:contextualSpacing/>
      </w:pPr>
      <w:r w:rsidRPr="00092151">
        <w:rPr>
          <w:b/>
        </w:rPr>
        <w:t>Рекомендуется</w:t>
      </w:r>
      <w:r w:rsidRPr="00092151">
        <w:t xml:space="preserve"> всем пациентам</w:t>
      </w:r>
      <w:r w:rsidR="00FA2AE2" w:rsidRPr="00092151">
        <w:t xml:space="preserve"> при диагностике АА</w:t>
      </w:r>
      <w:r w:rsidR="009F48F8" w:rsidRPr="00092151">
        <w:t>,</w:t>
      </w:r>
      <w:r w:rsidR="006A5BCA" w:rsidRPr="00092151">
        <w:t xml:space="preserve"> а также в процессе терапии АА каждые 6</w:t>
      </w:r>
      <w:r w:rsidR="00974B28" w:rsidRPr="00092151">
        <w:t>-</w:t>
      </w:r>
      <w:r w:rsidR="00C85EB8" w:rsidRPr="00092151">
        <w:t xml:space="preserve">12 месяцев до достижения ответа получение гистологического препарата костного мозга  и </w:t>
      </w:r>
      <w:r w:rsidR="0018711F" w:rsidRPr="00092151">
        <w:t xml:space="preserve">выполнение </w:t>
      </w:r>
      <w:r w:rsidR="00B866ED" w:rsidRPr="00092151">
        <w:t>патолого</w:t>
      </w:r>
      <w:r w:rsidR="00C85EB8" w:rsidRPr="00092151">
        <w:t>-анатомическое исследования</w:t>
      </w:r>
      <w:r w:rsidR="00B866ED" w:rsidRPr="00092151">
        <w:t xml:space="preserve"> биопсийного (операционного) материала костного мозга</w:t>
      </w:r>
      <w:r w:rsidR="006365A8" w:rsidRPr="00092151">
        <w:t xml:space="preserve"> </w:t>
      </w:r>
      <w:r w:rsidR="007D5F92" w:rsidRPr="00092151">
        <w:fldChar w:fldCharType="begin" w:fldLock="1"/>
      </w:r>
      <w:r w:rsidR="00DC1619"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2","issue":"6","issued":{"date-parts":[["2015"]]},"page":"527-535","title":"The diagnosis and treatment of aplastic anemia: a review","type":"article-journal","volume":"101"},"uris":["http://www.mendeley.com/documents/?uuid=2347d6aa-44c1-34a0-bf32-7b6fef8280d7","http://www.mendeley.com/documents/?uuid=8a2da98d-227b-4338-b173-d4822b6126f8"]},{"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2,13,27]","plainTextFormattedCitation":"[12,13,27]","previouslyFormattedCitation":"[12,13,27]"},"properties":{"noteIndex":0},"schema":"https://github.com/citation-style-language/schema/raw/master/csl-citation.json"}</w:instrText>
      </w:r>
      <w:r w:rsidR="007D5F92" w:rsidRPr="00092151">
        <w:fldChar w:fldCharType="separate"/>
      </w:r>
      <w:r w:rsidR="00A1418A" w:rsidRPr="00092151">
        <w:rPr>
          <w:noProof/>
        </w:rPr>
        <w:t>[12,13,27]</w:t>
      </w:r>
      <w:r w:rsidR="007D5F92" w:rsidRPr="00092151">
        <w:fldChar w:fldCharType="end"/>
      </w:r>
    </w:p>
    <w:p w14:paraId="1EF7F7EF" w14:textId="77777777" w:rsidR="00C00AD2" w:rsidRPr="00092151" w:rsidRDefault="00C00AD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2B5693" w:rsidRPr="00092151">
        <w:rPr>
          <w:b/>
          <w:lang w:val="en-US"/>
        </w:rPr>
        <w:t>C</w:t>
      </w:r>
      <w:r w:rsidRPr="00092151">
        <w:rPr>
          <w:b/>
        </w:rPr>
        <w:t xml:space="preserve"> (урове</w:t>
      </w:r>
      <w:r w:rsidR="002B5693" w:rsidRPr="00092151">
        <w:rPr>
          <w:b/>
        </w:rPr>
        <w:t xml:space="preserve">нь достоверности доказательств </w:t>
      </w:r>
      <w:r w:rsidR="007D5F92" w:rsidRPr="00092151">
        <w:rPr>
          <w:b/>
        </w:rPr>
        <w:t>5</w:t>
      </w:r>
      <w:r w:rsidRPr="00092151">
        <w:rPr>
          <w:b/>
        </w:rPr>
        <w:t>)</w:t>
      </w:r>
    </w:p>
    <w:p w14:paraId="29EF4346" w14:textId="77777777" w:rsidR="006365A8" w:rsidRPr="00092151" w:rsidRDefault="00031607" w:rsidP="003350DC">
      <w:pPr>
        <w:pStyle w:val="afd"/>
        <w:spacing w:beforeAutospacing="0" w:afterAutospacing="0" w:line="360" w:lineRule="auto"/>
        <w:ind w:firstLine="709"/>
        <w:contextualSpacing/>
        <w:rPr>
          <w:rStyle w:val="affc"/>
        </w:rPr>
      </w:pPr>
      <w:r w:rsidRPr="00092151">
        <w:rPr>
          <w:b/>
          <w:bCs/>
        </w:rPr>
        <w:t>Комментарии</w:t>
      </w:r>
      <w:r w:rsidRPr="00092151">
        <w:rPr>
          <w:b/>
          <w:i/>
          <w:iCs/>
        </w:rPr>
        <w:t>:</w:t>
      </w:r>
      <w:r w:rsidRPr="00092151">
        <w:rPr>
          <w:rStyle w:val="affc"/>
        </w:rPr>
        <w:t xml:space="preserve"> </w:t>
      </w:r>
      <w:r w:rsidR="009F48F8" w:rsidRPr="00092151">
        <w:rPr>
          <w:rStyle w:val="affc"/>
        </w:rPr>
        <w:t xml:space="preserve">необходимо </w:t>
      </w:r>
      <w:r w:rsidRPr="00092151">
        <w:rPr>
          <w:rStyle w:val="affc"/>
        </w:rPr>
        <w:t xml:space="preserve">выполнение билатеральной трепанобиопсии передних или </w:t>
      </w:r>
      <w:r w:rsidR="00C00AD2" w:rsidRPr="00092151">
        <w:rPr>
          <w:rStyle w:val="affc"/>
        </w:rPr>
        <w:t>задних остей подвздошных костей</w:t>
      </w:r>
      <w:r w:rsidR="005460EF" w:rsidRPr="00092151">
        <w:rPr>
          <w:rStyle w:val="affc"/>
        </w:rPr>
        <w:t xml:space="preserve">  </w:t>
      </w:r>
    </w:p>
    <w:p w14:paraId="5AF497CA" w14:textId="2A2B45C7" w:rsidR="00477355" w:rsidRPr="00092151" w:rsidRDefault="00C00AD2" w:rsidP="003350DC">
      <w:pPr>
        <w:pStyle w:val="afd"/>
        <w:numPr>
          <w:ilvl w:val="0"/>
          <w:numId w:val="10"/>
        </w:numPr>
        <w:spacing w:beforeAutospacing="0" w:afterAutospacing="0" w:line="360" w:lineRule="auto"/>
        <w:contextualSpacing/>
      </w:pPr>
      <w:r w:rsidRPr="00092151">
        <w:rPr>
          <w:b/>
        </w:rPr>
        <w:t>Ре</w:t>
      </w:r>
      <w:r w:rsidRPr="00092151">
        <w:rPr>
          <w:b/>
          <w:bCs/>
        </w:rPr>
        <w:t>комендуется</w:t>
      </w:r>
      <w:r w:rsidRPr="00092151">
        <w:t xml:space="preserve"> всем пациентам</w:t>
      </w:r>
      <w:r w:rsidR="00031607" w:rsidRPr="00092151">
        <w:t xml:space="preserve"> </w:t>
      </w:r>
      <w:r w:rsidR="00A67918" w:rsidRPr="00092151">
        <w:t xml:space="preserve">с подозрением на АА и </w:t>
      </w:r>
      <w:r w:rsidR="00FA2AE2" w:rsidRPr="00092151">
        <w:t xml:space="preserve">с выявленным в пунктате </w:t>
      </w:r>
      <w:r w:rsidR="00A01726" w:rsidRPr="00092151">
        <w:t>костного мозга</w:t>
      </w:r>
      <w:r w:rsidR="00FA2AE2" w:rsidRPr="00092151">
        <w:t xml:space="preserve"> </w:t>
      </w:r>
      <w:r w:rsidR="00A67918" w:rsidRPr="00092151">
        <w:t>расширенн</w:t>
      </w:r>
      <w:r w:rsidR="00FA2AE2" w:rsidRPr="00092151">
        <w:t>ым</w:t>
      </w:r>
      <w:r w:rsidR="00A67918" w:rsidRPr="00092151">
        <w:t xml:space="preserve"> красн</w:t>
      </w:r>
      <w:r w:rsidR="00FA2AE2" w:rsidRPr="00092151">
        <w:t>ым</w:t>
      </w:r>
      <w:r w:rsidR="00A67918" w:rsidRPr="00092151">
        <w:t xml:space="preserve"> ростк</w:t>
      </w:r>
      <w:r w:rsidR="00FA2AE2" w:rsidRPr="00092151">
        <w:t>ом</w:t>
      </w:r>
      <w:r w:rsidR="00C231F6" w:rsidRPr="00092151">
        <w:t xml:space="preserve"> цитохимическое исследование микропрепарата костного мозга </w:t>
      </w:r>
      <w:r w:rsidR="00A67918" w:rsidRPr="00092151">
        <w:t xml:space="preserve"> </w:t>
      </w:r>
      <w:r w:rsidR="00117113" w:rsidRPr="00092151">
        <w:rPr>
          <w:rStyle w:val="affc"/>
        </w:rPr>
        <w:fldChar w:fldCharType="begin" w:fldLock="1"/>
      </w:r>
      <w:r w:rsidR="00DC1619" w:rsidRPr="00092151">
        <w:rPr>
          <w:rStyle w:val="affc"/>
        </w:rPr>
        <w:instrText>ADDIN CSL_CITATION {"citationItems":[{"id":"ITEM-1","itemData":{"DOI":"10.1182/blood-2014-10-607572","abstract":"Copyright 2011 by The American Society of Hematology; all rights reserved. The pathophysiology of severe aplastic anemia (SAA) is immune-mediated destruction of hematopoietic stem and progenitor cells (HSPCs). Most patients respond to immunosuppressive therapies, but a minority transform to myelodysplastic syndrome (MDS) and acute myeloid leukemia (AML), frequently associated with monosomy 7 (-7). Thirteen SAA patients were analyzed for acquired mutations in myeloid cells at the time of evolution to 27, and all had a dominant HSPC clone bearing specific acquired mutations. However, mutations in genes associated with MDS/AML were present in only 4 cases. Patients who evolved to MDS and AML showed marked progressive telomere attrition before the emergence of 27. Single telomere length analysis confirmed accumulation of short telomere fragments of individual chromosomes. Our results indicate that accelerated telomere attrition in the setting of a decreased HSPC pool is characteristic of early myeloid oncogenesis, specifically chromosome 7 loss, in MDS/AML after SAA, and provides a possible mechanism for development of aneuploidy.","author":[{"dropping-particle":"","family":"Dumitriu","given":"B.","non-dropping-particle":"","parse-names":false,"suffix":""},{"dropping-particle":"","family":"Feng","given":"X.","non-dropping-particle":"","parse-names":false,"suffix":""},{"dropping-particle":"","family":"Townsley","given":"D.M.","non-dropping-particle":"","parse-names":false,"suffix":""},{"dropping-particle":"","family":"Ueda","given":"Y.","non-dropping-particle":"","parse-names":false,"suffix":""},{"dropping-particle":"","family":"Yoshizato","given":"T.","non-dropping-particle":"","parse-names":false,"suffix":""},{"dropping-particle":"","family":"Calado","given":"R.T.","non-dropping-particle":"","parse-names":false,"suffix":""},{"dropping-particle":"","family":"Yang","given":"Y.","non-dropping-particle":"","parse-names":false,"suffix":""},{"dropping-particle":"","family":"Wakabayashi","given":"Y.","non-dropping-particle":"","parse-names":false,"suffix":""},{"dropping-particle":"","family":"Kajigaya","given":"S.","non-dropping-particle":"","parse-names":false,"suffix":""},{"dropping-particle":"","family":"Ogawa","given":"S.","non-dropping-particle":"","parse-names":false,"suffix":""},{"dropping-particle":"","family":"Zhu","given":"J.","non-dropping-particle":"","parse-names":false,"suffix":""},{"dropping-particle":"","family":"Young","given":"N.S.","non-dropping-particle":"","parse-names":false,"suffix":""}],"container-title":"Blood","id":"ITEM-1","issue":"4","issued":{"date-parts":[["2015"]]},"page":"706-709","title":"Red cells, iron, and erythropoiesis: Telomere attrition and candidate gene mutations preceding monosomy 7 in aplastic anemia","type":"article-journal","volume":"125"},"uris":["http://www.mendeley.com/documents/?uuid=cfd70184-6a80-313c-9981-64d43a9c66f9","http://www.mendeley.com/documents/?uuid=d83bdb88-d40b-4c94-988c-4787441a15d9"]},{"id":"ITEM-2","itemData":{"DOI":"10.1182/blood-2013-04-494930","abstract":"Large granular lymphocyte leukemia (LGL) is often associated with immune cytopenias and can cooccur in the context of aplastic anemia (AA) and myelodysplastic syndromes (MDS). We took advantage of the recent description of signal transducer and activator of transcription 3 (STAT3) mutations in LGL clonal expansions to test, using sensitive methods, for the presence of these mutations in a large cohort of 367 MDS and 140 AA cases. STAT3 clones can be found not only in known LGL concomitant cases, but in a small proportion of unsuspected ones (7% AA and 2.5% MDS). In STAT3-mutated AA patients, an interesting trend toward better responses of immunosuppressive therapy and an association with the presence of human leukocyte antigen-DR15 were found. MDSs harboring a STAT3 mutant clone showed a lower degree of bone marrow cellularity and a higher frequency of developing chromosome 7 abnormalities. STAT3-mutant LGL clones may facilitate a persistently dysregulated autoimmune activation, responsible for the primary induction of bone marrow failure in a subset of AA and MDS patients. © 2013 by The American Society of Hematology.","author":[{"dropping-particle":"","family":"Jerez","given":"A.","non-dropping-particle":"","parse-names":false,"suffix":""},{"dropping-particle":"","family":"Clemente","given":"M.J.","non-dropping-particle":"","parse-names":false,"suffix":""},{"dropping-particle":"","family":"Makishima","given":"H.","non-dropping-particle":"","parse-names":false,"suffix":""},{"dropping-particle":"","family":"Rajala","given":"H.","non-dropping-particle":"","parse-names":false,"suffix":""},{"dropping-particle":"","family":"Goḿez-Seguí","given":"I.","non-dropping-particle":"","parse-names":false,"suffix":""},{"dropping-particle":"","family":"Olson","given":"T.","non-dropping-particle":"","parse-names":false,"suffix":""},{"dropping-particle":"","family":"McGraw","given":"K.","non-dropping-particle":"","parse-names":false,"suffix":""},{"dropping-particle":"","family":"Przychodzen","given":"B.","non-dropping-particle":"","parse-names":false,"suffix":""},{"dropping-particle":"","family":"Kulasekararaj","given":"A.","non-dropping-particle":"","parse-names":false,"suffix":""},{"dropping-particle":"","family":"Afable","given":"M.","non-dropping-particle":"","parse-names":false,"suffix":""},{"dropping-particle":"","family":"Husseinzadeh","given":"H.D.","non-dropping-particle":"","parse-names":false,"suffix":""},{"dropping-particle":"","family":"Hosono","given":"N.","non-dropping-particle":"","parse-names":false,"suffix":""},{"dropping-particle":"","family":"LeBlanc","given":"F.","non-dropping-particle":"","parse-names":false,"suffix":""},{"dropping-particle":"","family":"Lagstrom̈","given":"S.","non-dropping-particle":"","parse-names":false,"suffix":""},{"dropping-particle":"","family":"Zhang","given":"D.","non-dropping-particle":"","parse-names":false,"suffix":""},{"dropping-particle":"","family":"Ellonen","given":"P.","non-dropping-particle":"","parse-names":false,"suffix":""},{"dropping-particle":"","family":"Tichelli","given":"A.","non-dropping-particle":"","parse-names":false,"suffix":""},{"dropping-particle":"","family":"Nissen","given":"C.","non-dropping-particle":"","parse-names":false,"suffix":""},{"dropping-particle":"","family":"Lichtin","given":"A.E.","non-dropping-particle":"","parse-names":false,"suffix":""},{"dropping-particle":"","family":"Wodnar-Filipowicz","given":"A.","non-dropping-particle":"","parse-names":false,"suffix":""},{"dropping-particle":"","family":"Mufti","given":"G.J.","non-dropping-particle":"","parse-names":false,"suffix":""},{"dropping-particle":"","family":"List","given":"A.F.","non-dropping-particle":"","parse-names":false,"suffix":""},{"dropping-particle":"","family":"Mustjoki","given":"S.","non-dropping-particle":"","parse-names":false,"suffix":""},{"dropping-particle":"","family":"Loughran Jr.","given":"T.P.","non-dropping-particle":"","parse-names":false,"suffix":""},{"dropping-particle":"","family":"Maciejewski","given":"J.P.","non-dropping-particle":"","parse-names":false,"suffix":""}],"container-title":"Blood","id":"ITEM-2","issue":"14","issued":{"date-parts":[["2013"]]},"page":"2453-2459","title":"STAT3 mutations indicate the presence of subclinical T-cell clones in a subset of aplastic anemia and myelodysplastic syndrome patients","type":"article-journal","volume":"122"},"uris":["http://www.mendeley.com/documents/?uuid=4028573a-88c5-3452-ac34-dd9a0dfc55a7","http://www.mendeley.com/documents/?uuid=82bc4e31-8bc4-4e1d-b20d-3203e2b1fb23"]},{"id":"ITEM-3","itemData":{"DOI":"10.1159/000479422","ISSN":"1421-9662 (Electronic)","PMID":"28866669","abstract":"BACKGROUND: This study focuses on the iron overload (IOL) of patients with transfused aplastic anemia (AA) or a low/intermediate-1 risk of myelodysplastic syndrome (MDS). METHODS: Ninety-two AA or MDS patients with IOL were prospectively recruited. Clinical data were collected every 6 months, and organ magnetic resonance imaging T2* values were collected annually. Patients with IOL were chelated. RESULTS: Serum ferritin was correlated with liver T2* and pancreatic T2* in the AA and MDS groups. Transfusion amounts were correlated with serum ferritin values, liver T2*, and pancreatic T2* in the AA group. At the 6-month and 1-year evaluations, patients with sufficient chelation experienced significant decreases in serum ferritin, and those with decreased serum ferritin experienced an obvious increase in hemoglobin. At their 1-year-follow-up, patients with adequate chelation showed significant increases in hepatic T2*, cardiac T2*, and left ventricular ejection fraction (LVEF). Patients with decreased serum ferritin (including those without chelation) experienced an increase in hemoglobin, hepatic T2*, cardiac T2*, and LVEF. CONCLUSION: The transfusion amount was more reliable at predicting IOL in patients with AA than in those with MDS. Adequate iron chelation can decrease serum ferritin levels and may improve hepatic T2*, cardiac T2*, and LVEF levels. A decrease in serum ferritin, even in the absence of chelation, may also benefit patients.","author":[{"dropping-particle":"","family":"Du","given":"Yali","non-dropping-particle":"","parse-names":false,"suffix":""},{"dropping-particle":"","family":"Long","given":"Zhangbiao","non-dropping-particle":"","parse-names":false,"suffix":""},{"dropping-particle":"","family":"Chen","given":"Miao","non-dropping-particle":"","parse-names":false,"suffix":""},{"dropping-particle":"","family":"Han","given":"Bing","non-dropping-particle":"","parse-names":false,"suffix":""},{"dropping-particle":"","family":"Hou","given":"Bo","non-dropping-particle":"","parse-names":false,"suffix":""},{"dropping-particle":"","family":"Feng","given":"Feng","non-dropping-particle":"","parse-names":false,"suffix":""}],"container-title":"Acta haematologica","id":"ITEM-3","issue":"2","issued":{"date-parts":[["2017"]]},"language":"eng","page":"119-128","publisher-place":"Switzerland","title":"Observational Monitoring of Patients with Aplastic Anemia and Low/Intermediate-1  Risk of Myelodysplastic Syndromes Complicated with Iron Overload.","type":"article-journal","volume":"138"},"uris":["http://www.mendeley.com/documents/?uuid=e1dc8272-91d5-4364-b959-2f7329139780","http://www.mendeley.com/documents/?uuid=e9c66f37-1869-4ae3-a809-4af2b81fb6e6"]}],"mendeley":{"formattedCitation":"[28–30]","plainTextFormattedCitation":"[28–30]","previouslyFormattedCitation":"[28–30]"},"properties":{"noteIndex":0},"schema":"https://github.com/citation-style-language/schema/raw/master/csl-citation.json"}</w:instrText>
      </w:r>
      <w:r w:rsidR="00117113" w:rsidRPr="00092151">
        <w:rPr>
          <w:rStyle w:val="affc"/>
        </w:rPr>
        <w:fldChar w:fldCharType="separate"/>
      </w:r>
      <w:r w:rsidR="00A1418A" w:rsidRPr="00092151">
        <w:rPr>
          <w:rStyle w:val="affc"/>
          <w:i w:val="0"/>
          <w:noProof/>
        </w:rPr>
        <w:t>[28–30]</w:t>
      </w:r>
      <w:r w:rsidR="00117113" w:rsidRPr="00092151">
        <w:rPr>
          <w:rStyle w:val="affc"/>
        </w:rPr>
        <w:fldChar w:fldCharType="end"/>
      </w:r>
      <w:r w:rsidR="005460EF" w:rsidRPr="00092151">
        <w:rPr>
          <w:rStyle w:val="affc"/>
        </w:rPr>
        <w:t xml:space="preserve">. </w:t>
      </w:r>
    </w:p>
    <w:p w14:paraId="74700588" w14:textId="1D17B0D9" w:rsidR="00C00AD2" w:rsidRPr="00092151" w:rsidRDefault="00C00AD2" w:rsidP="003350DC">
      <w:pPr>
        <w:pStyle w:val="afd"/>
        <w:spacing w:beforeAutospacing="0" w:afterAutospacing="0" w:line="360" w:lineRule="auto"/>
        <w:ind w:firstLine="709"/>
        <w:contextualSpacing/>
        <w:rPr>
          <w:b/>
        </w:rPr>
      </w:pPr>
      <w:r w:rsidRPr="00092151">
        <w:rPr>
          <w:b/>
        </w:rPr>
        <w:lastRenderedPageBreak/>
        <w:t xml:space="preserve">Уровень убедительности рекомендаций </w:t>
      </w:r>
      <w:r w:rsidR="002B5693" w:rsidRPr="00092151">
        <w:rPr>
          <w:b/>
        </w:rPr>
        <w:t>C</w:t>
      </w:r>
      <w:r w:rsidRPr="00092151">
        <w:rPr>
          <w:b/>
        </w:rPr>
        <w:t xml:space="preserve"> (урове</w:t>
      </w:r>
      <w:r w:rsidR="002B5693" w:rsidRPr="00092151">
        <w:rPr>
          <w:b/>
        </w:rPr>
        <w:t xml:space="preserve">нь достоверности доказательств </w:t>
      </w:r>
      <w:r w:rsidR="004312C6" w:rsidRPr="00092151">
        <w:rPr>
          <w:b/>
        </w:rPr>
        <w:t>4</w:t>
      </w:r>
      <w:r w:rsidRPr="00092151">
        <w:rPr>
          <w:b/>
        </w:rPr>
        <w:t>)</w:t>
      </w:r>
    </w:p>
    <w:p w14:paraId="08913ADB" w14:textId="77777777" w:rsidR="000E3050" w:rsidRPr="00092151" w:rsidRDefault="00031607" w:rsidP="003350DC">
      <w:pPr>
        <w:pStyle w:val="afd"/>
        <w:spacing w:beforeAutospacing="0" w:afterAutospacing="0" w:line="360" w:lineRule="auto"/>
        <w:ind w:firstLine="709"/>
        <w:contextualSpacing/>
        <w:rPr>
          <w:rStyle w:val="affc"/>
        </w:rPr>
      </w:pPr>
      <w:r w:rsidRPr="00092151">
        <w:rPr>
          <w:b/>
          <w:bCs/>
        </w:rPr>
        <w:t>Комментарии</w:t>
      </w:r>
      <w:r w:rsidRPr="00092151">
        <w:rPr>
          <w:rStyle w:val="affc"/>
          <w:b/>
        </w:rPr>
        <w:t>:</w:t>
      </w:r>
      <w:r w:rsidRPr="00092151">
        <w:rPr>
          <w:rStyle w:val="affc"/>
        </w:rPr>
        <w:t xml:space="preserve"> </w:t>
      </w:r>
      <w:r w:rsidR="00EE57D0" w:rsidRPr="00092151">
        <w:rPr>
          <w:rStyle w:val="affc"/>
        </w:rPr>
        <w:t>определение количества сидеробластов и сидероцитов цитохимическим методом. В</w:t>
      </w:r>
      <w:r w:rsidR="009F48F8" w:rsidRPr="00092151">
        <w:rPr>
          <w:rStyle w:val="affc"/>
        </w:rPr>
        <w:t xml:space="preserve">ыявление </w:t>
      </w:r>
      <w:r w:rsidRPr="00092151">
        <w:rPr>
          <w:rStyle w:val="affc"/>
        </w:rPr>
        <w:t xml:space="preserve">кольцевых сидеробластов в количестве более 5% требует дополнительного обследования для исключения </w:t>
      </w:r>
      <w:r w:rsidR="002F5D9E" w:rsidRPr="00092151">
        <w:rPr>
          <w:rStyle w:val="affc"/>
        </w:rPr>
        <w:t>МДС</w:t>
      </w:r>
      <w:r w:rsidR="00E539F7" w:rsidRPr="00092151">
        <w:rPr>
          <w:rStyle w:val="affc"/>
        </w:rPr>
        <w:t>.</w:t>
      </w:r>
      <w:r w:rsidR="000E3050" w:rsidRPr="00092151">
        <w:rPr>
          <w:rStyle w:val="affc"/>
        </w:rPr>
        <w:t xml:space="preserve"> </w:t>
      </w:r>
    </w:p>
    <w:p w14:paraId="468B8E31" w14:textId="76F038F4" w:rsidR="00147C5B" w:rsidRPr="00092151" w:rsidRDefault="00C00AD2" w:rsidP="003350DC">
      <w:pPr>
        <w:pStyle w:val="aff4"/>
        <w:numPr>
          <w:ilvl w:val="0"/>
          <w:numId w:val="10"/>
        </w:numPr>
        <w:spacing w:line="360" w:lineRule="auto"/>
        <w:rPr>
          <w:b/>
          <w:sz w:val="24"/>
          <w:szCs w:val="24"/>
        </w:rPr>
      </w:pPr>
      <w:r w:rsidRPr="00092151">
        <w:rPr>
          <w:b/>
          <w:sz w:val="24"/>
          <w:szCs w:val="24"/>
        </w:rPr>
        <w:t xml:space="preserve">Рекомендуется </w:t>
      </w:r>
      <w:r w:rsidRPr="00092151">
        <w:rPr>
          <w:sz w:val="24"/>
          <w:szCs w:val="24"/>
        </w:rPr>
        <w:t>всем пациентам</w:t>
      </w:r>
      <w:r w:rsidR="00031607" w:rsidRPr="00092151">
        <w:rPr>
          <w:sz w:val="24"/>
          <w:szCs w:val="24"/>
        </w:rPr>
        <w:t xml:space="preserve"> </w:t>
      </w:r>
      <w:r w:rsidR="00FA2AE2" w:rsidRPr="00092151">
        <w:rPr>
          <w:sz w:val="24"/>
          <w:szCs w:val="24"/>
        </w:rPr>
        <w:t>при подозрении на АА</w:t>
      </w:r>
      <w:r w:rsidR="00B97284" w:rsidRPr="00092151">
        <w:rPr>
          <w:sz w:val="24"/>
          <w:szCs w:val="24"/>
        </w:rPr>
        <w:t>, а также всем пациентам с выявленной АА каждые 6-12 мес.</w:t>
      </w:r>
      <w:r w:rsidR="004104D1" w:rsidRPr="00092151">
        <w:rPr>
          <w:sz w:val="24"/>
          <w:szCs w:val="24"/>
        </w:rPr>
        <w:t xml:space="preserve"> проводить и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w:t>
      </w:r>
      <w:r w:rsidR="002135E1" w:rsidRPr="00092151">
        <w:rPr>
          <w:sz w:val="24"/>
          <w:szCs w:val="24"/>
        </w:rPr>
        <w:t>)</w:t>
      </w:r>
      <w:r w:rsidR="00147C5B" w:rsidRPr="00092151">
        <w:rPr>
          <w:sz w:val="24"/>
          <w:szCs w:val="24"/>
        </w:rPr>
        <w:t xml:space="preserve"> с целью выявления ПНГ-клона</w:t>
      </w:r>
      <w:r w:rsidR="002135E1" w:rsidRPr="00092151">
        <w:rPr>
          <w:sz w:val="24"/>
          <w:szCs w:val="24"/>
        </w:rPr>
        <w:t>; определение активности лактатдегидрогеназы в крови с целью оценки клинико-лабораторных признаков гемолиза</w:t>
      </w:r>
      <w:r w:rsidR="00147C5B" w:rsidRPr="00092151">
        <w:rPr>
          <w:sz w:val="24"/>
          <w:szCs w:val="24"/>
        </w:rPr>
        <w:t xml:space="preserve"> </w:t>
      </w:r>
      <w:r w:rsidR="00147C5B" w:rsidRPr="00092151">
        <w:rPr>
          <w:rFonts w:eastAsia="Times New Roman" w:cs="Times New Roman"/>
          <w:sz w:val="24"/>
          <w:szCs w:val="24"/>
          <w:lang w:eastAsia="ru-RU"/>
        </w:rPr>
        <w:fldChar w:fldCharType="begin" w:fldLock="1"/>
      </w:r>
      <w:r w:rsidR="00DC1619" w:rsidRPr="00092151">
        <w:rPr>
          <w:sz w:val="24"/>
          <w:szCs w:val="24"/>
        </w:rPr>
        <w:instrText>ADDIN CSL_CITATION {"citationItems":[{"id":"ITEM-1","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1","issue":"4","issued":{"date-parts":[["2010","7"]]},"page":"211-230","publisher":"Wiley-Liss Inc.","title":"Guidelines for the diagnosis and monitoring of paroxysmal nocturnal hemoglobinuria and related disorders by flow cytometry","type":"article-journal","volume":"78"},"uris":["http://www.mendeley.com/documents/?uuid=746933bf-2d98-4aa1-ae4f-dca07ee013d1","http://www.mendeley.com/documents/?uuid=fbf36cdb-12a0-4912-b60d-6a539cfb08d4"]},{"id":"ITEM-2","itemData":{"DOI":"10.1182/blood-2016-01-636381","ISBN":"0006-4971","ISSN":"15280020","PMID":"27121470","abstract":"Clonal hematopoiesis (CH) in aplastic anemia (AA) has been closely linked to the evolution of late clonal disorders, including paroxysmal nocturnal hemoglobinuria (PNH) and myelodysplastic syndromes (MDS)/acute myeloid leukemia (AML), even after successful immunosuppressive therapy (IST). With the advent of high-throughput sequencing of recent years, the molecular aspect of CH in AA has been clarified by comprehensive detection of somatic mutations that drive clonal evolution. Genetic abnormalities are found in ~50% of the patients with AA and, except for PIGA mutations and copy neutral loss-of-heterozygosity in 6p (6pUPD), most frequently represented by mutations involving genes commonly mutated in myeloid malignancies, including DNMT3A, ASXL1, and BCOR/BCORL1 Mutations exhibit distinct chronological profiles and clinical impacts. BCOR/BCORL1 and PIGA mutations tend to disappear or show stable clone size and predict significantly better response to IST and clinical outcome, compared to mutations in DNMT3A, ASXL1, and other genes, which are likely to increase their clone size and associated with a faster progression to MDS/AML and predict an unfavorable survival. High frequency of 6pUPD and overrepresentation of PIGA and BCOR/BCORL1 mutations are unique to AA, suggesting the role of autoimmunity in clonal selection. By contrast, DNMT3A and ASXL1 mutations, also commonly seen in CH in the general population, indicating a close link to CH in the aged bone marrow, in terms of the mechanism for selection. Detection and close monitoring of somatic mutations/evolution may help prediction and diagnosis of clonal evolution of MDS/AML and better management of patients with AA.","author":[{"dropping-particle":"","family":"Ogawa","given":"Seishi","non-dropping-particle":"","parse-names":false,"suffix":""}],"container-title":"Blood","id":"ITEM-2","issue":"3","issued":{"date-parts":[["2016"]]},"page":"337-347","title":"Clonal hematopoiesis in acquired aplastic anemia","type":"article","volume":"128"},"uris":["http://www.mendeley.com/documents/?uuid=59d0d9bb-2efe-3dca-81aa-50d3af451dce","http://www.mendeley.com/documents/?uuid=03353e0e-d890-4559-8e42-00e33eeb7c88"]},{"id":"ITEM-3","itemData":{"DOI":"10.1182/asheducation-2016.1.208","ISSN":"1520-4383 (Electronic)","PMID":"27913482","abstract":"Once suspected, the diagnosis of paroxysmal nocturnal hemoglobinuria (PNH) is straightforward when flow cytometric analysis of the peripheral blood reveals a population of glycosyl phosphatidylinositol anchor protein-deficient cells. But PNH is clinically heterogeneous, with some patients having a disease process characterized by florid intravascular, complement-mediated hemolysis, whereas in others, bone marrow failure dominates the clinical picture with modest or even no evidence of hemolysis observed. The clinical heterogeneity is due to the close, though incompletely understood, relationship between PNH and immune-mediated bone marrow failure, and that PNH is an acquired, nonmalignant clonal disease of the hematopoietic stem cells. Bone marrow failure complicates management of PNH because compromised erythropoiesis contributes, to a greater or lesser degree, to the anemia; in addition, the extent to which the mutant stem cell clone expands in an individual patient determines the magnitude of the hemolytic component of the disease. An understanding of the unique pathobiology of PNH in relationship both to complement physiology and immune-mediated bone marrow failure provides the basis for a systematic approach to management.","author":[{"dropping-particle":"","family":"Parker","given":"Charles J","non-dropping-particle":"","parse-names":false,"suffix":""}],"container-title":"Hematology","id":"ITEM-3","issue":"1","issued":{"date-parts":[["2016","12"]]},"language":"eng","page":"208-216","publisher-place":"United States","title":"Update on the diagnosis and management of paroxysmal nocturnal hemoglobinuria.","type":"article-journal","volume":"2016"},"uris":["http://www.mendeley.com/documents/?uuid=72471ecf-7e0b-44f2-bc1e-26a93590b317","http://www.mendeley.com/documents/?uuid=7f4a7392-ed55-404b-aad5-8ab9d5b8f112"]},{"id":"ITEM-4","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4","issued":{"date-parts":[["2014"]]},"page":"20-28","title":"Национальные рекомендации по диагностике и лечениюпроксизмальной ночной гемоглобинурии","type":"article-journal","volume":"2"},"uris":["http://www.mendeley.com/documents/?uuid=896a92c4-141c-4a8e-bf24-ff99c1767f35","http://www.mendeley.com/documents/?uuid=a2c321ea-848d-4b11-bf3b-a77f80f38ecb"]}],"mendeley":{"formattedCitation":"[10,31–33]","plainTextFormattedCitation":"[10,31–33]","previouslyFormattedCitation":"[10,31–33]"},"properties":{"noteIndex":0},"schema":"https://github.com/citation-style-language/schema/raw/master/csl-citation.json"}</w:instrText>
      </w:r>
      <w:r w:rsidR="00147C5B" w:rsidRPr="00092151">
        <w:rPr>
          <w:rFonts w:eastAsia="Times New Roman" w:cs="Times New Roman"/>
          <w:sz w:val="24"/>
          <w:szCs w:val="24"/>
          <w:lang w:eastAsia="ru-RU"/>
        </w:rPr>
        <w:fldChar w:fldCharType="separate"/>
      </w:r>
      <w:r w:rsidR="00A1418A" w:rsidRPr="00092151">
        <w:rPr>
          <w:noProof/>
          <w:sz w:val="24"/>
          <w:szCs w:val="24"/>
        </w:rPr>
        <w:t>[10,31–33]</w:t>
      </w:r>
      <w:r w:rsidR="00147C5B" w:rsidRPr="00092151">
        <w:rPr>
          <w:rFonts w:eastAsia="Times New Roman" w:cs="Times New Roman"/>
          <w:sz w:val="24"/>
          <w:szCs w:val="24"/>
          <w:lang w:eastAsia="ru-RU"/>
        </w:rPr>
        <w:fldChar w:fldCharType="end"/>
      </w:r>
      <w:r w:rsidR="00147C5B" w:rsidRPr="00092151">
        <w:rPr>
          <w:sz w:val="24"/>
          <w:szCs w:val="24"/>
        </w:rPr>
        <w:t>.</w:t>
      </w:r>
    </w:p>
    <w:p w14:paraId="5031F8D7" w14:textId="77777777" w:rsidR="00C00AD2" w:rsidRPr="00092151" w:rsidRDefault="00C00AD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FA2AE2" w:rsidRPr="00092151">
        <w:rPr>
          <w:b/>
        </w:rPr>
        <w:t>С</w:t>
      </w:r>
      <w:r w:rsidRPr="00092151">
        <w:rPr>
          <w:b/>
        </w:rPr>
        <w:t xml:space="preserve"> (уровень достоверности доказательств</w:t>
      </w:r>
      <w:r w:rsidR="00FA2AE2" w:rsidRPr="00092151">
        <w:rPr>
          <w:b/>
        </w:rPr>
        <w:t xml:space="preserve"> 5</w:t>
      </w:r>
      <w:r w:rsidRPr="00092151">
        <w:rPr>
          <w:b/>
        </w:rPr>
        <w:t>)</w:t>
      </w:r>
    </w:p>
    <w:p w14:paraId="28243EED" w14:textId="77777777" w:rsidR="00D23199" w:rsidRPr="00092151" w:rsidRDefault="00031607" w:rsidP="003350DC">
      <w:pPr>
        <w:pStyle w:val="afd"/>
        <w:spacing w:beforeAutospacing="0" w:afterAutospacing="0" w:line="360" w:lineRule="auto"/>
        <w:ind w:firstLine="709"/>
        <w:contextualSpacing/>
      </w:pPr>
      <w:r w:rsidRPr="00092151">
        <w:rPr>
          <w:rStyle w:val="affb"/>
        </w:rPr>
        <w:t>Комментарии:</w:t>
      </w:r>
      <w:r w:rsidRPr="00092151">
        <w:rPr>
          <w:rStyle w:val="affc"/>
        </w:rPr>
        <w:t xml:space="preserve"> </w:t>
      </w:r>
      <w:r w:rsidR="009F48F8" w:rsidRPr="00092151">
        <w:rPr>
          <w:rStyle w:val="affc"/>
        </w:rPr>
        <w:t xml:space="preserve">выявление </w:t>
      </w:r>
      <w:r w:rsidRPr="00092151">
        <w:rPr>
          <w:rStyle w:val="affc"/>
        </w:rPr>
        <w:t>ПНГ-клона вне зависимости от процентного содержани</w:t>
      </w:r>
      <w:r w:rsidR="004D571C" w:rsidRPr="00092151">
        <w:rPr>
          <w:rStyle w:val="affc"/>
        </w:rPr>
        <w:t>я</w:t>
      </w:r>
      <w:r w:rsidR="00AF6C24" w:rsidRPr="00092151">
        <w:rPr>
          <w:rStyle w:val="affc"/>
        </w:rPr>
        <w:t xml:space="preserve"> </w:t>
      </w:r>
      <w:r w:rsidRPr="00092151">
        <w:rPr>
          <w:rStyle w:val="affc"/>
        </w:rPr>
        <w:t xml:space="preserve">ГФИ-дефектных клеток среди гранулоцитов, эритроцитов и моноцитов не исключает диагноз АА. </w:t>
      </w:r>
    </w:p>
    <w:p w14:paraId="118ED661" w14:textId="77777777" w:rsidR="00D62EDF" w:rsidRPr="00092151" w:rsidRDefault="00C00AD2" w:rsidP="003350DC">
      <w:pPr>
        <w:pStyle w:val="afd"/>
        <w:numPr>
          <w:ilvl w:val="0"/>
          <w:numId w:val="10"/>
        </w:numPr>
        <w:spacing w:beforeAutospacing="0" w:afterAutospacing="0" w:line="360" w:lineRule="auto"/>
        <w:ind w:left="0" w:firstLine="709"/>
        <w:contextualSpacing/>
        <w:rPr>
          <w:b/>
        </w:rPr>
      </w:pPr>
      <w:r w:rsidRPr="00092151">
        <w:rPr>
          <w:b/>
        </w:rPr>
        <w:t>Рекомендуется</w:t>
      </w:r>
      <w:r w:rsidRPr="00092151">
        <w:t xml:space="preserve"> всем пациентам</w:t>
      </w:r>
      <w:r w:rsidR="00FA2AE2" w:rsidRPr="00092151">
        <w:t xml:space="preserve"> при диагностике АА</w:t>
      </w:r>
      <w:r w:rsidR="00031607" w:rsidRPr="00092151">
        <w:t xml:space="preserve"> проведение</w:t>
      </w:r>
      <w:r w:rsidR="004C36F5" w:rsidRPr="00092151">
        <w:t xml:space="preserve"> прямого антиглобулинового теста (прямой пробы Кумбса)</w:t>
      </w:r>
      <w:r w:rsidR="00031607" w:rsidRPr="00092151">
        <w:t xml:space="preserve"> </w:t>
      </w:r>
      <w:r w:rsidR="00C11619" w:rsidRPr="00092151">
        <w:t>для исключения аутоиммунн</w:t>
      </w:r>
      <w:r w:rsidR="00AB2CF1" w:rsidRPr="00092151">
        <w:t>ой гемолитической анемии</w:t>
      </w:r>
      <w:r w:rsidR="00A43B51" w:rsidRPr="00092151">
        <w:t xml:space="preserve"> </w:t>
      </w:r>
      <w:r w:rsidR="00AB2CF1" w:rsidRPr="00092151">
        <w:fldChar w:fldCharType="begin" w:fldLock="1"/>
      </w:r>
      <w:r w:rsidR="003115E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rsidRPr="00092151">
        <w:fldChar w:fldCharType="separate"/>
      </w:r>
      <w:r w:rsidR="00083277" w:rsidRPr="00092151">
        <w:rPr>
          <w:noProof/>
        </w:rPr>
        <w:t>[12]</w:t>
      </w:r>
      <w:r w:rsidR="00AB2CF1" w:rsidRPr="00092151">
        <w:fldChar w:fldCharType="end"/>
      </w:r>
      <w:r w:rsidR="003B414C" w:rsidRPr="00092151">
        <w:t>.</w:t>
      </w:r>
      <w:r w:rsidR="005460EF" w:rsidRPr="00092151">
        <w:t xml:space="preserve"> </w:t>
      </w:r>
    </w:p>
    <w:p w14:paraId="2FC2F745" w14:textId="77777777" w:rsidR="00F140D0" w:rsidRPr="00092151" w:rsidRDefault="00BD3716" w:rsidP="003350DC">
      <w:pPr>
        <w:pStyle w:val="afd"/>
        <w:spacing w:beforeAutospacing="0" w:afterAutospacing="0" w:line="360" w:lineRule="auto"/>
        <w:contextualSpacing/>
        <w:rPr>
          <w:b/>
        </w:rPr>
      </w:pPr>
      <w:r w:rsidRPr="00092151">
        <w:rPr>
          <w:b/>
        </w:rPr>
        <w:t xml:space="preserve">      </w:t>
      </w:r>
      <w:r w:rsidR="00C00AD2" w:rsidRPr="00092151">
        <w:rPr>
          <w:b/>
        </w:rPr>
        <w:t xml:space="preserve">Уровень убедительности рекомендаций </w:t>
      </w:r>
      <w:r w:rsidR="00FA2AE2" w:rsidRPr="00092151">
        <w:rPr>
          <w:b/>
        </w:rPr>
        <w:t>С</w:t>
      </w:r>
      <w:r w:rsidR="00C00AD2" w:rsidRPr="00092151">
        <w:rPr>
          <w:b/>
        </w:rPr>
        <w:t xml:space="preserve"> (уровень достоверности доказательств </w:t>
      </w:r>
      <w:r w:rsidR="00FA2AE2" w:rsidRPr="00092151">
        <w:rPr>
          <w:b/>
        </w:rPr>
        <w:t>5</w:t>
      </w:r>
      <w:r w:rsidR="00477355" w:rsidRPr="00092151">
        <w:rPr>
          <w:b/>
        </w:rPr>
        <w:t>)</w:t>
      </w:r>
    </w:p>
    <w:p w14:paraId="6594D619" w14:textId="77777777" w:rsidR="00D62EDF" w:rsidRPr="00092151" w:rsidRDefault="00BD3716" w:rsidP="003350DC">
      <w:pPr>
        <w:pStyle w:val="afd"/>
        <w:spacing w:beforeAutospacing="0" w:afterAutospacing="0" w:line="360" w:lineRule="auto"/>
        <w:contextualSpacing/>
        <w:rPr>
          <w:rStyle w:val="affc"/>
        </w:rPr>
      </w:pPr>
      <w:r w:rsidRPr="00092151">
        <w:rPr>
          <w:rStyle w:val="affb"/>
        </w:rPr>
        <w:t xml:space="preserve">        </w:t>
      </w:r>
      <w:r w:rsidR="00031607" w:rsidRPr="00092151">
        <w:rPr>
          <w:rStyle w:val="affb"/>
        </w:rPr>
        <w:t xml:space="preserve">Комментарии: </w:t>
      </w:r>
      <w:r w:rsidR="00031607" w:rsidRPr="00092151">
        <w:rPr>
          <w:rStyle w:val="affc"/>
        </w:rPr>
        <w:t>наличие положительной пробы сомнительно для диагноза АА</w:t>
      </w:r>
      <w:r w:rsidR="005460EF" w:rsidRPr="00092151">
        <w:rPr>
          <w:rStyle w:val="affc"/>
        </w:rPr>
        <w:t xml:space="preserve">. </w:t>
      </w:r>
    </w:p>
    <w:p w14:paraId="19E67A97" w14:textId="1A2CD3B4" w:rsidR="00477355" w:rsidRPr="00092151" w:rsidRDefault="005D3723" w:rsidP="003350DC">
      <w:pPr>
        <w:pStyle w:val="afd"/>
        <w:numPr>
          <w:ilvl w:val="0"/>
          <w:numId w:val="10"/>
        </w:numPr>
        <w:spacing w:beforeAutospacing="0" w:afterAutospacing="0" w:line="360" w:lineRule="auto"/>
        <w:contextualSpacing/>
      </w:pPr>
      <w:r w:rsidRPr="00092151">
        <w:rPr>
          <w:b/>
        </w:rPr>
        <w:t>Рекомендуется</w:t>
      </w:r>
      <w:r w:rsidRPr="00092151">
        <w:t xml:space="preserve"> всем пациента</w:t>
      </w:r>
      <w:r w:rsidR="00847319" w:rsidRPr="00092151">
        <w:t>м при диагностике АА</w:t>
      </w:r>
      <w:r w:rsidR="006A5BCA" w:rsidRPr="00092151">
        <w:t xml:space="preserve">, а также всем пациентам с установленной АА 1 раз в </w:t>
      </w:r>
      <w:r w:rsidR="00D62EDF" w:rsidRPr="00092151">
        <w:t xml:space="preserve">2-4 </w:t>
      </w:r>
      <w:r w:rsidR="006A5BCA" w:rsidRPr="00092151">
        <w:t>недел</w:t>
      </w:r>
      <w:r w:rsidR="00D62EDF" w:rsidRPr="00092151">
        <w:t>и</w:t>
      </w:r>
      <w:r w:rsidR="006A5BCA" w:rsidRPr="00092151">
        <w:t xml:space="preserve"> до достижения ответа, в дальнейшем – 1 раз в месяц:</w:t>
      </w:r>
      <w:r w:rsidR="00031607" w:rsidRPr="00092151">
        <w:t xml:space="preserve"> проведение общего </w:t>
      </w:r>
      <w:r w:rsidR="003B6519">
        <w:t xml:space="preserve">(клинического) </w:t>
      </w:r>
      <w:r w:rsidR="00031607" w:rsidRPr="00092151">
        <w:t>анализа мочи</w:t>
      </w:r>
      <w:r w:rsidR="00A43B51" w:rsidRPr="00092151">
        <w:t xml:space="preserve"> </w:t>
      </w:r>
      <w:r w:rsidRPr="00092151">
        <w:t xml:space="preserve">для </w:t>
      </w:r>
      <w:r w:rsidR="00AB2CF1" w:rsidRPr="00092151">
        <w:t>выявления</w:t>
      </w:r>
      <w:r w:rsidRPr="00092151">
        <w:t xml:space="preserve"> сопутствующей патологии</w:t>
      </w:r>
      <w:r w:rsidR="00D62EDF" w:rsidRPr="00092151">
        <w:t xml:space="preserve"> и оценки токсичности терапии</w:t>
      </w:r>
      <w:r w:rsidR="00C11619" w:rsidRPr="00092151">
        <w:t xml:space="preserve"> </w:t>
      </w:r>
      <w:r w:rsidR="00AB2CF1"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rsidRPr="00092151">
        <w:fldChar w:fldCharType="separate"/>
      </w:r>
      <w:r w:rsidR="0012563C" w:rsidRPr="00092151">
        <w:rPr>
          <w:noProof/>
        </w:rPr>
        <w:t>[12]</w:t>
      </w:r>
      <w:r w:rsidR="00AB2CF1" w:rsidRPr="00092151">
        <w:fldChar w:fldCharType="end"/>
      </w:r>
      <w:r w:rsidRPr="00092151">
        <w:t>.</w:t>
      </w:r>
      <w:r w:rsidR="005460EF" w:rsidRPr="00092151">
        <w:t xml:space="preserve"> </w:t>
      </w:r>
    </w:p>
    <w:p w14:paraId="39F9AFD9" w14:textId="77777777" w:rsidR="00C00AD2" w:rsidRPr="00092151" w:rsidRDefault="00C00AD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FA2AE2" w:rsidRPr="00092151">
        <w:rPr>
          <w:b/>
        </w:rPr>
        <w:t>С</w:t>
      </w:r>
      <w:r w:rsidRPr="00092151">
        <w:rPr>
          <w:b/>
        </w:rPr>
        <w:t xml:space="preserve"> (уровень достоверности доказательств </w:t>
      </w:r>
      <w:r w:rsidR="00FA2AE2" w:rsidRPr="00092151">
        <w:rPr>
          <w:b/>
        </w:rPr>
        <w:t>5</w:t>
      </w:r>
      <w:r w:rsidRPr="00092151">
        <w:rPr>
          <w:b/>
        </w:rPr>
        <w:t>)</w:t>
      </w:r>
    </w:p>
    <w:p w14:paraId="3ADBEC21" w14:textId="02945096" w:rsidR="00960461" w:rsidRPr="00092151" w:rsidRDefault="00C00AD2" w:rsidP="003350DC">
      <w:pPr>
        <w:pStyle w:val="afd"/>
        <w:numPr>
          <w:ilvl w:val="0"/>
          <w:numId w:val="10"/>
        </w:numPr>
        <w:spacing w:beforeAutospacing="0" w:afterAutospacing="0" w:line="360" w:lineRule="auto"/>
        <w:ind w:left="714" w:hanging="357"/>
        <w:contextualSpacing/>
      </w:pPr>
      <w:r w:rsidRPr="00092151">
        <w:rPr>
          <w:b/>
        </w:rPr>
        <w:t>Рекомендуется</w:t>
      </w:r>
      <w:r w:rsidRPr="00092151">
        <w:t xml:space="preserve"> всем пациентам</w:t>
      </w:r>
      <w:r w:rsidR="001C766E" w:rsidRPr="00092151">
        <w:t xml:space="preserve"> при диагностике АА</w:t>
      </w:r>
      <w:r w:rsidR="007475AD" w:rsidRPr="00092151">
        <w:t xml:space="preserve"> </w:t>
      </w:r>
      <w:r w:rsidR="00BD3716" w:rsidRPr="00092151">
        <w:t>обследование на сифилис, В</w:t>
      </w:r>
      <w:r w:rsidR="005143EC" w:rsidRPr="00092151">
        <w:t xml:space="preserve">ИЧ, вирусные гепатиты, </w:t>
      </w:r>
      <w:r w:rsidR="00BD3716" w:rsidRPr="00092151">
        <w:t>гер</w:t>
      </w:r>
      <w:r w:rsidR="005143EC" w:rsidRPr="00092151">
        <w:t>пес-вирусы</w:t>
      </w:r>
      <w:r w:rsidR="008E2004" w:rsidRPr="00092151">
        <w:t xml:space="preserve"> для исключения сопутствующей патологии или осложнений </w:t>
      </w:r>
      <w:r w:rsidR="008E2004" w:rsidRPr="00092151">
        <w:fldChar w:fldCharType="begin" w:fldLock="1"/>
      </w:r>
      <w:r w:rsidR="00DC1619"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56/NEJM199704103361504","author":[{"dropping-particle":"","family":"Brown","given":"K E","non-dropping-particle":"","parse-names":false,"suffix":""},{"dropping-particle":"","family":"Tisdale","given":"J","non-dropping-particle":"","parse-names":false,"suffix":""},{"dropping-particle":"","family":"Barrett","given":"A J","non-dropping-particle":"","parse-names":false,"suffix":""},{"dropping-particle":"","family":"Dunbar","given":"C E","non-dropping-particle":"","parse-names":false,"suffix":""},{"dropping-particle":"","family":"Young","given":"N S","non-dropping-particle":"","parse-names":false,"suffix":""}],"container-title":"New England Journal of Medicine","id":"ITEM-2","issue":"15","issued":{"date-parts":[["1997"]]},"page":"1059-1064","title":"Hepatitis-associated aplastic anemia","type":"article-journal","volume":"336"},"uris":["http://www.mendeley.com/documents/?uuid=2cf5344f-07cd-4a93-97e3-82e49ffd8065","http://www.mendeley.com/documents/?uuid=f2dd4e57-3bd5-4f06-b440-02319d2ba819"]}],"mendeley":{"formattedCitation":"[12,34]","plainTextFormattedCitation":"[12,34]","previouslyFormattedCitation":"[12,34]"},"properties":{"noteIndex":0},"schema":"https://github.com/citation-style-language/schema/raw/master/csl-citation.json"}</w:instrText>
      </w:r>
      <w:r w:rsidR="008E2004" w:rsidRPr="00092151">
        <w:fldChar w:fldCharType="separate"/>
      </w:r>
      <w:r w:rsidR="00A1418A" w:rsidRPr="00092151">
        <w:rPr>
          <w:noProof/>
        </w:rPr>
        <w:t>[12,34]</w:t>
      </w:r>
      <w:r w:rsidR="008E2004" w:rsidRPr="00092151">
        <w:fldChar w:fldCharType="end"/>
      </w:r>
      <w:r w:rsidR="005143EC" w:rsidRPr="00092151">
        <w:t xml:space="preserve">: </w:t>
      </w:r>
    </w:p>
    <w:p w14:paraId="21FE6EBA" w14:textId="2CC55DBF" w:rsidR="00960461" w:rsidRPr="00092151" w:rsidRDefault="00960461" w:rsidP="003350DC">
      <w:pPr>
        <w:pStyle w:val="afe"/>
        <w:numPr>
          <w:ilvl w:val="1"/>
          <w:numId w:val="7"/>
        </w:numPr>
      </w:pPr>
      <w:r w:rsidRPr="00092151">
        <w:t>Определение антител к бледной трепонеме (</w:t>
      </w:r>
      <w:r w:rsidRPr="00092151">
        <w:rPr>
          <w:i/>
          <w:iCs/>
        </w:rPr>
        <w:t>Treponema pallidum</w:t>
      </w:r>
      <w:r w:rsidRPr="00092151">
        <w:t>) иммуноферментным методом (ИФА) в крови</w:t>
      </w:r>
      <w:r w:rsidRPr="00092151">
        <w:rPr>
          <w:color w:val="000000" w:themeColor="text1"/>
          <w:szCs w:val="24"/>
        </w:rPr>
        <w:t xml:space="preserve">) или </w:t>
      </w:r>
      <w:r w:rsidR="00A82CEF" w:rsidRPr="00092151">
        <w:t>о</w:t>
      </w:r>
      <w:r w:rsidRPr="00092151">
        <w:t>пределение антител к бледной трепонеме (</w:t>
      </w:r>
      <w:r w:rsidRPr="00092151">
        <w:rPr>
          <w:i/>
          <w:iCs/>
        </w:rPr>
        <w:t>Treponema pallidum</w:t>
      </w:r>
      <w:r w:rsidRPr="00092151">
        <w:t xml:space="preserve">) в нетрепонемных тестах (RPR, </w:t>
      </w:r>
      <w:r w:rsidRPr="00092151">
        <w:lastRenderedPageBreak/>
        <w:t>РМП) (качественное и полуколичественное исследование) в сыворотке крови</w:t>
      </w:r>
      <w:r w:rsidRPr="00092151">
        <w:rPr>
          <w:color w:val="000000" w:themeColor="text1"/>
          <w:szCs w:val="24"/>
        </w:rPr>
        <w:t>;</w:t>
      </w:r>
      <w:r w:rsidRPr="00092151">
        <w:rPr>
          <w:szCs w:val="24"/>
        </w:rPr>
        <w:t xml:space="preserve"> </w:t>
      </w:r>
    </w:p>
    <w:p w14:paraId="38EAAD03" w14:textId="77777777" w:rsidR="00960461" w:rsidRPr="00092151" w:rsidRDefault="00960461" w:rsidP="003350DC">
      <w:pPr>
        <w:pStyle w:val="afe"/>
        <w:numPr>
          <w:ilvl w:val="1"/>
          <w:numId w:val="7"/>
        </w:numPr>
      </w:pPr>
      <w:r w:rsidRPr="00092151">
        <w:t>Определение антител классов M, G (IgM, IgG) к вирусу иммунодефицита человека ВИЧ-1 (</w:t>
      </w:r>
      <w:r w:rsidRPr="00092151">
        <w:rPr>
          <w:i/>
          <w:iCs/>
        </w:rPr>
        <w:t>Human immunodeficiency virus HIV 1</w:t>
      </w:r>
      <w:r w:rsidR="00A82CEF" w:rsidRPr="00092151">
        <w:t>) в крови; о</w:t>
      </w:r>
      <w:r w:rsidRPr="00092151">
        <w:t>пределение антител классов M, G (IgM, IgG) к вирусу иммунодефицита человека ВИЧ-2 (</w:t>
      </w:r>
      <w:r w:rsidRPr="00092151">
        <w:rPr>
          <w:i/>
          <w:iCs/>
        </w:rPr>
        <w:t>Human immunodeficiency virus HIV 2</w:t>
      </w:r>
      <w:r w:rsidRPr="00092151">
        <w:t>) в крови</w:t>
      </w:r>
      <w:r w:rsidRPr="00092151">
        <w:rPr>
          <w:color w:val="000000" w:themeColor="text1"/>
          <w:szCs w:val="24"/>
        </w:rPr>
        <w:t>;</w:t>
      </w:r>
    </w:p>
    <w:p w14:paraId="1DFC24F5" w14:textId="77777777" w:rsidR="00A82CEF" w:rsidRPr="00092151" w:rsidRDefault="00960461" w:rsidP="003350DC">
      <w:pPr>
        <w:pStyle w:val="afe"/>
        <w:numPr>
          <w:ilvl w:val="1"/>
          <w:numId w:val="7"/>
        </w:numPr>
      </w:pPr>
      <w:r w:rsidRPr="00092151">
        <w:t>Определение антигена (HbsAg) вируса гепатита B (</w:t>
      </w:r>
      <w:r w:rsidRPr="00092151">
        <w:rPr>
          <w:i/>
          <w:iCs/>
        </w:rPr>
        <w:t>Hepatitis B virus</w:t>
      </w:r>
      <w:r w:rsidRPr="00092151">
        <w:t xml:space="preserve">) в крови и </w:t>
      </w:r>
      <w:r w:rsidR="00A82CEF" w:rsidRPr="00092151">
        <w:t>определение антител к вирусу гепатита C (Hepatitis C virus) в крови;</w:t>
      </w:r>
    </w:p>
    <w:p w14:paraId="6D228ED0" w14:textId="77777777" w:rsidR="00477355" w:rsidRPr="00092151" w:rsidRDefault="00B87A26" w:rsidP="003350DC">
      <w:pPr>
        <w:pStyle w:val="afe"/>
        <w:numPr>
          <w:ilvl w:val="1"/>
          <w:numId w:val="7"/>
        </w:numPr>
        <w:ind w:left="1434" w:hanging="357"/>
      </w:pPr>
      <w:r w:rsidRPr="00092151">
        <w:t xml:space="preserve"> Определение антител к вирусу простого герпеса (</w:t>
      </w:r>
      <w:r w:rsidR="00A82CEF" w:rsidRPr="00092151">
        <w:t>Herpes simplex virus) в крови; о</w:t>
      </w:r>
      <w:r w:rsidR="007475AD" w:rsidRPr="00092151">
        <w:t>пределение антител к вирусу герпеса человека 6 типа (Herpes-virus 6) в крови</w:t>
      </w:r>
      <w:r w:rsidR="007F478E" w:rsidRPr="00092151">
        <w:t xml:space="preserve">; </w:t>
      </w:r>
      <w:r w:rsidR="00A82CEF" w:rsidRPr="00092151">
        <w:t>о</w:t>
      </w:r>
      <w:r w:rsidRPr="00092151">
        <w:t>пределение антител классов M, G (IgM, IgG) к вирусу Эпштейна-Барра (</w:t>
      </w:r>
      <w:r w:rsidR="00A82CEF" w:rsidRPr="00092151">
        <w:t>Epstein - Barr virus) в крови; о</w:t>
      </w:r>
      <w:r w:rsidRPr="00092151">
        <w:t>пределение антител классов M, G (IgM, IgG) к цитомегалов</w:t>
      </w:r>
      <w:r w:rsidR="00A82CEF" w:rsidRPr="00092151">
        <w:t>ирусу (Cytomegalovirus) в крови.</w:t>
      </w:r>
    </w:p>
    <w:p w14:paraId="61CDAA29" w14:textId="77777777" w:rsidR="00C00AD2" w:rsidRPr="00092151" w:rsidRDefault="00C00AD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906236" w:rsidRPr="00092151">
        <w:rPr>
          <w:b/>
        </w:rPr>
        <w:t>С</w:t>
      </w:r>
      <w:r w:rsidRPr="00092151">
        <w:rPr>
          <w:b/>
        </w:rPr>
        <w:t xml:space="preserve"> (урове</w:t>
      </w:r>
      <w:r w:rsidR="002B5693" w:rsidRPr="00092151">
        <w:rPr>
          <w:b/>
        </w:rPr>
        <w:t xml:space="preserve">нь достоверности доказательств </w:t>
      </w:r>
      <w:r w:rsidR="00906236" w:rsidRPr="00092151">
        <w:rPr>
          <w:b/>
        </w:rPr>
        <w:t>5</w:t>
      </w:r>
      <w:r w:rsidRPr="00092151">
        <w:rPr>
          <w:b/>
        </w:rPr>
        <w:t>)</w:t>
      </w:r>
    </w:p>
    <w:p w14:paraId="2A05D69D" w14:textId="34118DE0" w:rsidR="00477355" w:rsidRPr="00092151" w:rsidRDefault="00C00AD2" w:rsidP="003350DC">
      <w:pPr>
        <w:pStyle w:val="afd"/>
        <w:numPr>
          <w:ilvl w:val="0"/>
          <w:numId w:val="7"/>
        </w:numPr>
        <w:spacing w:beforeAutospacing="0" w:afterAutospacing="0" w:line="360" w:lineRule="auto"/>
        <w:contextualSpacing/>
      </w:pPr>
      <w:r w:rsidRPr="00092151">
        <w:rPr>
          <w:b/>
        </w:rPr>
        <w:t>Рекомендуется</w:t>
      </w:r>
      <w:r w:rsidRPr="00092151">
        <w:t xml:space="preserve"> пациентам</w:t>
      </w:r>
      <w:r w:rsidR="00906236" w:rsidRPr="00092151">
        <w:t xml:space="preserve"> с АА, которым планируется ИСТ, при госпитализации</w:t>
      </w:r>
      <w:r w:rsidR="00CB2EED" w:rsidRPr="00092151">
        <w:t xml:space="preserve"> микробиологическое (культуральное) исследование мочи на бактериальные патогены</w:t>
      </w:r>
      <w:r w:rsidR="00C23116">
        <w:t xml:space="preserve"> с применением автоматизированного посева</w:t>
      </w:r>
      <w:r w:rsidR="003E105E" w:rsidRPr="00092151">
        <w:t xml:space="preserve"> </w:t>
      </w:r>
      <w:r w:rsidR="0070244E"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rsidRPr="00092151">
        <w:fldChar w:fldCharType="separate"/>
      </w:r>
      <w:r w:rsidR="0070244E" w:rsidRPr="00092151">
        <w:rPr>
          <w:noProof/>
        </w:rPr>
        <w:t>[12]</w:t>
      </w:r>
      <w:r w:rsidR="0070244E" w:rsidRPr="00092151">
        <w:fldChar w:fldCharType="end"/>
      </w:r>
      <w:r w:rsidR="00860F2B" w:rsidRPr="00092151">
        <w:t>.</w:t>
      </w:r>
    </w:p>
    <w:p w14:paraId="3D071835" w14:textId="33333A7E" w:rsidR="00477355" w:rsidRPr="00092151" w:rsidRDefault="00C00AD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312C6" w:rsidRPr="00092151">
        <w:rPr>
          <w:b/>
        </w:rPr>
        <w:t xml:space="preserve">С </w:t>
      </w:r>
      <w:r w:rsidRPr="00092151">
        <w:rPr>
          <w:b/>
        </w:rPr>
        <w:t>(урове</w:t>
      </w:r>
      <w:r w:rsidR="002B5693" w:rsidRPr="00092151">
        <w:rPr>
          <w:b/>
        </w:rPr>
        <w:t xml:space="preserve">нь достоверности доказательств </w:t>
      </w:r>
      <w:r w:rsidR="004312C6" w:rsidRPr="00092151">
        <w:rPr>
          <w:b/>
        </w:rPr>
        <w:t>5</w:t>
      </w:r>
      <w:r w:rsidRPr="00092151">
        <w:rPr>
          <w:b/>
        </w:rPr>
        <w:t>)</w:t>
      </w:r>
    </w:p>
    <w:p w14:paraId="5438748E" w14:textId="77777777" w:rsidR="00D23199" w:rsidRPr="00092151" w:rsidRDefault="00031607" w:rsidP="003350DC">
      <w:pPr>
        <w:pStyle w:val="afd"/>
        <w:spacing w:beforeAutospacing="0" w:afterAutospacing="0" w:line="360" w:lineRule="auto"/>
        <w:ind w:firstLine="709"/>
        <w:contextualSpacing/>
        <w:rPr>
          <w:rStyle w:val="affc"/>
        </w:rPr>
      </w:pPr>
      <w:r w:rsidRPr="00092151">
        <w:rPr>
          <w:rStyle w:val="affb"/>
        </w:rPr>
        <w:t>Комментарии:</w:t>
      </w:r>
      <w:r w:rsidRPr="00092151">
        <w:rPr>
          <w:rStyle w:val="affc"/>
          <w:b/>
        </w:rPr>
        <w:t xml:space="preserve"> </w:t>
      </w:r>
      <w:r w:rsidRPr="00092151">
        <w:rPr>
          <w:rStyle w:val="affc"/>
        </w:rPr>
        <w:t xml:space="preserve">определение колонизации кишечника условно патогенными </w:t>
      </w:r>
      <w:r w:rsidR="002B588F" w:rsidRPr="00092151">
        <w:rPr>
          <w:rStyle w:val="affc"/>
        </w:rPr>
        <w:t xml:space="preserve">антибиотикорезистентными </w:t>
      </w:r>
      <w:r w:rsidRPr="00092151">
        <w:rPr>
          <w:rStyle w:val="affc"/>
        </w:rPr>
        <w:t>штаммами бактерий необходимо для подбора адекватной антиб</w:t>
      </w:r>
      <w:r w:rsidR="003C5912" w:rsidRPr="00092151">
        <w:rPr>
          <w:rStyle w:val="affc"/>
        </w:rPr>
        <w:t>актериальной</w:t>
      </w:r>
      <w:r w:rsidRPr="00092151">
        <w:rPr>
          <w:rStyle w:val="affc"/>
        </w:rPr>
        <w:t xml:space="preserve"> терапии, а также возможной антиб</w:t>
      </w:r>
      <w:r w:rsidR="003C5912" w:rsidRPr="00092151">
        <w:rPr>
          <w:rStyle w:val="affc"/>
        </w:rPr>
        <w:t>актериальной</w:t>
      </w:r>
      <w:r w:rsidRPr="00092151">
        <w:rPr>
          <w:rStyle w:val="affc"/>
        </w:rPr>
        <w:t xml:space="preserve"> профилактики</w:t>
      </w:r>
      <w:r w:rsidR="00860F2B" w:rsidRPr="00092151">
        <w:rPr>
          <w:rStyle w:val="affc"/>
        </w:rPr>
        <w:t>.</w:t>
      </w:r>
    </w:p>
    <w:p w14:paraId="14DC5A7C" w14:textId="31D8B5C7" w:rsidR="004C5875" w:rsidRPr="00092151" w:rsidRDefault="004C5875" w:rsidP="003350DC">
      <w:pPr>
        <w:pStyle w:val="afd"/>
        <w:numPr>
          <w:ilvl w:val="0"/>
          <w:numId w:val="7"/>
        </w:numPr>
        <w:spacing w:beforeAutospacing="0" w:afterAutospacing="0" w:line="360" w:lineRule="auto"/>
        <w:contextualSpacing/>
      </w:pPr>
      <w:r w:rsidRPr="00092151">
        <w:rPr>
          <w:b/>
        </w:rPr>
        <w:t>Рекомендуется</w:t>
      </w:r>
      <w:r w:rsidRPr="00092151">
        <w:t xml:space="preserve"> пациентам с АА, которым планируется ИСТ, при госпитализации микробиологическое (культуральное) исследование кала на аэробные и факультативно-анаэробные микроорганизмы </w:t>
      </w:r>
      <w:r w:rsidR="0070244E"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rsidRPr="00092151">
        <w:fldChar w:fldCharType="separate"/>
      </w:r>
      <w:r w:rsidR="0070244E" w:rsidRPr="00092151">
        <w:rPr>
          <w:noProof/>
        </w:rPr>
        <w:t>[12]</w:t>
      </w:r>
      <w:r w:rsidR="0070244E" w:rsidRPr="00092151">
        <w:fldChar w:fldCharType="end"/>
      </w:r>
      <w:r w:rsidRPr="00092151">
        <w:t>.</w:t>
      </w:r>
    </w:p>
    <w:p w14:paraId="6487F3ED" w14:textId="7FACB677" w:rsidR="004C5875" w:rsidRPr="00092151" w:rsidRDefault="004C5875"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312C6" w:rsidRPr="00092151">
        <w:rPr>
          <w:b/>
        </w:rPr>
        <w:t xml:space="preserve">С </w:t>
      </w:r>
      <w:r w:rsidRPr="00092151">
        <w:rPr>
          <w:b/>
        </w:rPr>
        <w:t xml:space="preserve">(уровень достоверности доказательств </w:t>
      </w:r>
      <w:r w:rsidR="004312C6" w:rsidRPr="00092151">
        <w:rPr>
          <w:b/>
        </w:rPr>
        <w:t>5</w:t>
      </w:r>
      <w:r w:rsidRPr="00092151">
        <w:rPr>
          <w:b/>
        </w:rPr>
        <w:t>)</w:t>
      </w:r>
    </w:p>
    <w:p w14:paraId="4EA5C3BB" w14:textId="77777777" w:rsidR="004C5875" w:rsidRPr="00092151" w:rsidRDefault="004C5875" w:rsidP="003350DC">
      <w:pPr>
        <w:pStyle w:val="afd"/>
        <w:spacing w:beforeAutospacing="0" w:afterAutospacing="0" w:line="360" w:lineRule="auto"/>
        <w:ind w:firstLine="709"/>
        <w:contextualSpacing/>
      </w:pPr>
      <w:r w:rsidRPr="00092151">
        <w:rPr>
          <w:rStyle w:val="affb"/>
        </w:rPr>
        <w:t>Комментарии:</w:t>
      </w:r>
      <w:r w:rsidRPr="00092151">
        <w:rPr>
          <w:rStyle w:val="affc"/>
          <w:b/>
        </w:rPr>
        <w:t xml:space="preserve"> </w:t>
      </w:r>
      <w:r w:rsidRPr="00092151">
        <w:rPr>
          <w:rStyle w:val="affc"/>
        </w:rPr>
        <w:t>определение колонизации кишечника условно патогенными антибиотикорезистентными штаммами бактерий необходимо для подбора адекватной антибактериальной терапии, а также возможной антибактериальной профилактики.</w:t>
      </w:r>
    </w:p>
    <w:p w14:paraId="35264B4B" w14:textId="77777777" w:rsidR="00D23199" w:rsidRPr="00092151" w:rsidRDefault="00C00AD2" w:rsidP="003350DC">
      <w:pPr>
        <w:pStyle w:val="afd"/>
        <w:numPr>
          <w:ilvl w:val="0"/>
          <w:numId w:val="7"/>
        </w:numPr>
        <w:spacing w:beforeAutospacing="0" w:afterAutospacing="0" w:line="360" w:lineRule="auto"/>
        <w:contextualSpacing/>
      </w:pPr>
      <w:r w:rsidRPr="00092151">
        <w:rPr>
          <w:b/>
        </w:rPr>
        <w:lastRenderedPageBreak/>
        <w:t>Рекомендуется</w:t>
      </w:r>
      <w:r w:rsidRPr="00092151">
        <w:t xml:space="preserve"> всем пациентам</w:t>
      </w:r>
      <w:r w:rsidR="001C766E" w:rsidRPr="00092151">
        <w:t xml:space="preserve"> с АА</w:t>
      </w:r>
      <w:r w:rsidR="00A82CEF" w:rsidRPr="00092151">
        <w:t xml:space="preserve"> о</w:t>
      </w:r>
      <w:r w:rsidR="00022158" w:rsidRPr="00092151">
        <w:t xml:space="preserve">пределение основных групп по системе AB0; определение антигена D системы Резус (резус-фактор); определение фенотипа по антигенам C, c, E, e, Cw, K, k и определение антиэритроцитарных антител </w:t>
      </w:r>
      <w:r w:rsidR="00860F2B" w:rsidRPr="00092151">
        <w:t xml:space="preserve">с </w:t>
      </w:r>
      <w:r w:rsidR="00C11619" w:rsidRPr="00092151">
        <w:t>целью подбора трансфузионных сред и минимизации трансфузионных реакций</w:t>
      </w:r>
      <w:r w:rsidR="007F4687" w:rsidRPr="00092151">
        <w:t xml:space="preserve"> </w:t>
      </w:r>
      <w:r w:rsidR="007F4687"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F4687" w:rsidRPr="00092151">
        <w:fldChar w:fldCharType="separate"/>
      </w:r>
      <w:r w:rsidR="0012563C" w:rsidRPr="00092151">
        <w:rPr>
          <w:noProof/>
        </w:rPr>
        <w:t>[12]</w:t>
      </w:r>
      <w:r w:rsidR="007F4687" w:rsidRPr="00092151">
        <w:fldChar w:fldCharType="end"/>
      </w:r>
      <w:r w:rsidR="00860F2B" w:rsidRPr="00092151">
        <w:t>.</w:t>
      </w:r>
    </w:p>
    <w:p w14:paraId="192351BE" w14:textId="77777777" w:rsidR="00C00AD2" w:rsidRPr="00092151" w:rsidRDefault="00C00AD2" w:rsidP="003350DC">
      <w:pPr>
        <w:pStyle w:val="afff2"/>
        <w:ind w:left="0" w:firstLine="709"/>
      </w:pPr>
      <w:r w:rsidRPr="00092151">
        <w:t xml:space="preserve">Уровень убедительности рекомендаций </w:t>
      </w:r>
      <w:r w:rsidR="00906236" w:rsidRPr="00092151">
        <w:t>С</w:t>
      </w:r>
      <w:r w:rsidRPr="00092151">
        <w:t xml:space="preserve"> (уровень достоверности доказательств </w:t>
      </w:r>
      <w:r w:rsidR="00906236" w:rsidRPr="00092151">
        <w:t>5</w:t>
      </w:r>
      <w:r w:rsidRPr="00092151">
        <w:t>)</w:t>
      </w:r>
    </w:p>
    <w:p w14:paraId="7B03A329" w14:textId="44C6292D" w:rsidR="006D0BCB" w:rsidRPr="00092151" w:rsidRDefault="00031607" w:rsidP="003350DC">
      <w:pPr>
        <w:pStyle w:val="afff2"/>
        <w:ind w:left="0" w:firstLine="709"/>
        <w:rPr>
          <w:rStyle w:val="affc"/>
          <w:b w:val="0"/>
        </w:rPr>
      </w:pPr>
      <w:r w:rsidRPr="00092151">
        <w:rPr>
          <w:rStyle w:val="affb"/>
          <w:b/>
        </w:rPr>
        <w:t>Комментарии:</w:t>
      </w:r>
      <w:r w:rsidRPr="00092151">
        <w:rPr>
          <w:rStyle w:val="affc"/>
        </w:rPr>
        <w:t xml:space="preserve"> </w:t>
      </w:r>
      <w:r w:rsidRPr="00092151">
        <w:rPr>
          <w:rStyle w:val="affc"/>
          <w:b w:val="0"/>
        </w:rPr>
        <w:t xml:space="preserve">Учитывая высокую частоту трансфузий и развивающиеся впоследствии </w:t>
      </w:r>
      <w:r w:rsidR="009F48F8" w:rsidRPr="00092151">
        <w:rPr>
          <w:rStyle w:val="affc"/>
          <w:b w:val="0"/>
        </w:rPr>
        <w:t xml:space="preserve">сенсибилизацию </w:t>
      </w:r>
      <w:r w:rsidRPr="00092151">
        <w:rPr>
          <w:rStyle w:val="affc"/>
          <w:b w:val="0"/>
        </w:rPr>
        <w:t>к донорским компонентам крови и эритроцитарный химеризм</w:t>
      </w:r>
      <w:r w:rsidR="00F61E12" w:rsidRPr="00092151">
        <w:rPr>
          <w:rStyle w:val="affc"/>
          <w:b w:val="0"/>
        </w:rPr>
        <w:t>,</w:t>
      </w:r>
      <w:r w:rsidRPr="00092151">
        <w:rPr>
          <w:rStyle w:val="affc"/>
          <w:b w:val="0"/>
        </w:rPr>
        <w:t xml:space="preserve"> проведение трансфузий эритроцитной массы должн</w:t>
      </w:r>
      <w:r w:rsidR="002F5D9E" w:rsidRPr="00092151">
        <w:rPr>
          <w:rStyle w:val="affc"/>
          <w:b w:val="0"/>
        </w:rPr>
        <w:t>о</w:t>
      </w:r>
      <w:r w:rsidRPr="00092151">
        <w:rPr>
          <w:rStyle w:val="affc"/>
          <w:b w:val="0"/>
        </w:rPr>
        <w:t xml:space="preserve"> проводит</w:t>
      </w:r>
      <w:r w:rsidR="002F5D9E" w:rsidRPr="00092151">
        <w:rPr>
          <w:rStyle w:val="affc"/>
          <w:b w:val="0"/>
        </w:rPr>
        <w:t>ь</w:t>
      </w:r>
      <w:r w:rsidRPr="00092151">
        <w:rPr>
          <w:rStyle w:val="affc"/>
          <w:b w:val="0"/>
        </w:rPr>
        <w:t xml:space="preserve">ся с учетом фенотипа. </w:t>
      </w:r>
    </w:p>
    <w:p w14:paraId="558C68EB" w14:textId="4A17BFD9" w:rsidR="0054157A" w:rsidRPr="00092151" w:rsidRDefault="00CF7972"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 с АА с геморрагическим синдромом </w:t>
      </w:r>
      <w:r w:rsidR="00B5134A" w:rsidRPr="00092151">
        <w:t>для определения конкретного нарушения,</w:t>
      </w:r>
      <w:r w:rsidR="00A84702" w:rsidRPr="00092151">
        <w:t xml:space="preserve"> вследствие которого появились геморрагические проявления,</w:t>
      </w:r>
      <w:r w:rsidR="00B5134A" w:rsidRPr="00092151">
        <w:t xml:space="preserve"> </w:t>
      </w:r>
      <w:r w:rsidR="00A84702" w:rsidRPr="00092151">
        <w:t>выполнение следующих исследований</w:t>
      </w:r>
      <w:r w:rsidR="0054157A" w:rsidRPr="00092151">
        <w:t xml:space="preserve"> </w:t>
      </w:r>
      <w:r w:rsidR="0054157A" w:rsidRPr="00092151">
        <w:fldChar w:fldCharType="begin" w:fldLock="1"/>
      </w:r>
      <w:r w:rsidR="00DC1619" w:rsidRPr="00092151">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9,20]","plainTextFormattedCitation":"[19,20]","previouslyFormattedCitation":"[19,20]"},"properties":{"noteIndex":0},"schema":"https://github.com/citation-style-language/schema/raw/master/csl-citation.json"}</w:instrText>
      </w:r>
      <w:r w:rsidR="0054157A" w:rsidRPr="00092151">
        <w:fldChar w:fldCharType="separate"/>
      </w:r>
      <w:r w:rsidR="00A1418A" w:rsidRPr="00092151">
        <w:rPr>
          <w:noProof/>
        </w:rPr>
        <w:t>[19,20]</w:t>
      </w:r>
      <w:r w:rsidR="0054157A" w:rsidRPr="00092151">
        <w:fldChar w:fldCharType="end"/>
      </w:r>
      <w:r w:rsidR="0054157A" w:rsidRPr="00092151">
        <w:t xml:space="preserve">: </w:t>
      </w:r>
    </w:p>
    <w:p w14:paraId="61798DE3" w14:textId="77777777" w:rsidR="0054157A" w:rsidRPr="00092151" w:rsidRDefault="0054157A" w:rsidP="003350DC">
      <w:pPr>
        <w:pStyle w:val="afe"/>
        <w:numPr>
          <w:ilvl w:val="1"/>
          <w:numId w:val="31"/>
        </w:numPr>
        <w:contextualSpacing w:val="0"/>
        <w:rPr>
          <w:szCs w:val="24"/>
        </w:rPr>
      </w:pPr>
      <w:r w:rsidRPr="00092151">
        <w:rPr>
          <w:szCs w:val="24"/>
        </w:rPr>
        <w:t xml:space="preserve">Исследование уровня гомоцистеина в крови – по показаниям. </w:t>
      </w:r>
    </w:p>
    <w:p w14:paraId="0F452D30" w14:textId="77777777" w:rsidR="0054157A" w:rsidRPr="00092151" w:rsidRDefault="0054157A" w:rsidP="003350DC">
      <w:pPr>
        <w:pStyle w:val="afe"/>
        <w:numPr>
          <w:ilvl w:val="1"/>
          <w:numId w:val="31"/>
        </w:numPr>
        <w:contextualSpacing w:val="0"/>
        <w:rPr>
          <w:szCs w:val="24"/>
        </w:rPr>
      </w:pPr>
      <w:r w:rsidRPr="00092151">
        <w:rPr>
          <w:szCs w:val="24"/>
        </w:rPr>
        <w:t>Для верификации диагноза антифосфолипидного синдрома (АФС) необходимо, определение содержания антител к кардиолипину в крови; определение содержания антител к бета-2-гликопротеину в крови с повторным их исследованием через 12 недель – по показаниям.</w:t>
      </w:r>
    </w:p>
    <w:p w14:paraId="6BE3373E" w14:textId="77777777" w:rsidR="0054157A" w:rsidRPr="00092151" w:rsidRDefault="0054157A" w:rsidP="003350DC">
      <w:pPr>
        <w:pStyle w:val="Numlist"/>
        <w:numPr>
          <w:ilvl w:val="1"/>
          <w:numId w:val="31"/>
        </w:numPr>
        <w:spacing w:line="360" w:lineRule="auto"/>
      </w:pPr>
      <w:r w:rsidRPr="00092151">
        <w:t xml:space="preserve">Тромбоэластография – по показаниям. </w:t>
      </w:r>
    </w:p>
    <w:p w14:paraId="581DA3B6" w14:textId="77777777" w:rsidR="00A84702" w:rsidRPr="00092151" w:rsidRDefault="00A84702" w:rsidP="003350DC">
      <w:pPr>
        <w:pStyle w:val="afff2"/>
        <w:ind w:left="0" w:firstLine="709"/>
      </w:pPr>
      <w:r w:rsidRPr="00092151">
        <w:t>Уровень убедительности рекомендаций С (уровень достоверности доказательств 5)</w:t>
      </w:r>
    </w:p>
    <w:p w14:paraId="5597647D" w14:textId="77777777" w:rsidR="005143EC" w:rsidRPr="00092151" w:rsidRDefault="005143EC" w:rsidP="003350DC">
      <w:pPr>
        <w:pStyle w:val="2"/>
        <w:spacing w:before="0"/>
      </w:pPr>
      <w:bookmarkStart w:id="20" w:name="_Toc24362717"/>
      <w:bookmarkStart w:id="21" w:name="_Toc85649729"/>
      <w:r w:rsidRPr="00092151">
        <w:t>2.4 Инструментальные диагностические исследования</w:t>
      </w:r>
      <w:bookmarkEnd w:id="20"/>
      <w:bookmarkEnd w:id="21"/>
    </w:p>
    <w:p w14:paraId="2BF6EE59" w14:textId="1BB3012D" w:rsidR="00477355" w:rsidRPr="00092151" w:rsidRDefault="00C00AD2" w:rsidP="003350DC">
      <w:pPr>
        <w:pStyle w:val="afd"/>
        <w:numPr>
          <w:ilvl w:val="0"/>
          <w:numId w:val="7"/>
        </w:numPr>
        <w:spacing w:beforeAutospacing="0" w:afterAutospacing="0" w:line="360" w:lineRule="auto"/>
        <w:contextualSpacing/>
        <w:rPr>
          <w:rFonts w:eastAsiaTheme="minorEastAsia"/>
        </w:rPr>
      </w:pPr>
      <w:r w:rsidRPr="00092151">
        <w:rPr>
          <w:b/>
        </w:rPr>
        <w:t>Рекомендуется</w:t>
      </w:r>
      <w:r w:rsidRPr="00092151">
        <w:t xml:space="preserve"> всем пациентам</w:t>
      </w:r>
      <w:r w:rsidR="00C16400" w:rsidRPr="00092151">
        <w:t xml:space="preserve"> при диагностике АА</w:t>
      </w:r>
      <w:r w:rsidR="009B3AD9" w:rsidRPr="00092151">
        <w:t xml:space="preserve">, а также на протяжении всего периода проведения иммуносупрессивной терапии и при появлении показаний, </w:t>
      </w:r>
      <w:r w:rsidR="00C16400" w:rsidRPr="00092151">
        <w:t xml:space="preserve">выполнить электрокардиографию </w:t>
      </w:r>
      <w:r w:rsidR="0074382F" w:rsidRPr="00092151">
        <w:t>(</w:t>
      </w:r>
      <w:r w:rsidR="002F5D9E" w:rsidRPr="00092151">
        <w:t>ЭКГ</w:t>
      </w:r>
      <w:r w:rsidR="0074382F" w:rsidRPr="00092151">
        <w:t>)</w:t>
      </w:r>
      <w:r w:rsidR="002F5D9E" w:rsidRPr="00092151">
        <w:t xml:space="preserve"> </w:t>
      </w:r>
      <w:r w:rsidR="00C16400" w:rsidRPr="00092151">
        <w:t xml:space="preserve">для уточнения функции сердца и выявления возможных противопоказаний для </w:t>
      </w:r>
      <w:r w:rsidR="00FC715E" w:rsidRPr="00092151">
        <w:t>специфического лечения</w:t>
      </w:r>
      <w:r w:rsidR="00AA5E55" w:rsidRPr="00092151">
        <w:t>.</w:t>
      </w:r>
      <w:r w:rsidR="009B3AD9" w:rsidRPr="00092151">
        <w:t xml:space="preserve"> </w:t>
      </w:r>
      <w:r w:rsidR="00F60983"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F60983" w:rsidRPr="00092151">
        <w:fldChar w:fldCharType="separate"/>
      </w:r>
      <w:r w:rsidR="0012563C" w:rsidRPr="00092151">
        <w:rPr>
          <w:noProof/>
        </w:rPr>
        <w:t>[12]</w:t>
      </w:r>
      <w:r w:rsidR="00F60983" w:rsidRPr="00092151">
        <w:fldChar w:fldCharType="end"/>
      </w:r>
      <w:r w:rsidR="00860F2B" w:rsidRPr="00092151">
        <w:t>.</w:t>
      </w:r>
    </w:p>
    <w:p w14:paraId="3B228521" w14:textId="77777777" w:rsidR="00D23199" w:rsidRPr="00092151" w:rsidRDefault="00C00AD2" w:rsidP="003350DC">
      <w:pPr>
        <w:pStyle w:val="afd"/>
        <w:spacing w:beforeAutospacing="0" w:afterAutospacing="0" w:line="360" w:lineRule="auto"/>
        <w:ind w:firstLine="709"/>
        <w:contextualSpacing/>
        <w:rPr>
          <w:rFonts w:eastAsiaTheme="minorEastAsia"/>
          <w:b/>
        </w:rPr>
      </w:pPr>
      <w:r w:rsidRPr="00092151">
        <w:rPr>
          <w:b/>
        </w:rPr>
        <w:t xml:space="preserve">Уровень убедительности рекомендаций </w:t>
      </w:r>
      <w:r w:rsidR="00C16400" w:rsidRPr="00092151">
        <w:rPr>
          <w:b/>
        </w:rPr>
        <w:t>С</w:t>
      </w:r>
      <w:r w:rsidRPr="00092151">
        <w:rPr>
          <w:b/>
        </w:rPr>
        <w:t xml:space="preserve"> (уровень достоверности доказательств </w:t>
      </w:r>
      <w:r w:rsidR="00C16400" w:rsidRPr="00092151">
        <w:rPr>
          <w:b/>
        </w:rPr>
        <w:t>5</w:t>
      </w:r>
      <w:r w:rsidRPr="00092151">
        <w:rPr>
          <w:b/>
        </w:rPr>
        <w:t>)</w:t>
      </w:r>
    </w:p>
    <w:p w14:paraId="365A10B1" w14:textId="5EBE6AEA" w:rsidR="00477355" w:rsidRPr="00092151" w:rsidRDefault="00C00AD2"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w:t>
      </w:r>
      <w:r w:rsidR="001C766E" w:rsidRPr="00092151">
        <w:t xml:space="preserve"> с</w:t>
      </w:r>
      <w:r w:rsidR="00971B82" w:rsidRPr="00092151">
        <w:t xml:space="preserve"> АА и/или получающим ИСТ по поводу АА </w:t>
      </w:r>
      <w:r w:rsidR="00CD44CA" w:rsidRPr="00092151">
        <w:t>для исключения геморрагического инсульта или инфекционного поражения головного мозга</w:t>
      </w:r>
      <w:r w:rsidR="005E65AF" w:rsidRPr="00092151">
        <w:t xml:space="preserve"> –</w:t>
      </w:r>
      <w:r w:rsidR="00031607" w:rsidRPr="00092151">
        <w:t xml:space="preserve"> </w:t>
      </w:r>
      <w:r w:rsidR="00F61E12" w:rsidRPr="00092151">
        <w:t>компьютерную томографию (</w:t>
      </w:r>
      <w:r w:rsidR="00031607" w:rsidRPr="00092151">
        <w:t>КТ</w:t>
      </w:r>
      <w:r w:rsidR="00F61E12" w:rsidRPr="00092151">
        <w:t>)</w:t>
      </w:r>
      <w:r w:rsidR="00031607" w:rsidRPr="00092151">
        <w:t xml:space="preserve"> головного мозга</w:t>
      </w:r>
      <w:r w:rsidR="00CE0CDF" w:rsidRPr="00092151">
        <w:t xml:space="preserve"> </w:t>
      </w:r>
      <w:r w:rsidR="00383CBF"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rsidRPr="00092151">
        <w:fldChar w:fldCharType="separate"/>
      </w:r>
      <w:r w:rsidR="0012563C" w:rsidRPr="00092151">
        <w:rPr>
          <w:noProof/>
        </w:rPr>
        <w:t>[12]</w:t>
      </w:r>
      <w:r w:rsidR="00383CBF" w:rsidRPr="00092151">
        <w:fldChar w:fldCharType="end"/>
      </w:r>
      <w:r w:rsidR="00A01726" w:rsidRPr="00092151">
        <w:t>.</w:t>
      </w:r>
    </w:p>
    <w:p w14:paraId="677AB10A" w14:textId="77777777" w:rsidR="00860F2B" w:rsidRPr="00092151" w:rsidRDefault="00860F2B"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5E65AF" w:rsidRPr="00092151">
        <w:rPr>
          <w:b/>
        </w:rPr>
        <w:t>С</w:t>
      </w:r>
      <w:r w:rsidRPr="00092151">
        <w:rPr>
          <w:b/>
        </w:rPr>
        <w:t xml:space="preserve"> (уровень достоверности доказательств </w:t>
      </w:r>
      <w:r w:rsidR="005E65AF" w:rsidRPr="00092151">
        <w:rPr>
          <w:b/>
        </w:rPr>
        <w:t>5</w:t>
      </w:r>
      <w:r w:rsidRPr="00092151">
        <w:rPr>
          <w:b/>
        </w:rPr>
        <w:t>)</w:t>
      </w:r>
    </w:p>
    <w:p w14:paraId="68E6AAE4" w14:textId="411F9C93" w:rsidR="00971B82" w:rsidRPr="00092151" w:rsidRDefault="00971B82" w:rsidP="003350DC">
      <w:pPr>
        <w:pStyle w:val="afd"/>
        <w:numPr>
          <w:ilvl w:val="0"/>
          <w:numId w:val="7"/>
        </w:numPr>
        <w:spacing w:beforeAutospacing="0" w:afterAutospacing="0" w:line="360" w:lineRule="auto"/>
        <w:contextualSpacing/>
      </w:pPr>
      <w:r w:rsidRPr="00092151">
        <w:rPr>
          <w:b/>
        </w:rPr>
        <w:lastRenderedPageBreak/>
        <w:t>Рекомендуется</w:t>
      </w:r>
      <w:r w:rsidRPr="00092151">
        <w:t xml:space="preserve"> пациентам </w:t>
      </w:r>
      <w:r w:rsidR="001C766E" w:rsidRPr="00092151">
        <w:t>с</w:t>
      </w:r>
      <w:r w:rsidR="005E65AF" w:rsidRPr="00092151">
        <w:t xml:space="preserve"> АА и получающим ИСТ с подозрением на инфекционные осложнения ИСТ</w:t>
      </w:r>
      <w:r w:rsidR="004A5061" w:rsidRPr="00092151">
        <w:t xml:space="preserve"> проведение компьютерной томографии</w:t>
      </w:r>
      <w:r w:rsidRPr="00092151">
        <w:t xml:space="preserve"> органов грудной </w:t>
      </w:r>
      <w:r w:rsidR="003B6519">
        <w:t>полости</w:t>
      </w:r>
      <w:r w:rsidR="003B6519" w:rsidRPr="00092151">
        <w:t xml:space="preserve"> </w:t>
      </w:r>
      <w:r w:rsidR="0070244E"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rsidRPr="00092151">
        <w:fldChar w:fldCharType="separate"/>
      </w:r>
      <w:r w:rsidR="0070244E" w:rsidRPr="00092151">
        <w:rPr>
          <w:noProof/>
        </w:rPr>
        <w:t>[12]</w:t>
      </w:r>
      <w:r w:rsidR="0070244E" w:rsidRPr="00092151">
        <w:fldChar w:fldCharType="end"/>
      </w:r>
      <w:r w:rsidR="00A01726" w:rsidRPr="00092151">
        <w:t>.</w:t>
      </w:r>
    </w:p>
    <w:p w14:paraId="7436D9FF" w14:textId="77777777" w:rsidR="00971B82" w:rsidRPr="00092151" w:rsidRDefault="00971B82"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5E65AF" w:rsidRPr="00092151">
        <w:rPr>
          <w:b/>
        </w:rPr>
        <w:t>С</w:t>
      </w:r>
      <w:r w:rsidRPr="00092151">
        <w:rPr>
          <w:b/>
        </w:rPr>
        <w:t xml:space="preserve"> (уровень достоверности доказательств </w:t>
      </w:r>
      <w:r w:rsidR="005E65AF" w:rsidRPr="00092151">
        <w:rPr>
          <w:b/>
        </w:rPr>
        <w:t>5</w:t>
      </w:r>
      <w:r w:rsidRPr="00092151">
        <w:rPr>
          <w:b/>
        </w:rPr>
        <w:t>)</w:t>
      </w:r>
    </w:p>
    <w:p w14:paraId="7755FE6C" w14:textId="5712EBCF" w:rsidR="004A5061" w:rsidRPr="00092151" w:rsidRDefault="004A5061" w:rsidP="003350DC">
      <w:pPr>
        <w:pStyle w:val="afd"/>
        <w:spacing w:beforeAutospacing="0" w:afterAutospacing="0" w:line="360" w:lineRule="auto"/>
        <w:ind w:firstLine="709"/>
        <w:contextualSpacing/>
        <w:rPr>
          <w:b/>
        </w:rPr>
      </w:pPr>
      <w:r w:rsidRPr="00092151">
        <w:rPr>
          <w:rStyle w:val="affb"/>
          <w:b w:val="0"/>
        </w:rPr>
        <w:t>Комментарии:</w:t>
      </w:r>
      <w:r w:rsidRPr="00092151">
        <w:rPr>
          <w:rStyle w:val="affc"/>
        </w:rPr>
        <w:t xml:space="preserve"> </w:t>
      </w:r>
      <w:r w:rsidRPr="00092151">
        <w:rPr>
          <w:rStyle w:val="affc"/>
          <w:bCs/>
        </w:rPr>
        <w:t xml:space="preserve">с целью определения инфекционных очагов мелкого калибра, не визуализируемых при рентгенографии в соответствии </w:t>
      </w:r>
      <w:r w:rsidR="00AA5E55" w:rsidRPr="00092151">
        <w:rPr>
          <w:rStyle w:val="affc"/>
          <w:bCs/>
        </w:rPr>
        <w:t>алгоритмами, представленными в Приложении А</w:t>
      </w:r>
      <w:r w:rsidR="0070244E" w:rsidRPr="00092151">
        <w:rPr>
          <w:rStyle w:val="affc"/>
          <w:bCs/>
        </w:rPr>
        <w:t>.</w:t>
      </w:r>
    </w:p>
    <w:p w14:paraId="390E7FED" w14:textId="384D5087" w:rsidR="00477355" w:rsidRPr="00092151" w:rsidRDefault="00C00AD2"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w:t>
      </w:r>
      <w:r w:rsidR="000644C5" w:rsidRPr="00092151">
        <w:t>, обследуемым по поводу АА,</w:t>
      </w:r>
      <w:r w:rsidR="00C113A3" w:rsidRPr="00092151">
        <w:t xml:space="preserve"> </w:t>
      </w:r>
      <w:r w:rsidR="004A5061" w:rsidRPr="00092151">
        <w:t>ультразвуков</w:t>
      </w:r>
      <w:r w:rsidR="00C75BBF">
        <w:t>ое</w:t>
      </w:r>
      <w:r w:rsidR="004A5061" w:rsidRPr="00092151">
        <w:t xml:space="preserve"> исследовани</w:t>
      </w:r>
      <w:r w:rsidR="00C75BBF">
        <w:t>е</w:t>
      </w:r>
      <w:r w:rsidR="004A5061" w:rsidRPr="00092151">
        <w:t xml:space="preserve"> </w:t>
      </w:r>
      <w:r w:rsidR="00031607" w:rsidRPr="00092151">
        <w:t>органов брюшной полости</w:t>
      </w:r>
      <w:r w:rsidR="003B6519">
        <w:t xml:space="preserve"> (комплексно</w:t>
      </w:r>
      <w:r w:rsidR="00C75BBF">
        <w:t>е</w:t>
      </w:r>
      <w:r w:rsidR="003B6519">
        <w:t>)</w:t>
      </w:r>
      <w:r w:rsidR="00C113A3" w:rsidRPr="00092151">
        <w:t>,</w:t>
      </w:r>
      <w:r w:rsidR="00D62EDF" w:rsidRPr="00092151">
        <w:t xml:space="preserve"> почек, </w:t>
      </w:r>
      <w:r w:rsidR="00C113A3" w:rsidRPr="00092151">
        <w:t>органов малого таза</w:t>
      </w:r>
      <w:r w:rsidR="003B6519">
        <w:t xml:space="preserve"> </w:t>
      </w:r>
      <w:r w:rsidR="00C75BBF">
        <w:t>(</w:t>
      </w:r>
      <w:r w:rsidR="003B6519">
        <w:t>комплексное</w:t>
      </w:r>
      <w:r w:rsidR="00C75BBF">
        <w:t xml:space="preserve">) </w:t>
      </w:r>
      <w:r w:rsidR="00C113A3" w:rsidRPr="00092151">
        <w:t>у женщин</w:t>
      </w:r>
      <w:r w:rsidR="002B588F" w:rsidRPr="00092151">
        <w:t xml:space="preserve"> старше 18 лет</w:t>
      </w:r>
      <w:r w:rsidR="00C113A3" w:rsidRPr="00092151">
        <w:t xml:space="preserve"> и</w:t>
      </w:r>
      <w:r w:rsidR="004A5061" w:rsidRPr="00092151">
        <w:t xml:space="preserve"> ультразвуков</w:t>
      </w:r>
      <w:r w:rsidR="00C75BBF">
        <w:t>ое</w:t>
      </w:r>
      <w:r w:rsidR="004A5061" w:rsidRPr="00092151">
        <w:t xml:space="preserve"> исследовани</w:t>
      </w:r>
      <w:r w:rsidR="00C75BBF">
        <w:t>е</w:t>
      </w:r>
      <w:r w:rsidR="00C113A3" w:rsidRPr="00092151">
        <w:t xml:space="preserve"> предстательной железы у мужчин</w:t>
      </w:r>
      <w:r w:rsidR="002B588F" w:rsidRPr="00092151">
        <w:t xml:space="preserve"> после 40 лет</w:t>
      </w:r>
      <w:r w:rsidR="00C113A3" w:rsidRPr="00092151">
        <w:t>,</w:t>
      </w:r>
      <w:r w:rsidR="00C11619" w:rsidRPr="00092151">
        <w:t xml:space="preserve"> </w:t>
      </w:r>
      <w:r w:rsidR="004A5061" w:rsidRPr="00092151">
        <w:t>ультразвуково</w:t>
      </w:r>
      <w:r w:rsidR="00C75BBF">
        <w:t>е</w:t>
      </w:r>
      <w:r w:rsidR="004A5061" w:rsidRPr="00092151">
        <w:t xml:space="preserve"> исследовани</w:t>
      </w:r>
      <w:r w:rsidR="00C75BBF">
        <w:t>е</w:t>
      </w:r>
      <w:r w:rsidR="004A5061" w:rsidRPr="00092151">
        <w:t xml:space="preserve"> </w:t>
      </w:r>
      <w:r w:rsidR="00C113A3" w:rsidRPr="00092151">
        <w:t xml:space="preserve">периферических и внутрибрюшных лимфоузлов </w:t>
      </w:r>
      <w:r w:rsidR="002848DD" w:rsidRPr="00092151">
        <w:t>для выявления сопутствующей патологии</w:t>
      </w:r>
      <w:r w:rsidR="00CE0CDF" w:rsidRPr="00092151">
        <w:t xml:space="preserve"> </w:t>
      </w:r>
      <w:r w:rsidR="002848DD" w:rsidRPr="00092151">
        <w:t xml:space="preserve"> </w:t>
      </w:r>
      <w:r w:rsidR="00383CBF"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rsidRPr="00092151">
        <w:fldChar w:fldCharType="separate"/>
      </w:r>
      <w:r w:rsidR="0012563C" w:rsidRPr="00092151">
        <w:rPr>
          <w:noProof/>
        </w:rPr>
        <w:t>[12]</w:t>
      </w:r>
      <w:r w:rsidR="00383CBF" w:rsidRPr="00092151">
        <w:fldChar w:fldCharType="end"/>
      </w:r>
      <w:r w:rsidR="00A01726" w:rsidRPr="00092151">
        <w:t>.</w:t>
      </w:r>
    </w:p>
    <w:p w14:paraId="7C4E8953" w14:textId="77777777" w:rsidR="00477355" w:rsidRPr="00092151" w:rsidRDefault="00860F2B"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0644C5" w:rsidRPr="00092151">
        <w:rPr>
          <w:b/>
        </w:rPr>
        <w:t>С</w:t>
      </w:r>
      <w:r w:rsidRPr="00092151">
        <w:rPr>
          <w:b/>
        </w:rPr>
        <w:t xml:space="preserve"> (уровень достоверности доказательств </w:t>
      </w:r>
      <w:r w:rsidR="000644C5" w:rsidRPr="00092151">
        <w:rPr>
          <w:b/>
        </w:rPr>
        <w:t>5</w:t>
      </w:r>
      <w:r w:rsidRPr="00092151">
        <w:rPr>
          <w:b/>
        </w:rPr>
        <w:t>)</w:t>
      </w:r>
    </w:p>
    <w:p w14:paraId="6BF73A5F" w14:textId="77777777" w:rsidR="00C113A3" w:rsidRPr="00092151" w:rsidRDefault="00C113A3" w:rsidP="003350DC">
      <w:pPr>
        <w:pStyle w:val="afd"/>
        <w:spacing w:beforeAutospacing="0" w:afterAutospacing="0" w:line="360" w:lineRule="auto"/>
        <w:ind w:firstLine="709"/>
        <w:contextualSpacing/>
        <w:rPr>
          <w:i/>
        </w:rPr>
      </w:pPr>
      <w:r w:rsidRPr="00092151">
        <w:rPr>
          <w:b/>
        </w:rPr>
        <w:t>Комментарии:</w:t>
      </w:r>
      <w:r w:rsidRPr="00092151">
        <w:t xml:space="preserve"> </w:t>
      </w:r>
      <w:r w:rsidRPr="00092151">
        <w:rPr>
          <w:i/>
        </w:rPr>
        <w:t>УЗИ органов брюшной полости проводится для оценки размеров печени, селезенки и наличия лимфаденопатии</w:t>
      </w:r>
      <w:r w:rsidR="00293933" w:rsidRPr="00092151">
        <w:rPr>
          <w:i/>
        </w:rPr>
        <w:t>;</w:t>
      </w:r>
      <w:r w:rsidRPr="00092151">
        <w:rPr>
          <w:i/>
        </w:rPr>
        <w:t xml:space="preserve"> малого таза у женщин и предстательной железы у мужчин -</w:t>
      </w:r>
      <w:r w:rsidR="007B2017" w:rsidRPr="00092151">
        <w:rPr>
          <w:i/>
        </w:rPr>
        <w:t xml:space="preserve"> </w:t>
      </w:r>
      <w:r w:rsidRPr="00092151">
        <w:rPr>
          <w:i/>
        </w:rPr>
        <w:t>для исключения патологических новообразований</w:t>
      </w:r>
      <w:r w:rsidR="00293933" w:rsidRPr="00092151">
        <w:rPr>
          <w:i/>
        </w:rPr>
        <w:t xml:space="preserve">; </w:t>
      </w:r>
      <w:r w:rsidRPr="00092151">
        <w:rPr>
          <w:i/>
        </w:rPr>
        <w:t xml:space="preserve">периферических и внутрибрюшных лимфоузлов </w:t>
      </w:r>
      <w:r w:rsidR="000644C5" w:rsidRPr="00092151">
        <w:rPr>
          <w:i/>
        </w:rPr>
        <w:t xml:space="preserve">– </w:t>
      </w:r>
      <w:r w:rsidRPr="00092151">
        <w:rPr>
          <w:i/>
        </w:rPr>
        <w:t>с целью исключения лимфаденопатии</w:t>
      </w:r>
      <w:r w:rsidR="00293933" w:rsidRPr="00092151">
        <w:rPr>
          <w:i/>
        </w:rPr>
        <w:t>.</w:t>
      </w:r>
    </w:p>
    <w:p w14:paraId="06874D38" w14:textId="2604ABB3" w:rsidR="000644C5" w:rsidRPr="00092151" w:rsidRDefault="000644C5"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 </w:t>
      </w:r>
      <w:r w:rsidR="00007339" w:rsidRPr="00092151">
        <w:t>обследуемым по поводу АА</w:t>
      </w:r>
      <w:r w:rsidRPr="00092151">
        <w:t xml:space="preserve"> </w:t>
      </w:r>
      <w:r w:rsidR="00007339" w:rsidRPr="00092151">
        <w:t>эхокардиографию (</w:t>
      </w:r>
      <w:r w:rsidRPr="00092151">
        <w:t>ЭХО-КГ</w:t>
      </w:r>
      <w:r w:rsidR="00007339" w:rsidRPr="00092151">
        <w:t>)</w:t>
      </w:r>
      <w:r w:rsidRPr="00092151">
        <w:t xml:space="preserve"> для выявления сопутствующей патологии</w:t>
      </w:r>
      <w:r w:rsidR="00CE0CDF" w:rsidRPr="00092151">
        <w:t xml:space="preserve"> </w:t>
      </w:r>
      <w:r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Pr="00092151">
        <w:fldChar w:fldCharType="separate"/>
      </w:r>
      <w:r w:rsidR="0012563C" w:rsidRPr="00092151">
        <w:rPr>
          <w:noProof/>
        </w:rPr>
        <w:t>[12]</w:t>
      </w:r>
      <w:r w:rsidRPr="00092151">
        <w:fldChar w:fldCharType="end"/>
      </w:r>
      <w:r w:rsidR="00007339" w:rsidRPr="00092151">
        <w:t>.</w:t>
      </w:r>
    </w:p>
    <w:p w14:paraId="0FAA16D1" w14:textId="5B4FBE73" w:rsidR="000644C5" w:rsidRPr="00092151" w:rsidRDefault="000644C5"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C0D17EF" w14:textId="2691D3F4" w:rsidR="002F2311" w:rsidRPr="00092151" w:rsidRDefault="002F2311"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 с АА с геморрагическим синдромом для </w:t>
      </w:r>
      <w:r w:rsidR="003B6CA8" w:rsidRPr="00092151">
        <w:t xml:space="preserve">уточнения его распространенности и </w:t>
      </w:r>
      <w:r w:rsidR="0027383A" w:rsidRPr="00092151">
        <w:t>тяжести</w:t>
      </w:r>
      <w:r w:rsidRPr="00092151">
        <w:t xml:space="preserve"> по показаниям выполнение одного или нескольких из следующих исследований (в зависимости от </w:t>
      </w:r>
      <w:r w:rsidR="003B6CA8" w:rsidRPr="00092151">
        <w:t>локализации геморрагий)</w:t>
      </w:r>
      <w:r w:rsidRPr="00092151">
        <w:t xml:space="preserve"> </w:t>
      </w:r>
      <w:r w:rsidRPr="00092151">
        <w:fldChar w:fldCharType="begin" w:fldLock="1"/>
      </w:r>
      <w:r w:rsidR="00DC1619" w:rsidRPr="00092151">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9,20]","plainTextFormattedCitation":"[19,20]","previouslyFormattedCitation":"[19,20]"},"properties":{"noteIndex":0},"schema":"https://github.com/citation-style-language/schema/raw/master/csl-citation.json"}</w:instrText>
      </w:r>
      <w:r w:rsidRPr="00092151">
        <w:fldChar w:fldCharType="separate"/>
      </w:r>
      <w:r w:rsidRPr="00092151">
        <w:rPr>
          <w:noProof/>
        </w:rPr>
        <w:t>[19,20]</w:t>
      </w:r>
      <w:r w:rsidRPr="00092151">
        <w:fldChar w:fldCharType="end"/>
      </w:r>
      <w:r w:rsidRPr="00092151">
        <w:t xml:space="preserve">: </w:t>
      </w:r>
    </w:p>
    <w:p w14:paraId="43EDA315" w14:textId="77777777" w:rsidR="003368D6" w:rsidRPr="00092151" w:rsidRDefault="003368D6" w:rsidP="003350DC">
      <w:pPr>
        <w:pStyle w:val="afe"/>
        <w:numPr>
          <w:ilvl w:val="1"/>
          <w:numId w:val="86"/>
        </w:numPr>
        <w:contextualSpacing w:val="0"/>
        <w:rPr>
          <w:szCs w:val="24"/>
        </w:rPr>
      </w:pPr>
      <w:r w:rsidRPr="00092151">
        <w:rPr>
          <w:szCs w:val="24"/>
        </w:rPr>
        <w:t xml:space="preserve">эзофагогастродуоденоскопия (ЭГДС);  </w:t>
      </w:r>
    </w:p>
    <w:p w14:paraId="57BDBE7A" w14:textId="77777777" w:rsidR="003368D6" w:rsidRPr="00092151" w:rsidRDefault="003368D6" w:rsidP="003350DC">
      <w:pPr>
        <w:pStyle w:val="afe"/>
        <w:numPr>
          <w:ilvl w:val="1"/>
          <w:numId w:val="86"/>
        </w:numPr>
        <w:contextualSpacing w:val="0"/>
        <w:rPr>
          <w:szCs w:val="24"/>
        </w:rPr>
      </w:pPr>
      <w:r w:rsidRPr="00092151">
        <w:rPr>
          <w:szCs w:val="24"/>
        </w:rPr>
        <w:t xml:space="preserve">колоноскопия; </w:t>
      </w:r>
    </w:p>
    <w:p w14:paraId="1DAA05DA" w14:textId="77777777" w:rsidR="003368D6" w:rsidRPr="00092151" w:rsidRDefault="003368D6" w:rsidP="003350DC">
      <w:pPr>
        <w:pStyle w:val="afe"/>
        <w:numPr>
          <w:ilvl w:val="1"/>
          <w:numId w:val="86"/>
        </w:numPr>
        <w:contextualSpacing w:val="0"/>
        <w:rPr>
          <w:szCs w:val="24"/>
        </w:rPr>
      </w:pPr>
      <w:r w:rsidRPr="00092151">
        <w:rPr>
          <w:szCs w:val="24"/>
        </w:rPr>
        <w:t xml:space="preserve">бронхоскопия; </w:t>
      </w:r>
    </w:p>
    <w:p w14:paraId="60B770BC" w14:textId="57E62429" w:rsidR="003368D6" w:rsidRPr="00092151" w:rsidRDefault="003368D6" w:rsidP="003350DC">
      <w:pPr>
        <w:pStyle w:val="afe"/>
        <w:numPr>
          <w:ilvl w:val="1"/>
          <w:numId w:val="86"/>
        </w:numPr>
        <w:contextualSpacing w:val="0"/>
        <w:rPr>
          <w:szCs w:val="24"/>
        </w:rPr>
      </w:pPr>
      <w:r w:rsidRPr="00092151">
        <w:rPr>
          <w:szCs w:val="24"/>
        </w:rPr>
        <w:t>ультразвуковое исследование (УЗИ) органов брюшной полости</w:t>
      </w:r>
      <w:r w:rsidR="00C75BBF">
        <w:rPr>
          <w:szCs w:val="24"/>
        </w:rPr>
        <w:t xml:space="preserve"> (комплексное)</w:t>
      </w:r>
      <w:r w:rsidRPr="00092151">
        <w:rPr>
          <w:szCs w:val="24"/>
        </w:rPr>
        <w:t>, мочевыводящих путей, забрюшинного пространства, органов малого таза</w:t>
      </w:r>
      <w:r w:rsidR="00C75BBF">
        <w:rPr>
          <w:szCs w:val="24"/>
        </w:rPr>
        <w:t xml:space="preserve"> (комплексное)</w:t>
      </w:r>
      <w:r w:rsidRPr="00092151">
        <w:rPr>
          <w:szCs w:val="24"/>
        </w:rPr>
        <w:t xml:space="preserve">, суставов (при наличии гемартрозов); </w:t>
      </w:r>
    </w:p>
    <w:p w14:paraId="6ED66C40" w14:textId="3912B6FD" w:rsidR="003368D6" w:rsidRPr="00092151" w:rsidRDefault="003368D6" w:rsidP="003350DC">
      <w:pPr>
        <w:pStyle w:val="afe"/>
        <w:numPr>
          <w:ilvl w:val="1"/>
          <w:numId w:val="86"/>
        </w:numPr>
        <w:contextualSpacing w:val="0"/>
        <w:rPr>
          <w:szCs w:val="24"/>
        </w:rPr>
      </w:pPr>
      <w:r w:rsidRPr="00092151">
        <w:rPr>
          <w:szCs w:val="24"/>
        </w:rPr>
        <w:lastRenderedPageBreak/>
        <w:t xml:space="preserve">компьютерная томография (КТ) органов грудной </w:t>
      </w:r>
      <w:r w:rsidR="003B6519">
        <w:rPr>
          <w:szCs w:val="24"/>
        </w:rPr>
        <w:t>полости</w:t>
      </w:r>
      <w:r w:rsidRPr="00092151">
        <w:rPr>
          <w:szCs w:val="24"/>
        </w:rPr>
        <w:t xml:space="preserve">, головного мозга, </w:t>
      </w:r>
      <w:r w:rsidR="003B6519">
        <w:rPr>
          <w:szCs w:val="24"/>
        </w:rPr>
        <w:t xml:space="preserve">органов </w:t>
      </w:r>
      <w:r w:rsidRPr="00092151">
        <w:rPr>
          <w:szCs w:val="24"/>
        </w:rPr>
        <w:t xml:space="preserve">брюшной полости; </w:t>
      </w:r>
    </w:p>
    <w:p w14:paraId="2D5E825D" w14:textId="016084E1" w:rsidR="002F2311" w:rsidRPr="00092151" w:rsidRDefault="003368D6" w:rsidP="003350DC">
      <w:pPr>
        <w:pStyle w:val="afe"/>
        <w:numPr>
          <w:ilvl w:val="1"/>
          <w:numId w:val="86"/>
        </w:numPr>
        <w:contextualSpacing w:val="0"/>
        <w:rPr>
          <w:szCs w:val="24"/>
        </w:rPr>
      </w:pPr>
      <w:r w:rsidRPr="00092151">
        <w:rPr>
          <w:szCs w:val="24"/>
        </w:rPr>
        <w:t>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r w:rsidR="002F2311" w:rsidRPr="00092151">
        <w:t xml:space="preserve"> </w:t>
      </w:r>
    </w:p>
    <w:p w14:paraId="1DBBF145" w14:textId="77777777" w:rsidR="002F2311" w:rsidRPr="00092151" w:rsidRDefault="002F2311" w:rsidP="003350DC">
      <w:pPr>
        <w:pStyle w:val="afff2"/>
        <w:ind w:left="0" w:firstLine="709"/>
      </w:pPr>
      <w:r w:rsidRPr="00092151">
        <w:t>Уровень убедительности рекомендаций С (уровень достоверности доказательств 5)</w:t>
      </w:r>
    </w:p>
    <w:p w14:paraId="0B3A0F9E" w14:textId="2A6198E4" w:rsidR="00D23199" w:rsidRPr="00092151" w:rsidRDefault="002848DD" w:rsidP="003350DC">
      <w:pPr>
        <w:pStyle w:val="2"/>
        <w:spacing w:before="0"/>
        <w:contextualSpacing/>
        <w:rPr>
          <w:rFonts w:eastAsia="Times New Roman"/>
        </w:rPr>
      </w:pPr>
      <w:bookmarkStart w:id="22" w:name="_Toc85649730"/>
      <w:r w:rsidRPr="00092151">
        <w:rPr>
          <w:rFonts w:eastAsia="Times New Roman"/>
        </w:rPr>
        <w:t xml:space="preserve">2.5 </w:t>
      </w:r>
      <w:r w:rsidR="00031607" w:rsidRPr="00092151">
        <w:rPr>
          <w:rFonts w:eastAsia="Times New Roman"/>
        </w:rPr>
        <w:t>Ин</w:t>
      </w:r>
      <w:r w:rsidR="003B6EDE">
        <w:rPr>
          <w:rFonts w:eastAsia="Times New Roman"/>
        </w:rPr>
        <w:t xml:space="preserve">ые диагностические исследования </w:t>
      </w:r>
      <w:bookmarkEnd w:id="22"/>
    </w:p>
    <w:p w14:paraId="28FC2CE5" w14:textId="50FF3116" w:rsidR="006A2C4E" w:rsidRPr="000B2316" w:rsidRDefault="006A2C4E" w:rsidP="003350DC">
      <w:pPr>
        <w:ind w:firstLine="709"/>
        <w:rPr>
          <w:rFonts w:eastAsia="Times New Roman"/>
        </w:rPr>
      </w:pPr>
      <w:r w:rsidRPr="00092151">
        <w:rPr>
          <w:i/>
          <w:iCs/>
        </w:rPr>
        <w:t>У пациентов с АА, особенно при тяжелой и свехтяжелой форме заболевания, часто могут развиваться осложнения, в том числе, жизнеугрожающие, требующие проведения диагностических исследований и лечения непосредственно в гематологическом отделении, в процессе диагностики и лечения АА, в связи с особенностями подходов, применяемых в гематологии.</w:t>
      </w:r>
      <w:r w:rsidR="00AE1924" w:rsidRPr="00092151">
        <w:rPr>
          <w:i/>
          <w:iCs/>
        </w:rPr>
        <w:t xml:space="preserve"> </w:t>
      </w:r>
    </w:p>
    <w:p w14:paraId="4D75E302" w14:textId="2A62B085" w:rsidR="00EF6F94" w:rsidRPr="00092151" w:rsidRDefault="00293933" w:rsidP="003350DC">
      <w:pPr>
        <w:pStyle w:val="afd"/>
        <w:numPr>
          <w:ilvl w:val="0"/>
          <w:numId w:val="7"/>
        </w:numPr>
        <w:spacing w:beforeAutospacing="0" w:afterAutospacing="0" w:line="360" w:lineRule="auto"/>
        <w:contextualSpacing/>
      </w:pPr>
      <w:r w:rsidRPr="00092151">
        <w:rPr>
          <w:b/>
        </w:rPr>
        <w:t>Рекомендуется</w:t>
      </w:r>
      <w:r w:rsidRPr="00092151">
        <w:t xml:space="preserve"> всем пациентам</w:t>
      </w:r>
      <w:r w:rsidR="002B588F" w:rsidRPr="00092151">
        <w:t xml:space="preserve"> старше 18 лет</w:t>
      </w:r>
      <w:r w:rsidR="000644C5" w:rsidRPr="00092151">
        <w:t xml:space="preserve"> при</w:t>
      </w:r>
      <w:r w:rsidR="009D32E3" w:rsidRPr="00092151">
        <w:t xml:space="preserve"> </w:t>
      </w:r>
      <w:r w:rsidR="000644C5" w:rsidRPr="00092151">
        <w:t>диагностике</w:t>
      </w:r>
      <w:r w:rsidR="009D32E3" w:rsidRPr="00092151">
        <w:t xml:space="preserve"> АА: определение содержания </w:t>
      </w:r>
      <w:r w:rsidR="00007339" w:rsidRPr="00092151">
        <w:t xml:space="preserve">в крови </w:t>
      </w:r>
      <w:r w:rsidR="00F367D4" w:rsidRPr="00092151">
        <w:t xml:space="preserve">антинукеарных антител, </w:t>
      </w:r>
      <w:r w:rsidR="009D32E3" w:rsidRPr="00092151">
        <w:t xml:space="preserve">антител к двуспиральной (нативной) ДНК для </w:t>
      </w:r>
      <w:r w:rsidR="00031607" w:rsidRPr="00092151">
        <w:t>искл</w:t>
      </w:r>
      <w:r w:rsidR="000C6BDD" w:rsidRPr="00092151">
        <w:t>ючени</w:t>
      </w:r>
      <w:r w:rsidR="009D32E3" w:rsidRPr="00092151">
        <w:t>я</w:t>
      </w:r>
      <w:r w:rsidR="000C6BDD" w:rsidRPr="00092151">
        <w:t xml:space="preserve"> системных коллагенозов</w:t>
      </w:r>
      <w:r w:rsidR="00031607" w:rsidRPr="00092151">
        <w:t> </w:t>
      </w:r>
      <w:r w:rsidR="00383CBF" w:rsidRPr="00092151">
        <w:fldChar w:fldCharType="begin" w:fldLock="1"/>
      </w:r>
      <w:r w:rsidR="00023CA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mendeley":{"formattedCitation":"[13]","plainTextFormattedCitation":"[13]","previouslyFormattedCitation":"[13]"},"properties":{"noteIndex":0},"schema":"https://github.com/citation-style-language/schema/raw/master/csl-citation.json"}</w:instrText>
      </w:r>
      <w:r w:rsidR="00383CBF" w:rsidRPr="00092151">
        <w:fldChar w:fldCharType="separate"/>
      </w:r>
      <w:r w:rsidR="00AC5169" w:rsidRPr="00AC5169">
        <w:rPr>
          <w:noProof/>
        </w:rPr>
        <w:t>[13]</w:t>
      </w:r>
      <w:r w:rsidR="00383CBF" w:rsidRPr="00092151">
        <w:fldChar w:fldCharType="end"/>
      </w:r>
      <w:r w:rsidR="00A01726" w:rsidRPr="00092151">
        <w:t>.</w:t>
      </w:r>
    </w:p>
    <w:p w14:paraId="1C73D5AA" w14:textId="77777777" w:rsidR="00713176" w:rsidRPr="00092151" w:rsidRDefault="00713176" w:rsidP="003350DC">
      <w:pPr>
        <w:pStyle w:val="afd"/>
        <w:spacing w:beforeAutospacing="0" w:afterAutospacing="0" w:line="360" w:lineRule="auto"/>
        <w:ind w:firstLine="709"/>
        <w:contextualSpacing/>
        <w:rPr>
          <w:rFonts w:eastAsiaTheme="minorEastAsia"/>
          <w:b/>
        </w:rPr>
      </w:pPr>
      <w:r w:rsidRPr="00092151">
        <w:rPr>
          <w:b/>
        </w:rPr>
        <w:t xml:space="preserve">Уровень убедительности рекомендаций </w:t>
      </w:r>
      <w:r w:rsidR="00832BA2" w:rsidRPr="00092151">
        <w:rPr>
          <w:b/>
        </w:rPr>
        <w:t>С</w:t>
      </w:r>
      <w:r w:rsidRPr="00092151">
        <w:rPr>
          <w:b/>
        </w:rPr>
        <w:t xml:space="preserve"> (уровень достоверности доказательств </w:t>
      </w:r>
      <w:r w:rsidR="00832BA2" w:rsidRPr="00092151">
        <w:rPr>
          <w:b/>
        </w:rPr>
        <w:t>5</w:t>
      </w:r>
      <w:r w:rsidRPr="00092151">
        <w:rPr>
          <w:b/>
        </w:rPr>
        <w:t>)</w:t>
      </w:r>
    </w:p>
    <w:p w14:paraId="22D8A7F0" w14:textId="3676CADF" w:rsidR="00EF6F94" w:rsidRPr="00092151" w:rsidRDefault="00293933"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всем пациентам</w:t>
      </w:r>
      <w:r w:rsidR="00623763" w:rsidRPr="00092151">
        <w:t xml:space="preserve"> с рефрактерным к ИСТ течением АА:</w:t>
      </w:r>
      <w:r w:rsidR="00CA3186" w:rsidRPr="00092151">
        <w:t xml:space="preserve"> исследование клеток крови для определения кариотипа методом дифференциальной окраски хромосом при различных генетических нарушениях</w:t>
      </w:r>
      <w:r w:rsidR="00031607" w:rsidRPr="00092151">
        <w:t xml:space="preserve"> с целью исключения</w:t>
      </w:r>
      <w:r w:rsidR="00383CBF" w:rsidRPr="00092151">
        <w:t xml:space="preserve"> генетических аномалий, характерных для</w:t>
      </w:r>
      <w:r w:rsidR="00031607" w:rsidRPr="00092151">
        <w:t xml:space="preserve"> конституциональных форм АА </w:t>
      </w:r>
      <w:r w:rsidR="00383CBF" w:rsidRPr="00092151">
        <w:fldChar w:fldCharType="begin" w:fldLock="1"/>
      </w:r>
      <w:r w:rsidR="00A45F78">
        <w:instrText>ADDIN CSL_CITATION {"citationItems":[{"id":"ITEM-1","itemData":{"DOI":"10.1182/blood.V99.9.3129","abstract":"A serious complication of aplastic anemia (AA) is its evolution to clonal hematologic diseases such as myelodysplasia (MDS) and leukemia, which is usually associated with the appearance of a cytogenetic abnormality in bone marrow cells. We present here an analysis of a cohort of 30 patients with otherwise typical AA in whom clonal karyotypic evolution was observed during frequent periodic marrow examinations. The actuarial risk for this complication has been estimated in other studies at around 15% at 5 years. Conversion from normal to abnormal karyotype occurred at a constant rate after initial diagnosis, with about 50% of cases developing within the first 30 months. Transient chromosomal abnormalities were infrequent. Clinically, AA patients with clonal cytogenetic patterns were heterogenous; a variety of karyotypic defects with numerical and structural abnormalities of chromosome 7 accounted for 40% of all cases followed by trisomy 8, structural and numerical abnormalities of chromosome 13, deletion of Y chromosome, and complex cytogenetic abnormalities. Unlike in primary MDS, aberrancies of chromosome 5 and 20 were infrequent. The clinical course depended on the specific abnormal cytogenetic pattern. Most deaths related to leukemic transformation occurred in patients with abnormalities of chromosome 7 or complex cytogenetic alterations or both. Evolution of chromosome 7 abnormalities was seen most often in refractory patients who had failed to respond to therapy. In contrast, trisomy 8 developed in patients with good hematologic responses who often required chronic immunosuppression with cyclosporine A (CsA), and survival was excellent. Although AA patients with monosomy 7 showed a similar prognosis to those with primary MDS, trisomy 8 in AA appears to have a more favorable prognosis than in MDS. © 2002 by The American Society of Hematology.","author":[{"dropping-particle":"","family":"Maciejewski","given":"J.P.","non-dropping-particle":"","parse-names":false,"suffix":""},{"dropping-particle":"","family":"Risitano","given":"A.","non-dropping-particle":"","parse-names":false,"suffix":""},{"dropping-particle":"","family":"Sloand","given":"E.M.","non-dropping-particle":"","parse-names":false,"suffix":""},{"dropping-particle":"","family":"Nunez","given":"O.","non-dropping-particle":"","parse-names":false,"suffix":""},{"dropping-particle":"","family":"Young","given":"N.S.","non-dropping-particle":"","parse-names":false,"suffix":""}],"container-title":"Blood","id":"ITEM-1","issue":"9","issued":{"date-parts":[["2002"]]},"page":"3129-3135","title":"Distinct clinical outcomes for cytogenetic abnormalities evolving from aplastic anemia","type":"article-journal","volume":"99"},"uris":["http://www.mendeley.com/documents/?uuid=b4e55466-17fb-4d03-ac35-37a1ccd03dab"]}],"mendeley":{"formattedCitation":"[25]","plainTextFormattedCitation":"[25]","previouslyFormattedCitation":"[25]"},"properties":{"noteIndex":0},"schema":"https://github.com/citation-style-language/schema/raw/master/csl-citation.json"}</w:instrText>
      </w:r>
      <w:r w:rsidR="00383CBF" w:rsidRPr="00092151">
        <w:fldChar w:fldCharType="separate"/>
      </w:r>
      <w:r w:rsidR="000B2316" w:rsidRPr="000B2316">
        <w:rPr>
          <w:noProof/>
        </w:rPr>
        <w:t>[25]</w:t>
      </w:r>
      <w:r w:rsidR="00383CBF" w:rsidRPr="00092151">
        <w:fldChar w:fldCharType="end"/>
      </w:r>
      <w:r w:rsidR="00A01726" w:rsidRPr="00092151">
        <w:t>.</w:t>
      </w:r>
    </w:p>
    <w:p w14:paraId="1DFA667C" w14:textId="0FBF5B32" w:rsidR="00293933" w:rsidRPr="000B2316" w:rsidRDefault="00293933"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623763" w:rsidRPr="00092151">
        <w:rPr>
          <w:b/>
          <w:lang w:val="en-US"/>
        </w:rPr>
        <w:t>C</w:t>
      </w:r>
      <w:r w:rsidRPr="00092151">
        <w:rPr>
          <w:b/>
        </w:rPr>
        <w:t xml:space="preserve"> (уровень достоверности доказательств </w:t>
      </w:r>
      <w:r w:rsidR="00F10391" w:rsidRPr="00A95DC4">
        <w:rPr>
          <w:b/>
        </w:rPr>
        <w:t>4</w:t>
      </w:r>
      <w:r w:rsidRPr="00092151">
        <w:rPr>
          <w:b/>
        </w:rPr>
        <w:t>)</w:t>
      </w:r>
    </w:p>
    <w:p w14:paraId="2A3A5853" w14:textId="1C0721F0" w:rsidR="00EF6F94" w:rsidRPr="00092151" w:rsidRDefault="00F42A9A" w:rsidP="003350DC">
      <w:pPr>
        <w:pStyle w:val="afd"/>
        <w:numPr>
          <w:ilvl w:val="0"/>
          <w:numId w:val="11"/>
        </w:numPr>
        <w:spacing w:beforeAutospacing="0" w:afterAutospacing="0" w:line="360" w:lineRule="auto"/>
        <w:contextualSpacing/>
      </w:pPr>
      <w:r w:rsidRPr="00092151">
        <w:rPr>
          <w:b/>
        </w:rPr>
        <w:t>Рекомендуется</w:t>
      </w:r>
      <w:r w:rsidRPr="00092151">
        <w:t xml:space="preserve"> </w:t>
      </w:r>
      <w:r w:rsidR="00383CBF" w:rsidRPr="00092151">
        <w:t xml:space="preserve">всем </w:t>
      </w:r>
      <w:r w:rsidR="00713176" w:rsidRPr="00092151">
        <w:t>пациентам</w:t>
      </w:r>
      <w:r w:rsidR="00463493" w:rsidRPr="00092151">
        <w:t xml:space="preserve"> при </w:t>
      </w:r>
      <w:r w:rsidR="00D62EDF" w:rsidRPr="00092151">
        <w:t>подозрении на конституциональную АА:</w:t>
      </w:r>
      <w:r w:rsidR="00713176" w:rsidRPr="00092151">
        <w:t xml:space="preserve"> </w:t>
      </w:r>
      <w:r w:rsidRPr="00092151">
        <w:t>проведение теста на ломкость</w:t>
      </w:r>
      <w:r w:rsidR="008C20F4" w:rsidRPr="00092151">
        <w:t xml:space="preserve"> </w:t>
      </w:r>
      <w:r w:rsidRPr="00092151">
        <w:t>хромосом с ис</w:t>
      </w:r>
      <w:r w:rsidR="008C20F4" w:rsidRPr="00092151">
        <w:t>п</w:t>
      </w:r>
      <w:r w:rsidRPr="00092151">
        <w:t xml:space="preserve">ользованием </w:t>
      </w:r>
      <w:r w:rsidR="00732AB7" w:rsidRPr="00092151">
        <w:t xml:space="preserve">бифункционального </w:t>
      </w:r>
      <w:r w:rsidRPr="00092151">
        <w:t>алкилирующего агента</w:t>
      </w:r>
      <w:r w:rsidR="00732AB7" w:rsidRPr="00092151">
        <w:t xml:space="preserve"> (диэпоксибутан)</w:t>
      </w:r>
      <w:r w:rsidRPr="00092151">
        <w:t xml:space="preserve"> для исключения </w:t>
      </w:r>
      <w:r w:rsidR="00732AB7" w:rsidRPr="00092151">
        <w:t xml:space="preserve">анемии Фанкони и секвенирования панели генов анемии Фанкони и врожденного дискератоза </w:t>
      </w:r>
      <w:r w:rsidR="0087625C" w:rsidRPr="00092151">
        <w:fldChar w:fldCharType="begin" w:fldLock="1"/>
      </w:r>
      <w:r w:rsidR="00023CA1">
        <w:instrText>ADDIN CSL_CITATION {"citationItems":[{"id":"ITEM-1","itemData":{"DOI":"10.1182/asheducation-2007.1.29","ISSN":"15204391","abstract":"The inherited bone marrow failure syndromes are traditionally considered to be pediatric disorders, but in fact, many of the patients now are diagnosed as adults, and many diagnosed as children now live to reach adulthood. The most common of these rare disorders include Fanconi anemia, dyskeratosis congenita, Shwachman-Diamond syndrome and amegakaryocytic thrombocytopenia, which often develop aplastic anemia and may evolve into myelodysplastic syndrome and acute myeloid leukemia; and Diamond-Blackfan anemia, severe congenital neutropenia, and thrombocytopenia absent radii, single cytopenias that rarely if ever become aplastic but have increased risks of leukemia. In addition, the first three syndromes have high risks of solid tumors: head and neck and anogenital squamous cell carcinoma in Fanconi anemia and dyskeratosis congenita, and osteogenic sarcoma in Diamond-Blackfan anemia. Diagnosis of a marrow failure syndrome requires recognition of characteristic physical abnormalities when present, and consideration of these disorders in the differential diagnosis of patients who present with \"acquired\" aplastic anemia, myelodysplastic syndrome, acute myeloid leukemia, or atypically early cancers of the types seen in the syndromes. Ultimate proof will come from identification of pathogenic mutations in genes associated with each syndrome.","author":[{"dropping-particle":"","family":"Alter","given":"Blanche P","non-dropping-particle":"","parse-names":false,"suffix":""}],"container-title":"Hematology","id":"ITEM-1","issued":{"date-parts":[["2007"]]},"page":"29-39","title":"Diagnosis, genetics, and management of inherited bone marrow failure syndromes.","type":"article"},"uris":["http://www.mendeley.com/documents/?uuid=222d3de4-b5d9-4cf6-b783-798b1059bf62","http://www.mendeley.com/documents/?uuid=c6b578cb-2844-4e0e-82d5-c421ab5c649d"]},{"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35]","plainTextFormattedCitation":"[13,35]","previouslyFormattedCitation":"[13,35]"},"properties":{"noteIndex":0},"schema":"https://github.com/citation-style-language/schema/raw/master/csl-citation.json"}</w:instrText>
      </w:r>
      <w:r w:rsidR="0087625C" w:rsidRPr="00092151">
        <w:fldChar w:fldCharType="separate"/>
      </w:r>
      <w:r w:rsidR="00AC5169" w:rsidRPr="00AC5169">
        <w:rPr>
          <w:noProof/>
        </w:rPr>
        <w:t>[13,35]</w:t>
      </w:r>
      <w:r w:rsidR="0087625C" w:rsidRPr="00092151">
        <w:fldChar w:fldCharType="end"/>
      </w:r>
      <w:r w:rsidR="00713176" w:rsidRPr="00092151">
        <w:t>.</w:t>
      </w:r>
    </w:p>
    <w:p w14:paraId="1B5B2140" w14:textId="77777777" w:rsidR="00293933" w:rsidRPr="00092151" w:rsidRDefault="00293933"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87625C" w:rsidRPr="00092151">
        <w:rPr>
          <w:b/>
        </w:rPr>
        <w:t>С</w:t>
      </w:r>
      <w:r w:rsidRPr="00092151">
        <w:rPr>
          <w:b/>
        </w:rPr>
        <w:t xml:space="preserve"> (уровень достоверности доказательств </w:t>
      </w:r>
      <w:r w:rsidR="0087625C" w:rsidRPr="00092151">
        <w:rPr>
          <w:b/>
        </w:rPr>
        <w:t>5</w:t>
      </w:r>
      <w:r w:rsidRPr="00092151">
        <w:rPr>
          <w:b/>
        </w:rPr>
        <w:t>)</w:t>
      </w:r>
    </w:p>
    <w:p w14:paraId="12175777" w14:textId="77777777" w:rsidR="00EF6F94" w:rsidRPr="00092151" w:rsidRDefault="00031607" w:rsidP="003350DC">
      <w:pPr>
        <w:pStyle w:val="afd"/>
        <w:numPr>
          <w:ilvl w:val="0"/>
          <w:numId w:val="7"/>
        </w:numPr>
        <w:spacing w:beforeAutospacing="0" w:afterAutospacing="0" w:line="360" w:lineRule="auto"/>
        <w:contextualSpacing/>
      </w:pPr>
      <w:r w:rsidRPr="00092151">
        <w:rPr>
          <w:rStyle w:val="affb"/>
        </w:rPr>
        <w:t>Рекомендуется</w:t>
      </w:r>
      <w:r w:rsidRPr="00092151">
        <w:t xml:space="preserve"> </w:t>
      </w:r>
      <w:r w:rsidR="005B38CF" w:rsidRPr="00092151">
        <w:t xml:space="preserve">всем пациентам </w:t>
      </w:r>
      <w:r w:rsidR="0087625C" w:rsidRPr="00092151">
        <w:t>при диагностике АА</w:t>
      </w:r>
      <w:r w:rsidR="00874032" w:rsidRPr="00092151">
        <w:t xml:space="preserve">, </w:t>
      </w:r>
      <w:r w:rsidR="00D62EDF" w:rsidRPr="00092151">
        <w:t xml:space="preserve">констатации рефрактерности АА </w:t>
      </w:r>
      <w:r w:rsidR="002D32CA" w:rsidRPr="00092151">
        <w:t xml:space="preserve">а также их сиблингам </w:t>
      </w:r>
      <w:r w:rsidR="00DD3CB3" w:rsidRPr="00092151">
        <w:t xml:space="preserve">молекулярно-генетическое исследование гистосовместимости (HLA </w:t>
      </w:r>
      <w:r w:rsidR="001E0CF7" w:rsidRPr="00092151">
        <w:t>высок</w:t>
      </w:r>
      <w:r w:rsidR="00DD3CB3" w:rsidRPr="00092151">
        <w:t xml:space="preserve">ого разрешения при помощи </w:t>
      </w:r>
      <w:r w:rsidR="00DD3CB3" w:rsidRPr="00092151">
        <w:lastRenderedPageBreak/>
        <w:t xml:space="preserve">секвенирования) для подбора родственного донора костного мозга </w:t>
      </w:r>
      <w:r w:rsidR="00D62EDF" w:rsidRPr="00092151">
        <w:t>и</w:t>
      </w:r>
      <w:r w:rsidR="00874032" w:rsidRPr="00092151">
        <w:t xml:space="preserve"> консультаци</w:t>
      </w:r>
      <w:r w:rsidR="00D62EDF" w:rsidRPr="00092151">
        <w:t>я</w:t>
      </w:r>
      <w:r w:rsidR="00874032" w:rsidRPr="00092151">
        <w:t xml:space="preserve"> в трансплантационном центре </w:t>
      </w:r>
      <w:r w:rsidRPr="00092151">
        <w:t xml:space="preserve">с целью </w:t>
      </w:r>
      <w:r w:rsidR="005B38CF" w:rsidRPr="00092151">
        <w:t xml:space="preserve">выбора метода лечения </w:t>
      </w:r>
      <w:r w:rsidR="005B38CF" w:rsidRPr="00092151">
        <w:fldChar w:fldCharType="begin" w:fldLock="1"/>
      </w:r>
      <w:r w:rsidR="00B97284"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5B38CF" w:rsidRPr="00092151">
        <w:fldChar w:fldCharType="separate"/>
      </w:r>
      <w:r w:rsidR="0012563C" w:rsidRPr="00092151">
        <w:rPr>
          <w:noProof/>
        </w:rPr>
        <w:t>[13]</w:t>
      </w:r>
      <w:r w:rsidR="005B38CF" w:rsidRPr="00092151">
        <w:fldChar w:fldCharType="end"/>
      </w:r>
      <w:r w:rsidR="00A01726" w:rsidRPr="00092151">
        <w:t>.</w:t>
      </w:r>
    </w:p>
    <w:p w14:paraId="24832116" w14:textId="625393C3" w:rsidR="00293933" w:rsidRPr="00092151" w:rsidRDefault="00293933"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312C6" w:rsidRPr="00092151">
        <w:rPr>
          <w:b/>
        </w:rPr>
        <w:t>С</w:t>
      </w:r>
      <w:r w:rsidR="004A5061" w:rsidRPr="00092151">
        <w:rPr>
          <w:b/>
        </w:rPr>
        <w:t xml:space="preserve"> </w:t>
      </w:r>
      <w:r w:rsidRPr="00092151">
        <w:rPr>
          <w:b/>
        </w:rPr>
        <w:t xml:space="preserve">(уровень достоверности доказательств </w:t>
      </w:r>
      <w:r w:rsidR="004312C6" w:rsidRPr="00092151">
        <w:rPr>
          <w:b/>
        </w:rPr>
        <w:t>5</w:t>
      </w:r>
      <w:r w:rsidRPr="00092151">
        <w:rPr>
          <w:b/>
        </w:rPr>
        <w:t>)</w:t>
      </w:r>
    </w:p>
    <w:p w14:paraId="55990CF3" w14:textId="77777777" w:rsidR="00455DE9" w:rsidRPr="00092151" w:rsidRDefault="00455DE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при диагностике АА при наличии </w:t>
      </w:r>
      <w:r w:rsidR="001B5E55" w:rsidRPr="00092151">
        <w:t xml:space="preserve">клинических и/или лабораторных показаний </w:t>
      </w:r>
      <w:r w:rsidR="001C766E" w:rsidRPr="00092151">
        <w:t xml:space="preserve">консультация </w:t>
      </w:r>
      <w:r w:rsidR="00A0257E" w:rsidRPr="00092151">
        <w:t>врача-</w:t>
      </w:r>
      <w:r w:rsidR="001C766E" w:rsidRPr="00092151">
        <w:t xml:space="preserve">ревматолога </w:t>
      </w:r>
      <w:r w:rsidRPr="00092151">
        <w:t xml:space="preserve">для дифференциальной диагностики с системными коллагенозами </w:t>
      </w:r>
      <w:r w:rsidRPr="00092151">
        <w:fldChar w:fldCharType="begin" w:fldLock="1"/>
      </w:r>
      <w:r w:rsidR="00083277"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Pr="00092151">
        <w:fldChar w:fldCharType="separate"/>
      </w:r>
      <w:r w:rsidR="0012563C" w:rsidRPr="00092151">
        <w:rPr>
          <w:noProof/>
        </w:rPr>
        <w:t>[12]</w:t>
      </w:r>
      <w:r w:rsidRPr="00092151">
        <w:fldChar w:fldCharType="end"/>
      </w:r>
      <w:r w:rsidR="00A01726" w:rsidRPr="00092151">
        <w:t>.</w:t>
      </w:r>
    </w:p>
    <w:p w14:paraId="6B92BCD0" w14:textId="77777777" w:rsidR="00455DE9" w:rsidRPr="00092151" w:rsidRDefault="00455DE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77625F09" w14:textId="77777777" w:rsidR="0087625C" w:rsidRPr="00092151" w:rsidRDefault="0087625C"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при</w:t>
      </w:r>
      <w:r w:rsidR="00455DE9" w:rsidRPr="00092151">
        <w:t xml:space="preserve"> диагностике АА при наличии геморрагического синдрома </w:t>
      </w:r>
      <w:r w:rsidRPr="00092151">
        <w:t>консультаци</w:t>
      </w:r>
      <w:r w:rsidR="00455DE9" w:rsidRPr="00092151">
        <w:t>я</w:t>
      </w:r>
      <w:r w:rsidRPr="00092151">
        <w:t xml:space="preserve"> </w:t>
      </w:r>
      <w:r w:rsidR="00A0257E" w:rsidRPr="00092151">
        <w:t>врача-</w:t>
      </w:r>
      <w:r w:rsidRPr="00092151">
        <w:t xml:space="preserve">офтальмолога для диагностики сопутствующей патологии </w:t>
      </w:r>
      <w:r w:rsidRPr="00092151">
        <w:fldChar w:fldCharType="begin" w:fldLock="1"/>
      </w:r>
      <w:r w:rsidR="00083277"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0012563C" w:rsidRPr="00092151">
        <w:rPr>
          <w:noProof/>
        </w:rPr>
        <w:t>[12,13]</w:t>
      </w:r>
      <w:r w:rsidRPr="00092151">
        <w:fldChar w:fldCharType="end"/>
      </w:r>
      <w:r w:rsidRPr="00092151">
        <w:t>.</w:t>
      </w:r>
    </w:p>
    <w:p w14:paraId="13E4D6A1" w14:textId="77777777" w:rsidR="0087625C" w:rsidRPr="00092151" w:rsidRDefault="0087625C"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55DE9" w:rsidRPr="00092151">
        <w:rPr>
          <w:b/>
        </w:rPr>
        <w:t>С</w:t>
      </w:r>
      <w:r w:rsidRPr="00092151">
        <w:rPr>
          <w:b/>
        </w:rPr>
        <w:t xml:space="preserve"> (уровень достоверности доказательств </w:t>
      </w:r>
      <w:r w:rsidR="00455DE9" w:rsidRPr="00092151">
        <w:rPr>
          <w:b/>
        </w:rPr>
        <w:t>5</w:t>
      </w:r>
      <w:r w:rsidRPr="00092151">
        <w:rPr>
          <w:b/>
        </w:rPr>
        <w:t>)</w:t>
      </w:r>
    </w:p>
    <w:p w14:paraId="4D0AA9CA" w14:textId="77777777" w:rsidR="00455DE9" w:rsidRPr="00092151" w:rsidRDefault="00455DE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при диагностике АА при наличии инфекционных, геморрагических и иных осложнений со стороны ЛОР-органов консультация </w:t>
      </w:r>
      <w:r w:rsidR="00A0257E" w:rsidRPr="00092151">
        <w:t>врача-</w:t>
      </w:r>
      <w:r w:rsidRPr="00092151">
        <w:t>ото</w:t>
      </w:r>
      <w:r w:rsidR="00A0257E" w:rsidRPr="00092151">
        <w:t>рино</w:t>
      </w:r>
      <w:r w:rsidRPr="00092151">
        <w:t xml:space="preserve">ларинголога для диагностики сопутствующей патологии </w:t>
      </w:r>
      <w:r w:rsidRPr="00092151">
        <w:fldChar w:fldCharType="begin" w:fldLock="1"/>
      </w:r>
      <w:r w:rsidR="00083277"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0012563C" w:rsidRPr="00092151">
        <w:rPr>
          <w:noProof/>
        </w:rPr>
        <w:t>[12,13]</w:t>
      </w:r>
      <w:r w:rsidRPr="00092151">
        <w:fldChar w:fldCharType="end"/>
      </w:r>
      <w:r w:rsidRPr="00092151">
        <w:t>.</w:t>
      </w:r>
    </w:p>
    <w:p w14:paraId="2D209947" w14:textId="77777777" w:rsidR="00455DE9" w:rsidRPr="00092151" w:rsidRDefault="00455DE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56A50C0A" w14:textId="77777777" w:rsidR="00455DE9" w:rsidRPr="00092151" w:rsidRDefault="00455DE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при диагностике АА при наличии геморрагического, инфекционного или иного поражения нервной системы консультация </w:t>
      </w:r>
      <w:r w:rsidR="00A0257E" w:rsidRPr="00092151">
        <w:t>врача-</w:t>
      </w:r>
      <w:r w:rsidRPr="00092151">
        <w:t xml:space="preserve">невролога для диагностики сопутствующей патологии </w:t>
      </w:r>
      <w:r w:rsidRPr="00092151">
        <w:fldChar w:fldCharType="begin" w:fldLock="1"/>
      </w:r>
      <w:r w:rsidR="00083277"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0012563C" w:rsidRPr="00092151">
        <w:rPr>
          <w:noProof/>
        </w:rPr>
        <w:t>[12,13]</w:t>
      </w:r>
      <w:r w:rsidRPr="00092151">
        <w:fldChar w:fldCharType="end"/>
      </w:r>
      <w:r w:rsidRPr="00092151">
        <w:t>.</w:t>
      </w:r>
    </w:p>
    <w:p w14:paraId="14CBADE8" w14:textId="77777777" w:rsidR="00455DE9" w:rsidRPr="00092151" w:rsidRDefault="00455DE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1625592" w14:textId="4A36EFA8" w:rsidR="000D6F28" w:rsidRPr="00092151" w:rsidRDefault="000D6F28"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АА на фоне программной иммуносупрессивной терапии проведение диагностики осложнений иммуносупрессивной терапии</w:t>
      </w:r>
      <w:r w:rsidR="005F2291" w:rsidRPr="00092151">
        <w:t xml:space="preserve"> (аллергологические и анафилактические реакции во время введения АТГ** и сывороточная болезнь)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24799BF4" w14:textId="13430A76" w:rsidR="000D6F28" w:rsidRPr="00092151" w:rsidRDefault="000D6F28"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CEA823A" w14:textId="7A6DB6E4" w:rsidR="00570F20" w:rsidRPr="00092151" w:rsidRDefault="000D6F28" w:rsidP="003350DC">
      <w:pPr>
        <w:pStyle w:val="afd"/>
        <w:spacing w:beforeAutospacing="0" w:afterAutospacing="0" w:line="360" w:lineRule="auto"/>
        <w:ind w:firstLine="709"/>
        <w:contextualSpacing/>
        <w:rPr>
          <w:i/>
          <w:iCs/>
        </w:rPr>
      </w:pPr>
      <w:r w:rsidRPr="00092151">
        <w:rPr>
          <w:b/>
        </w:rPr>
        <w:t>Комментарии:</w:t>
      </w:r>
      <w:r w:rsidRPr="00092151">
        <w:t xml:space="preserve"> </w:t>
      </w:r>
      <w:r w:rsidR="0098296E" w:rsidRPr="00092151">
        <w:rPr>
          <w:i/>
          <w:iCs/>
        </w:rPr>
        <w:t xml:space="preserve">основные </w:t>
      </w:r>
      <w:r w:rsidR="00570F20" w:rsidRPr="00092151">
        <w:rPr>
          <w:i/>
          <w:iCs/>
        </w:rPr>
        <w:t xml:space="preserve">осложнения терапии АТГ: аллергологические и анафилактические реакции во время введения АТГ** и сывороточная болезнь. Аллергические и анафилактические реакции: озноб, лихорадка, эритематозная или уртикарная сыпь встречаются у 30—60% пациентов. В этих случаях увеличивают </w:t>
      </w:r>
      <w:r w:rsidR="00570F20" w:rsidRPr="00092151">
        <w:rPr>
          <w:i/>
          <w:iCs/>
        </w:rPr>
        <w:lastRenderedPageBreak/>
        <w:t>дозы вводимых глюкокортикоидов и</w:t>
      </w:r>
      <w:r w:rsidR="00D3637A" w:rsidRPr="00B051A8">
        <w:rPr>
          <w:i/>
          <w:iCs/>
        </w:rPr>
        <w:t xml:space="preserve"> </w:t>
      </w:r>
      <w:r w:rsidR="00D3637A">
        <w:rPr>
          <w:i/>
          <w:iCs/>
        </w:rPr>
        <w:t>антигистаминных средств системного действия</w:t>
      </w:r>
      <w:r w:rsidR="00570F20" w:rsidRPr="00092151">
        <w:rPr>
          <w:i/>
          <w:iCs/>
        </w:rPr>
        <w:t xml:space="preserve"> (блокаторов Н1-рецепторов) для системного применения в 1,5—2 раза и, по возможности, продолжают введение #АТГ**.</w:t>
      </w:r>
    </w:p>
    <w:p w14:paraId="0B92C4D7" w14:textId="77777777" w:rsidR="00570F20" w:rsidRPr="00092151" w:rsidRDefault="00570F20" w:rsidP="003350DC">
      <w:pPr>
        <w:pStyle w:val="afd"/>
        <w:spacing w:beforeAutospacing="0" w:afterAutospacing="0" w:line="360" w:lineRule="auto"/>
        <w:ind w:firstLine="709"/>
        <w:contextualSpacing/>
        <w:rPr>
          <w:i/>
          <w:iCs/>
        </w:rPr>
      </w:pPr>
      <w:r w:rsidRPr="00092151">
        <w:rPr>
          <w:i/>
          <w:iCs/>
        </w:rPr>
        <w:t>Значительно реже (у 2—3% больных) развиваются бронхоспазм, отек Квинке, артериальная гипотензия. В этих случаях прекращают введение #АТГ** и проводят соответствующее лечение.</w:t>
      </w:r>
    </w:p>
    <w:p w14:paraId="18961073" w14:textId="6573654F" w:rsidR="00570F20" w:rsidRPr="00092151" w:rsidRDefault="00570F20" w:rsidP="003350DC">
      <w:pPr>
        <w:pStyle w:val="afd"/>
        <w:spacing w:beforeAutospacing="0" w:afterAutospacing="0" w:line="360" w:lineRule="auto"/>
        <w:ind w:firstLine="709"/>
        <w:contextualSpacing/>
        <w:rPr>
          <w:i/>
          <w:iCs/>
        </w:rPr>
      </w:pPr>
      <w:r w:rsidRPr="00092151">
        <w:rPr>
          <w:i/>
          <w:iCs/>
        </w:rPr>
        <w:t>Сывороточная болезнь обычно развивается на 7—14-й день (5—20-й день) от начала терапии более чем у 50% пациентов. Лихорадка, папулезные высыпания на коже, кожный зуд, полиартралгии, миалгии, головная боль, тошнота — наиболее часто встречающиеся симптомы сывороточной болезни; реже наблюдаются транзиторное повышение активности аминотрансфераз, повышение артериального давления, желудочно-кишечные расстройства; в 1—2% случаев могут иметь место эпилептические судороги. Назначение</w:t>
      </w:r>
      <w:r w:rsidR="00D3637A">
        <w:rPr>
          <w:i/>
          <w:iCs/>
        </w:rPr>
        <w:t xml:space="preserve"> антигистамминных средств системного действия</w:t>
      </w:r>
      <w:r w:rsidRPr="00092151">
        <w:rPr>
          <w:i/>
          <w:iCs/>
        </w:rPr>
        <w:t xml:space="preserve"> (блокаторов Н1-рецепторов) и глюкокортикоид</w:t>
      </w:r>
      <w:r w:rsidR="00D3637A">
        <w:rPr>
          <w:i/>
          <w:iCs/>
        </w:rPr>
        <w:t>ов</w:t>
      </w:r>
      <w:r w:rsidRPr="00092151">
        <w:rPr>
          <w:i/>
          <w:iCs/>
        </w:rPr>
        <w:t xml:space="preserve"> (преднизолон** 30—60 мг/сут) в течение 1—2 недель, как правило, купирует сывороточную болезнь. В тяжелых случаях проводят сеансы плазмафереза.</w:t>
      </w:r>
    </w:p>
    <w:p w14:paraId="5001C2ED" w14:textId="77777777" w:rsidR="00570F20" w:rsidRPr="00092151" w:rsidRDefault="00570F20" w:rsidP="003350DC">
      <w:pPr>
        <w:pStyle w:val="afd"/>
        <w:spacing w:beforeAutospacing="0" w:afterAutospacing="0" w:line="360" w:lineRule="auto"/>
        <w:ind w:firstLine="709"/>
        <w:contextualSpacing/>
        <w:rPr>
          <w:i/>
          <w:iCs/>
        </w:rPr>
      </w:pPr>
      <w:r w:rsidRPr="00092151">
        <w:rPr>
          <w:i/>
          <w:iCs/>
        </w:rPr>
        <w:t>Для предупреждения развития тяжелых аллергических осложнений рекомендуется непосредственно перед введением АТГ** обязательно проводить внутрикожные тесты на чувствительность пациента к препарату.</w:t>
      </w:r>
    </w:p>
    <w:p w14:paraId="6E9FCBF2" w14:textId="77777777" w:rsidR="00570F20" w:rsidRPr="00092151" w:rsidRDefault="00570F20" w:rsidP="003350DC">
      <w:pPr>
        <w:pStyle w:val="afd"/>
        <w:spacing w:beforeAutospacing="0" w:afterAutospacing="0" w:line="360" w:lineRule="auto"/>
        <w:ind w:firstLine="709"/>
        <w:contextualSpacing/>
        <w:rPr>
          <w:i/>
          <w:iCs/>
        </w:rPr>
      </w:pPr>
      <w:r w:rsidRPr="00092151">
        <w:rPr>
          <w:i/>
          <w:iCs/>
        </w:rPr>
        <w:t>Усиление геморрагического синдрома на фоне введения или после введения АТГ требует интенсивной заместительной терапии трансфузиями тромбоконцентрата и свежезамороженной плазмы.</w:t>
      </w:r>
    </w:p>
    <w:p w14:paraId="035FF88E" w14:textId="77777777" w:rsidR="00570F20" w:rsidRPr="00092151" w:rsidRDefault="00570F20" w:rsidP="003350DC">
      <w:pPr>
        <w:pStyle w:val="afd"/>
        <w:spacing w:beforeAutospacing="0" w:afterAutospacing="0" w:line="360" w:lineRule="auto"/>
        <w:ind w:firstLine="709"/>
        <w:contextualSpacing/>
        <w:rPr>
          <w:i/>
          <w:iCs/>
        </w:rPr>
      </w:pPr>
      <w:r w:rsidRPr="00092151">
        <w:rPr>
          <w:i/>
          <w:iCs/>
        </w:rPr>
        <w:t>Основные осложнения терапии циклоспорином**</w:t>
      </w:r>
    </w:p>
    <w:p w14:paraId="13CF19F5" w14:textId="77777777" w:rsidR="00570F20" w:rsidRPr="00092151" w:rsidRDefault="00570F20" w:rsidP="003350DC">
      <w:pPr>
        <w:pStyle w:val="afd"/>
        <w:spacing w:beforeAutospacing="0" w:afterAutospacing="0" w:line="360" w:lineRule="auto"/>
        <w:ind w:firstLine="709"/>
        <w:contextualSpacing/>
        <w:rPr>
          <w:i/>
          <w:iCs/>
        </w:rPr>
      </w:pPr>
      <w:r w:rsidRPr="00092151">
        <w:rPr>
          <w:i/>
          <w:iCs/>
        </w:rPr>
        <w:t xml:space="preserve">Наиболее часто встречающимся осложнением можно считать нарушение функции почек, связанное с нефротоксичностью препарата; при этом наблюдаются повышение содержания креатинина в сыворотке, периферические отеки и олигурия. Нередко повышается артериальное давление, появляются тремор пальцев рук, парестезии, головные боли, в редких случаях — энцефалопатия. У трети пациентов отмечается гиперплазия десен. Тошнота, рвота, боли в животе, диарея встречаются в 10—13% случаев. Гипербилирубинемию можно обнаружить у 30% пациентов, но повышение активности печеночных аминотрансфераз наблюдается значительно реже. Могут иметь место электролитные нарушения: гиперкалиемия, гипомагниемия. В некоторых случаях наблюдаются гинекомастия, гипертрихоз, а также аллергические реакции (аллергическая сыпь). Следует отметить, что чаще </w:t>
      </w:r>
      <w:r w:rsidRPr="00092151">
        <w:rPr>
          <w:i/>
          <w:iCs/>
        </w:rPr>
        <w:lastRenderedPageBreak/>
        <w:t>всего перечисленные осложнения появляются на фоне приема максимальной дозы циклоспорина** (10 мг/кг/сут) в первые 2—3 недели терапии.</w:t>
      </w:r>
    </w:p>
    <w:p w14:paraId="0DF512BC" w14:textId="03598DEB" w:rsidR="000D6F28" w:rsidRPr="00092151" w:rsidRDefault="00570F20" w:rsidP="003350DC">
      <w:pPr>
        <w:pStyle w:val="afd"/>
        <w:spacing w:beforeAutospacing="0" w:afterAutospacing="0" w:line="360" w:lineRule="auto"/>
        <w:ind w:firstLine="709"/>
        <w:contextualSpacing/>
        <w:rPr>
          <w:i/>
          <w:iCs/>
        </w:rPr>
      </w:pPr>
      <w:r w:rsidRPr="00092151">
        <w:rPr>
          <w:i/>
          <w:iCs/>
        </w:rPr>
        <w:t>Токсические осложнения терапии циклоспорином**, как правило, корректируются уменьшением суточной дозы (на 25—50%) или временной отменой препарата. В ряде случаев необходима сопутствующая симптоматическая терапия.</w:t>
      </w:r>
    </w:p>
    <w:p w14:paraId="1DA62DE4" w14:textId="0B3B3C2E" w:rsidR="005F2291" w:rsidRPr="00092151" w:rsidRDefault="005F2291" w:rsidP="003350DC">
      <w:pPr>
        <w:pStyle w:val="afd"/>
        <w:spacing w:beforeAutospacing="0" w:afterAutospacing="0" w:line="360" w:lineRule="auto"/>
        <w:ind w:firstLine="709"/>
        <w:contextualSpacing/>
        <w:rPr>
          <w:i/>
          <w:iCs/>
        </w:rPr>
      </w:pPr>
    </w:p>
    <w:p w14:paraId="7A805499" w14:textId="2E89461B" w:rsidR="005F2291" w:rsidRPr="00092151" w:rsidRDefault="005F2291" w:rsidP="003350DC">
      <w:pPr>
        <w:pStyle w:val="afd"/>
        <w:spacing w:beforeAutospacing="0" w:afterAutospacing="0" w:line="360" w:lineRule="auto"/>
        <w:ind w:firstLine="709"/>
        <w:contextualSpacing/>
        <w:rPr>
          <w:i/>
          <w:iCs/>
        </w:rPr>
      </w:pPr>
      <w:r w:rsidRPr="00092151">
        <w:rPr>
          <w:b/>
          <w:bCs/>
          <w:i/>
          <w:iCs/>
        </w:rPr>
        <w:t>Диагностика инфекционных осложнений.</w:t>
      </w:r>
    </w:p>
    <w:p w14:paraId="6B880FD9" w14:textId="32BCB33E" w:rsidR="00AD1A7C" w:rsidRPr="00092151" w:rsidRDefault="00AD1A7C"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АА </w:t>
      </w:r>
      <w:r w:rsidR="008048C1" w:rsidRPr="00092151">
        <w:t xml:space="preserve">при развитии </w:t>
      </w:r>
      <w:r w:rsidRPr="00092151">
        <w:t xml:space="preserve">инфекционных осложнений </w:t>
      </w:r>
      <w:r w:rsidR="008048C1" w:rsidRPr="00092151">
        <w:t xml:space="preserve">соблюдать диагностический алгоритм верификации очагов инфекции применительно к </w:t>
      </w:r>
      <w:r w:rsidR="0066136A" w:rsidRPr="00092151">
        <w:t xml:space="preserve"> пациент</w:t>
      </w:r>
      <w:r w:rsidR="008048C1" w:rsidRPr="00092151">
        <w:t xml:space="preserve">ам </w:t>
      </w:r>
      <w:r w:rsidR="0066136A" w:rsidRPr="00092151">
        <w:t>в состоянии глубокой нейтропении</w:t>
      </w:r>
      <w:r w:rsidR="003D1D3E" w:rsidRPr="00092151">
        <w:t xml:space="preserve"> </w:t>
      </w:r>
      <w:r w:rsidR="003D1D3E" w:rsidRPr="00092151">
        <w:fldChar w:fldCharType="begin" w:fldLock="1"/>
      </w:r>
      <w:r w:rsidR="003D1D3E"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003D1D3E" w:rsidRPr="00092151">
        <w:fldChar w:fldCharType="separate"/>
      </w:r>
      <w:r w:rsidR="003D1D3E" w:rsidRPr="00092151">
        <w:rPr>
          <w:noProof/>
        </w:rPr>
        <w:t>[12,13]</w:t>
      </w:r>
      <w:r w:rsidR="003D1D3E" w:rsidRPr="00092151">
        <w:fldChar w:fldCharType="end"/>
      </w:r>
      <w:r w:rsidRPr="00092151">
        <w:t>.</w:t>
      </w:r>
    </w:p>
    <w:p w14:paraId="5DD4E5AD" w14:textId="77777777" w:rsidR="00AD1A7C" w:rsidRPr="00092151" w:rsidRDefault="00AD1A7C"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5DF42EDB" w14:textId="5AFB9AFF" w:rsidR="004D7010" w:rsidRPr="00092151" w:rsidRDefault="00AD1A7C" w:rsidP="003350DC">
      <w:pPr>
        <w:pStyle w:val="afd"/>
        <w:spacing w:beforeAutospacing="0" w:afterAutospacing="0" w:line="360" w:lineRule="auto"/>
        <w:ind w:firstLine="709"/>
        <w:contextualSpacing/>
        <w:rPr>
          <w:i/>
          <w:iCs/>
        </w:rPr>
      </w:pPr>
      <w:r w:rsidRPr="00092151">
        <w:rPr>
          <w:b/>
        </w:rPr>
        <w:t>Комментарии:</w:t>
      </w:r>
      <w:r w:rsidR="004D7010" w:rsidRPr="00092151">
        <w:t xml:space="preserve"> </w:t>
      </w:r>
      <w:r w:rsidR="004D7010" w:rsidRPr="00092151">
        <w:rPr>
          <w:i/>
          <w:iCs/>
        </w:rPr>
        <w:t xml:space="preserve">Инфекционные осложнения при проведении ИСТ возникают у большинства пациентов АА. На первых этапах терапии преобладают инфекции, вызванные бактериями, в дальнейшем, по мере удлинения периода гранулоцитопении и усиления иммуносупрессии, доминируют оппортунистические инфекции, обусловленные грибами, прежде </w:t>
      </w:r>
      <w:r w:rsidR="004D7010" w:rsidRPr="00092151">
        <w:rPr>
          <w:rStyle w:val="affc"/>
          <w:i w:val="0"/>
          <w:iCs w:val="0"/>
        </w:rPr>
        <w:t>Aspergillus</w:t>
      </w:r>
      <w:r w:rsidR="004D7010" w:rsidRPr="00092151">
        <w:rPr>
          <w:i/>
          <w:iCs/>
        </w:rPr>
        <w:t xml:space="preserve"> </w:t>
      </w:r>
      <w:r w:rsidR="004D7010" w:rsidRPr="00092151">
        <w:rPr>
          <w:rStyle w:val="affc"/>
          <w:i w:val="0"/>
          <w:iCs w:val="0"/>
        </w:rPr>
        <w:t xml:space="preserve">spp., </w:t>
      </w:r>
      <w:r w:rsidR="004D7010" w:rsidRPr="00092151">
        <w:rPr>
          <w:i/>
          <w:iCs/>
        </w:rPr>
        <w:t>пневмоцистами, герпесвирусами [2,9].</w:t>
      </w:r>
    </w:p>
    <w:p w14:paraId="201F2815" w14:textId="72AAEDAC" w:rsidR="004D7010" w:rsidRPr="00092151" w:rsidRDefault="004D7010" w:rsidP="003350DC">
      <w:pPr>
        <w:pStyle w:val="afd"/>
        <w:spacing w:beforeAutospacing="0" w:afterAutospacing="0" w:line="360" w:lineRule="auto"/>
        <w:ind w:firstLine="709"/>
        <w:contextualSpacing/>
        <w:rPr>
          <w:i/>
          <w:iCs/>
        </w:rPr>
      </w:pPr>
      <w:r w:rsidRPr="00092151">
        <w:rPr>
          <w:i/>
          <w:iCs/>
        </w:rPr>
        <w:t xml:space="preserve"> К особенностям инфекционных осложнений, регистрируемых при АА, относят высокую частоту выявления возбудителя (микробиологически подтвержденные инфекции составляют до 75%) и преобладание смешанной микрофлоры в этиологии инфекционного процесса. Инфекции, вызванные разными микроорганизмами, могут регистрироваться как на «старте» возникновения инфекционных осложнений, так и возникать последовательно в процессе терапии этих осложнений. Первым симптомом инфекции является лихорадка. Лихорадка при гранулоцитопении (нейтропении) расценивается как инфекционная, если температура тела поднимается выше 38</w:t>
      </w:r>
      <w:r w:rsidRPr="00092151">
        <w:rPr>
          <w:i/>
          <w:iCs/>
          <w:vertAlign w:val="superscript"/>
        </w:rPr>
        <w:t>0</w:t>
      </w:r>
      <w:r w:rsidRPr="00092151">
        <w:rPr>
          <w:i/>
          <w:iCs/>
        </w:rPr>
        <w:t xml:space="preserve">С, сохраняется в течение 2 часов и не связана с введением пирогенных препаратов. </w:t>
      </w:r>
    </w:p>
    <w:p w14:paraId="26E648EA" w14:textId="1982BCEB" w:rsidR="00AD1A7C" w:rsidRPr="00092151" w:rsidRDefault="004D7010" w:rsidP="003350DC">
      <w:pPr>
        <w:pStyle w:val="afd"/>
        <w:spacing w:beforeAutospacing="0" w:afterAutospacing="0" w:line="360" w:lineRule="auto"/>
        <w:ind w:firstLine="709"/>
        <w:contextualSpacing/>
        <w:rPr>
          <w:i/>
          <w:iCs/>
        </w:rPr>
      </w:pPr>
      <w:r w:rsidRPr="00092151">
        <w:rPr>
          <w:i/>
          <w:iCs/>
        </w:rPr>
        <w:t xml:space="preserve">Самыми частыми инфекционными осложнениями, развивающимися на фоне приема Цс**, являются пневмоцистная пневмония и герпетические инфекции. Поражение легких, вызванное данными микроорганизмами, диагностируется при проведении бронхоальвеолярного лаважа с использованием комплекса исследований, включающего иммуноферментный метод и ПЦР </w:t>
      </w:r>
      <w:r w:rsidRPr="00092151">
        <w:rPr>
          <w:i/>
          <w:iCs/>
        </w:rPr>
        <w:fldChar w:fldCharType="begin" w:fldLock="1"/>
      </w:r>
      <w:r w:rsidR="00023CA1">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6]","plainTextFormattedCitation":"[12,36]","previouslyFormattedCitation":"[12,36]"},"properties":{"noteIndex":0},"schema":"https://github.com/citation-style-language/schema/raw/master/csl-citation.json"}</w:instrText>
      </w:r>
      <w:r w:rsidRPr="00092151">
        <w:rPr>
          <w:i/>
          <w:iCs/>
        </w:rPr>
        <w:fldChar w:fldCharType="separate"/>
      </w:r>
      <w:r w:rsidR="00AC5169" w:rsidRPr="00AC5169">
        <w:rPr>
          <w:iCs/>
          <w:noProof/>
        </w:rPr>
        <w:t>[12,36]</w:t>
      </w:r>
      <w:r w:rsidRPr="00092151">
        <w:rPr>
          <w:i/>
          <w:iCs/>
        </w:rPr>
        <w:fldChar w:fldCharType="end"/>
      </w:r>
    </w:p>
    <w:p w14:paraId="350E0217" w14:textId="0893B462" w:rsidR="008048C1" w:rsidRPr="00092151" w:rsidRDefault="008048C1"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АА при развитии </w:t>
      </w:r>
      <w:r w:rsidR="00E8511E" w:rsidRPr="00092151">
        <w:t xml:space="preserve">фебрильной лихорадки </w:t>
      </w:r>
      <w:r w:rsidRPr="00092151">
        <w:t xml:space="preserve">соблюдать диагностический алгоритм верификации возбудителя применительно к  пациентам в состоянии глубокой нейтропении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7572FCE7" w14:textId="77777777" w:rsidR="008048C1" w:rsidRPr="00092151" w:rsidRDefault="008048C1" w:rsidP="003350DC">
      <w:pPr>
        <w:pStyle w:val="afd"/>
        <w:spacing w:beforeAutospacing="0" w:afterAutospacing="0" w:line="360" w:lineRule="auto"/>
        <w:ind w:firstLine="709"/>
        <w:contextualSpacing/>
        <w:rPr>
          <w:b/>
        </w:rPr>
      </w:pPr>
      <w:r w:rsidRPr="00092151">
        <w:rPr>
          <w:b/>
        </w:rPr>
        <w:lastRenderedPageBreak/>
        <w:t>Уровень убедительности рекомендаций С (уровень достоверности доказательств 5)</w:t>
      </w:r>
    </w:p>
    <w:p w14:paraId="23DCEE01" w14:textId="60EAC94E" w:rsidR="009A50F6" w:rsidRPr="00092151" w:rsidRDefault="008048C1" w:rsidP="003350DC">
      <w:pPr>
        <w:pStyle w:val="afd"/>
        <w:spacing w:beforeAutospacing="0" w:afterAutospacing="0" w:line="360" w:lineRule="auto"/>
        <w:ind w:firstLine="709"/>
        <w:contextualSpacing/>
        <w:rPr>
          <w:i/>
          <w:iCs/>
        </w:rPr>
      </w:pPr>
      <w:r w:rsidRPr="00092151">
        <w:rPr>
          <w:b/>
        </w:rPr>
        <w:t>Комментарии:</w:t>
      </w:r>
      <w:r w:rsidRPr="00092151">
        <w:t xml:space="preserve"> </w:t>
      </w:r>
      <w:r w:rsidR="00893F80" w:rsidRPr="00092151">
        <w:rPr>
          <w:i/>
          <w:iCs/>
        </w:rPr>
        <w:t xml:space="preserve">основным </w:t>
      </w:r>
      <w:r w:rsidR="009A50F6" w:rsidRPr="00092151">
        <w:rPr>
          <w:i/>
          <w:iCs/>
        </w:rPr>
        <w:t>фактором, определяющим развитие инфекционных осложнений у гематологических пациентов, является нейтропения</w:t>
      </w:r>
      <w:r w:rsidR="00B31387" w:rsidRPr="00092151">
        <w:rPr>
          <w:i/>
          <w:iCs/>
        </w:rPr>
        <w:t>.</w:t>
      </w:r>
      <w:r w:rsidR="009A50F6" w:rsidRPr="00092151">
        <w:rPr>
          <w:i/>
          <w:iCs/>
        </w:rPr>
        <w:t xml:space="preserve"> (нейтрофилы </w:t>
      </w:r>
      <w:proofErr w:type="gramStart"/>
      <w:r w:rsidR="009A50F6" w:rsidRPr="00092151">
        <w:rPr>
          <w:i/>
          <w:iCs/>
        </w:rPr>
        <w:t>&lt; 0</w:t>
      </w:r>
      <w:proofErr w:type="gramEnd"/>
      <w:r w:rsidR="009A50F6" w:rsidRPr="00092151">
        <w:rPr>
          <w:i/>
          <w:iCs/>
        </w:rPr>
        <w:t>,5 х 10</w:t>
      </w:r>
      <w:r w:rsidR="009A50F6" w:rsidRPr="00092151">
        <w:rPr>
          <w:i/>
          <w:iCs/>
          <w:vertAlign w:val="superscript"/>
        </w:rPr>
        <w:t>9</w:t>
      </w:r>
      <w:r w:rsidR="009A50F6" w:rsidRPr="00092151">
        <w:rPr>
          <w:i/>
          <w:iCs/>
        </w:rPr>
        <w:t>/л) и</w:t>
      </w:r>
      <w:r w:rsidR="00A0089F" w:rsidRPr="00092151">
        <w:rPr>
          <w:i/>
          <w:iCs/>
        </w:rPr>
        <w:t>ли лейкопения (лейкоциты ≤ 1,0</w:t>
      </w:r>
      <w:r w:rsidR="009A50F6" w:rsidRPr="00092151">
        <w:rPr>
          <w:i/>
          <w:iCs/>
        </w:rPr>
        <w:t xml:space="preserve"> х 10</w:t>
      </w:r>
      <w:r w:rsidR="009A50F6" w:rsidRPr="00092151">
        <w:rPr>
          <w:i/>
          <w:iCs/>
          <w:vertAlign w:val="superscript"/>
        </w:rPr>
        <w:t>9</w:t>
      </w:r>
      <w:r w:rsidR="009A50F6" w:rsidRPr="00092151">
        <w:rPr>
          <w:i/>
          <w:iCs/>
        </w:rPr>
        <w:t xml:space="preserve">/л), а также длительность нейтропении – частота инфекций существенно возрастает при длительности нейтропении более 10 дней. Риск развития инфекций возрастает при нарушении фагоцитарной функции нейтрофилов, при дефектах клеточного и гуморального иммунитета, повреждении слизистых оболочек желудочно-кишечного тракта (особенно мукозитах III-IV степени), наличии центрального венозного катетера (ЦВК). Источником развития инфекции, как правило, является желудочно-кишечный тракт, когда активно происходит транслокация микроорганизмов со слизистой оболочки, поврежденной в результате химиотерапии. Другие основные входные ворота инфекции при нейтропении – ЦВК. </w:t>
      </w:r>
    </w:p>
    <w:p w14:paraId="1BEFCA5F" w14:textId="0DFA6ECA" w:rsidR="009A50F6" w:rsidRPr="00092151" w:rsidRDefault="009A50F6" w:rsidP="003350DC">
      <w:pPr>
        <w:pStyle w:val="afd"/>
        <w:spacing w:beforeAutospacing="0" w:afterAutospacing="0" w:line="360" w:lineRule="auto"/>
        <w:ind w:firstLine="709"/>
        <w:contextualSpacing/>
        <w:rPr>
          <w:i/>
          <w:iCs/>
        </w:rPr>
      </w:pPr>
      <w:r w:rsidRPr="00092151">
        <w:rPr>
          <w:i/>
          <w:iCs/>
        </w:rPr>
        <w:t xml:space="preserve">Этиологическая структура возбудителей у гематологических пациентов разнообразна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 [75]. В этиологии инфекций кровотока на долю грамотрицательных бактерий приходится 49,7%, грамположительных бактерий - 42,7%, дрожжеподобных грибов – 7,4% [77]. Основными возбудителями сепсиса являются Escherichia coli (17,8%), коагулазонегативные стафилококки (17,4%), Enterococcus spp. (10,3%), Pseudomonas aeruginosa (7,6%), Klebsiella pneumoniae (8,2%). В последние годы увеличилась детекция Acinetobacter spp. и Stenotrophomonas maltophilia, и они входят в число пяти ведущих грамотрицательных бактерий при инфекциях кровотока после </w:t>
      </w:r>
      <w:proofErr w:type="gramStart"/>
      <w:r w:rsidRPr="00092151">
        <w:rPr>
          <w:i/>
          <w:iCs/>
        </w:rPr>
        <w:t>E.coli</w:t>
      </w:r>
      <w:proofErr w:type="gramEnd"/>
      <w:r w:rsidRPr="00092151">
        <w:rPr>
          <w:i/>
          <w:iCs/>
        </w:rPr>
        <w:t>, K. pneumoniae, P.aeruginosa.</w:t>
      </w:r>
    </w:p>
    <w:p w14:paraId="593358F4"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t>Основными механизмами устойчивости у энтеробактерий являются продукция бета-лактамаз расширенного спектра (БЛРС) – в 40-50% случаев, и детекция карбапенемаз, преимущественно у K. pneumoniae (10-30%). Устойчивость P. aeruginosa составляет к карбапенемам и колистину 40-50% и 29%, соответственно, шатммов Acinetobacter baumannii к карбапенемам - 65-70% [78]. Среди грамположительных бактерий отмечена устойчивость Enterococcus faecium к ванкомицину (15%). Для грибов рода Candida характерно снижение доли С. albicans до 30% и широкое видовое разнообразие Candida non-albicans [77].</w:t>
      </w:r>
    </w:p>
    <w:p w14:paraId="4E7BA066"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lastRenderedPageBreak/>
        <w:t xml:space="preserve">Для инфекций периода нейтропении/лейкопении характерными признаками являются </w:t>
      </w:r>
    </w:p>
    <w:p w14:paraId="77C546A3"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t>•</w:t>
      </w:r>
      <w:r w:rsidRPr="00092151">
        <w:rPr>
          <w:i/>
          <w:iCs/>
        </w:rPr>
        <w:tab/>
        <w:t xml:space="preserve">скудность клинических проявлений; </w:t>
      </w:r>
    </w:p>
    <w:p w14:paraId="6633D665"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t>•</w:t>
      </w:r>
      <w:r w:rsidRPr="00092151">
        <w:rPr>
          <w:i/>
          <w:iCs/>
        </w:rPr>
        <w:tab/>
        <w:t xml:space="preserve">вероятность наличия одновременно разных возбудителей и разной локализации инфекционного процесса; </w:t>
      </w:r>
    </w:p>
    <w:p w14:paraId="6DB4D235"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t>•</w:t>
      </w:r>
      <w:r w:rsidRPr="00092151">
        <w:rPr>
          <w:i/>
          <w:iCs/>
        </w:rPr>
        <w:tab/>
        <w:t xml:space="preserve">возможность появления других возбудителей и другого по локализации инфекционного процесса по мере удлинения периода нейтропении. </w:t>
      </w:r>
    </w:p>
    <w:p w14:paraId="4CF11C36" w14:textId="77777777" w:rsidR="009A50F6" w:rsidRPr="00092151" w:rsidRDefault="009A50F6" w:rsidP="003350DC">
      <w:pPr>
        <w:pStyle w:val="afd"/>
        <w:spacing w:beforeAutospacing="0" w:afterAutospacing="0" w:line="360" w:lineRule="auto"/>
        <w:ind w:firstLine="709"/>
        <w:contextualSpacing/>
        <w:rPr>
          <w:i/>
          <w:iCs/>
        </w:rPr>
      </w:pPr>
      <w:r w:rsidRPr="00092151">
        <w:rPr>
          <w:i/>
          <w:iCs/>
        </w:rPr>
        <w:t>Под лихорадкой подразумевают однократно зарегистрированное повышение температуры тела ≥38,0°С, не связанное с другими причинами (реакции на трансфузии компонентов крови, на вводимые медикаменты, опухолевая лихоракдка).</w:t>
      </w:r>
    </w:p>
    <w:p w14:paraId="73A5A73F" w14:textId="5B78E51E" w:rsidR="008048C1" w:rsidRPr="00092151" w:rsidRDefault="009A50F6" w:rsidP="003350DC">
      <w:pPr>
        <w:pStyle w:val="afd"/>
        <w:spacing w:beforeAutospacing="0" w:afterAutospacing="0" w:line="360" w:lineRule="auto"/>
        <w:ind w:firstLine="709"/>
        <w:contextualSpacing/>
        <w:rPr>
          <w:i/>
          <w:iCs/>
        </w:rPr>
      </w:pPr>
      <w:r w:rsidRPr="00092151">
        <w:rPr>
          <w:i/>
          <w:iCs/>
        </w:rPr>
        <w:t>Существует обобщающий термин “фебрильная нейтропения”, включающий все случаи фебрильной температуры у пациентов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занных инфекций являются пневмония, инфекция мягких тканей, инфекция промежности (в т. ч. парапроктит). Микробиологическим подтверждением инфекции в период гранулоцитопении в большинстве случаев является выделение микроорганизмов из гемокультуры.</w:t>
      </w:r>
    </w:p>
    <w:p w14:paraId="3C26E418" w14:textId="2AEDF023" w:rsidR="008C1335" w:rsidRPr="00092151" w:rsidRDefault="008C1335" w:rsidP="003350DC">
      <w:pPr>
        <w:pStyle w:val="afd"/>
        <w:numPr>
          <w:ilvl w:val="0"/>
          <w:numId w:val="11"/>
        </w:numPr>
        <w:spacing w:beforeAutospacing="0" w:afterAutospacing="0" w:line="360" w:lineRule="auto"/>
        <w:contextualSpacing/>
      </w:pPr>
      <w:r w:rsidRPr="00092151">
        <w:rPr>
          <w:b/>
        </w:rPr>
        <w:t>Рекомендуется</w:t>
      </w:r>
      <w:r w:rsidRPr="00092151">
        <w:t xml:space="preserve"> </w:t>
      </w:r>
      <w:r w:rsidR="00AB4E18" w:rsidRPr="00092151">
        <w:t>в</w:t>
      </w:r>
      <w:r w:rsidRPr="00092151">
        <w:t xml:space="preserve">о всех случаях вероятного или установленного инфекционного процесса у пациентов АА активно проводить диагностику, направленную на выявление как очагов инфекции, так и этиологических агентов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3B093FD1" w14:textId="77777777" w:rsidR="008C1335" w:rsidRPr="00092151" w:rsidRDefault="008C1335"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56179683" w14:textId="122A1490" w:rsidR="008C1335" w:rsidRPr="00092151" w:rsidRDefault="008C1335" w:rsidP="003350DC">
      <w:pPr>
        <w:pStyle w:val="afd"/>
        <w:spacing w:beforeAutospacing="0" w:afterAutospacing="0" w:line="360" w:lineRule="auto"/>
        <w:ind w:firstLine="709"/>
        <w:contextualSpacing/>
        <w:rPr>
          <w:i/>
          <w:iCs/>
        </w:rPr>
      </w:pPr>
      <w:r w:rsidRPr="00092151">
        <w:rPr>
          <w:b/>
        </w:rPr>
        <w:t xml:space="preserve">Комментарии: </w:t>
      </w:r>
      <w:r w:rsidRPr="00092151">
        <w:rPr>
          <w:bCs/>
          <w:i/>
          <w:iCs/>
        </w:rPr>
        <w:t>п</w:t>
      </w:r>
      <w:r w:rsidRPr="00092151">
        <w:rPr>
          <w:i/>
          <w:iCs/>
        </w:rPr>
        <w:t xml:space="preserve">ри подозрении на инфекцию образцы клинического материала от пациента должны быть взяты незамедлительно. Необходимо пристальное внимания и проведение тщательных микробиологических исследований у пациентов, принимающих глюкокортикостероиды, и у лиц пожилого возраста, так как у этой группы пациентов у 70% тяжелобольных в возрасте старше 66 лет септицемия может протекать с нормотермией или умеренным субфебрилитетом. </w:t>
      </w:r>
    </w:p>
    <w:p w14:paraId="61F5F455"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 xml:space="preserve">При нейтропении ежедневно проводят тщательный осмотр пациента, который наряду с обычными терапевтическими стандартами обследования включает следующие подходы: </w:t>
      </w:r>
    </w:p>
    <w:p w14:paraId="33AB4B6E"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w:t>
      </w:r>
      <w:r w:rsidRPr="00092151">
        <w:rPr>
          <w:i/>
          <w:iCs/>
        </w:rPr>
        <w:tab/>
        <w:t>активный опрос больного относительно возможных симптомов инфекции, включая наличие болей по ходу пищевода, в промежности;</w:t>
      </w:r>
    </w:p>
    <w:p w14:paraId="4D7979AD"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lastRenderedPageBreak/>
        <w:t>•</w:t>
      </w:r>
      <w:r w:rsidRPr="00092151">
        <w:rPr>
          <w:i/>
          <w:iCs/>
        </w:rPr>
        <w:tab/>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483DBCF6"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w:t>
      </w:r>
      <w:r w:rsidRPr="00092151">
        <w:rPr>
          <w:i/>
          <w:iCs/>
        </w:rPr>
        <w:tab/>
        <w:t>осмотр кожи в отношении возможного появления септикопиемических очагов при лихорадке, даже в отсутствие жалоб (при лечении глюкокортикостероидами септикопиемические очаги могут быть при нормальной температуре тела);</w:t>
      </w:r>
    </w:p>
    <w:p w14:paraId="0386FE6A"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w:t>
      </w:r>
      <w:r w:rsidRPr="00092151">
        <w:rPr>
          <w:i/>
          <w:iCs/>
        </w:rPr>
        <w:tab/>
        <w:t xml:space="preserve">осмотр места установки венозного катетера; </w:t>
      </w:r>
    </w:p>
    <w:p w14:paraId="6CDAE233"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w:t>
      </w:r>
      <w:r w:rsidRPr="00092151">
        <w:rPr>
          <w:i/>
          <w:iCs/>
        </w:rPr>
        <w:tab/>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2424B97D"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w:t>
      </w:r>
      <w:r w:rsidRPr="00092151">
        <w:rPr>
          <w:i/>
          <w:iCs/>
        </w:rPr>
        <w:tab/>
        <w:t>тщательная пальпация живота (первые симптомы псевдомембранозного колита — появление боли или «урчание» при пальпации в правой подвздошной области (область слепой кишки).</w:t>
      </w:r>
    </w:p>
    <w:p w14:paraId="73C0808D" w14:textId="1B4FEF38" w:rsidR="008C1335" w:rsidRPr="00092151" w:rsidRDefault="008C1335"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с температурой ≥38°С или наличии септикопиемических очагов на коже проводить микробиологического</w:t>
      </w:r>
      <w:r w:rsidR="00BF11DF">
        <w:t xml:space="preserve"> (культурального)</w:t>
      </w:r>
      <w:r w:rsidRPr="00092151">
        <w:t xml:space="preserve"> исследования крови</w:t>
      </w:r>
      <w:r w:rsidR="00BF11DF">
        <w:t xml:space="preserve"> на стерильность</w:t>
      </w:r>
      <w:r w:rsidRPr="00092151">
        <w:t xml:space="preserve"> с использованием автоматического анализатор для гемокультур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3B10931D" w14:textId="77777777" w:rsidR="008C1335" w:rsidRPr="00092151" w:rsidRDefault="008C1335"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FECA6BC" w14:textId="75EA95B2" w:rsidR="008C1335" w:rsidRPr="00092151" w:rsidRDefault="008C1335" w:rsidP="003350DC">
      <w:pPr>
        <w:pStyle w:val="afd"/>
        <w:spacing w:beforeAutospacing="0" w:afterAutospacing="0" w:line="360" w:lineRule="auto"/>
        <w:ind w:firstLine="709"/>
        <w:contextualSpacing/>
        <w:rPr>
          <w:i/>
          <w:iCs/>
        </w:rPr>
      </w:pPr>
      <w:r w:rsidRPr="00092151">
        <w:rPr>
          <w:b/>
        </w:rPr>
        <w:t xml:space="preserve">Комментарии: </w:t>
      </w:r>
      <w:r w:rsidRPr="00092151">
        <w:rPr>
          <w:bCs/>
          <w:i/>
          <w:iCs/>
        </w:rPr>
        <w:t>к</w:t>
      </w:r>
      <w:r w:rsidRPr="00092151">
        <w:rPr>
          <w:i/>
          <w:iCs/>
        </w:rPr>
        <w:t xml:space="preserve">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пациента.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Corynebacterium 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24C54839"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lastRenderedPageBreak/>
        <w:t xml:space="preserve">Центральный венозный катетер (ЦВК) удаляют и направляют на микробиологическое исследование при подозрении на катетер-ассоциированную инфекцию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пациента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3 КОЕ/мл - при количественном исследовании. </w:t>
      </w:r>
    </w:p>
    <w:p w14:paraId="3F7088F3" w14:textId="77777777" w:rsidR="008C1335" w:rsidRPr="00092151" w:rsidRDefault="008C1335" w:rsidP="003350DC">
      <w:pPr>
        <w:pStyle w:val="afd"/>
        <w:spacing w:beforeAutospacing="0" w:afterAutospacing="0" w:line="360" w:lineRule="auto"/>
        <w:ind w:firstLine="709"/>
        <w:contextualSpacing/>
        <w:rPr>
          <w:i/>
          <w:iCs/>
        </w:rPr>
      </w:pPr>
      <w:r w:rsidRPr="00092151">
        <w:rPr>
          <w:i/>
          <w:iCs/>
        </w:rPr>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3313FCF" w14:textId="59CE67F3" w:rsidR="008C1335" w:rsidRPr="00092151" w:rsidRDefault="008C1335"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w:t>
      </w:r>
      <w:r w:rsidR="0019748C" w:rsidRPr="00092151">
        <w:t xml:space="preserve"> </w:t>
      </w:r>
      <w:r w:rsidR="00193C5A" w:rsidRPr="00092151">
        <w:t xml:space="preserve">при наличии клинических симптомов инфекции мочевыводящих путей, лейкоцитурии, температуры более 5 дней в период нейтропении </w:t>
      </w:r>
      <w:r w:rsidR="0019748C" w:rsidRPr="00092151">
        <w:t>проведение микробиологического</w:t>
      </w:r>
      <w:r w:rsidR="00BF11DF">
        <w:t xml:space="preserve"> (культурального)</w:t>
      </w:r>
      <w:r w:rsidRPr="00092151">
        <w:t xml:space="preserve"> исследовани</w:t>
      </w:r>
      <w:r w:rsidR="0019748C" w:rsidRPr="00092151">
        <w:t xml:space="preserve">я </w:t>
      </w:r>
      <w:r w:rsidRPr="00092151">
        <w:t>мочи</w:t>
      </w:r>
      <w:r w:rsidR="00BF11DF">
        <w:t xml:space="preserve"> на бактериальные патогены с применением автоматизированного посева</w:t>
      </w:r>
      <w:r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636991B5" w14:textId="77777777" w:rsidR="008C1335" w:rsidRPr="00092151" w:rsidRDefault="008C1335"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8206E69" w14:textId="0FA0CA5D" w:rsidR="0019748C" w:rsidRPr="00092151" w:rsidRDefault="008C1335" w:rsidP="003350DC">
      <w:pPr>
        <w:pStyle w:val="afd"/>
        <w:spacing w:beforeAutospacing="0" w:afterAutospacing="0" w:line="360" w:lineRule="auto"/>
        <w:ind w:firstLine="709"/>
        <w:contextualSpacing/>
        <w:rPr>
          <w:i/>
          <w:iCs/>
        </w:rPr>
      </w:pPr>
      <w:r w:rsidRPr="00092151">
        <w:rPr>
          <w:b/>
        </w:rPr>
        <w:t>Комментарии:</w:t>
      </w:r>
      <w:r w:rsidR="0019748C" w:rsidRPr="00092151">
        <w:rPr>
          <w:b/>
        </w:rPr>
        <w:t xml:space="preserve"> </w:t>
      </w:r>
      <w:r w:rsidR="0019748C" w:rsidRPr="00092151">
        <w:rPr>
          <w:bCs/>
          <w:i/>
          <w:iCs/>
        </w:rPr>
        <w:t>д</w:t>
      </w:r>
      <w:r w:rsidRPr="00092151">
        <w:rPr>
          <w:i/>
          <w:iCs/>
        </w:rPr>
        <w:t xml:space="preserve">ля микробиологического исследования направляют утреннюю среднюю порцию мочи, проводят исследования на наличие различных бактериальных патогенов, начиная с наиболее частых в гематологической практике (см. ниже). Бактериурия является диагностически значимой, если выделен один микроорганизм в количестве ≥103 КОЕ/мл. Микробиологическое исследование мочи повторяют на следующий день, если выделены два микрорганизма в количестве ≥103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E. coli, далее следуют Enterococcus spp., P. aeruginosa. </w:t>
      </w:r>
      <w:r w:rsidRPr="00092151">
        <w:rPr>
          <w:i/>
          <w:iCs/>
        </w:rPr>
        <w:lastRenderedPageBreak/>
        <w:t>Неоднократное выделение из мочи Сandida spp. у пациентов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20D50CAE" w14:textId="55AA3A6D" w:rsidR="0019748C" w:rsidRPr="00092151" w:rsidRDefault="0019748C"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2716BA" w:rsidRPr="00092151">
        <w:t>при наличии симптомов менингита, «мозговой» симптоматики на фоне фебрильной нейтропении, обнаружении очага (очагов) в головном мозге при компьютерной томографии/спиральной компьютерной томографии (КТ/СКТ) или магнитно-резонансной томографии (МРТ)</w:t>
      </w:r>
      <w:r w:rsidR="00BF11DF">
        <w:t xml:space="preserve"> проведение микроскопического исследования спинномозговой </w:t>
      </w:r>
      <w:r w:rsidR="003E0FE6" w:rsidRPr="003E0FE6">
        <w:t>жидкости, подсчет клеток в счетной камере (определение цитоза)</w:t>
      </w:r>
      <w:r w:rsidR="003E0FE6">
        <w:t>,</w:t>
      </w:r>
      <w:r w:rsidR="00BF11DF">
        <w:t xml:space="preserve"> </w:t>
      </w:r>
      <w:r w:rsidR="00BF11DF" w:rsidRPr="00BF11DF">
        <w:t>микробиологическое (культуральное) исследование спинномозговой жидкости на криптококк (Cryptococcus neoformans)</w:t>
      </w:r>
      <w:r w:rsidR="003E0FE6">
        <w:t xml:space="preserve">, </w:t>
      </w:r>
      <w:r w:rsidR="003E0FE6" w:rsidRPr="003E0FE6">
        <w:t>определение ДНК вируса простого герпеса 1 и 2 типов (Herpes simplex virus types 1, 2) в спинномозговой жидкости методом ПЦР</w:t>
      </w:r>
      <w:r w:rsidR="003E0FE6">
        <w:t xml:space="preserve">, </w:t>
      </w:r>
      <w:r w:rsidR="003E0FE6" w:rsidRPr="003E0FE6">
        <w:t>молекулярно-биологическое исследование спинномозговой жидкости на пневмококк (Streptococcus pneumoniae)</w:t>
      </w:r>
      <w:r w:rsidR="002716BA" w:rsidRPr="00092151">
        <w:t xml:space="preserve"> </w:t>
      </w:r>
      <w:r w:rsidR="003E0FE6" w:rsidRPr="00B051A8">
        <w:t>(</w:t>
      </w:r>
      <w:r w:rsidR="003E0FE6">
        <w:t xml:space="preserve">при наличии цитоза), </w:t>
      </w:r>
      <w:r w:rsidR="005E7B81" w:rsidRPr="005E7B81">
        <w:t>молекулярно-биологическое исследование спинномозговой жидкости на гемофильную палочку (Haemophilus influenzae)</w:t>
      </w:r>
      <w:r w:rsidR="005E7B81" w:rsidRPr="00B051A8">
        <w:t xml:space="preserve"> (</w:t>
      </w:r>
      <w:r w:rsidR="005E7B81">
        <w:t xml:space="preserve">при наличии цитоза), </w:t>
      </w:r>
      <w:r w:rsidR="005E7B81" w:rsidRPr="005E7B81">
        <w:t>микробиологическое (культуральное) исследование спинномозговой жидкости на менингококк (Neisseria meningitidis)</w:t>
      </w:r>
      <w:r w:rsidR="005E7B81">
        <w:t xml:space="preserve"> (при наличии цитоза),</w:t>
      </w:r>
      <w:r w:rsidR="005E7B81" w:rsidRPr="00B051A8">
        <w:t xml:space="preserve"> </w:t>
      </w:r>
      <w:r w:rsidR="005E7B81" w:rsidRPr="005E7B81">
        <w:t>Молекулярно-биологическое исследование спинномозговой жидкости на Streptococcus agalactiae (SGB)</w:t>
      </w:r>
      <w:r w:rsidR="005E7B81" w:rsidRPr="00B051A8">
        <w:t xml:space="preserve"> (</w:t>
      </w:r>
      <w:r w:rsidR="005E7B81">
        <w:t xml:space="preserve">при наличии цитоза), </w:t>
      </w:r>
      <w:r w:rsidR="005E7B81" w:rsidRPr="005E7B81">
        <w:t>определение ДНК токсоплазмы (Toxoplasma gondii) в спинномозговой жидкости методом ПЦР</w:t>
      </w:r>
      <w:r w:rsidR="005E7B81">
        <w:t xml:space="preserve"> (при наличии очагов в головном мозге)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2854247D" w14:textId="77777777" w:rsidR="0019748C" w:rsidRPr="00092151" w:rsidRDefault="0019748C"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6FFEE70E" w14:textId="7130336D" w:rsidR="0019748C" w:rsidRPr="00092151" w:rsidRDefault="0019748C"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470788" w:rsidRPr="00092151">
        <w:t>при наличии диареи</w:t>
      </w:r>
      <w:r w:rsidR="002D5893">
        <w:t xml:space="preserve"> </w:t>
      </w:r>
      <w:r w:rsidR="002D5893" w:rsidRPr="002D5893">
        <w:t>исследование кала на наличие токсина клостридии диффициле (Clostridium difficile)</w:t>
      </w:r>
      <w:r w:rsidR="002D5893">
        <w:t xml:space="preserve">, </w:t>
      </w:r>
      <w:r w:rsidR="005A05E9" w:rsidRPr="00092151">
        <w:t>если результат этого теста оказывается отрицательным, проводят</w:t>
      </w:r>
      <w:r w:rsidR="002D5893">
        <w:t xml:space="preserve"> </w:t>
      </w:r>
      <w:r w:rsidR="002D5893" w:rsidRPr="002D5893">
        <w:t>микробиологическое (культуральное) исследование кала на аэробные и факультативно-анаэробные микроорганизмы</w:t>
      </w:r>
      <w:r w:rsidR="005A05E9"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20F2E592" w14:textId="77777777" w:rsidR="0019748C" w:rsidRPr="00092151" w:rsidRDefault="0019748C"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4A42509A" w14:textId="7469A492" w:rsidR="008C1335" w:rsidRPr="00092151" w:rsidRDefault="0019748C" w:rsidP="003350DC">
      <w:pPr>
        <w:pStyle w:val="afd"/>
        <w:spacing w:beforeAutospacing="0" w:afterAutospacing="0" w:line="360" w:lineRule="auto"/>
        <w:ind w:firstLine="709"/>
        <w:contextualSpacing/>
        <w:rPr>
          <w:i/>
          <w:iCs/>
        </w:rPr>
      </w:pPr>
      <w:r w:rsidRPr="00092151">
        <w:rPr>
          <w:b/>
        </w:rPr>
        <w:lastRenderedPageBreak/>
        <w:t>Комментарии:</w:t>
      </w:r>
      <w:r w:rsidR="005A05E9" w:rsidRPr="00092151">
        <w:rPr>
          <w:b/>
        </w:rPr>
        <w:t xml:space="preserve"> </w:t>
      </w:r>
      <w:r w:rsidR="005A05E9" w:rsidRPr="00092151">
        <w:rPr>
          <w:bCs/>
          <w:i/>
          <w:iCs/>
        </w:rPr>
        <w:t>у</w:t>
      </w:r>
      <w:r w:rsidR="0067275A" w:rsidRPr="00092151">
        <w:rPr>
          <w:i/>
          <w:iCs/>
        </w:rPr>
        <w:t xml:space="preserve"> пациентов</w:t>
      </w:r>
      <w:r w:rsidR="008C1335" w:rsidRPr="00092151">
        <w:rPr>
          <w:i/>
          <w:iCs/>
        </w:rPr>
        <w:t xml:space="preserve"> с персистирующей фебрильной нейтропенией и отсутствием положительной гемокультуры эти микроорганизмы могут быть причиной инфекции. </w:t>
      </w:r>
    </w:p>
    <w:p w14:paraId="28CDA834" w14:textId="6213776F" w:rsidR="005A05E9" w:rsidRPr="00092151" w:rsidRDefault="005A05E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5C3182" w:rsidRPr="00092151">
        <w:t xml:space="preserve">при наличии признаков стоматита (мукозита) </w:t>
      </w:r>
      <w:r w:rsidRPr="00092151">
        <w:t xml:space="preserve">проведение микробиологического исследования мазка со слизистой оболочки носоглотки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74BA97F9" w14:textId="77777777" w:rsidR="005A05E9" w:rsidRPr="00092151" w:rsidRDefault="005A05E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6D1AFF48" w14:textId="184FCD3F" w:rsidR="008C1335" w:rsidRPr="002D5893" w:rsidRDefault="005A05E9" w:rsidP="003350DC">
      <w:pPr>
        <w:pStyle w:val="afd"/>
        <w:spacing w:beforeAutospacing="0" w:afterAutospacing="0" w:line="360" w:lineRule="auto"/>
        <w:ind w:firstLine="709"/>
        <w:contextualSpacing/>
        <w:rPr>
          <w:i/>
          <w:color w:val="000000" w:themeColor="text1"/>
        </w:rPr>
      </w:pPr>
      <w:r w:rsidRPr="002D5893">
        <w:rPr>
          <w:b/>
          <w:color w:val="000000" w:themeColor="text1"/>
        </w:rPr>
        <w:t xml:space="preserve">Комментарии: </w:t>
      </w:r>
      <w:r w:rsidRPr="002D5893">
        <w:rPr>
          <w:i/>
          <w:color w:val="000000" w:themeColor="text1"/>
        </w:rPr>
        <w:t>п</w:t>
      </w:r>
      <w:r w:rsidR="008C1335" w:rsidRPr="002D5893">
        <w:rPr>
          <w:i/>
          <w:color w:val="000000" w:themeColor="text1"/>
        </w:rPr>
        <w:t xml:space="preserve">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P. aeruginosa, определение групп карбапенемаз методом ПЦР при положительном тесте mCIM (или CIM). При выделении дрожжевых грибов со слизистой оболочки ротоглотки проводят только идентификацию до вида. </w:t>
      </w:r>
    </w:p>
    <w:p w14:paraId="518DA827" w14:textId="201332B2" w:rsidR="005A05E9" w:rsidRPr="00092151" w:rsidRDefault="005A05E9" w:rsidP="003350DC">
      <w:pPr>
        <w:pStyle w:val="afd"/>
        <w:numPr>
          <w:ilvl w:val="0"/>
          <w:numId w:val="11"/>
        </w:numPr>
        <w:spacing w:beforeAutospacing="0" w:afterAutospacing="0" w:line="360" w:lineRule="auto"/>
        <w:contextualSpacing/>
      </w:pPr>
      <w:bookmarkStart w:id="23" w:name="_Hlk81485494"/>
      <w:r w:rsidRPr="00092151">
        <w:rPr>
          <w:b/>
        </w:rPr>
        <w:t>Рекомендуется</w:t>
      </w:r>
      <w:r w:rsidRPr="00092151">
        <w:t xml:space="preserve"> у пациентов АА </w:t>
      </w:r>
      <w:r w:rsidR="00A95CAE" w:rsidRPr="00092151">
        <w:t>при инфекции промежности, воспалении или повреждении слизистой прямой кишки (трещина, парапроктит и др.)</w:t>
      </w:r>
      <w:r w:rsidR="00CB47A9" w:rsidRPr="00092151">
        <w:t>,</w:t>
      </w:r>
      <w:r w:rsidR="00A95CAE" w:rsidRPr="00092151">
        <w:t xml:space="preserve"> у пациентов с персистирующей фебрильной нейтропенией длительностью от 4-5 дней и отсутствием диагностически значимых результатов исследований</w:t>
      </w:r>
      <w:r w:rsidR="00CB47A9" w:rsidRPr="00092151">
        <w:t>, а также</w:t>
      </w:r>
      <w:r w:rsidR="00A95CAE" w:rsidRPr="00092151">
        <w:t xml:space="preserve"> в качестве скрининга в группе высокого риска развития инфекций при поступлении в стационар, затем каждые 7 дней до восстановления гранулоцитов в крови или лейкоцитов &gt;1,0</w:t>
      </w:r>
      <w:r w:rsidR="00896D47" w:rsidRPr="00092151">
        <w:t> </w:t>
      </w:r>
      <w:r w:rsidR="00A95CAE" w:rsidRPr="00092151">
        <w:t>×</w:t>
      </w:r>
      <w:r w:rsidR="00896D47" w:rsidRPr="00092151">
        <w:t> </w:t>
      </w:r>
      <w:r w:rsidR="00A95CAE" w:rsidRPr="00092151">
        <w:t>10</w:t>
      </w:r>
      <w:r w:rsidR="00A95CAE" w:rsidRPr="00092151">
        <w:rPr>
          <w:vertAlign w:val="superscript"/>
        </w:rPr>
        <w:t>9</w:t>
      </w:r>
      <w:r w:rsidR="00A95CAE" w:rsidRPr="00092151">
        <w:t xml:space="preserve">/л </w:t>
      </w:r>
      <w:r w:rsidRPr="00092151">
        <w:t>проведение</w:t>
      </w:r>
      <w:r w:rsidR="00623589" w:rsidRPr="00B051A8">
        <w:t xml:space="preserve"> </w:t>
      </w:r>
      <w:r w:rsidR="00623589" w:rsidRPr="00623589">
        <w:t>микробиологическое (культуральное) исследование кала</w:t>
      </w:r>
      <w:r w:rsidR="00623589" w:rsidRPr="00B051A8">
        <w:t xml:space="preserve"> на аэробные и факультативно-анаэробные микроорганизмы </w:t>
      </w:r>
      <w:r w:rsidR="00623589">
        <w:t>и</w:t>
      </w:r>
      <w:r w:rsidR="00623589" w:rsidRPr="00623589">
        <w:t xml:space="preserve"> на грибы рода кандида (Candida spp.)</w:t>
      </w:r>
      <w:r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4278BB5B" w14:textId="77777777" w:rsidR="005A05E9" w:rsidRPr="00092151" w:rsidRDefault="005A05E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bookmarkEnd w:id="23"/>
    <w:p w14:paraId="24FE0E2C" w14:textId="52B2FFA6" w:rsidR="008C1335" w:rsidRPr="00092151" w:rsidRDefault="005A05E9" w:rsidP="003350DC">
      <w:pPr>
        <w:pStyle w:val="afd"/>
        <w:spacing w:beforeAutospacing="0" w:afterAutospacing="0" w:line="360" w:lineRule="auto"/>
        <w:ind w:firstLine="709"/>
        <w:contextualSpacing/>
        <w:rPr>
          <w:i/>
          <w:iCs/>
        </w:rPr>
      </w:pPr>
      <w:r w:rsidRPr="00092151">
        <w:rPr>
          <w:b/>
        </w:rPr>
        <w:t xml:space="preserve">Комментарии: </w:t>
      </w:r>
      <w:r w:rsidR="001F1C3A" w:rsidRPr="00092151">
        <w:rPr>
          <w:bCs/>
          <w:i/>
          <w:iCs/>
        </w:rPr>
        <w:t>с</w:t>
      </w:r>
      <w:r w:rsidR="008C1335" w:rsidRPr="00092151">
        <w:rPr>
          <w:i/>
          <w:iCs/>
        </w:rPr>
        <w:t xml:space="preserve">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пациентов с персистирующей фебрильной нейтропенией. Обращают внимание на выделение полирезистентных грамотрицательных бактерий – P. aeruginosa, A. baumannii, S. maltophilia, энтеробактерий с продукцией БЛРС или карбапенемаз</w:t>
      </w:r>
      <w:r w:rsidR="000053F1" w:rsidRPr="00092151">
        <w:rPr>
          <w:i/>
          <w:iCs/>
        </w:rPr>
        <w:t>.</w:t>
      </w:r>
      <w:r w:rsidR="008C1335" w:rsidRPr="00092151">
        <w:rPr>
          <w:i/>
          <w:iCs/>
        </w:rPr>
        <w:t xml:space="preserve"> </w:t>
      </w:r>
    </w:p>
    <w:p w14:paraId="46AC3597" w14:textId="1B8C8951" w:rsidR="001F1C3A" w:rsidRPr="00092151" w:rsidRDefault="001F1C3A" w:rsidP="003350DC">
      <w:pPr>
        <w:pStyle w:val="afd"/>
        <w:numPr>
          <w:ilvl w:val="0"/>
          <w:numId w:val="11"/>
        </w:numPr>
        <w:spacing w:beforeAutospacing="0" w:afterAutospacing="0" w:line="360" w:lineRule="auto"/>
        <w:contextualSpacing/>
      </w:pPr>
      <w:bookmarkStart w:id="24" w:name="_Hlk81158829"/>
      <w:r w:rsidRPr="00092151">
        <w:rPr>
          <w:b/>
        </w:rPr>
        <w:lastRenderedPageBreak/>
        <w:t>Рекомендуется</w:t>
      </w:r>
      <w:r w:rsidRPr="00092151">
        <w:t xml:space="preserve"> у пациентов АА </w:t>
      </w:r>
      <w:r w:rsidR="00016048" w:rsidRPr="00092151">
        <w:t>при наличии некроза слизистой оболочки носового хода</w:t>
      </w:r>
      <w:r w:rsidR="00000B70">
        <w:t xml:space="preserve"> выполнение </w:t>
      </w:r>
      <w:r w:rsidR="00000B70" w:rsidRPr="00000B70">
        <w:t>микробиологическо</w:t>
      </w:r>
      <w:r w:rsidR="00000B70">
        <w:t>го</w:t>
      </w:r>
      <w:r w:rsidR="00000B70" w:rsidRPr="00000B70">
        <w:t xml:space="preserve"> (культурально</w:t>
      </w:r>
      <w:r w:rsidR="00000B70">
        <w:t>го</w:t>
      </w:r>
      <w:r w:rsidR="00000B70" w:rsidRPr="00000B70">
        <w:t>) исследовани</w:t>
      </w:r>
      <w:r w:rsidR="00000B70">
        <w:t>я</w:t>
      </w:r>
      <w:r w:rsidR="00000B70" w:rsidRPr="00000B70">
        <w:t xml:space="preserve"> носоглоточных смывов на мицелиальные грибы</w:t>
      </w:r>
      <w:r w:rsidR="00000B70">
        <w:t xml:space="preserve"> и </w:t>
      </w:r>
      <w:r w:rsidR="00000B70" w:rsidRPr="00000B70">
        <w:t>молекулярно-биологическое исследование мазков со слизистой оболочки носоглотки на Staphylococcus aureus</w:t>
      </w:r>
      <w:r w:rsidR="00016048" w:rsidRPr="00092151">
        <w:t xml:space="preserve"> </w:t>
      </w:r>
      <w:r w:rsidRPr="00092151">
        <w:t>у больных с пиодермией</w:t>
      </w:r>
      <w:r w:rsidR="002510C1"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48F493DE" w14:textId="21FC48F5" w:rsidR="008C0116" w:rsidRPr="00092151" w:rsidRDefault="001F1C3A"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bookmarkEnd w:id="24"/>
    </w:p>
    <w:p w14:paraId="02869DE5" w14:textId="3E322478" w:rsidR="008C0116" w:rsidRPr="00092151" w:rsidRDefault="008C0116"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0B619B" w:rsidRPr="00092151">
        <w:t xml:space="preserve">при наличии септикопиемических очагов кожи (инфильтраты в дерме любых размеров, возникшие при гипертермии) или других образований на коже </w:t>
      </w:r>
      <w:r w:rsidRPr="00092151">
        <w:t>проведение</w:t>
      </w:r>
      <w:r w:rsidR="000B619B">
        <w:t xml:space="preserve"> </w:t>
      </w:r>
      <w:r w:rsidR="00EF12BB" w:rsidRPr="000B619B">
        <w:t>патолого</w:t>
      </w:r>
      <w:r w:rsidR="000B619B" w:rsidRPr="000B619B">
        <w:t>-анатомическо</w:t>
      </w:r>
      <w:r w:rsidR="00EF12BB">
        <w:t>го</w:t>
      </w:r>
      <w:r w:rsidR="000B619B" w:rsidRPr="000B619B">
        <w:t xml:space="preserve"> исследовани</w:t>
      </w:r>
      <w:r w:rsidR="00EF12BB">
        <w:t>я</w:t>
      </w:r>
      <w:r w:rsidR="000B619B" w:rsidRPr="000B619B">
        <w:t xml:space="preserve"> биопсийного (операционного) материала кожи</w:t>
      </w:r>
      <w:r w:rsidR="000B619B">
        <w:t xml:space="preserve">, </w:t>
      </w:r>
      <w:r w:rsidR="00EF12BB" w:rsidRPr="00EF12BB">
        <w:t>молекулярно-биологическо</w:t>
      </w:r>
      <w:r w:rsidR="00EF12BB">
        <w:t>го</w:t>
      </w:r>
      <w:r w:rsidR="00EF12BB" w:rsidRPr="00EF12BB">
        <w:t xml:space="preserve"> исследовани</w:t>
      </w:r>
      <w:r w:rsidR="00EF12BB">
        <w:t>я</w:t>
      </w:r>
      <w:r w:rsidR="00EF12BB" w:rsidRPr="00EF12BB">
        <w:t xml:space="preserve"> отделяемого пораженных участков кожи на Pseudomonas aeruginosa</w:t>
      </w:r>
      <w:r w:rsidR="00EF12BB">
        <w:t xml:space="preserve">, </w:t>
      </w:r>
      <w:r w:rsidR="00EF12BB" w:rsidRPr="00EF12BB">
        <w:t>молекулярно-биологическое исследование отделяемого пораженных участков кожи на Streptococcus pyogenes (SGA)</w:t>
      </w:r>
      <w:r w:rsidR="00EF12BB">
        <w:t>, м</w:t>
      </w:r>
      <w:r w:rsidR="00EF12BB" w:rsidRPr="00EF12BB">
        <w:t>олекулярно-биологическо</w:t>
      </w:r>
      <w:r w:rsidR="00EF12BB">
        <w:t>го</w:t>
      </w:r>
      <w:r w:rsidR="00EF12BB" w:rsidRPr="00EF12BB">
        <w:t xml:space="preserve"> исследовани</w:t>
      </w:r>
      <w:r w:rsidR="00EF12BB">
        <w:t>я</w:t>
      </w:r>
      <w:r w:rsidR="00EF12BB" w:rsidRPr="00EF12BB">
        <w:t xml:space="preserve"> отделяемого пораженных участков кожи на метициллин-чувствительные и метициллин-резистентные Staphilicoccus aureus, метициллин-резистентные Staphilicoccus spp.</w:t>
      </w:r>
      <w:r w:rsidR="00EF12BB">
        <w:t>,</w:t>
      </w:r>
      <w:r w:rsidR="000B619B" w:rsidRPr="000B619B">
        <w:t xml:space="preserve"> </w:t>
      </w:r>
      <w:r w:rsidR="00EF12BB" w:rsidRPr="000B619B">
        <w:t>микробиологическо</w:t>
      </w:r>
      <w:r w:rsidR="00EF12BB">
        <w:t>го</w:t>
      </w:r>
      <w:r w:rsidR="00EF12BB" w:rsidRPr="000B619B">
        <w:t xml:space="preserve"> </w:t>
      </w:r>
      <w:r w:rsidR="000B619B" w:rsidRPr="000B619B">
        <w:t>(культурально</w:t>
      </w:r>
      <w:r w:rsidR="00EF12BB">
        <w:t>го</w:t>
      </w:r>
      <w:r w:rsidR="000B619B" w:rsidRPr="000B619B">
        <w:t>) исследовани</w:t>
      </w:r>
      <w:r w:rsidR="00EF12BB">
        <w:t>я</w:t>
      </w:r>
      <w:r w:rsidR="000B619B" w:rsidRPr="000B619B">
        <w:t xml:space="preserve"> соскоба с кожи на грибы (дрожжевые, плесневые, дерматомицеты)</w:t>
      </w:r>
      <w:r w:rsidR="000B619B">
        <w:t xml:space="preserve">, </w:t>
      </w:r>
      <w:r w:rsidR="00EF12BB" w:rsidRPr="000B619B">
        <w:t>микробиологическо</w:t>
      </w:r>
      <w:r w:rsidR="00EF12BB">
        <w:t>го</w:t>
      </w:r>
      <w:r w:rsidR="00EF12BB" w:rsidRPr="000B619B">
        <w:t xml:space="preserve"> </w:t>
      </w:r>
      <w:r w:rsidR="000B619B" w:rsidRPr="000B619B">
        <w:t>(культурально</w:t>
      </w:r>
      <w:r w:rsidR="00EF12BB">
        <w:t>го</w:t>
      </w:r>
      <w:r w:rsidR="000B619B" w:rsidRPr="000B619B">
        <w:t>) исследовани</w:t>
      </w:r>
      <w:r w:rsidR="00EF12BB">
        <w:t>я</w:t>
      </w:r>
      <w:r w:rsidR="000B619B" w:rsidRPr="000B619B">
        <w:t xml:space="preserve"> отделяемого высыпных элементов кожи на чувствительность к антибактериальным и противогрибковым препаратам</w:t>
      </w:r>
      <w:r w:rsidR="000B619B">
        <w:t xml:space="preserve">, </w:t>
      </w:r>
      <w:r w:rsidR="00EF12BB" w:rsidRPr="000B619B">
        <w:t>микробиологическо</w:t>
      </w:r>
      <w:r w:rsidR="00EF12BB">
        <w:t>го</w:t>
      </w:r>
      <w:r w:rsidR="00EF12BB" w:rsidRPr="000B619B">
        <w:t xml:space="preserve"> </w:t>
      </w:r>
      <w:r w:rsidR="000B619B" w:rsidRPr="000B619B">
        <w:t>(культурально</w:t>
      </w:r>
      <w:r w:rsidR="00EF12BB">
        <w:t>го</w:t>
      </w:r>
      <w:r w:rsidR="000B619B" w:rsidRPr="000B619B">
        <w:t>) исследовани</w:t>
      </w:r>
      <w:r w:rsidR="00EF12BB">
        <w:t>я</w:t>
      </w:r>
      <w:r w:rsidR="000B619B" w:rsidRPr="000B619B">
        <w:t xml:space="preserve"> пунктата пролежня кожи на микобактерий туберкулеза (Mycobacterium tuberculosis complex)</w:t>
      </w:r>
      <w:r w:rsidR="00EF12BB">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0163FD30" w14:textId="77777777" w:rsidR="008C0116" w:rsidRPr="00092151" w:rsidRDefault="008C0116"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09186CD3" w14:textId="02298F8A" w:rsidR="008C0116" w:rsidRPr="00A95DC4" w:rsidRDefault="008C0116" w:rsidP="003350DC">
      <w:pPr>
        <w:pStyle w:val="afd"/>
        <w:numPr>
          <w:ilvl w:val="0"/>
          <w:numId w:val="11"/>
        </w:numPr>
        <w:spacing w:beforeAutospacing="0" w:afterAutospacing="0" w:line="360" w:lineRule="auto"/>
        <w:contextualSpacing/>
      </w:pPr>
      <w:r w:rsidRPr="00092151">
        <w:rPr>
          <w:b/>
        </w:rPr>
        <w:t>Рекомендуется</w:t>
      </w:r>
      <w:r w:rsidRPr="00A95DC4">
        <w:rPr>
          <w:b/>
        </w:rPr>
        <w:t xml:space="preserve"> </w:t>
      </w:r>
      <w:r w:rsidRPr="00A95DC4">
        <w:t xml:space="preserve">у пациентов АА </w:t>
      </w:r>
      <w:r w:rsidR="005A6A57" w:rsidRPr="00A95DC4">
        <w:t>при наличии изменений в легких выполнение бронхо-альвеолярного лаважа, цитологические исследование лаважной жидкости, микроскопическое исследование лаважной жидкости, микробиологическое (культуральное) исследование лаважной жидкости на аэробные и факультативно-анаэробные микроорганизмы, микробиологическое (культуральное) исследование бронхоальвеолярной лаважной жидкости на грибы (дрожжевые и мицелильные), молекулярно-биологическое исследование бронхоальвеолярной лаважной жидкости</w:t>
      </w:r>
      <w:r w:rsidR="005913FE" w:rsidRPr="00A95DC4">
        <w:t xml:space="preserve"> на</w:t>
      </w:r>
      <w:r w:rsidR="005A6A57" w:rsidRPr="00A95DC4">
        <w:t xml:space="preserve"> Pneumocystis jirovecii</w:t>
      </w:r>
      <w:r w:rsidR="005913FE" w:rsidRPr="00A95DC4">
        <w:t xml:space="preserve">, молекулярно-биологическое исследование бронхоальвеолярной лаважнои жидкости на Mycobacterium tuberculosis complex (микобактерии туберкулеза), </w:t>
      </w:r>
      <w:r w:rsidR="005913FE" w:rsidRPr="00A95DC4">
        <w:lastRenderedPageBreak/>
        <w:t xml:space="preserve">определение ДНК Mycoplasma pneumoniae в бронхоальвеолярной лаважной жидкости методом ПЦР, определение ДНК Chlamydophila pneumoniae в бронхоальвеолярной лаважной жидкости методом ПЦР </w:t>
      </w:r>
      <w:r w:rsidR="005A6A57" w:rsidRPr="00A95DC4">
        <w:t xml:space="preserve"> </w:t>
      </w:r>
      <w:r w:rsidRPr="00A95DC4">
        <w:t xml:space="preserve"> </w:t>
      </w:r>
      <w:r w:rsidRPr="00A95DC4">
        <w:fldChar w:fldCharType="begin" w:fldLock="1"/>
      </w:r>
      <w:r w:rsidRPr="00A95DC4">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A95DC4">
        <w:fldChar w:fldCharType="separate"/>
      </w:r>
      <w:r w:rsidRPr="00A95DC4">
        <w:rPr>
          <w:noProof/>
        </w:rPr>
        <w:t>[12,13]</w:t>
      </w:r>
      <w:r w:rsidRPr="00A95DC4">
        <w:fldChar w:fldCharType="end"/>
      </w:r>
      <w:r w:rsidRPr="00A95DC4">
        <w:t>.</w:t>
      </w:r>
    </w:p>
    <w:p w14:paraId="091386A4" w14:textId="77777777" w:rsidR="008C0116" w:rsidRPr="00092151" w:rsidRDefault="008C0116"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400E04C" w14:textId="74478AF6" w:rsidR="008C0116" w:rsidRPr="00092151" w:rsidRDefault="008C0116"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определение антигена</w:t>
      </w:r>
      <w:r w:rsidR="003B6EDE" w:rsidRPr="003B6EDE">
        <w:t xml:space="preserve"> возбудителя легионеллеза</w:t>
      </w:r>
      <w:r w:rsidRPr="003B6EDE">
        <w:t xml:space="preserve"> </w:t>
      </w:r>
      <w:r w:rsidRPr="00092151">
        <w:rPr>
          <w:i/>
          <w:iCs/>
        </w:rPr>
        <w:t>Legionella pneumophila</w:t>
      </w:r>
      <w:r w:rsidRPr="00092151">
        <w:t xml:space="preserve"> в моче при наличии пневмонии с очагами консолидации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20A99B21" w14:textId="77777777" w:rsidR="008C0116" w:rsidRPr="00092151" w:rsidRDefault="008C0116"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A3E5FFD" w14:textId="0AEF6D22" w:rsidR="008C0116" w:rsidRPr="00092151" w:rsidRDefault="008C0116"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092954" w:rsidRPr="00092151">
        <w:t>в период нейтропении если не проводится профилактики противогрибковыми препаратами, активными в отношении плесневых грибов; при клинико-радиологических признаках, подозрительных в отношении инвазивного аспергилеза, независимо от нейтропении</w:t>
      </w:r>
      <w:r w:rsidR="00C51C98" w:rsidRPr="00092151">
        <w:t xml:space="preserve"> </w:t>
      </w:r>
      <w:r w:rsidRPr="00092151">
        <w:t>исследование антигена Aspergillus (галактоманнан) в сыворотке крови, в жидкости БАЛ</w:t>
      </w:r>
      <w:r w:rsidR="00AA1009" w:rsidRPr="00092151">
        <w:t xml:space="preserve"> </w:t>
      </w:r>
      <w:r w:rsidRPr="00092151">
        <w:t xml:space="preserve">в качестве мониторинга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05F54D59" w14:textId="77777777" w:rsidR="008C0116" w:rsidRPr="00092151" w:rsidRDefault="008C0116"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0C025746" w14:textId="3592C5FD" w:rsidR="008C1335" w:rsidRPr="00092151" w:rsidRDefault="008C0116" w:rsidP="003350DC">
      <w:pPr>
        <w:pStyle w:val="afd"/>
        <w:spacing w:beforeAutospacing="0" w:afterAutospacing="0" w:line="360" w:lineRule="auto"/>
        <w:ind w:firstLine="709"/>
        <w:contextualSpacing/>
        <w:rPr>
          <w:i/>
          <w:iCs/>
        </w:rPr>
      </w:pPr>
      <w:r w:rsidRPr="00092151">
        <w:rPr>
          <w:b/>
        </w:rPr>
        <w:t xml:space="preserve">Комментарии: </w:t>
      </w:r>
      <w:r w:rsidR="004E5AFE" w:rsidRPr="00092151">
        <w:rPr>
          <w:i/>
          <w:iCs/>
        </w:rPr>
        <w:t xml:space="preserve">исследование </w:t>
      </w:r>
      <w:r w:rsidR="008C1335" w:rsidRPr="00092151">
        <w:rPr>
          <w:i/>
          <w:iCs/>
        </w:rPr>
        <w:t>проводят не менее двух раз в течение 5 дней. Антиген Aspergillus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 Положительные значения индекса оптической плотности определения антигена Aspergillus в сыворотке крови: ≥</w:t>
      </w:r>
      <w:r w:rsidR="00F3524D" w:rsidRPr="00092151">
        <w:rPr>
          <w:i/>
          <w:iCs/>
        </w:rPr>
        <w:t xml:space="preserve"> </w:t>
      </w:r>
      <w:r w:rsidR="008C1335" w:rsidRPr="00092151">
        <w:rPr>
          <w:i/>
          <w:iCs/>
        </w:rPr>
        <w:t>0,5, в жидкости БАЛ: ≥</w:t>
      </w:r>
      <w:r w:rsidR="00F3524D" w:rsidRPr="00092151">
        <w:rPr>
          <w:i/>
          <w:iCs/>
        </w:rPr>
        <w:t xml:space="preserve"> </w:t>
      </w:r>
      <w:r w:rsidR="008C1335" w:rsidRPr="00092151">
        <w:rPr>
          <w:i/>
          <w:iCs/>
        </w:rPr>
        <w:t>1,0, в СМЖ: ≥</w:t>
      </w:r>
      <w:r w:rsidR="00F3524D" w:rsidRPr="00092151">
        <w:rPr>
          <w:i/>
          <w:iCs/>
        </w:rPr>
        <w:t xml:space="preserve"> </w:t>
      </w:r>
      <w:r w:rsidR="008C1335" w:rsidRPr="00092151">
        <w:rPr>
          <w:i/>
          <w:iCs/>
        </w:rPr>
        <w:t xml:space="preserve">1,0 [79]. </w:t>
      </w:r>
    </w:p>
    <w:p w14:paraId="45A60B4E" w14:textId="7587D958" w:rsidR="00AA1009" w:rsidRPr="00092151" w:rsidRDefault="00AA100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C51C98" w:rsidRPr="00092151">
        <w:t xml:space="preserve">с длительной (более 7-10 дней) персистирующей температурой </w:t>
      </w:r>
      <w:r w:rsidRPr="00092151">
        <w:t xml:space="preserve">исследование антигена Candida (маннан) и антител Candida (антиманнан) в сыворотке крови при выявлении множественных очагов в печени и/или селезенке </w:t>
      </w:r>
      <w:r w:rsidR="006A2C4E" w:rsidRPr="00092151">
        <w:t xml:space="preserve">для исключения </w:t>
      </w:r>
      <w:r w:rsidRPr="00092151">
        <w:t>гепатолиенальн</w:t>
      </w:r>
      <w:r w:rsidR="006A2C4E" w:rsidRPr="00092151">
        <w:t>ого</w:t>
      </w:r>
      <w:r w:rsidRPr="00092151">
        <w:t xml:space="preserve"> кандидоз</w:t>
      </w:r>
      <w:r w:rsidR="006A2C4E" w:rsidRPr="00092151">
        <w:t xml:space="preserve">а или </w:t>
      </w:r>
      <w:r w:rsidRPr="00092151">
        <w:t xml:space="preserve"> предполагаемый инвазивн</w:t>
      </w:r>
      <w:r w:rsidR="006A2C4E" w:rsidRPr="00092151">
        <w:t xml:space="preserve">ого </w:t>
      </w:r>
      <w:r w:rsidRPr="00092151">
        <w:t>кандидоз</w:t>
      </w:r>
      <w:r w:rsidR="006A2C4E" w:rsidRPr="00092151">
        <w:t>а</w:t>
      </w:r>
      <w:r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0E0C8954" w14:textId="77777777" w:rsidR="00AA1009" w:rsidRPr="00092151" w:rsidRDefault="00AA100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42BF9ED1" w14:textId="5777C194" w:rsidR="008C1335" w:rsidRPr="00092151" w:rsidRDefault="00AA1009" w:rsidP="003350DC">
      <w:pPr>
        <w:pStyle w:val="afd"/>
        <w:spacing w:beforeAutospacing="0" w:afterAutospacing="0" w:line="360" w:lineRule="auto"/>
        <w:ind w:firstLine="709"/>
        <w:contextualSpacing/>
        <w:rPr>
          <w:i/>
          <w:iCs/>
        </w:rPr>
      </w:pPr>
      <w:r w:rsidRPr="00092151">
        <w:rPr>
          <w:b/>
        </w:rPr>
        <w:t xml:space="preserve">Комментарии: </w:t>
      </w:r>
      <w:r w:rsidR="00963498" w:rsidRPr="00092151">
        <w:rPr>
          <w:i/>
          <w:iCs/>
        </w:rPr>
        <w:t xml:space="preserve">образец </w:t>
      </w:r>
      <w:r w:rsidR="008C1335" w:rsidRPr="00092151">
        <w:rPr>
          <w:i/>
          <w:iCs/>
        </w:rPr>
        <w:t xml:space="preserve">для исследования – кровь. Результат исследования считается положительным при следующих значениях: антиген Candida (маннан) ≥125 пг/мл; антитела Candida (антиманнан) ≥10 МЕ/мл. Тест не включен в критерии </w:t>
      </w:r>
      <w:r w:rsidR="008C1335" w:rsidRPr="00092151">
        <w:rPr>
          <w:i/>
          <w:iCs/>
        </w:rPr>
        <w:lastRenderedPageBreak/>
        <w:t>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пациентов с колонизацией слизистых оболочек Candida spp могут быть положительные значения антиманнана.</w:t>
      </w:r>
    </w:p>
    <w:p w14:paraId="270CC687" w14:textId="5CCBCB9C" w:rsidR="00AA1009" w:rsidRPr="00092151" w:rsidRDefault="00AA100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w:t>
      </w:r>
      <w:r w:rsidR="00D84146" w:rsidRPr="00092151">
        <w:t xml:space="preserve"> с подозрением</w:t>
      </w:r>
      <w:r w:rsidRPr="00092151">
        <w:t xml:space="preserve"> </w:t>
      </w:r>
      <w:r w:rsidR="00D84146" w:rsidRPr="00092151">
        <w:t>на инфекцию, вызванную криптококком,</w:t>
      </w:r>
      <w:r w:rsidR="009A7731">
        <w:t xml:space="preserve"> </w:t>
      </w:r>
      <w:r w:rsidR="009A7731" w:rsidRPr="007B32B2">
        <w:t>определение антигена криптококка (</w:t>
      </w:r>
      <w:r w:rsidR="009A7731" w:rsidRPr="00164078">
        <w:rPr>
          <w:lang w:val="en-US"/>
        </w:rPr>
        <w:t>Cryptococcus</w:t>
      </w:r>
      <w:r w:rsidR="009A7731" w:rsidRPr="007B32B2">
        <w:t xml:space="preserve"> </w:t>
      </w:r>
      <w:r w:rsidR="009A7731" w:rsidRPr="00164078">
        <w:rPr>
          <w:lang w:val="en-US"/>
        </w:rPr>
        <w:t>neoformans</w:t>
      </w:r>
      <w:r w:rsidR="009A7731" w:rsidRPr="007B32B2">
        <w:t>) в крови</w:t>
      </w:r>
      <w:r w:rsidR="00D84146"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3028E703" w14:textId="77777777" w:rsidR="00AA1009" w:rsidRPr="00092151" w:rsidRDefault="00AA100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4C3CA0FA" w14:textId="3BB72079" w:rsidR="008C1335" w:rsidRPr="00092151" w:rsidRDefault="00AA1009" w:rsidP="003350DC">
      <w:pPr>
        <w:pStyle w:val="afd"/>
        <w:spacing w:beforeAutospacing="0" w:afterAutospacing="0" w:line="360" w:lineRule="auto"/>
        <w:ind w:firstLine="709"/>
        <w:contextualSpacing/>
        <w:rPr>
          <w:i/>
          <w:iCs/>
        </w:rPr>
      </w:pPr>
      <w:r w:rsidRPr="00092151">
        <w:rPr>
          <w:b/>
        </w:rPr>
        <w:t xml:space="preserve">Комментарии: </w:t>
      </w:r>
      <w:r w:rsidRPr="00092151">
        <w:rPr>
          <w:bCs/>
          <w:i/>
          <w:iCs/>
        </w:rPr>
        <w:t>пациенты с АА составляют группу риска</w:t>
      </w:r>
      <w:r w:rsidR="00AC208C" w:rsidRPr="00092151">
        <w:rPr>
          <w:bCs/>
          <w:i/>
          <w:iCs/>
        </w:rPr>
        <w:t xml:space="preserve"> </w:t>
      </w:r>
      <w:r w:rsidR="008C1335" w:rsidRPr="00092151">
        <w:rPr>
          <w:i/>
          <w:iCs/>
        </w:rPr>
        <w:t>возникновения этой инфекции</w:t>
      </w:r>
      <w:r w:rsidR="00AC208C" w:rsidRPr="00092151">
        <w:rPr>
          <w:i/>
          <w:iCs/>
        </w:rPr>
        <w:t xml:space="preserve"> </w:t>
      </w:r>
      <w:r w:rsidR="00AC208C" w:rsidRPr="00092151">
        <w:rPr>
          <w:bCs/>
          <w:i/>
          <w:iCs/>
        </w:rPr>
        <w:t xml:space="preserve">в связи с </w:t>
      </w:r>
      <w:r w:rsidR="00AC208C" w:rsidRPr="00092151">
        <w:rPr>
          <w:i/>
          <w:iCs/>
        </w:rPr>
        <w:t>Т-клеточным иммунодефицитом</w:t>
      </w:r>
      <w:r w:rsidR="008C1335" w:rsidRPr="00092151">
        <w:rPr>
          <w:i/>
          <w:iCs/>
        </w:rPr>
        <w:t>. Группу риска в том числе составляют пациенты, получающие лечение глюкокортикоидами, флударабином</w:t>
      </w:r>
      <w:r w:rsidR="003B6EDE">
        <w:rPr>
          <w:i/>
          <w:iCs/>
        </w:rPr>
        <w:t>**</w:t>
      </w:r>
      <w:r w:rsidR="008C1335" w:rsidRPr="00092151">
        <w:rPr>
          <w:i/>
          <w:iCs/>
        </w:rPr>
        <w:t>, и др.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качественный анализ).</w:t>
      </w:r>
    </w:p>
    <w:p w14:paraId="23AFF780" w14:textId="4B2BA766" w:rsidR="00AA1009" w:rsidRPr="00092151" w:rsidRDefault="00AA1009"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w:t>
      </w:r>
      <w:r w:rsidR="00182FE7" w:rsidRPr="00092151">
        <w:t xml:space="preserve"> при подозрении на</w:t>
      </w:r>
      <w:r w:rsidRPr="00092151">
        <w:t xml:space="preserve"> </w:t>
      </w:r>
      <w:r w:rsidR="00182FE7" w:rsidRPr="00092151">
        <w:t>пневмони</w:t>
      </w:r>
      <w:r w:rsidR="00E316E4" w:rsidRPr="00092151">
        <w:t>ю</w:t>
      </w:r>
      <w:r w:rsidR="00182FE7" w:rsidRPr="00092151">
        <w:t>, возникш</w:t>
      </w:r>
      <w:r w:rsidR="00E316E4" w:rsidRPr="00092151">
        <w:t>ую</w:t>
      </w:r>
      <w:r w:rsidR="00182FE7" w:rsidRPr="00092151">
        <w:t xml:space="preserve"> амбулаторно,</w:t>
      </w:r>
      <w:r w:rsidR="009A7731">
        <w:t xml:space="preserve"> </w:t>
      </w:r>
      <w:r w:rsidR="009A7731" w:rsidRPr="009A7731">
        <w:t>определение антител классов A, M, G (IgA, IgM, IgG) к хламидии пневмонии (Chlamydia pheumoniae) в крови</w:t>
      </w:r>
      <w:r w:rsidR="009A7731">
        <w:t xml:space="preserve"> и</w:t>
      </w:r>
      <w:r w:rsidR="009A7731" w:rsidRPr="009A7731">
        <w:t xml:space="preserve"> определение антител классов M, G (IgM, IgG) к микоплазме пневмонии (Mycoplasma pneumoniae) в крови</w:t>
      </w:r>
      <w:r w:rsidR="00182FE7"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1E3E96D5" w14:textId="1201BFE1" w:rsidR="00DD6CC0" w:rsidRPr="00092151" w:rsidRDefault="00AA1009"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7613C8D7" w14:textId="04A89AD9" w:rsidR="00DD6CC0" w:rsidRPr="00092151" w:rsidRDefault="00DD6CC0"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w:t>
      </w:r>
      <w:r w:rsidR="00D95F5D" w:rsidRPr="00092151">
        <w:t xml:space="preserve"> с АА</w:t>
      </w:r>
      <w:r w:rsidRPr="00092151">
        <w:t xml:space="preserve"> </w:t>
      </w:r>
      <w:r w:rsidR="00D95F5D" w:rsidRPr="00092151">
        <w:t>при наличии аускультативных признаков пневмонии; персистирующей фебрильной нейтропении от 3 дней и более, независимо от физикальной картины в легких; для контроля выявленных изменений в легких через 7-14 дней в зависимости от состояния больного и диагностированной инфекции –</w:t>
      </w:r>
      <w:r w:rsidRPr="00092151">
        <w:t xml:space="preserve"> повторное проведение КТ органов грудной полости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700CE926" w14:textId="77777777" w:rsidR="00DD6CC0" w:rsidRPr="00092151" w:rsidRDefault="00DD6CC0"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46BB4DC8" w14:textId="2F9DB451" w:rsidR="008C1335" w:rsidRPr="00092151" w:rsidRDefault="00DD6CC0" w:rsidP="003350DC">
      <w:pPr>
        <w:pStyle w:val="afd"/>
        <w:spacing w:beforeAutospacing="0" w:afterAutospacing="0" w:line="360" w:lineRule="auto"/>
        <w:ind w:firstLine="709"/>
        <w:contextualSpacing/>
        <w:rPr>
          <w:i/>
          <w:iCs/>
        </w:rPr>
      </w:pPr>
      <w:r w:rsidRPr="00092151">
        <w:rPr>
          <w:b/>
        </w:rPr>
        <w:t xml:space="preserve">Комментарии: </w:t>
      </w:r>
      <w:r w:rsidR="008C1335" w:rsidRPr="00092151">
        <w:rPr>
          <w:i/>
          <w:iCs/>
        </w:rPr>
        <w:t>КТ во всех случаях проводят без предварительной</w:t>
      </w:r>
      <w:r w:rsidR="003B6EDE">
        <w:rPr>
          <w:i/>
          <w:iCs/>
        </w:rPr>
        <w:t xml:space="preserve"> прицельной</w:t>
      </w:r>
      <w:r w:rsidR="008C1335" w:rsidRPr="00092151">
        <w:rPr>
          <w:i/>
          <w:iCs/>
        </w:rPr>
        <w:t xml:space="preserve"> рентгенографии </w:t>
      </w:r>
      <w:r w:rsidR="003B6EDE">
        <w:rPr>
          <w:i/>
          <w:iCs/>
        </w:rPr>
        <w:t xml:space="preserve">органов </w:t>
      </w:r>
      <w:r w:rsidR="008C1335" w:rsidRPr="00092151">
        <w:rPr>
          <w:i/>
          <w:iCs/>
        </w:rPr>
        <w:t xml:space="preserve">грудной клетки. </w:t>
      </w:r>
      <w:r w:rsidR="003B6EDE">
        <w:rPr>
          <w:i/>
          <w:iCs/>
        </w:rPr>
        <w:t>Прицельная р</w:t>
      </w:r>
      <w:r w:rsidR="003B6EDE" w:rsidRPr="00092151">
        <w:rPr>
          <w:i/>
          <w:iCs/>
        </w:rPr>
        <w:t xml:space="preserve">ентгенография </w:t>
      </w:r>
      <w:r w:rsidR="008C1335" w:rsidRPr="00092151">
        <w:rPr>
          <w:i/>
          <w:iCs/>
        </w:rPr>
        <w:t>органов грудной клетки относится к малоинформативным методам исследования у гематологических пациентов, предпочтительно для диагностики инфекционных осложнений применять КТ.</w:t>
      </w:r>
    </w:p>
    <w:p w14:paraId="31699E40" w14:textId="529B2B86" w:rsidR="00DD6CC0" w:rsidRPr="00092151" w:rsidRDefault="00DD6CC0" w:rsidP="003350DC">
      <w:pPr>
        <w:pStyle w:val="afd"/>
        <w:numPr>
          <w:ilvl w:val="0"/>
          <w:numId w:val="11"/>
        </w:numPr>
        <w:spacing w:beforeAutospacing="0" w:afterAutospacing="0" w:line="360" w:lineRule="auto"/>
        <w:contextualSpacing/>
      </w:pPr>
      <w:r w:rsidRPr="00092151">
        <w:rPr>
          <w:b/>
        </w:rPr>
        <w:lastRenderedPageBreak/>
        <w:t>Рекомендуется</w:t>
      </w:r>
      <w:r w:rsidRPr="00092151">
        <w:t xml:space="preserve"> у пациентов АА</w:t>
      </w:r>
      <w:r w:rsidR="005F0351" w:rsidRPr="00092151">
        <w:t xml:space="preserve"> с подозрением на инфекционный процесс</w:t>
      </w:r>
      <w:r w:rsidRPr="00092151">
        <w:t xml:space="preserve"> повторное проведение УЗИ, КТ</w:t>
      </w:r>
      <w:r w:rsidR="00AC208C" w:rsidRPr="00092151">
        <w:t xml:space="preserve"> или</w:t>
      </w:r>
      <w:r w:rsidRPr="00092151">
        <w:t xml:space="preserve"> МРТ органов брюшной полости для уточнения </w:t>
      </w:r>
      <w:r w:rsidR="00AC208C" w:rsidRPr="00092151">
        <w:t xml:space="preserve">локализации </w:t>
      </w:r>
      <w:r w:rsidRPr="00092151">
        <w:t xml:space="preserve">инфекционного процесса по клиническим показаниям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3BE8CB7A" w14:textId="77777777" w:rsidR="00DD6CC0" w:rsidRPr="00092151" w:rsidRDefault="00DD6CC0"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BC79ED2" w14:textId="54DA5B83" w:rsidR="008C1335" w:rsidRPr="00092151" w:rsidRDefault="00DD6CC0" w:rsidP="003350DC">
      <w:pPr>
        <w:pStyle w:val="afd"/>
        <w:spacing w:beforeAutospacing="0" w:afterAutospacing="0" w:line="360" w:lineRule="auto"/>
        <w:ind w:firstLine="709"/>
        <w:contextualSpacing/>
        <w:rPr>
          <w:i/>
          <w:iCs/>
        </w:rPr>
      </w:pPr>
      <w:r w:rsidRPr="00092151">
        <w:rPr>
          <w:b/>
        </w:rPr>
        <w:t>Комментарии:</w:t>
      </w:r>
      <w:r w:rsidR="00AC208C" w:rsidRPr="00092151">
        <w:rPr>
          <w:bCs/>
          <w:i/>
          <w:iCs/>
        </w:rPr>
        <w:t xml:space="preserve"> клиническими показаниями являются: сохраняющаяся лихорадка (колебания температуры в течение суток от 37 до 39°С), особенно у больных вне лейкопении (для диагностики гепатолиенального кандидоза); при диагностированном аспергиллезе легких или мукормикозе (для исключения диссеминации); для контроля выявленных ранее изменений </w:t>
      </w:r>
      <w:r w:rsidR="005F2291" w:rsidRPr="00092151">
        <w:rPr>
          <w:bCs/>
          <w:i/>
          <w:iCs/>
        </w:rPr>
        <w:t>п</w:t>
      </w:r>
      <w:r w:rsidR="008C1335" w:rsidRPr="00092151">
        <w:rPr>
          <w:bCs/>
          <w:i/>
          <w:iCs/>
        </w:rPr>
        <w:t>ри диагностике</w:t>
      </w:r>
      <w:r w:rsidR="008C1335" w:rsidRPr="00092151">
        <w:rPr>
          <w:i/>
          <w:iCs/>
        </w:rPr>
        <w:t xml:space="preserve"> гепатолиенального кандидоза контрольное исследование проводят не ранее чем через 1 мес</w:t>
      </w:r>
      <w:r w:rsidR="00022D91" w:rsidRPr="00092151">
        <w:rPr>
          <w:i/>
          <w:iCs/>
        </w:rPr>
        <w:t>.</w:t>
      </w:r>
      <w:r w:rsidR="008C1335" w:rsidRPr="00092151">
        <w:rPr>
          <w:i/>
          <w:iCs/>
        </w:rPr>
        <w:t xml:space="preserve"> терапии системными противогрибковыми препаратами, вне лейкопении.</w:t>
      </w:r>
    </w:p>
    <w:p w14:paraId="4471CE82" w14:textId="3C1D398B" w:rsidR="005F2291" w:rsidRPr="00092151" w:rsidRDefault="005F2291"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BF47F0" w:rsidRPr="00092151">
        <w:t xml:space="preserve">с симптомами поражения центральной нервной системы (ЦНС) </w:t>
      </w:r>
      <w:r w:rsidR="00CB207B" w:rsidRPr="00092151">
        <w:t xml:space="preserve">или с подозрением на инвазивный аспергиллез легких/околоносовых пазух или мукормикоз </w:t>
      </w:r>
      <w:r w:rsidRPr="00092151">
        <w:t>повторное проведение КТ или МРТ головного мозга</w:t>
      </w:r>
      <w:r w:rsidR="00272ED3" w:rsidRPr="00092151">
        <w:t xml:space="preserve"> для</w:t>
      </w:r>
      <w:r w:rsidRPr="00092151">
        <w:t xml:space="preserve"> </w:t>
      </w:r>
      <w:r w:rsidR="00AC208C" w:rsidRPr="00092151">
        <w:t>исключения инфекционного поражения головного мозга</w:t>
      </w:r>
      <w:r w:rsidR="00DA5454" w:rsidRPr="00092151">
        <w:t xml:space="preserve"> </w:t>
      </w:r>
      <w:r w:rsidR="00272ED3" w:rsidRPr="00092151">
        <w:t>или</w:t>
      </w:r>
      <w:r w:rsidRPr="00092151">
        <w:t xml:space="preserve"> диссеминации.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5D0C1928" w14:textId="77777777" w:rsidR="005F2291" w:rsidRPr="00092151" w:rsidRDefault="005F2291"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BC0657B" w14:textId="2243EEF5" w:rsidR="005F2291" w:rsidRPr="00092151" w:rsidRDefault="005F2291"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w:t>
      </w:r>
      <w:r w:rsidR="00BA25D5" w:rsidRPr="00092151">
        <w:t xml:space="preserve"> с подозрением на бактериальный эндокардит</w:t>
      </w:r>
      <w:r w:rsidRPr="00092151">
        <w:t xml:space="preserve"> проведение ЭхоКГ, включая чрезпищеводную ЭхоКГ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5F01E0F2" w14:textId="77777777" w:rsidR="005F2291" w:rsidRPr="00092151" w:rsidRDefault="005F2291"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B30B356" w14:textId="55DA128E" w:rsidR="008C1335" w:rsidRPr="00092151" w:rsidRDefault="005F2291" w:rsidP="003350DC">
      <w:pPr>
        <w:pStyle w:val="afd"/>
        <w:spacing w:beforeAutospacing="0" w:afterAutospacing="0" w:line="360" w:lineRule="auto"/>
        <w:ind w:firstLine="709"/>
        <w:contextualSpacing/>
        <w:rPr>
          <w:i/>
          <w:iCs/>
        </w:rPr>
      </w:pPr>
      <w:r w:rsidRPr="00092151">
        <w:rPr>
          <w:b/>
        </w:rPr>
        <w:t xml:space="preserve">Комментарии: </w:t>
      </w:r>
      <w:r w:rsidR="00125589" w:rsidRPr="00092151">
        <w:rPr>
          <w:i/>
          <w:iCs/>
        </w:rPr>
        <w:t xml:space="preserve">особенно </w:t>
      </w:r>
      <w:r w:rsidR="00AC208C" w:rsidRPr="00092151">
        <w:rPr>
          <w:i/>
          <w:iCs/>
        </w:rPr>
        <w:t xml:space="preserve">важными данные исследования являются в случае микробиологически подтвержденной инфекции, вызванная S.Aureus и длительной (более 10-14 дней) персистирующей гипертермии, особенно у больных вне лейкопении </w:t>
      </w:r>
      <w:r w:rsidR="008C1335" w:rsidRPr="00092151">
        <w:rPr>
          <w:i/>
          <w:iCs/>
        </w:rPr>
        <w:t xml:space="preserve">Чрезпищеводную ЭхоКГ назначают при сохраняющейся гипертермии и отрицательных результатах ЭхоКГ. </w:t>
      </w:r>
    </w:p>
    <w:p w14:paraId="6BA6830A" w14:textId="7AD68E2A" w:rsidR="00C973E8" w:rsidRPr="00092151" w:rsidRDefault="00C973E8"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655F79" w:rsidRPr="00092151">
        <w:t>при наличии признаков инфекции (лихорадка больше 38 градусов)</w:t>
      </w:r>
      <w:r w:rsidR="00EF3D0B">
        <w:t xml:space="preserve"> </w:t>
      </w:r>
      <w:r w:rsidR="00EF3D0B" w:rsidRPr="00EF3D0B">
        <w:t>определение ДНК вируса простого герпеса 1 и 2 типов (Herpes simplex virus types 1, 2) методом ПЦР в крови, качественное исследование</w:t>
      </w:r>
      <w:r w:rsidR="00EF3D0B">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6DFE0826" w14:textId="77777777" w:rsidR="00C973E8" w:rsidRPr="00092151" w:rsidRDefault="00C973E8"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6993F18C" w14:textId="16D4F6CD" w:rsidR="00C973E8" w:rsidRPr="00092151" w:rsidRDefault="00C973E8" w:rsidP="003350DC">
      <w:pPr>
        <w:pStyle w:val="afd"/>
        <w:spacing w:beforeAutospacing="0" w:afterAutospacing="0" w:line="360" w:lineRule="auto"/>
        <w:ind w:firstLine="709"/>
        <w:contextualSpacing/>
      </w:pPr>
      <w:r w:rsidRPr="00092151">
        <w:rPr>
          <w:b/>
        </w:rPr>
        <w:lastRenderedPageBreak/>
        <w:t>Комментарии</w:t>
      </w:r>
      <w:r w:rsidRPr="00092151">
        <w:rPr>
          <w:i/>
          <w:iCs/>
        </w:rPr>
        <w:t>: HSV вызывают у пациентов гематологическими заболеваниями прежде всего повреждение слизистых оболочек (мукозиты), чаще HSV 1 тип.</w:t>
      </w:r>
    </w:p>
    <w:p w14:paraId="14E949F5" w14:textId="0E784E9B" w:rsidR="000664E0" w:rsidRPr="00092151" w:rsidRDefault="000664E0"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655F79" w:rsidRPr="00092151">
        <w:t xml:space="preserve">при наличии признаков инфекции (лихорадка больше 38 градусов) </w:t>
      </w:r>
      <w:r w:rsidR="00EF3D0B" w:rsidRPr="00EF3D0B">
        <w:t>молекулярно-биологическое исследование крови на цитомегаловирус (Cytomegalovirus)</w:t>
      </w:r>
      <w:r w:rsidR="00EF3D0B">
        <w:t xml:space="preserve">, </w:t>
      </w:r>
      <w:r w:rsidR="00EF3D0B" w:rsidRPr="00EF3D0B">
        <w:t xml:space="preserve">определение ДНК цитомегаловируса (Cytomegalovirus) методом ПЦР в периферической и пуповинной крови, количественное исследование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54C70A4E" w14:textId="77777777" w:rsidR="000664E0" w:rsidRPr="00092151" w:rsidRDefault="000664E0"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67024BC" w14:textId="43598D9F" w:rsidR="00C94577" w:rsidRPr="00092151" w:rsidRDefault="00C94577" w:rsidP="003350DC">
      <w:pPr>
        <w:pStyle w:val="afd"/>
        <w:numPr>
          <w:ilvl w:val="0"/>
          <w:numId w:val="11"/>
        </w:numPr>
        <w:spacing w:beforeAutospacing="0" w:afterAutospacing="0" w:line="360" w:lineRule="auto"/>
        <w:contextualSpacing/>
      </w:pPr>
      <w:r w:rsidRPr="00092151">
        <w:rPr>
          <w:b/>
        </w:rPr>
        <w:t>Рекомендуется</w:t>
      </w:r>
      <w:r w:rsidRPr="00092151">
        <w:t xml:space="preserve"> у пациентов АА </w:t>
      </w:r>
      <w:r w:rsidR="00655F79" w:rsidRPr="00092151">
        <w:t>при наличии признаков инфекции (лихорадка больше 38 градусов)</w:t>
      </w:r>
      <w:r w:rsidR="006501DF">
        <w:t xml:space="preserve"> проведение </w:t>
      </w:r>
      <w:r w:rsidR="006501DF" w:rsidRPr="006501DF">
        <w:t>молекулярно-биологическо</w:t>
      </w:r>
      <w:r w:rsidR="006501DF">
        <w:t>го</w:t>
      </w:r>
      <w:r w:rsidR="006501DF" w:rsidRPr="006501DF">
        <w:t xml:space="preserve"> исследовани</w:t>
      </w:r>
      <w:r w:rsidR="006501DF">
        <w:t>я</w:t>
      </w:r>
      <w:r w:rsidR="006501DF" w:rsidRPr="006501DF">
        <w:t xml:space="preserve"> периферической и пуповинной крови на вирус герпеса 6 типа (HHV6)</w:t>
      </w:r>
      <w:r w:rsidR="006501DF">
        <w:t xml:space="preserve">, </w:t>
      </w:r>
      <w:r w:rsidR="006501DF" w:rsidRPr="006501DF">
        <w:t>Молекулярно-биологическое исследование спинномозговой жидкости на вирус герпеса 6 типа (HHV6)</w:t>
      </w:r>
      <w:r w:rsidR="006501DF">
        <w:t xml:space="preserve"> (при подозрении на нейроинфекцию)</w:t>
      </w:r>
      <w:r w:rsidR="00655F79"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373DFC77" w14:textId="77777777" w:rsidR="00C94577" w:rsidRPr="00092151" w:rsidRDefault="00C94577"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600B3599" w14:textId="1DB2CFF7" w:rsidR="00C94577" w:rsidRPr="00092151" w:rsidRDefault="00C94577" w:rsidP="003350DC">
      <w:pPr>
        <w:pStyle w:val="afd"/>
        <w:spacing w:beforeAutospacing="0" w:afterAutospacing="0" w:line="360" w:lineRule="auto"/>
        <w:ind w:firstLine="709"/>
        <w:contextualSpacing/>
      </w:pPr>
      <w:r w:rsidRPr="00092151">
        <w:rPr>
          <w:b/>
        </w:rPr>
        <w:t>Комментарии</w:t>
      </w:r>
      <w:r w:rsidRPr="00092151">
        <w:rPr>
          <w:i/>
          <w:iCs/>
        </w:rPr>
        <w:t xml:space="preserve">: </w:t>
      </w:r>
      <w:r w:rsidR="00EF5D43" w:rsidRPr="00092151">
        <w:rPr>
          <w:i/>
          <w:iCs/>
        </w:rPr>
        <w:t xml:space="preserve">среди </w:t>
      </w:r>
      <w:r w:rsidRPr="00092151">
        <w:rPr>
          <w:i/>
          <w:iCs/>
        </w:rPr>
        <w:t xml:space="preserve">HHV6 выделяют тип А и тип В. Реактивация вируса может приводить к развитию энцефалита, угнетению </w:t>
      </w:r>
      <w:proofErr w:type="gramStart"/>
      <w:r w:rsidRPr="00092151">
        <w:rPr>
          <w:i/>
          <w:iCs/>
        </w:rPr>
        <w:t>костно-мозгового</w:t>
      </w:r>
      <w:proofErr w:type="gramEnd"/>
      <w:r w:rsidRPr="00092151">
        <w:rPr>
          <w:i/>
          <w:iCs/>
        </w:rPr>
        <w:t xml:space="preserve"> кроветворения, пневмонии, быть причиной диареи. Энцефалит, вызванный HHV6, является редким проявлением инфекции, описаны случаи при неродственной ТГСК. В СМЖ пациентов с энцефалитом HHV-6 определяется повышенный уровень белка, в половине случаев бывает плеоцитоз. Компьютерная томография головного мозга может быть нормальной, изменения определяются при магнитно-резонансной томографии.</w:t>
      </w:r>
    </w:p>
    <w:p w14:paraId="08A02C13" w14:textId="77777777" w:rsidR="00907A20" w:rsidRPr="00092151" w:rsidRDefault="00907A20" w:rsidP="003350DC">
      <w:pPr>
        <w:pStyle w:val="afd"/>
        <w:spacing w:beforeAutospacing="0" w:afterAutospacing="0" w:line="360" w:lineRule="auto"/>
        <w:ind w:firstLine="709"/>
        <w:contextualSpacing/>
        <w:rPr>
          <w:b/>
          <w:bCs/>
          <w:spacing w:val="2"/>
        </w:rPr>
      </w:pPr>
    </w:p>
    <w:p w14:paraId="62E9CDFC" w14:textId="772CB171" w:rsidR="00124FC9" w:rsidRPr="00092151" w:rsidRDefault="00124FC9" w:rsidP="003350DC">
      <w:pPr>
        <w:pStyle w:val="afd"/>
        <w:spacing w:beforeAutospacing="0" w:afterAutospacing="0" w:line="360" w:lineRule="auto"/>
        <w:ind w:firstLine="709"/>
        <w:contextualSpacing/>
        <w:rPr>
          <w:b/>
          <w:bCs/>
          <w:i/>
          <w:iCs/>
        </w:rPr>
      </w:pPr>
      <w:r w:rsidRPr="00092151">
        <w:rPr>
          <w:b/>
          <w:bCs/>
          <w:i/>
          <w:iCs/>
        </w:rPr>
        <w:t xml:space="preserve">Диагностика иных осложнений </w:t>
      </w:r>
    </w:p>
    <w:p w14:paraId="7505E4D8" w14:textId="77777777" w:rsidR="00124FC9" w:rsidRPr="00092151" w:rsidRDefault="00124FC9" w:rsidP="003350DC">
      <w:pPr>
        <w:pStyle w:val="afd"/>
        <w:spacing w:beforeAutospacing="0" w:afterAutospacing="0" w:line="360" w:lineRule="auto"/>
        <w:ind w:firstLine="709"/>
        <w:contextualSpacing/>
        <w:rPr>
          <w:i/>
          <w:iCs/>
          <w:spacing w:val="2"/>
        </w:rPr>
      </w:pPr>
    </w:p>
    <w:p w14:paraId="22E944AF" w14:textId="502D364C" w:rsidR="0080732A" w:rsidRPr="00092151" w:rsidRDefault="0080732A" w:rsidP="003350DC">
      <w:pPr>
        <w:pStyle w:val="afd"/>
        <w:numPr>
          <w:ilvl w:val="0"/>
          <w:numId w:val="11"/>
        </w:numPr>
        <w:spacing w:beforeAutospacing="0" w:afterAutospacing="0" w:line="360" w:lineRule="auto"/>
        <w:contextualSpacing/>
      </w:pPr>
      <w:r w:rsidRPr="00092151">
        <w:rPr>
          <w:b/>
        </w:rPr>
        <w:t>Рекомендуется</w:t>
      </w:r>
      <w:r w:rsidRPr="00092151">
        <w:t xml:space="preserve"> пациентам </w:t>
      </w:r>
      <w:r w:rsidR="002D57F5" w:rsidRPr="00092151">
        <w:t xml:space="preserve">с </w:t>
      </w:r>
      <w:r w:rsidRPr="00092151">
        <w:t>АА</w:t>
      </w:r>
      <w:r w:rsidR="002D57F5" w:rsidRPr="00092151">
        <w:t xml:space="preserve"> с подозрением на </w:t>
      </w:r>
      <w:r w:rsidRPr="00092151">
        <w:t>язвенно</w:t>
      </w:r>
      <w:r w:rsidR="002D57F5" w:rsidRPr="00092151">
        <w:t>е</w:t>
      </w:r>
      <w:r w:rsidRPr="00092151">
        <w:t xml:space="preserve"> поражени</w:t>
      </w:r>
      <w:r w:rsidR="002D57F5" w:rsidRPr="00092151">
        <w:t>е</w:t>
      </w:r>
      <w:r w:rsidRPr="00092151">
        <w:t xml:space="preserve"> ЖКТ </w:t>
      </w:r>
      <w:r w:rsidR="00124FC9" w:rsidRPr="00092151">
        <w:t>выполнение</w:t>
      </w:r>
      <w:r w:rsidRPr="00092151">
        <w:t xml:space="preserve"> эзофагодуоденоскопи</w:t>
      </w:r>
      <w:r w:rsidR="00124FC9" w:rsidRPr="00092151">
        <w:t>и</w:t>
      </w:r>
      <w:r w:rsidRPr="00092151">
        <w:t xml:space="preserve">, при необходимости с биопсийным исследованием и тестом на наличие H. Pylori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69FCC2B1" w14:textId="77777777" w:rsidR="0080732A" w:rsidRPr="00092151" w:rsidRDefault="0080732A"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09298818" w14:textId="31548442" w:rsidR="0080732A" w:rsidRPr="00092151" w:rsidRDefault="0080732A" w:rsidP="003350DC">
      <w:pPr>
        <w:ind w:firstLine="709"/>
      </w:pPr>
      <w:r w:rsidRPr="00092151">
        <w:rPr>
          <w:b/>
        </w:rPr>
        <w:t>Комментарии:</w:t>
      </w:r>
      <w:r w:rsidR="001F4857" w:rsidRPr="00092151">
        <w:rPr>
          <w:b/>
        </w:rPr>
        <w:t xml:space="preserve"> </w:t>
      </w:r>
      <w:r w:rsidR="002D57F5" w:rsidRPr="00092151">
        <w:rPr>
          <w:i/>
          <w:iCs/>
        </w:rPr>
        <w:t xml:space="preserve">формирование </w:t>
      </w:r>
      <w:r w:rsidRPr="00092151">
        <w:rPr>
          <w:i/>
          <w:iCs/>
        </w:rPr>
        <w:t>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w:t>
      </w:r>
      <w:r w:rsidRPr="00092151">
        <w:t xml:space="preserve"> </w:t>
      </w:r>
    </w:p>
    <w:p w14:paraId="3720E1A7" w14:textId="22D9F051" w:rsidR="00F93FD3" w:rsidRPr="00092151" w:rsidRDefault="00F93FD3" w:rsidP="003350DC">
      <w:pPr>
        <w:pStyle w:val="afd"/>
        <w:numPr>
          <w:ilvl w:val="0"/>
          <w:numId w:val="11"/>
        </w:numPr>
        <w:spacing w:beforeAutospacing="0" w:afterAutospacing="0" w:line="360" w:lineRule="auto"/>
        <w:ind w:left="714" w:hanging="357"/>
        <w:contextualSpacing/>
      </w:pPr>
      <w:r w:rsidRPr="00092151">
        <w:rPr>
          <w:b/>
        </w:rPr>
        <w:lastRenderedPageBreak/>
        <w:t>Рекомендуется</w:t>
      </w:r>
      <w:r w:rsidRPr="00092151">
        <w:t xml:space="preserve"> пациентам</w:t>
      </w:r>
      <w:r w:rsidR="002D57F5" w:rsidRPr="00092151">
        <w:t xml:space="preserve"> с</w:t>
      </w:r>
      <w:r w:rsidRPr="00092151">
        <w:t xml:space="preserve"> АА при подозрении на асептический некроз головок бедренных костей проведение рентгенографии костей таза в прямой проекции </w:t>
      </w:r>
      <w:r w:rsidR="002D57F5" w:rsidRPr="00092151">
        <w:t>и/</w:t>
      </w:r>
      <w:r w:rsidRPr="00092151">
        <w:t xml:space="preserve">или МРТ тазобедренных суставов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037D8D54" w14:textId="77777777" w:rsidR="00F93FD3" w:rsidRPr="00092151" w:rsidRDefault="00F93FD3"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419B55BE" w14:textId="38C4E440" w:rsidR="00F93FD3" w:rsidRPr="00092151" w:rsidRDefault="00F93FD3" w:rsidP="003350DC">
      <w:pPr>
        <w:ind w:firstLine="709"/>
        <w:rPr>
          <w:bCs/>
          <w:i/>
          <w:iCs/>
        </w:rPr>
      </w:pPr>
      <w:r w:rsidRPr="00092151">
        <w:rPr>
          <w:b/>
        </w:rPr>
        <w:t xml:space="preserve">Комментарии: </w:t>
      </w:r>
      <w:r w:rsidRPr="00092151">
        <w:rPr>
          <w:bCs/>
          <w:i/>
          <w:iCs/>
        </w:rPr>
        <w:t>характерным признаком</w:t>
      </w:r>
      <w:r w:rsidR="00124FC9" w:rsidRPr="00092151">
        <w:rPr>
          <w:bCs/>
          <w:i/>
          <w:iCs/>
        </w:rPr>
        <w:t xml:space="preserve"> асептического некроза головки бедренной кости</w:t>
      </w:r>
      <w:r w:rsidRPr="00092151">
        <w:rPr>
          <w:bCs/>
          <w:i/>
          <w:iCs/>
        </w:rPr>
        <w:t xml:space="preserve"> </w:t>
      </w:r>
      <w:r w:rsidR="00876AC3" w:rsidRPr="00092151">
        <w:rPr>
          <w:bCs/>
          <w:i/>
          <w:iCs/>
        </w:rPr>
        <w:t xml:space="preserve">является </w:t>
      </w:r>
      <w:r w:rsidRPr="00092151">
        <w:rPr>
          <w:bCs/>
          <w:i/>
          <w:iCs/>
        </w:rPr>
        <w:t>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w:t>
      </w:r>
      <w:r w:rsidR="00876AC3" w:rsidRPr="00092151">
        <w:rPr>
          <w:bCs/>
          <w:i/>
          <w:iCs/>
        </w:rPr>
        <w:t xml:space="preserve"> МРТ</w:t>
      </w:r>
      <w:r w:rsidRPr="00092151">
        <w:rPr>
          <w:bCs/>
          <w:i/>
          <w:iCs/>
        </w:rPr>
        <w:t xml:space="preserve">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Дополнить инструментальную диагностику может двухэнергетическая рентгеновская денситометрия, которая позволяет выявить проявления системного остеопороза и состояние костной ткани в области установленных имплантов, если пациентам выполнялось эндопротезирование суставов.</w:t>
      </w:r>
    </w:p>
    <w:p w14:paraId="74892635" w14:textId="1EC958ED" w:rsidR="00876AC3" w:rsidRPr="00092151" w:rsidRDefault="00876AC3" w:rsidP="003350DC">
      <w:pPr>
        <w:pStyle w:val="afd"/>
        <w:numPr>
          <w:ilvl w:val="0"/>
          <w:numId w:val="11"/>
        </w:numPr>
        <w:spacing w:beforeAutospacing="0" w:afterAutospacing="0" w:line="360" w:lineRule="auto"/>
        <w:ind w:left="714" w:hanging="357"/>
        <w:contextualSpacing/>
      </w:pPr>
      <w:r w:rsidRPr="00092151">
        <w:rPr>
          <w:b/>
        </w:rPr>
        <w:t>Рекомендуется</w:t>
      </w:r>
      <w:r w:rsidRPr="00092151">
        <w:t xml:space="preserve"> пациентам АА при подозрении</w:t>
      </w:r>
      <w:r w:rsidR="00124FC9" w:rsidRPr="00092151">
        <w:t xml:space="preserve"> на развитие асептического некроза головки бедренной кости</w:t>
      </w:r>
      <w:r w:rsidR="00547E9C" w:rsidRPr="00092151">
        <w:t xml:space="preserve"> выполнение</w:t>
      </w:r>
      <w:r w:rsidRPr="00092151">
        <w:t xml:space="preserve"> исследова</w:t>
      </w:r>
      <w:r w:rsidR="00547E9C" w:rsidRPr="00092151">
        <w:t>ния</w:t>
      </w:r>
      <w:r w:rsidRPr="00092151">
        <w:t xml:space="preserve"> маркер</w:t>
      </w:r>
      <w:r w:rsidR="00547E9C" w:rsidRPr="00092151">
        <w:t>ов</w:t>
      </w:r>
      <w:r w:rsidRPr="00092151">
        <w:t xml:space="preserve"> костного метаболизма (</w:t>
      </w:r>
      <w:r w:rsidR="00772F40" w:rsidRPr="00092151">
        <w:t xml:space="preserve">исследование </w:t>
      </w:r>
      <w:r w:rsidR="000954D7" w:rsidRPr="00092151">
        <w:t>уровня общего кальция в крови</w:t>
      </w:r>
      <w:r w:rsidR="000E22DD" w:rsidRPr="00092151">
        <w:t xml:space="preserve">, </w:t>
      </w:r>
      <w:r w:rsidR="00772F40" w:rsidRPr="00092151">
        <w:t xml:space="preserve">исследование </w:t>
      </w:r>
      <w:r w:rsidR="0054213E" w:rsidRPr="00092151">
        <w:t xml:space="preserve">уровня кальция в моче, </w:t>
      </w:r>
      <w:r w:rsidR="00772F40" w:rsidRPr="00092151">
        <w:t xml:space="preserve">исследование уровня паратиреоидного гормона в крови, </w:t>
      </w:r>
      <w:r w:rsidR="000506D1" w:rsidRPr="00092151">
        <w:t xml:space="preserve">определение активности щелочной фосфатазы в крови, </w:t>
      </w:r>
      <w:r w:rsidR="0038696B" w:rsidRPr="00092151">
        <w:t>исследование уровня 1,25-OH витамина Д в крови,</w:t>
      </w:r>
      <w:r w:rsidR="00684C31" w:rsidRPr="00092151">
        <w:t xml:space="preserve"> исследование уровня дезоксипиридинолина в моче, </w:t>
      </w:r>
      <w:r w:rsidR="00C15C37" w:rsidRPr="00092151">
        <w:t xml:space="preserve">исследование </w:t>
      </w:r>
      <w:r w:rsidR="00684C31" w:rsidRPr="00092151">
        <w:t>уровня остеокальцина в крови</w:t>
      </w:r>
      <w:r w:rsidRPr="00092151">
        <w:t xml:space="preserve"> </w:t>
      </w:r>
      <w:r w:rsidRPr="00092151">
        <w:fldChar w:fldCharType="begin" w:fldLock="1"/>
      </w:r>
      <w:r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092151">
        <w:fldChar w:fldCharType="separate"/>
      </w:r>
      <w:r w:rsidRPr="00092151">
        <w:rPr>
          <w:noProof/>
        </w:rPr>
        <w:t>[12,13]</w:t>
      </w:r>
      <w:r w:rsidRPr="00092151">
        <w:fldChar w:fldCharType="end"/>
      </w:r>
      <w:r w:rsidRPr="00092151">
        <w:t>.</w:t>
      </w:r>
    </w:p>
    <w:p w14:paraId="4C8BB39E" w14:textId="77777777" w:rsidR="00876AC3" w:rsidRPr="00092151" w:rsidRDefault="00876AC3"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235AFC2E" w14:textId="505AA955" w:rsidR="00876AC3" w:rsidRPr="00092151" w:rsidRDefault="00876AC3" w:rsidP="003350DC">
      <w:pPr>
        <w:ind w:firstLine="709"/>
      </w:pPr>
      <w:r w:rsidRPr="00092151">
        <w:rPr>
          <w:b/>
        </w:rPr>
        <w:t>Комментарии:</w:t>
      </w:r>
      <w:r w:rsidR="00124FC9" w:rsidRPr="00092151">
        <w:t xml:space="preserve"> </w:t>
      </w:r>
      <w:r w:rsidR="00124FC9" w:rsidRPr="00092151">
        <w:rPr>
          <w:i/>
          <w:iCs/>
        </w:rPr>
        <w:t>исследуемые маркеры могут помочь в определении тактики дальнейшего сопроводительного лечения и назначении специфической терапии остеопороза</w:t>
      </w:r>
      <w:r w:rsidR="00124FC9" w:rsidRPr="00092151">
        <w:t xml:space="preserve">  </w:t>
      </w:r>
    </w:p>
    <w:p w14:paraId="381D6C79" w14:textId="77777777" w:rsidR="001B5E55" w:rsidRPr="00092151" w:rsidRDefault="00A0257E" w:rsidP="003350DC">
      <w:pPr>
        <w:pStyle w:val="11"/>
        <w:spacing w:before="0"/>
        <w:ind w:left="360"/>
        <w:rPr>
          <w:szCs w:val="28"/>
          <w:u w:val="none"/>
        </w:rPr>
      </w:pPr>
      <w:bookmarkStart w:id="25" w:name="_Toc85649731"/>
      <w:r w:rsidRPr="00092151">
        <w:rPr>
          <w:szCs w:val="28"/>
          <w:u w:val="none"/>
        </w:rPr>
        <w:t>3.</w:t>
      </w:r>
      <w:r w:rsidR="005F7C37" w:rsidRPr="00092151">
        <w:rPr>
          <w:szCs w:val="28"/>
          <w:u w:val="none"/>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5"/>
    </w:p>
    <w:p w14:paraId="5BD74176" w14:textId="1CF777D1" w:rsidR="00D23199" w:rsidRPr="00092151" w:rsidRDefault="00F9313B" w:rsidP="003350DC">
      <w:pPr>
        <w:pStyle w:val="afd"/>
        <w:spacing w:beforeAutospacing="0" w:afterAutospacing="0" w:line="360" w:lineRule="auto"/>
        <w:ind w:firstLine="709"/>
        <w:contextualSpacing/>
      </w:pPr>
      <w:r w:rsidRPr="00092151">
        <w:rPr>
          <w:i/>
          <w:iCs/>
        </w:rPr>
        <w:t>Пр</w:t>
      </w:r>
      <w:r w:rsidR="00A0257E" w:rsidRPr="00092151">
        <w:rPr>
          <w:i/>
          <w:iCs/>
        </w:rPr>
        <w:t>ограмма лечения взрослых пациентов с</w:t>
      </w:r>
      <w:r w:rsidRPr="00092151">
        <w:rPr>
          <w:i/>
          <w:iCs/>
        </w:rPr>
        <w:t xml:space="preserve"> апластической анемией — это комбинированная иммуносупрессивная терапия, проводимая с использованием  двух основных препаратов, обладающих выраженным иммуносупрессивным действием: </w:t>
      </w:r>
      <w:r w:rsidRPr="00092151">
        <w:rPr>
          <w:i/>
          <w:iCs/>
        </w:rPr>
        <w:lastRenderedPageBreak/>
        <w:t>АТГ</w:t>
      </w:r>
      <w:r w:rsidR="00A0257E" w:rsidRPr="00092151">
        <w:rPr>
          <w:i/>
          <w:iCs/>
        </w:rPr>
        <w:t xml:space="preserve">** и </w:t>
      </w:r>
      <w:r w:rsidR="00A95DC4">
        <w:rPr>
          <w:i/>
          <w:iCs/>
        </w:rPr>
        <w:t>#</w:t>
      </w:r>
      <w:r w:rsidR="00A0257E" w:rsidRPr="00092151">
        <w:rPr>
          <w:i/>
          <w:iCs/>
        </w:rPr>
        <w:t>циклоспорин**</w:t>
      </w:r>
      <w:r w:rsidRPr="00092151">
        <w:rPr>
          <w:i/>
          <w:iCs/>
        </w:rPr>
        <w:t xml:space="preserve">, и/или трансплантация гемопоэтических стволовых клеток (ТГСК) </w:t>
      </w:r>
      <w:r w:rsidR="008D0526" w:rsidRPr="00092151">
        <w:rPr>
          <w:rStyle w:val="affc"/>
        </w:rPr>
        <w:fldChar w:fldCharType="begin" w:fldLock="1"/>
      </w:r>
      <w:r w:rsidR="00023CA1">
        <w:rPr>
          <w:rStyle w:val="affc"/>
        </w:rPr>
        <w:instrText>ADDIN CSL_CITATION {"citationItems":[{"id":"ITEM-1","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1","issued":{"date-parts":[["2012"]]},"page":"292-300","title":"Aplastic anemia: therapeutic updates in immunosuppression and transplantation.","type":"article-journal"},"uris":["http://www.mendeley.com/documents/?uuid=87252fc5-eba6-4e4d-9d7a-355e39cf067e","http://www.mendeley.com/documents/?uuid=57f0dab3-c143-4103-93a2-0a8fc667920e"]},{"id":"ITEM-2","itemData":{"DOI":"10.1182/asheducation-2016.1.83","abstract":"Nontransplant therapeutic options for acquired and constitutional aplastic anemia have significantly expanded during the last 5 years. In the future, transplant may be required less frequently. That trilineage hematologic responses could be achieved with the single agent eltrombopag in refractory aplastic anemia promotes new interest in growth factors after years of failed trials using other growth factor agents. Preliminary results adding eltrombopag to immunosuppressive therapy are promising, but long-term follow-up data evaluating clonal evolution rates are required before promoting its standard use in treatment-naive disease. Danazol, which is traditionally less preferred for treating cytopenias, is capable of preventing telomere attrition associated with hematologic responses in constitutional bone marrow failure resulting from telomere disease.","author":[{"dropping-particle":"","family":"Townsley","given":"Danielle M","non-dropping-particle":"","parse-names":false,"suffix":""},{"dropping-particle":"","family":"Winkler","given":"Thomas","non-dropping-particle":"","parse-names":false,"suffix":""}],"container-title":"ASH Education Program Book","id":"ITEM-2","issue":"1","issued":{"date-parts":[["2016"]]},"page":"83-89","title":"Nontransplant therapy for bone marrow failure","type":"article-journal","volume":"2016"},"uris":["http://www.mendeley.com/documents/?uuid=7dda08d9-5f6c-4ca1-aef2-1c44d4191d6b","http://www.mendeley.com/documents/?uuid=d76c6501-3793-4c9c-b7c3-af170017c645"]},{"id":"ITEM-3","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3","issue":"12","issued":{"date-parts":[["2014"]]},"page":"1818-1825","title":"Eltrombopag restores trilineage hematopoiesis in refractory severe aplastic anemia that can be sustained on discontinuation of drug","type":"article-journal","volume":"123"},"uris":["http://www.mendeley.com/documents/?uuid=9ce41dec-f8d2-41f6-a57f-6495319ab3da"]},{"id":"ITEM-4","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4","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37–39]","plainTextFormattedCitation":"[12,37–39]","previouslyFormattedCitation":"[12,37–39]"},"properties":{"noteIndex":0},"schema":"https://github.com/citation-style-language/schema/raw/master/csl-citation.json"}</w:instrText>
      </w:r>
      <w:r w:rsidR="008D0526" w:rsidRPr="00092151">
        <w:rPr>
          <w:rStyle w:val="affc"/>
        </w:rPr>
        <w:fldChar w:fldCharType="separate"/>
      </w:r>
      <w:r w:rsidR="00AC5169" w:rsidRPr="00AC5169">
        <w:rPr>
          <w:rStyle w:val="affc"/>
          <w:i w:val="0"/>
          <w:noProof/>
        </w:rPr>
        <w:t>[12,37–39]</w:t>
      </w:r>
      <w:r w:rsidR="008D0526" w:rsidRPr="00092151">
        <w:rPr>
          <w:rStyle w:val="affc"/>
        </w:rPr>
        <w:fldChar w:fldCharType="end"/>
      </w:r>
      <w:r w:rsidR="001B5E55" w:rsidRPr="00092151">
        <w:rPr>
          <w:rStyle w:val="affc"/>
        </w:rPr>
        <w:t xml:space="preserve"> </w:t>
      </w:r>
    </w:p>
    <w:p w14:paraId="6BF72E19" w14:textId="57C21B18" w:rsidR="00F9313B" w:rsidRPr="00092151" w:rsidRDefault="00F9313B" w:rsidP="003350DC">
      <w:pPr>
        <w:pStyle w:val="afd"/>
        <w:spacing w:beforeAutospacing="0" w:afterAutospacing="0" w:line="360" w:lineRule="auto"/>
        <w:ind w:firstLine="709"/>
        <w:contextualSpacing/>
        <w:rPr>
          <w:i/>
          <w:iCs/>
        </w:rPr>
      </w:pPr>
      <w:r w:rsidRPr="00092151">
        <w:rPr>
          <w:i/>
          <w:iCs/>
        </w:rPr>
        <w:t>Современная патогенети</w:t>
      </w:r>
      <w:r w:rsidR="00A0257E" w:rsidRPr="00092151">
        <w:rPr>
          <w:i/>
          <w:iCs/>
        </w:rPr>
        <w:t>ческая терапия пациентов с</w:t>
      </w:r>
      <w:r w:rsidRPr="00092151">
        <w:rPr>
          <w:i/>
          <w:iCs/>
        </w:rPr>
        <w:t xml:space="preserve"> апластической анемией может включать кроме препаратов с иммуносупрессивным действием (</w:t>
      </w:r>
      <w:r w:rsidR="00771049" w:rsidRPr="00092151">
        <w:rPr>
          <w:i/>
          <w:iCs/>
        </w:rPr>
        <w:t>АТГ</w:t>
      </w:r>
      <w:r w:rsidR="00A0257E" w:rsidRPr="00092151">
        <w:rPr>
          <w:i/>
          <w:iCs/>
        </w:rPr>
        <w:t>**, циклоспорин**</w:t>
      </w:r>
      <w:r w:rsidRPr="00092151">
        <w:rPr>
          <w:i/>
          <w:iCs/>
        </w:rPr>
        <w:t>) лекарственные препараты, направленные на активацию пролиферации клеток-предшественниц кроветворения и одновременное подавление активации цитотоксических клеток. Многочисленными клиническими исследованиями было показано значительное улучшение гематологических показателей под влиянием элтромбопага</w:t>
      </w:r>
      <w:r w:rsidR="00A0257E" w:rsidRPr="00092151">
        <w:rPr>
          <w:i/>
          <w:iCs/>
        </w:rPr>
        <w:t>**</w:t>
      </w:r>
      <w:r w:rsidRPr="00092151">
        <w:rPr>
          <w:i/>
          <w:iCs/>
        </w:rPr>
        <w:t xml:space="preserve"> </w:t>
      </w:r>
      <w:r w:rsidRPr="00092151">
        <w:rPr>
          <w:i/>
          <w:iCs/>
        </w:rPr>
        <w:fldChar w:fldCharType="begin" w:fldLock="1"/>
      </w:r>
      <w:r w:rsidR="00023CA1">
        <w:rPr>
          <w:i/>
          <w:iCs/>
        </w:rPr>
        <w:instrText>ADDIN CSL_CITATION {"citationItems":[{"id":"ITEM-1","itemData":{"DOI":"10.1053/j.seminhematol.2014.10.002","ISBN":"1532-8686 (Electronic)\\r0037-1963 (Linking)","ISSN":"15328686","PMID":"25578417","abstract":"The treatment of aplastic anemia is currently with immunosuppressive therapy (IST) with anti-thymocyte globulin (ATG) and cyclosporine, to which two thirds of patients respond. However, a significant proportion of these responders relapse and many have persistent cytopenias. The management of these patients is challenging. Modifications to this standard approach using alternative immunosuppressive agents or adding hematopoietic cytokines such as granulocyte colony-stimulating factor (G-CSF) and erythropoietin (EPO) have not improved outcome. A recent trial has shown that eltrombopag, a thrombopoeitin mimetic, is efficacious in the treatment of patients with severe aplastic anemia (SAA) refractory to IST. There is evidence that this drug works by directly stimulating marrow stem and progenitor cells thereby promoting hematopoietic recovery in patients with bone marrow failure. Several trials are ongoing in our institution using this very promising drug in combination therapy in the upfront treatment of SAA, in IST-refractory SAA and in moderate disease.","author":[{"dropping-particle":"","family":"Desmond","given":"Ronan","non-dropping-particle":"","parse-names":false,"suffix":""},{"dropping-particle":"","family":"Townsley","given":"Danielle M.","non-dropping-particle":"","parse-names":false,"suffix":""},{"dropping-particle":"","family":"Dunbar","given":"Cynthia","non-dropping-particle":"","parse-names":false,"suffix":""},{"dropping-particle":"","family":"Young","given":"Neal S.","non-dropping-particle":"","parse-names":false,"suffix":""}],"container-title":"Seminars in Hematology","id":"ITEM-1","issue":"1","issued":{"date-parts":[["2015"]]},"page":"31-37","title":"Eltrombopag in Aplastic Anemia","type":"article","volume":"52"},"uris":["http://www.mendeley.com/documents/?uuid=105c355d-4b17-3299-8751-dd1fd32b5f11","http://www.mendeley.com/documents/?uuid=28b27e63-adee-4bb5-97aa-94dd5b0fc36e"]},{"id":"ITEM-2","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2","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39,40]","plainTextFormattedCitation":"[39,40]","previouslyFormattedCitation":"[39,40]"},"properties":{"noteIndex":0},"schema":"https://github.com/citation-style-language/schema/raw/master/csl-citation.json"}</w:instrText>
      </w:r>
      <w:r w:rsidRPr="00092151">
        <w:rPr>
          <w:i/>
          <w:iCs/>
        </w:rPr>
        <w:fldChar w:fldCharType="separate"/>
      </w:r>
      <w:r w:rsidR="00AC5169" w:rsidRPr="00AC5169">
        <w:rPr>
          <w:iCs/>
          <w:noProof/>
        </w:rPr>
        <w:t>[39,40]</w:t>
      </w:r>
      <w:r w:rsidRPr="00092151">
        <w:rPr>
          <w:i/>
          <w:iCs/>
        </w:rPr>
        <w:fldChar w:fldCharType="end"/>
      </w:r>
      <w:r w:rsidRPr="00092151">
        <w:rPr>
          <w:i/>
          <w:iCs/>
        </w:rPr>
        <w:t>.  Элтромбопаг</w:t>
      </w:r>
      <w:r w:rsidR="00A0257E" w:rsidRPr="00092151">
        <w:rPr>
          <w:i/>
          <w:iCs/>
        </w:rPr>
        <w:t>**</w:t>
      </w:r>
      <w:r w:rsidRPr="00092151">
        <w:rPr>
          <w:i/>
          <w:iCs/>
        </w:rPr>
        <w:t xml:space="preserve"> </w:t>
      </w:r>
      <w:r w:rsidR="006501DF">
        <w:rPr>
          <w:i/>
          <w:iCs/>
        </w:rPr>
        <w:t xml:space="preserve">по механизму действия </w:t>
      </w:r>
      <w:r w:rsidRPr="00092151">
        <w:rPr>
          <w:i/>
          <w:iCs/>
        </w:rPr>
        <w:t>является агонистом тромбопоэтиновых рецепторов, которые локализуются не только на мегакариоцитах, но и на стволовых клетках крови. Элтромбопаг</w:t>
      </w:r>
      <w:r w:rsidR="00A0257E" w:rsidRPr="00092151">
        <w:rPr>
          <w:i/>
          <w:iCs/>
        </w:rPr>
        <w:t>**</w:t>
      </w:r>
      <w:r w:rsidRPr="00092151">
        <w:rPr>
          <w:i/>
          <w:iCs/>
        </w:rPr>
        <w:t xml:space="preserve"> связывается с трансмембранным доменом тромбопоэтиновых рецепторов, не конкурируя с эндогенным тромбопоэтином, и обладает иммуномодулирующими свойствами посредством активации Т-регуляторных клеток. Кроме того элтромбопаг</w:t>
      </w:r>
      <w:r w:rsidR="00A0257E" w:rsidRPr="00092151">
        <w:rPr>
          <w:i/>
          <w:iCs/>
        </w:rPr>
        <w:t>**</w:t>
      </w:r>
      <w:r w:rsidRPr="00092151">
        <w:rPr>
          <w:i/>
          <w:iCs/>
        </w:rPr>
        <w:t xml:space="preserve"> обладает хелаторной активностью и способствует выведению токсического железа из клеток печени, сердца и других внутренних органов </w:t>
      </w:r>
      <w:r w:rsidR="00A0257E" w:rsidRPr="00092151">
        <w:rPr>
          <w:i/>
          <w:iCs/>
        </w:rPr>
        <w:t>при перегрузке железом у пациентов с</w:t>
      </w:r>
      <w:r w:rsidRPr="00092151">
        <w:rPr>
          <w:i/>
          <w:iCs/>
        </w:rPr>
        <w:t xml:space="preserve"> АА, зависимых от трансфузий донорских эритроцитов </w:t>
      </w:r>
      <w:r w:rsidRPr="00092151">
        <w:rPr>
          <w:i/>
          <w:iCs/>
        </w:rPr>
        <w:fldChar w:fldCharType="begin" w:fldLock="1"/>
      </w:r>
      <w:r w:rsidR="00023CA1">
        <w:rPr>
          <w:i/>
          <w:iCs/>
        </w:rPr>
        <w:instrText>ADDIN CSL_CITATION {"citationItems":[{"id":"ITEM-1","itemData":{"DOI":"10.1002/ajh.25550","ISSN":"1096-8652 (Electronic)","PMID":"31172568","author":[{"dropping-particle":"","family":"Fattizzo","given":"Bruno","non-dropping-particle":"","parse-names":false,"suffix":""},{"dropping-particle":"","family":"Cavallaro","given":"Francesca","non-dropping-particle":"","parse-names":false,"suffix":""},{"dropping-particle":"","family":"Milesi","given":"Giulia","non-dropping-particle":"","parse-names":false,"suffix":""},{"dropping-particle":"","family":"Barcellini","given":"Wilma","non-dropping-particle":"","parse-names":false,"suffix":""}],"container-title":"American journal of hematology","id":"ITEM-1","issued":{"date-parts":[["2019","6"]]},"language":"eng","publisher-place":"United States","title":"Iron mobilization in a real life cohort of aplastic anemia patients treated with  eltrombopag.","type":"article"},"uris":["http://www.mendeley.com/documents/?uuid=0f29c9f7-631b-436b-9e26-a910ab3e4e39","http://www.mendeley.com/documents/?uuid=871cf0e0-2139-46f2-90ae-97bde4a55014"]}],"mendeley":{"formattedCitation":"[41]","plainTextFormattedCitation":"[41]","previouslyFormattedCitation":"[41]"},"properties":{"noteIndex":0},"schema":"https://github.com/citation-style-language/schema/raw/master/csl-citation.json"}</w:instrText>
      </w:r>
      <w:r w:rsidRPr="00092151">
        <w:rPr>
          <w:i/>
          <w:iCs/>
        </w:rPr>
        <w:fldChar w:fldCharType="separate"/>
      </w:r>
      <w:r w:rsidR="00AC5169" w:rsidRPr="00AC5169">
        <w:rPr>
          <w:iCs/>
          <w:noProof/>
        </w:rPr>
        <w:t>[41]</w:t>
      </w:r>
      <w:r w:rsidRPr="00092151">
        <w:rPr>
          <w:i/>
          <w:iCs/>
        </w:rPr>
        <w:fldChar w:fldCharType="end"/>
      </w:r>
      <w:r w:rsidRPr="00092151">
        <w:rPr>
          <w:i/>
          <w:iCs/>
        </w:rPr>
        <w:t>.  Клиническое использование элтромбопага</w:t>
      </w:r>
      <w:r w:rsidR="00A0257E" w:rsidRPr="00092151">
        <w:rPr>
          <w:i/>
          <w:iCs/>
        </w:rPr>
        <w:t>**</w:t>
      </w:r>
      <w:r w:rsidRPr="00092151">
        <w:rPr>
          <w:i/>
          <w:iCs/>
        </w:rPr>
        <w:t xml:space="preserve"> может сопровождаться моно-, би-, трехлинейным ге</w:t>
      </w:r>
      <w:r w:rsidR="00A0257E" w:rsidRPr="00092151">
        <w:rPr>
          <w:i/>
          <w:iCs/>
        </w:rPr>
        <w:t>матологическим ответом у пациентов с</w:t>
      </w:r>
      <w:r w:rsidRPr="00092151">
        <w:rPr>
          <w:i/>
          <w:iCs/>
        </w:rPr>
        <w:t xml:space="preserve"> рефрактерной апластической анемией, а его использование в программах комбинированной терапии  апластической анемии  достоверно повышает частоту достижения полного отв</w:t>
      </w:r>
      <w:r w:rsidR="00C201AD" w:rsidRPr="00092151">
        <w:rPr>
          <w:i/>
          <w:iCs/>
        </w:rPr>
        <w:t>ета и общую выживаемость пациентов</w:t>
      </w:r>
      <w:r w:rsidRPr="00092151">
        <w:rPr>
          <w:i/>
          <w:iCs/>
        </w:rPr>
        <w:t xml:space="preserve"> </w:t>
      </w:r>
      <w:r w:rsidRPr="00092151">
        <w:rPr>
          <w:i/>
          <w:iCs/>
        </w:rPr>
        <w:fldChar w:fldCharType="begin" w:fldLock="1"/>
      </w:r>
      <w:r w:rsidR="00023CA1">
        <w:rPr>
          <w:i/>
          <w:iCs/>
        </w:rPr>
        <w:instrText>ADDIN CSL_CITATION {"citationItems":[{"id":"ITEM-1","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1","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39]","plainTextFormattedCitation":"[39]","previouslyFormattedCitation":"[39]"},"properties":{"noteIndex":0},"schema":"https://github.com/citation-style-language/schema/raw/master/csl-citation.json"}</w:instrText>
      </w:r>
      <w:r w:rsidRPr="00092151">
        <w:rPr>
          <w:i/>
          <w:iCs/>
        </w:rPr>
        <w:fldChar w:fldCharType="separate"/>
      </w:r>
      <w:r w:rsidR="00AC5169" w:rsidRPr="00AC5169">
        <w:rPr>
          <w:iCs/>
          <w:noProof/>
        </w:rPr>
        <w:t>[39]</w:t>
      </w:r>
      <w:r w:rsidRPr="00092151">
        <w:rPr>
          <w:i/>
          <w:iCs/>
        </w:rPr>
        <w:fldChar w:fldCharType="end"/>
      </w:r>
      <w:r w:rsidRPr="00092151">
        <w:rPr>
          <w:i/>
          <w:iCs/>
        </w:rPr>
        <w:t xml:space="preserve">. Программа лечения может включать и другие терапевтические воздействия, в частности хелаторную терапию, а также спленэктомию </w:t>
      </w:r>
      <w:r w:rsidRPr="00092151">
        <w:rPr>
          <w:i/>
          <w:iCs/>
        </w:rPr>
        <w:fldChar w:fldCharType="begin" w:fldLock="1"/>
      </w:r>
      <w:r w:rsidR="00023CA1">
        <w:rPr>
          <w:i/>
          <w:iCs/>
        </w:rPr>
        <w:instrText xml:space="preserve">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1f54754-b50b-4f04-a4cf-126c9a15ec3a","http://www.mendeley.com/documents/?uuid=0b6ecf31-51d7-40e2-b374-f9943507b519"]},{"id":"ITEM-2","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23CA1">
        <w:rPr>
          <w:rFonts w:ascii="Cambria Math" w:hAnsi="Cambria Math" w:cs="Cambria Math"/>
          <w:i/>
          <w:iCs/>
        </w:rPr>
        <w:instrText>∼</w:instrText>
      </w:r>
      <w:r w:rsidR="00023CA1">
        <w:rPr>
          <w:i/>
          <w:iCs/>
        </w:rPr>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2","issue":"22","issued":{"date-parts":[["2013","11"]]},"page":"3561-7","title":"Management of the refractory aplastic anemia patient: what are the options?","type":"article-journal","volume":"122"},"uris":["http://www.mendeley.com/documents/?uuid=70e24b08-e61e-4d29-a8b6-70a2cccbf452","http://www.mendeley.com/documents/?uuid=35cc91e8-37b8-4c6d-8212-2a10dba01c8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04f43ef8-27db-488f-ab00-7ec6ea55e620"]}],"mendeley":{"formattedCitation":"[2,12,42]","plainTextFormattedCitation":"[2,12,42]","previouslyFormattedCitation":"[2,12,42]"},"properties":{"noteIndex":0},"schema":"https://github.com/citation-style-language/schema/raw/master/csl-citation.json"}</w:instrText>
      </w:r>
      <w:r w:rsidRPr="00092151">
        <w:rPr>
          <w:i/>
          <w:iCs/>
        </w:rPr>
        <w:fldChar w:fldCharType="separate"/>
      </w:r>
      <w:r w:rsidR="00AC5169" w:rsidRPr="00AC5169">
        <w:rPr>
          <w:iCs/>
          <w:noProof/>
        </w:rPr>
        <w:t>[2,12,42]</w:t>
      </w:r>
      <w:r w:rsidRPr="00092151">
        <w:rPr>
          <w:i/>
          <w:iCs/>
        </w:rPr>
        <w:fldChar w:fldCharType="end"/>
      </w:r>
      <w:r w:rsidRPr="00092151">
        <w:rPr>
          <w:i/>
          <w:iCs/>
        </w:rPr>
        <w:t xml:space="preserve">. Огромную роль в реализации программы лечения больных апластической анемией играет заместительная гемотрансфузионная терапия: трансфузии донорских клеток крови (эритроцитная взвесь и тромбоконцентраты) </w:t>
      </w:r>
      <w:r w:rsidRPr="00092151">
        <w:rPr>
          <w:i/>
          <w:iCs/>
        </w:rPr>
        <w:fldChar w:fldCharType="begin" w:fldLock="1"/>
      </w:r>
      <w:r w:rsidR="00DC1619" w:rsidRPr="00092151">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bcc98be7-7dde-4e4c-9ab4-e34b0c85d37e"]},{"id":"ITEM-3","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3","issue":"1","issued":{"date-parts":[["2009"]]},"page":"43-70","title":"Guidelines for the diagnosis and management of aplastic anaemia","type":"article-journal","volume":"147"},"uris":["http://www.mendeley.com/documents/?uuid=e9add32b-b599-49df-af4d-63324be11069","http://www.mendeley.com/documents/?uuid=5a64073a-94c6-4a24-9a5c-6249d3e8d0dc","http://www.mendeley.com/documents/?uuid=31416412-79fb-41da-a460-b717ace8001b"]}],"mendeley":{"formattedCitation":"[12,17,23]","plainTextFormattedCitation":"[12,17,23]","previouslyFormattedCitation":"[12,17,23]"},"properties":{"noteIndex":0},"schema":"https://github.com/citation-style-language/schema/raw/master/csl-citation.json"}</w:instrText>
      </w:r>
      <w:r w:rsidRPr="00092151">
        <w:rPr>
          <w:i/>
          <w:iCs/>
        </w:rPr>
        <w:fldChar w:fldCharType="separate"/>
      </w:r>
      <w:r w:rsidR="00A1418A" w:rsidRPr="00092151">
        <w:rPr>
          <w:iCs/>
          <w:noProof/>
        </w:rPr>
        <w:t>[12,17,23]</w:t>
      </w:r>
      <w:r w:rsidRPr="00092151">
        <w:rPr>
          <w:i/>
          <w:iCs/>
        </w:rPr>
        <w:fldChar w:fldCharType="end"/>
      </w:r>
      <w:r w:rsidRPr="00092151">
        <w:rPr>
          <w:i/>
          <w:iCs/>
        </w:rPr>
        <w:t>.</w:t>
      </w:r>
    </w:p>
    <w:p w14:paraId="04B053F2" w14:textId="2129A06C" w:rsidR="00F9313B" w:rsidRPr="00092151" w:rsidRDefault="00F9313B" w:rsidP="003350DC">
      <w:pPr>
        <w:pStyle w:val="afd"/>
        <w:spacing w:beforeAutospacing="0" w:afterAutospacing="0" w:line="360" w:lineRule="auto"/>
        <w:ind w:firstLine="709"/>
        <w:contextualSpacing/>
        <w:rPr>
          <w:i/>
          <w:iCs/>
        </w:rPr>
      </w:pPr>
      <w:r w:rsidRPr="00092151">
        <w:rPr>
          <w:i/>
          <w:iCs/>
        </w:rPr>
        <w:t>ТГСК в р</w:t>
      </w:r>
      <w:r w:rsidR="00C201AD" w:rsidRPr="00092151">
        <w:rPr>
          <w:i/>
          <w:iCs/>
        </w:rPr>
        <w:t xml:space="preserve">амках алгоритма лечения пациентов с </w:t>
      </w:r>
      <w:r w:rsidRPr="00092151">
        <w:rPr>
          <w:i/>
          <w:iCs/>
        </w:rPr>
        <w:t xml:space="preserve">АА занимает определенное место: наличие  </w:t>
      </w:r>
      <w:r w:rsidRPr="00092151">
        <w:rPr>
          <w:i/>
          <w:iCs/>
          <w:lang w:val="en-US"/>
        </w:rPr>
        <w:t>HLA</w:t>
      </w:r>
      <w:r w:rsidRPr="00092151">
        <w:rPr>
          <w:i/>
          <w:iCs/>
        </w:rPr>
        <w:t>-идентичного  родственного донора, молодой возраст, короткий гемотрансфузионный анамнез и тяжелая форма заболевания</w:t>
      </w:r>
      <w:r w:rsidRPr="00092151">
        <w:rPr>
          <w:i/>
          <w:iCs/>
          <w:lang w:val="en-US"/>
        </w:rPr>
        <w:t> </w:t>
      </w:r>
      <w:r w:rsidRPr="00092151">
        <w:rPr>
          <w:i/>
          <w:iCs/>
        </w:rPr>
        <w:t xml:space="preserve">— условия, при которых ТГСК может рассматриваться как терапия выбора (терапия 1 линии) </w:t>
      </w:r>
      <w:r w:rsidRPr="00092151">
        <w:rPr>
          <w:i/>
          <w:iCs/>
        </w:rPr>
        <w:fldChar w:fldCharType="begin" w:fldLock="1"/>
      </w:r>
      <w:r w:rsidR="00023CA1">
        <w:rPr>
          <w:i/>
          <w:iCs/>
        </w:rPr>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3]","plainTextFormattedCitation":"[43]","previouslyFormattedCitation":"[43]"},"properties":{"noteIndex":0},"schema":"https://github.com/citation-style-language/schema/raw/master/csl-citation.json"}</w:instrText>
      </w:r>
      <w:r w:rsidRPr="00092151">
        <w:rPr>
          <w:i/>
          <w:iCs/>
        </w:rPr>
        <w:fldChar w:fldCharType="separate"/>
      </w:r>
      <w:r w:rsidR="00AC5169" w:rsidRPr="00AC5169">
        <w:rPr>
          <w:iCs/>
          <w:noProof/>
        </w:rPr>
        <w:t>[43]</w:t>
      </w:r>
      <w:r w:rsidRPr="00092151">
        <w:rPr>
          <w:i/>
          <w:iCs/>
        </w:rPr>
        <w:fldChar w:fldCharType="end"/>
      </w:r>
      <w:r w:rsidRPr="00092151">
        <w:rPr>
          <w:i/>
          <w:iCs/>
        </w:rPr>
        <w:t xml:space="preserve">. Существенным недостатком этого метода является ограниченная возможность применения, связанная с отсутствием родственного донора костного мозга у большинства взрослых больных. Тем не менее, ТГСК в настоящее время рассматривается как терапия выбора на первом этапе лечения молодых  больных  тяжелой апластической анемией, имеющих </w:t>
      </w:r>
      <w:r w:rsidRPr="00092151">
        <w:rPr>
          <w:i/>
          <w:iCs/>
          <w:lang w:val="en-US"/>
        </w:rPr>
        <w:t>HLA</w:t>
      </w:r>
      <w:r w:rsidRPr="00092151">
        <w:rPr>
          <w:i/>
          <w:iCs/>
        </w:rPr>
        <w:t xml:space="preserve">-идентичного родственного донора </w:t>
      </w:r>
      <w:r w:rsidRPr="00092151">
        <w:rPr>
          <w:i/>
          <w:iCs/>
        </w:rPr>
        <w:lastRenderedPageBreak/>
        <w:t xml:space="preserve">костного мозга </w:t>
      </w:r>
      <w:r w:rsidRPr="00092151">
        <w:rPr>
          <w:i/>
          <w:iCs/>
        </w:rPr>
        <w:fldChar w:fldCharType="begin" w:fldLock="1"/>
      </w:r>
      <w:r w:rsidR="00023CA1">
        <w:rPr>
          <w:i/>
          <w:iCs/>
        </w:rPr>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term follow‐up of severe aplastic anaemia patients treated with antithymocyte globulin","type":"article-journal","volume":"73"},"uris":["http://www.mendeley.com/documents/?uuid=c3c48e68-f7d4-3bd2-8f7b-52ac6dacf6b4","http://www.mendeley.com/documents/?uuid=523c1271-ca1a-4b8e-b789-521e5c8722a2"]},{"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http://www.mendeley.com/documents/?uuid=36abbf00-9a0b-4232-b9ee-ebeb99bf37e6"]}],"mendeley":{"formattedCitation":"[44,45]","plainTextFormattedCitation":"[44,45]","previouslyFormattedCitation":"[44,45]"},"properties":{"noteIndex":0},"schema":"https://github.com/citation-style-language/schema/raw/master/csl-citation.json"}</w:instrText>
      </w:r>
      <w:r w:rsidRPr="00092151">
        <w:rPr>
          <w:i/>
          <w:iCs/>
        </w:rPr>
        <w:fldChar w:fldCharType="separate"/>
      </w:r>
      <w:r w:rsidR="00AC5169" w:rsidRPr="00AC5169">
        <w:rPr>
          <w:iCs/>
          <w:noProof/>
        </w:rPr>
        <w:t>[44,45]</w:t>
      </w:r>
      <w:r w:rsidRPr="00092151">
        <w:rPr>
          <w:i/>
          <w:iCs/>
        </w:rPr>
        <w:fldChar w:fldCharType="end"/>
      </w:r>
      <w:r w:rsidRPr="00092151">
        <w:rPr>
          <w:i/>
          <w:iCs/>
        </w:rPr>
        <w:t xml:space="preserve">. Поэтому, уже при диагностировании АА необходимо выполнение </w:t>
      </w:r>
      <w:r w:rsidRPr="00092151">
        <w:rPr>
          <w:i/>
          <w:iCs/>
          <w:lang w:val="en-US"/>
        </w:rPr>
        <w:t>HLA</w:t>
      </w:r>
      <w:r w:rsidR="00C201AD" w:rsidRPr="00092151">
        <w:rPr>
          <w:i/>
          <w:iCs/>
        </w:rPr>
        <w:t>-типирования пациентов</w:t>
      </w:r>
      <w:r w:rsidRPr="00092151">
        <w:rPr>
          <w:i/>
          <w:iCs/>
        </w:rPr>
        <w:t xml:space="preserve"> и поиск возможного родственного донора. Абсолютным показанием к проведению ТГСК при АА на любом этапе течения болезни является выявление при цитогенетическом исследовании неблагоприятных хромосомных аберраций и, прежде всего, моносомии 7 хромосомы, свидетельствующие о прогрессии в МДС или ОМЛ.</w:t>
      </w:r>
    </w:p>
    <w:p w14:paraId="7B911CE3" w14:textId="1D924F1F" w:rsidR="00F9313B" w:rsidRPr="00092151" w:rsidRDefault="00F9313B" w:rsidP="003350DC">
      <w:pPr>
        <w:pStyle w:val="afd"/>
        <w:spacing w:beforeAutospacing="0" w:afterAutospacing="0" w:line="360" w:lineRule="auto"/>
        <w:ind w:firstLine="709"/>
        <w:contextualSpacing/>
        <w:rPr>
          <w:i/>
          <w:iCs/>
        </w:rPr>
      </w:pPr>
      <w:r w:rsidRPr="00092151">
        <w:rPr>
          <w:i/>
          <w:iCs/>
        </w:rPr>
        <w:t>Совершенствование иммуносупрессивной терапии, реализация программы на ранних этапах течения болезни позволили значительно повысить эффективность лечения апластической анемии: вероятность</w:t>
      </w:r>
      <w:r w:rsidR="00C201AD" w:rsidRPr="00092151">
        <w:rPr>
          <w:i/>
          <w:iCs/>
        </w:rPr>
        <w:t xml:space="preserve"> длительной выживаемости пациентов с </w:t>
      </w:r>
      <w:r w:rsidRPr="00092151">
        <w:rPr>
          <w:i/>
          <w:iCs/>
        </w:rPr>
        <w:t xml:space="preserve"> апластической анемией возросла до 80 - 90% </w:t>
      </w:r>
      <w:r w:rsidRPr="00092151">
        <w:rPr>
          <w:i/>
          <w:iCs/>
        </w:rPr>
        <w:fldChar w:fldCharType="begin" w:fldLock="1"/>
      </w:r>
      <w:r w:rsidR="00023CA1">
        <w:rPr>
          <w:i/>
          <w:iCs/>
        </w:rPr>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 Е.А., Фидарова З.Т., Устинова Е.Н., Троицкая В.В., Гальцева И.В., Шитарева И.В.","given":"и др.","non-dropping-particle":"","parse-names":false,"suffix":""}],"container-title":"Гематология и трансфузиология","id":"ITEM-1","issue":"4","issued":{"date-parts":[["2014"]]},"page":"11-18","title":"Комбинированная иммуносупрессивная теарпия у больных апластической анемией: эффективность повторных курсов.","type":"article-journal","volume":"59"},"uris":["http://www.mendeley.com/documents/?uuid=bcaf4d8e-0fd8-42e5-bb70-54f907ba41fb","http://www.mendeley.com/documents/?uuid=d9d5e99e-b088-410a-b737-8c966612717c"]},{"id":"ITEM-2","itemData":{"DOI":"10.1111/j.1365-2141.2008.07450.x","abstract":"Horse anti-thymocyte globulin (h-ATG) and ciclosporin are the initial therapy for most patients with severe aplastic anaemia (SAA), but there is no practical and reliable method to predict response to this treatment. To determine whether pretreatment blood counts discriminate patients with SAA who have a higher likelihood of haematological response at 6 months to immunosuppressive therapy (IST), we conducted a single institution retrospective analysis on 316 SAA patients treated with h-ATG-based IST from 1989 to 2005. In multivariate analysis, younger age, higher baseline absolute reticulocyte count (ARC), and absolute lymphocyte count (ALC) were highly predictive of response at 6 months. Patients with baseline ARC ≥ 25 × 10 9 /l and ALC ≥ 1 × 10 9 /l had a much greater probability of response at 6 months following IST compared to those with lower ARC and ALC (83% vs. 41%, respectively; P  &lt;  0.001). This higher likelihood of response translated to greater rate of 5-year survival in patients in the high ARC/ALC group (92%) compared to those with a low ARC/ALC (53%). In the era of IST, the baseline ARC and ALC together serve as a simple predictor of response following IST, which should guide in risk stratification among patients with SAA.","author":[{"dropping-particle":"","family":"Scheinberg","given":"P.","non-dropping-particle":"","parse-names":false,"suffix":""},{"dropping-particle":"","family":"Wu","given":"C.O.","non-dropping-particle":"","parse-names":false,"suffix":""},{"dropping-particle":"","family":"Nunez","given":"O.","non-dropping-particle":"","parse-names":false,"suffix":""},{"dropping-particle":"","family":"Young","given":"N.S.","non-dropping-particle":"","parse-names":false,"suffix":""}],"container-title":"British Journal of Haematology","id":"ITEM-2","issue":"2","issued":{"date-parts":[["2009"]]},"page":"206-216","title":"Predicting response to immunosuppressive therapy and survival in severe aplastic anaemia","type":"article-journal","volume":"144"},"uris":["http://www.mendeley.com/documents/?uuid=5c81da74-b3c5-31a8-8dfa-fc2c09818951","http://www.mendeley.com/documents/?uuid=928fbf0f-8258-458c-af1f-2902a3058a17"]}],"mendeley":{"formattedCitation":"[46,47]","plainTextFormattedCitation":"[46,47]","previouslyFormattedCitation":"[46,47]"},"properties":{"noteIndex":0},"schema":"https://github.com/citation-style-language/schema/raw/master/csl-citation.json"}</w:instrText>
      </w:r>
      <w:r w:rsidRPr="00092151">
        <w:rPr>
          <w:i/>
          <w:iCs/>
        </w:rPr>
        <w:fldChar w:fldCharType="separate"/>
      </w:r>
      <w:r w:rsidR="00AC5169" w:rsidRPr="00AC5169">
        <w:rPr>
          <w:iCs/>
          <w:noProof/>
        </w:rPr>
        <w:t>[46,47]</w:t>
      </w:r>
      <w:r w:rsidRPr="00092151">
        <w:rPr>
          <w:i/>
          <w:iCs/>
        </w:rPr>
        <w:fldChar w:fldCharType="end"/>
      </w:r>
      <w:r w:rsidRPr="00092151">
        <w:rPr>
          <w:i/>
          <w:iCs/>
        </w:rPr>
        <w:t>. Эффективность лечения в первую очередь зависит от своевременной диагностики апластической анемии, от тяжести з</w:t>
      </w:r>
      <w:r w:rsidR="00DD2420" w:rsidRPr="00092151">
        <w:rPr>
          <w:i/>
          <w:iCs/>
        </w:rPr>
        <w:t>аболевания, от возраста пациент</w:t>
      </w:r>
      <w:r w:rsidR="00C201AD" w:rsidRPr="00092151">
        <w:rPr>
          <w:i/>
          <w:iCs/>
        </w:rPr>
        <w:t>а</w:t>
      </w:r>
      <w:r w:rsidRPr="00092151">
        <w:rPr>
          <w:i/>
          <w:iCs/>
        </w:rPr>
        <w:t xml:space="preserve">, сопутствующей патологии и возможности проведения   комбинированной иммуносупрессивной  терапии или ТГСК  уже на первых этапах лечения </w:t>
      </w:r>
      <w:r w:rsidRPr="00092151">
        <w:rPr>
          <w:i/>
          <w:iCs/>
        </w:rPr>
        <w:fldChar w:fldCharType="begin" w:fldLock="1"/>
      </w:r>
      <w:r w:rsidR="00023CA1">
        <w:rPr>
          <w:i/>
          <w:iCs/>
        </w:rPr>
        <w:instrText>ADDIN CSL_CITATION {"citationItems":[{"id":"ITEM-1","itemData":{"DOI":"10.1186/1741-7015-9-41","abstract":"A tumour biomarker is a characteristic that is objectively measured and evaluated in tumour samples as an indicator of normal biological processes, pathogenic processes, or pharmacologic responses to a therapeutic intervention. The development of a biomarker contemplates distinct phases, including discovery by hypothesis-generating preclinical or exploratory studies, development and qualification of the assay for the identification of the biomarker in clinical samples, and validation of its clinical significance. Although guidelines for the development and validation of biomarkers are available, their implementation is challenging, owing to the diversity of biomarkers being developed. The term 'validation' undoubtedly has several meanings; however, in the context of biomarker research, a test may be considered valid if it is 'fit for purpose'. In the process of validation of a biomarker assay, a key point is the validation of the methodology. Here we discuss the challenges for the technical validation of immunohistochemical and gene expression assays to detect tumour biomarkers and provide suggestions of pragmatic solutions to address these challenges. © 2011 Marchiò et al; licensee BioMed Central Ltd.","author":[{"dropping-particle":"","family":"Marchiò","given":"C.","non-dropping-particle":"","parse-names":false,"suffix":""},{"dropping-particle":"","family":"Dowsett","given":"M.","non-dropping-particle":"","parse-names":false,"suffix":""},{"dropping-particle":"","family":"Reis-Filho","given":"J.S.","non-dropping-particle":"","parse-names":false,"suffix":""}],"container-title":"BMC Medicine","id":"ITEM-1","issued":{"date-parts":[["2011"]]},"title":"Revisiting the technical validation of tumour biomarker assays: How to open a Pandora's box","type":"article-journal","volume":"9"},"uris":["http://www.mendeley.com/documents/?uuid=f814e65b-f9ce-4a97-86cd-c41f028de2c7","http://www.mendeley.com/documents/?uuid=7e12b85f-ba18-4165-bb19-cc7a473c51a5"]},{"id":"ITEM-2","itemData":{"ISSN":"00071048","abstract":"This is an analysis of 509 patients with severe aplastic anaemia (SAA) treated in Europe between 1981 and 1986; 218 patients were treated by allogeneic bone marrow transplantation (BMT) from HLA identical sibling donors and 291 with immunosuppressive therapy (IS) with antilymphocyte globulin (ALG). The overall actuarial survival was 63% after BMT and 61% after IS therapy at 6 years. All patients fulfilled the criteria of SAA; however, most patients with a neutrophil count of &lt; 0.2 x 109/l also had infections and haemorrhages. Therefore a further subcassification was defined by pretreatment peripheral blood neutrophil count: very severe aplastic anaemia (vSAA) (&lt; 0.2 x 109/l neutrophils) and moderately severe aplastic anaemia (mSAA) (0.2-0.5 x 109/l neutrophils). A Cox regression analysis showed that the only significant pre-treatment variables were a low neutrophil count (P = 0.001) and increasing age (P = 0.05). Thus it seemed reasonable to analyse survival data after combined stratification for neutrophils (vSAA versus mSAA) and age (cut off at 20 years). BMT was superior to IS in patients with vSAA under 20 years of age (64% v. 38%; P = 0.01). IS was superior to BMT in patients with mSAA aged 20 or more (82% v. 62%; P = 0.002). The two treatments gave comparable results in young patients with mSAA (BMT = 58%, IS = 62%; P = 0.1), and in older patients with vSAA (BMT = 44%, IS = 43%; P = 0.06). Overall 75/218 and 87/291 patients, given BMT or IS respectively, died. The major cause of failure in BMT patients was graft rejection (n = 22) or problems associated with graft-versus-host disease. For ALG patients the major problem was persistence of the aplasia with haemorrhage (n = 32) or infections (n = 46). This study indicates that over 60% of patients with SAA can be successfully treated with either BMT or IS. Overall survival does not differ in the two groups, though significant differences emerge after stratification for severity of the aplasia and age.","author":[{"dropping-particle":"","family":"Bacigalupo","given":"A.","non-dropping-particle":"","parse-names":false,"suffix":""},{"dropping-particle":"","family":"Hows","given":"J.","non-dropping-particle":"","parse-names":false,"suffix":""},{"dropping-particle":"","family":"Gluckman","given":"E.","non-dropping-particle":"","parse-names":false,"suffix":""},{"dropping-particle":"","family":"Nissen","given":"C.","non-dropping-particle":"","parse-names":false,"suffix":""},{"dropping-particle":"","family":"Marsh","given":"J.","non-dropping-particle":"","parse-names":false,"suffix":""},{"dropping-particle":"","family":"Lint","given":"M. T.","non-dropping-particle":"Van","parse-names":false,"suffix":""},{"dropping-particle":"","family":"Congiu","given":"M.","non-dropping-particle":"","parse-names":false,"suffix":""},{"dropping-particle":"","family":"Planque","given":"M. M.","non-dropping-particle":"De","parse-names":false,"suffix":""},{"dropping-particle":"","family":"Ernst","given":"P.","non-dropping-particle":"","parse-names":false,"suffix":""},{"dropping-particle":"","family":"McCann","given":"S.","non-dropping-particle":"","parse-names":false,"suffix":""},{"dropping-particle":"","family":"Ragavashar","given":"A.","non-dropping-particle":"","parse-names":false,"suffix":""},{"dropping-particle":"","family":"Frickhofen","given":"N.","non-dropping-particle":"","parse-names":false,"suffix":""},{"dropping-particle":"","family":"Wursch","given":"A.","non-dropping-particle":"","parse-names":false,"suffix":""},{"dropping-particle":"","family":"Marmont","given":"A. M.","non-dropping-particle":"","parse-names":false,"suffix":""},{"dropping-particle":"","family":"Cordon-Smith","given":"E. C.","non-dropping-particle":"","parse-names":false,"suffix":""}],"container-title":"British Journal of Haematology","id":"ITEM-2","issue":"2","issued":{"date-parts":[["1988"]]},"page":"177-182","title":"Bone marrow transplantation (BMT) versus immunosuppression for the treatment of severe aplastic anaemia (SAA): A report of the EBMT SAA Working Party","type":"article-journal","volume":"70"},"uris":["http://www.mendeley.com/documents/?uuid=510f6e8c-c352-403b-b621-52e21b44ff5a","http://www.mendeley.com/documents/?uuid=b9f04848-396a-4257-a31a-d8196291f4c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4","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4","issue":"1","issued":{"date-parts":[["2009"]]},"page":"43-70","title":"Guidelines for the diagnosis and management of aplastic anaemia","type":"article-journal","volume":"147"},"uris":["http://www.mendeley.com/documents/?uuid=e9add32b-b599-49df-af4d-63324be11069"]}],"mendeley":{"formattedCitation":"[12,17,48,49]","plainTextFormattedCitation":"[12,17,48,49]","previouslyFormattedCitation":"[12,17,48,49]"},"properties":{"noteIndex":0},"schema":"https://github.com/citation-style-language/schema/raw/master/csl-citation.json"}</w:instrText>
      </w:r>
      <w:r w:rsidRPr="00092151">
        <w:rPr>
          <w:i/>
          <w:iCs/>
        </w:rPr>
        <w:fldChar w:fldCharType="separate"/>
      </w:r>
      <w:r w:rsidR="00AC5169" w:rsidRPr="00AC5169">
        <w:rPr>
          <w:iCs/>
          <w:noProof/>
        </w:rPr>
        <w:t>[12,17,48,49]</w:t>
      </w:r>
      <w:r w:rsidRPr="00092151">
        <w:rPr>
          <w:i/>
          <w:iCs/>
        </w:rPr>
        <w:fldChar w:fldCharType="end"/>
      </w:r>
      <w:r w:rsidRPr="00092151">
        <w:rPr>
          <w:i/>
          <w:iCs/>
        </w:rPr>
        <w:t>. Ис</w:t>
      </w:r>
      <w:r w:rsidR="00C201AD" w:rsidRPr="00092151">
        <w:rPr>
          <w:i/>
          <w:iCs/>
        </w:rPr>
        <w:t xml:space="preserve">пользование при лечении пациентов </w:t>
      </w:r>
      <w:r w:rsidRPr="00092151">
        <w:rPr>
          <w:i/>
          <w:iCs/>
        </w:rPr>
        <w:t>апластической анемией глюкокортик</w:t>
      </w:r>
      <w:r w:rsidR="005864C0" w:rsidRPr="00092151">
        <w:rPr>
          <w:i/>
          <w:iCs/>
        </w:rPr>
        <w:t>о</w:t>
      </w:r>
      <w:r w:rsidRPr="00092151">
        <w:rPr>
          <w:i/>
          <w:iCs/>
        </w:rPr>
        <w:t>идов как основного метода терапии, неконтролируемой длител</w:t>
      </w:r>
      <w:r w:rsidR="00C201AD" w:rsidRPr="00092151">
        <w:rPr>
          <w:i/>
          <w:iCs/>
        </w:rPr>
        <w:t>ьной монотерапии циклоспорином**</w:t>
      </w:r>
      <w:r w:rsidRPr="00092151">
        <w:rPr>
          <w:i/>
          <w:iCs/>
        </w:rPr>
        <w:t xml:space="preserve"> (более 6 месяцев) и необоснованное применение колониестимулирующих факторов создают неблагоприятные условия для начала  комбинированной иммуносупрессивной терапии и ухудшают ее эффективность </w:t>
      </w:r>
      <w:r w:rsidRPr="00092151">
        <w:rPr>
          <w:i/>
          <w:iCs/>
        </w:rPr>
        <w:fldChar w:fldCharType="begin" w:fldLock="1"/>
      </w:r>
      <w:r w:rsidR="00083277" w:rsidRPr="00092151">
        <w:rPr>
          <w:i/>
          <w:iCs/>
        </w:rP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Pr="00092151">
        <w:rPr>
          <w:i/>
          <w:iCs/>
        </w:rPr>
        <w:fldChar w:fldCharType="separate"/>
      </w:r>
      <w:r w:rsidR="007F478E" w:rsidRPr="00092151">
        <w:rPr>
          <w:iCs/>
          <w:noProof/>
        </w:rPr>
        <w:t>[12,13]</w:t>
      </w:r>
      <w:r w:rsidRPr="00092151">
        <w:rPr>
          <w:i/>
          <w:iCs/>
        </w:rPr>
        <w:fldChar w:fldCharType="end"/>
      </w:r>
      <w:r w:rsidRPr="00092151">
        <w:rPr>
          <w:i/>
          <w:iCs/>
        </w:rPr>
        <w:t>.</w:t>
      </w:r>
    </w:p>
    <w:p w14:paraId="090E3697" w14:textId="38D6C06C" w:rsidR="00F9313B" w:rsidRPr="00092151" w:rsidRDefault="00F9313B" w:rsidP="003350DC">
      <w:pPr>
        <w:pStyle w:val="afd"/>
        <w:spacing w:beforeAutospacing="0" w:afterAutospacing="0" w:line="360" w:lineRule="auto"/>
        <w:ind w:firstLine="709"/>
        <w:contextualSpacing/>
        <w:rPr>
          <w:i/>
          <w:iCs/>
        </w:rPr>
      </w:pPr>
      <w:r w:rsidRPr="00092151">
        <w:rPr>
          <w:i/>
          <w:iCs/>
        </w:rPr>
        <w:t xml:space="preserve">Анализ </w:t>
      </w:r>
      <w:proofErr w:type="gramStart"/>
      <w:r w:rsidRPr="00092151">
        <w:rPr>
          <w:i/>
          <w:iCs/>
        </w:rPr>
        <w:t>эффективности  комбинированной</w:t>
      </w:r>
      <w:proofErr w:type="gramEnd"/>
      <w:r w:rsidRPr="00092151">
        <w:rPr>
          <w:i/>
          <w:iCs/>
        </w:rPr>
        <w:t xml:space="preserve">  иммуносупрес</w:t>
      </w:r>
      <w:r w:rsidR="00C201AD" w:rsidRPr="00092151">
        <w:rPr>
          <w:i/>
          <w:iCs/>
        </w:rPr>
        <w:t>сивной  терапии взрослых пациентов с</w:t>
      </w:r>
      <w:r w:rsidRPr="00092151">
        <w:rPr>
          <w:i/>
          <w:iCs/>
        </w:rPr>
        <w:t xml:space="preserve"> апластической анемией, представленный  в систематических обзорах клинических исследований в 2010—2019 гг.,  посвя</w:t>
      </w:r>
      <w:r w:rsidR="00C201AD" w:rsidRPr="00092151">
        <w:rPr>
          <w:i/>
          <w:iCs/>
        </w:rPr>
        <w:t>щенных проблеме лечения  пациентов с</w:t>
      </w:r>
      <w:r w:rsidRPr="00092151">
        <w:rPr>
          <w:i/>
          <w:iCs/>
        </w:rPr>
        <w:t xml:space="preserve"> апластической анемией, позволяет рекомендовать разработанный алгоритм лечения как основной протокол иммуносупре</w:t>
      </w:r>
      <w:r w:rsidR="00C201AD" w:rsidRPr="00092151">
        <w:rPr>
          <w:i/>
          <w:iCs/>
        </w:rPr>
        <w:t>ссивной терапии взрослых пациентов с</w:t>
      </w:r>
      <w:r w:rsidRPr="00092151">
        <w:rPr>
          <w:i/>
          <w:iCs/>
        </w:rPr>
        <w:t xml:space="preserve"> апластической анемией  </w:t>
      </w:r>
      <w:r w:rsidRPr="00092151">
        <w:rPr>
          <w:i/>
          <w:iCs/>
        </w:rPr>
        <w:fldChar w:fldCharType="begin" w:fldLock="1"/>
      </w:r>
      <w:r w:rsidR="00023CA1">
        <w:rPr>
          <w:i/>
          <w:iCs/>
        </w:rPr>
        <w:instrText>ADDIN CSL_CITATION {"citationItems":[{"id":"ITEM-1","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1","issue":"5","issued":{"date-parts":[["2014"]]},"page":"467-469","title":"Horse antithymocyte globulin as salvage therapy after rabbit antithymocyte globulin for severe aplastic anemia","type":"article-journal","volume":"89"},"uris":["http://www.mendeley.com/documents/?uuid=31eb4fe4-ac29-45a6-862e-56a1efade9c3","http://www.mendeley.com/documents/?uuid=640ac947-6494-4189-95ad-1ae6d15baf7e"]},{"id":"ITEM-2","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2","issued":{"date-parts":[["2012"]]},"page":"292-300","title":"Aplastic anemia: therapeutic updates in immunosuppression and transplantation.","type":"article-journal"},"uris":["http://www.mendeley.com/documents/?uuid=57f0dab3-c143-4103-93a2-0a8fc667920e","http://www.mendeley.com/documents/?uuid=87252fc5-eba6-4e4d-9d7a-355e39cf067e"]},{"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4b8eb8c8-6cd6-45ec-b69e-dbe3e8f77ed7"]},{"id":"ITEM-4","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4","issue":"6","issued":{"date-parts":[["2015"]]},"page":"527-535","title":"The diagnosis and treatment of aplastic anemia: a review","type":"article-journal","volume":"101"},"uris":["http://www.mendeley.com/documents/?uuid=8a2da98d-227b-4338-b173-d4822b6126f8","http://www.mendeley.com/documents/?uuid=2347d6aa-44c1-34a0-bf32-7b6fef8280d7","http://www.mendeley.com/documents/?uuid=8636ba37-f3fa-4915-8bd2-03fa12311f79"]},{"id":"ITEM-5","itemData":{"DOI":"10.1002/ajh.25050","ISSN":"1096-8652 (Electronic)","PMID":"29377260","abstract":"Antithymocyte globulins (ATG) plus cyclosporine (CSA) is the gold standard immunosuppressive treatment (IST) for patients with aplastic anemia. A prospective randomized trial showed in 2011 that hATG was superior to rabbit ATG for first-line treatment of severe AA. The French Health Agency (ANSM) permitted a patient-named authorization for temporary use (ATU) program of hATG (ATGAM, Pfizer) in patients with AA in 2011 since commercial access to hATG is not approved. We took advantage of this program to analyze the outcomes of 465 patients who received antithymocyte globulins (ATGAM) plus CSA as first line treatment (n = 379; 81.5%), or for refractory (n = 26) or relapsed disease (n = 33), from September 2011 to March 2017. In the entire cohort one year, 72% of the patients had partial and 13% had complete response, with worse response for patients with severe AA and a longer interval between diagnosis and IST (more than 6 months). Severe adverse events were mainly linked to infections (24%), hemorrhages (6%), and elevated liver function tests (5%). Overall at 12 months, 9.7% of patients required second line IST and 15.6% received transplantation. Fifty-five patients died during the study mainly because of infections (53%). Factors predicting independently worse survival were age over 40 years, neutrophils less than 0.5 x 10(9) /L, male gender and longer delay between diagnosis and hATG (&gt;6 months period). This study does illustrate the results of ATGAM with CSA in a true-life perspective and confirms ATGAM as standard of care IST to treat patients with AA not eligible for HSCT.","author":[{"dropping-particle":"","family":"Peffault de Latour","given":"Regis","non-dropping-particle":"","parse-names":false,"suffix":""},{"dropping-particle":"","family":"Tabrizi","given":"Reza","non-dropping-particle":"","parse-names":false,"suffix":""},{"dropping-particle":"","family":"Marcais","given":"Ambroise","non-dropping-particle":"","parse-names":false,"suffix":""},{"dropping-particle":"","family":"Leblanc","given":"Thierry","non-dropping-particle":"","parse-names":false,"suffix":""},{"dropping-particle":"","family":"Lamy","given":"Thierry","non-dropping-particle":"","parse-names":false,"suffix":""},{"dropping-particle":"","family":"Mohty","given":"Mohamad","non-dropping-particle":"","parse-names":false,"suffix":""},{"dropping-particle":"","family":"Tavitian","given":"Suzanne","non-dropping-particle":"","parse-names":false,"suffix":""},{"dropping-particle":"","family":"Jubert","given":"Charlotte","non-dropping-particle":"","parse-names":false,"suffix":""},{"dropping-particle":"","family":"Pasquet","given":"Marlene","non-dropping-particle":"","parse-names":false,"suffix":""},{"dropping-particle":"","family":"Galambrun","given":"Claire","non-dropping-particle":"","parse-names":false,"suffix":""},{"dropping-particle":"","family":"Nguyen","given":"Stephanie","non-dropping-particle":"","parse-names":false,"suffix":""},{"dropping-particle":"","family":"Cahn","given":"Jean Yves","non-dropping-particle":"","parse-names":false,"suffix":""},{"dropping-particle":"","family":"Braun","given":"Thorsten","non-dropping-particle":"","parse-names":false,"suffix":""},{"dropping-particle":"","family":"Deconinck","given":"Eric","non-dropping-particle":"","parse-names":false,"suffix":""},{"dropping-particle":"","family":"Bay","given":"Jacques Olivier","non-dropping-particle":"","parse-names":false,"suffix":""},{"dropping-particle":"","family":"Sicre de Fontbrune","given":"Flore","non-dropping-particle":"","parse-names":false,"suffix":""},{"dropping-particle":"","family":"Barraco","given":"Fiorenza","non-dropping-particle":"","parse-names":false,"suffix":""},{"dropping-particle":"","family":"Socie","given":"Gerard","non-dropping-particle":"","parse-names":false,"suffix":""}],"container-title":"American journal of hematology","id":"ITEM-5","issue":"5","issued":{"date-parts":[["2018","5"]]},"language":"eng","page":"635-642","publisher-place":"United States","title":"Nationwide survey on the use of horse antithymocyte globulins (ATGAM) in patients with acquired aplastic anemia: A report on behalf of the French Reference Center for Aplastic Anemia.","type":"article-journal","volume":"93"},"uris":["http://www.mendeley.com/documents/?uuid=46909236-beab-4a17-a152-0d3ec77f2608","http://www.mendeley.com/documents/?uuid=e3065bc8-2222-4b1e-890f-f8030092f431"]}],"mendeley":{"formattedCitation":"[13,27,37,50,51]","plainTextFormattedCitation":"[13,27,37,50,51]","previouslyFormattedCitation":"[13,27,37,50,51]"},"properties":{"noteIndex":0},"schema":"https://github.com/citation-style-language/schema/raw/master/csl-citation.json"}</w:instrText>
      </w:r>
      <w:r w:rsidRPr="00092151">
        <w:rPr>
          <w:i/>
          <w:iCs/>
        </w:rPr>
        <w:fldChar w:fldCharType="separate"/>
      </w:r>
      <w:r w:rsidR="00AC5169" w:rsidRPr="00AC5169">
        <w:rPr>
          <w:iCs/>
          <w:noProof/>
        </w:rPr>
        <w:t>[13,27,37,50,51]</w:t>
      </w:r>
      <w:r w:rsidRPr="00092151">
        <w:rPr>
          <w:i/>
          <w:iCs/>
        </w:rPr>
        <w:fldChar w:fldCharType="end"/>
      </w:r>
      <w:r w:rsidRPr="00092151">
        <w:rPr>
          <w:i/>
          <w:iCs/>
        </w:rPr>
        <w:t>.</w:t>
      </w:r>
    </w:p>
    <w:p w14:paraId="0150F7BB" w14:textId="77777777" w:rsidR="00764E6B" w:rsidRPr="00092151" w:rsidRDefault="00764E6B" w:rsidP="003350DC">
      <w:pPr>
        <w:pStyle w:val="afd"/>
        <w:spacing w:beforeAutospacing="0" w:afterAutospacing="0" w:line="360" w:lineRule="auto"/>
        <w:ind w:firstLine="709"/>
        <w:contextualSpacing/>
        <w:rPr>
          <w:i/>
        </w:rPr>
      </w:pPr>
      <w:r w:rsidRPr="00092151">
        <w:rPr>
          <w:i/>
        </w:rPr>
        <w:t xml:space="preserve">Программная комбинированная </w:t>
      </w:r>
      <w:r w:rsidR="007B2017" w:rsidRPr="00092151">
        <w:rPr>
          <w:i/>
        </w:rPr>
        <w:t>ИСТ</w:t>
      </w:r>
      <w:r w:rsidRPr="00092151">
        <w:rPr>
          <w:i/>
        </w:rPr>
        <w:t xml:space="preserve"> проводится </w:t>
      </w:r>
      <w:r w:rsidR="007B2017" w:rsidRPr="00092151">
        <w:rPr>
          <w:i/>
        </w:rPr>
        <w:t xml:space="preserve">у </w:t>
      </w:r>
      <w:r w:rsidRPr="00092151">
        <w:rPr>
          <w:rStyle w:val="affc"/>
        </w:rPr>
        <w:t xml:space="preserve">пациентов с </w:t>
      </w:r>
      <w:r w:rsidRPr="00092151">
        <w:rPr>
          <w:i/>
        </w:rPr>
        <w:t>приобретенной</w:t>
      </w:r>
      <w:r w:rsidRPr="00092151">
        <w:rPr>
          <w:rStyle w:val="affc"/>
        </w:rPr>
        <w:t xml:space="preserve"> АА</w:t>
      </w:r>
      <w:r w:rsidRPr="00092151">
        <w:rPr>
          <w:i/>
        </w:rPr>
        <w:t xml:space="preserve">, установленной на основании данных комплексного обследования, в т.ч. анализа периферической крови, миелограммы (стернальная пункция), </w:t>
      </w:r>
      <w:r w:rsidR="00124240" w:rsidRPr="00092151">
        <w:rPr>
          <w:i/>
        </w:rPr>
        <w:t xml:space="preserve">просмотра </w:t>
      </w:r>
      <w:r w:rsidRPr="00092151">
        <w:rPr>
          <w:i/>
        </w:rPr>
        <w:t xml:space="preserve">гистологических препаратов </w:t>
      </w:r>
      <w:r w:rsidR="007B2017" w:rsidRPr="00092151">
        <w:rPr>
          <w:i/>
        </w:rPr>
        <w:t>КМ</w:t>
      </w:r>
      <w:r w:rsidRPr="00092151">
        <w:rPr>
          <w:i/>
        </w:rPr>
        <w:t xml:space="preserve"> (билатеральная трепанобиопсия подвздошной кости), исключения клональных заболеваний (цитогенетическое исследование клеток </w:t>
      </w:r>
      <w:r w:rsidR="007B2017" w:rsidRPr="00092151">
        <w:rPr>
          <w:i/>
        </w:rPr>
        <w:t>КМ</w:t>
      </w:r>
      <w:r w:rsidRPr="00092151">
        <w:rPr>
          <w:i/>
        </w:rPr>
        <w:t xml:space="preserve">) </w:t>
      </w:r>
      <w:r w:rsidR="00FF0EAA" w:rsidRPr="00092151">
        <w:rPr>
          <w:i/>
        </w:rPr>
        <w:t xml:space="preserve">при </w:t>
      </w:r>
      <w:r w:rsidRPr="00092151">
        <w:rPr>
          <w:i/>
        </w:rPr>
        <w:t>отсутстви</w:t>
      </w:r>
      <w:r w:rsidR="0098000C" w:rsidRPr="00092151">
        <w:rPr>
          <w:i/>
        </w:rPr>
        <w:t>и</w:t>
      </w:r>
      <w:r w:rsidRPr="00092151">
        <w:rPr>
          <w:i/>
        </w:rPr>
        <w:t xml:space="preserve"> клинических противопоказаний.</w:t>
      </w:r>
    </w:p>
    <w:p w14:paraId="1A3C6F3E" w14:textId="77777777" w:rsidR="00F9313B" w:rsidRPr="00092151" w:rsidRDefault="004774F3" w:rsidP="003350DC">
      <w:pPr>
        <w:pStyle w:val="2"/>
        <w:spacing w:before="0"/>
      </w:pPr>
      <w:bookmarkStart w:id="26" w:name="_Toc85649732"/>
      <w:r w:rsidRPr="00092151">
        <w:t>3.1</w:t>
      </w:r>
      <w:r w:rsidR="004864D4" w:rsidRPr="00092151">
        <w:t xml:space="preserve"> Консервативная терапия</w:t>
      </w:r>
      <w:bookmarkEnd w:id="26"/>
      <w:r w:rsidR="001B5E55" w:rsidRPr="00092151">
        <w:t xml:space="preserve"> </w:t>
      </w:r>
    </w:p>
    <w:p w14:paraId="1B845ABE" w14:textId="13CF9445" w:rsidR="00581D3C" w:rsidRPr="00092151" w:rsidRDefault="001B5E55" w:rsidP="003350DC">
      <w:pPr>
        <w:pStyle w:val="afd"/>
        <w:numPr>
          <w:ilvl w:val="0"/>
          <w:numId w:val="7"/>
        </w:numPr>
        <w:spacing w:beforeAutospacing="0" w:afterAutospacing="0" w:line="360" w:lineRule="auto"/>
        <w:contextualSpacing/>
      </w:pPr>
      <w:r w:rsidRPr="00092151">
        <w:rPr>
          <w:b/>
        </w:rPr>
        <w:t>Р</w:t>
      </w:r>
      <w:r w:rsidR="0052026B" w:rsidRPr="00092151">
        <w:rPr>
          <w:b/>
        </w:rPr>
        <w:t>екомендуется</w:t>
      </w:r>
      <w:r w:rsidR="000C6BDD" w:rsidRPr="00092151">
        <w:rPr>
          <w:b/>
        </w:rPr>
        <w:t xml:space="preserve"> </w:t>
      </w:r>
      <w:r w:rsidR="000C6BDD" w:rsidRPr="00092151">
        <w:t>пациентам</w:t>
      </w:r>
      <w:r w:rsidR="001C766E" w:rsidRPr="00092151">
        <w:t xml:space="preserve"> с</w:t>
      </w:r>
      <w:r w:rsidR="00DC0326" w:rsidRPr="00092151">
        <w:t xml:space="preserve"> АА</w:t>
      </w:r>
      <w:r w:rsidR="003848AE" w:rsidRPr="00092151">
        <w:t xml:space="preserve"> моложе 40 лет и наличием HLA-идентичного родственного донора </w:t>
      </w:r>
      <w:r w:rsidR="0052026B" w:rsidRPr="00092151">
        <w:t xml:space="preserve">проведение </w:t>
      </w:r>
      <w:r w:rsidR="001C766E" w:rsidRPr="00092151">
        <w:t>трансплантации костного мозга (</w:t>
      </w:r>
      <w:r w:rsidR="00066BD5" w:rsidRPr="00092151">
        <w:t>аллоТГСК</w:t>
      </w:r>
      <w:r w:rsidR="001C766E" w:rsidRPr="00092151">
        <w:t>)</w:t>
      </w:r>
      <w:r w:rsidR="00066BD5" w:rsidRPr="00092151">
        <w:t xml:space="preserve"> </w:t>
      </w:r>
      <w:r w:rsidR="0052026B" w:rsidRPr="00092151">
        <w:t xml:space="preserve">в </w:t>
      </w:r>
      <w:r w:rsidR="0052026B" w:rsidRPr="00092151">
        <w:lastRenderedPageBreak/>
        <w:t xml:space="preserve">первой линии терапии </w:t>
      </w:r>
      <w:r w:rsidR="00DD2420" w:rsidRPr="00092151">
        <w:t>для достижения излечения</w:t>
      </w:r>
      <w:r w:rsidR="00AE1924" w:rsidRPr="00092151">
        <w:t>,</w:t>
      </w:r>
      <w:r w:rsidR="00DD2420" w:rsidRPr="00092151">
        <w:t xml:space="preserve"> </w:t>
      </w:r>
      <w:r w:rsidR="003848AE" w:rsidRPr="00092151">
        <w:t>при отсутствии клинических</w:t>
      </w:r>
      <w:r w:rsidR="004774F3" w:rsidRPr="00092151">
        <w:t xml:space="preserve"> противопоказаний как у пациента</w:t>
      </w:r>
      <w:r w:rsidR="003848AE" w:rsidRPr="00092151">
        <w:t xml:space="preserve">, так и у донора </w:t>
      </w:r>
      <w:r w:rsidR="00372B33" w:rsidRPr="00092151">
        <w:fldChar w:fldCharType="begin" w:fldLock="1"/>
      </w:r>
      <w:r w:rsidR="00023CA1">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3]","plainTextFormattedCitation":"[43]","previouslyFormattedCitation":"[43]"},"properties":{"noteIndex":0},"schema":"https://github.com/citation-style-language/schema/raw/master/csl-citation.json"}</w:instrText>
      </w:r>
      <w:r w:rsidR="00372B33" w:rsidRPr="00092151">
        <w:fldChar w:fldCharType="separate"/>
      </w:r>
      <w:r w:rsidR="00AC5169" w:rsidRPr="00AC5169">
        <w:rPr>
          <w:noProof/>
        </w:rPr>
        <w:t>[43]</w:t>
      </w:r>
      <w:r w:rsidR="00372B33" w:rsidRPr="00092151">
        <w:fldChar w:fldCharType="end"/>
      </w:r>
      <w:r w:rsidR="001C766E" w:rsidRPr="00092151">
        <w:t>.</w:t>
      </w:r>
    </w:p>
    <w:p w14:paraId="3F99F95C" w14:textId="0AA4193C" w:rsidR="00EF6F94" w:rsidRPr="00092151" w:rsidRDefault="00B06759"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312C6" w:rsidRPr="00092151">
        <w:rPr>
          <w:b/>
        </w:rPr>
        <w:t xml:space="preserve">С </w:t>
      </w:r>
      <w:r w:rsidRPr="00092151">
        <w:rPr>
          <w:b/>
        </w:rPr>
        <w:t>(уровень</w:t>
      </w:r>
      <w:r w:rsidR="00D97F2C" w:rsidRPr="00092151">
        <w:rPr>
          <w:b/>
        </w:rPr>
        <w:t xml:space="preserve"> достоверности доказательств </w:t>
      </w:r>
      <w:r w:rsidR="004312C6" w:rsidRPr="00092151">
        <w:rPr>
          <w:b/>
        </w:rPr>
        <w:t>4</w:t>
      </w:r>
      <w:r w:rsidR="007636E1" w:rsidRPr="00092151">
        <w:rPr>
          <w:b/>
        </w:rPr>
        <w:t>)</w:t>
      </w:r>
    </w:p>
    <w:p w14:paraId="110027D0" w14:textId="77777777" w:rsidR="0052026B" w:rsidRPr="00092151" w:rsidRDefault="0052026B" w:rsidP="003350DC">
      <w:pPr>
        <w:pStyle w:val="afd"/>
        <w:spacing w:beforeAutospacing="0" w:afterAutospacing="0" w:line="360" w:lineRule="auto"/>
        <w:ind w:firstLine="709"/>
        <w:contextualSpacing/>
        <w:rPr>
          <w:i/>
        </w:rPr>
      </w:pPr>
      <w:r w:rsidRPr="00092151">
        <w:rPr>
          <w:rStyle w:val="affb"/>
        </w:rPr>
        <w:t>Комментарии</w:t>
      </w:r>
      <w:r w:rsidRPr="00092151">
        <w:t xml:space="preserve">: </w:t>
      </w:r>
      <w:r w:rsidRPr="00092151">
        <w:rPr>
          <w:i/>
          <w:lang w:val="en-US"/>
        </w:rPr>
        <w:t>HLA</w:t>
      </w:r>
      <w:r w:rsidRPr="00092151">
        <w:rPr>
          <w:i/>
        </w:rPr>
        <w:t xml:space="preserve">-типирование </w:t>
      </w:r>
      <w:r w:rsidR="000C6BDD" w:rsidRPr="00092151">
        <w:rPr>
          <w:rStyle w:val="affc"/>
          <w:iCs w:val="0"/>
        </w:rPr>
        <w:t>пациентов с АА</w:t>
      </w:r>
      <w:r w:rsidR="000C6BDD" w:rsidRPr="00092151">
        <w:rPr>
          <w:i/>
        </w:rPr>
        <w:t xml:space="preserve"> </w:t>
      </w:r>
      <w:r w:rsidR="007E472F" w:rsidRPr="00092151">
        <w:rPr>
          <w:i/>
        </w:rPr>
        <w:t>и</w:t>
      </w:r>
      <w:r w:rsidRPr="00092151">
        <w:rPr>
          <w:i/>
        </w:rPr>
        <w:t xml:space="preserve"> сиблинг</w:t>
      </w:r>
      <w:r w:rsidR="007E472F" w:rsidRPr="00092151">
        <w:rPr>
          <w:i/>
        </w:rPr>
        <w:t>ов</w:t>
      </w:r>
      <w:r w:rsidRPr="00092151">
        <w:rPr>
          <w:i/>
        </w:rPr>
        <w:t xml:space="preserve"> должно проводиться сразу после установления диагноза. </w:t>
      </w:r>
      <w:r w:rsidR="0027323B" w:rsidRPr="00092151">
        <w:rPr>
          <w:i/>
        </w:rPr>
        <w:t xml:space="preserve">При наличии родственного полностью совместимого донора должна быть проведена консультация </w:t>
      </w:r>
      <w:r w:rsidR="000C6BDD" w:rsidRPr="00092151">
        <w:rPr>
          <w:rStyle w:val="affc"/>
          <w:iCs w:val="0"/>
        </w:rPr>
        <w:t>пациентов с АА</w:t>
      </w:r>
      <w:r w:rsidR="000C6BDD" w:rsidRPr="00092151">
        <w:rPr>
          <w:i/>
        </w:rPr>
        <w:t xml:space="preserve"> в </w:t>
      </w:r>
      <w:r w:rsidR="0027323B" w:rsidRPr="00092151">
        <w:rPr>
          <w:i/>
        </w:rPr>
        <w:t xml:space="preserve">трансплантационном центре. </w:t>
      </w:r>
    </w:p>
    <w:p w14:paraId="4E040937" w14:textId="6402ACEE" w:rsidR="00F140D0" w:rsidRPr="00092151" w:rsidRDefault="00031607" w:rsidP="003350DC">
      <w:pPr>
        <w:pStyle w:val="afe"/>
        <w:numPr>
          <w:ilvl w:val="0"/>
          <w:numId w:val="7"/>
        </w:numPr>
        <w:rPr>
          <w:rFonts w:eastAsia="Times New Roman"/>
        </w:rPr>
      </w:pPr>
      <w:r w:rsidRPr="00092151">
        <w:rPr>
          <w:b/>
        </w:rPr>
        <w:t>Рекомендуется</w:t>
      </w:r>
      <w:r w:rsidRPr="00092151">
        <w:t xml:space="preserve"> </w:t>
      </w:r>
      <w:r w:rsidR="000C6BDD" w:rsidRPr="00092151">
        <w:t>пациентам</w:t>
      </w:r>
      <w:r w:rsidR="001C766E" w:rsidRPr="00092151">
        <w:t xml:space="preserve"> с АА</w:t>
      </w:r>
      <w:r w:rsidR="000C6BDD" w:rsidRPr="00092151">
        <w:t xml:space="preserve"> </w:t>
      </w:r>
      <w:r w:rsidR="00A70954" w:rsidRPr="00092151">
        <w:t xml:space="preserve">без родственного </w:t>
      </w:r>
      <w:r w:rsidR="00A70954" w:rsidRPr="00092151">
        <w:rPr>
          <w:lang w:val="en-US"/>
        </w:rPr>
        <w:t>HLA</w:t>
      </w:r>
      <w:r w:rsidR="00A70954" w:rsidRPr="00092151">
        <w:t>-</w:t>
      </w:r>
      <w:r w:rsidR="00407B27" w:rsidRPr="00092151">
        <w:t>идентичного донора</w:t>
      </w:r>
      <w:r w:rsidR="00F9313B" w:rsidRPr="00092151">
        <w:t xml:space="preserve"> </w:t>
      </w:r>
      <w:r w:rsidRPr="00092151">
        <w:t>проведение курса</w:t>
      </w:r>
      <w:r w:rsidR="00B37AA6" w:rsidRPr="00092151">
        <w:t xml:space="preserve"> терапии</w:t>
      </w:r>
      <w:r w:rsidRPr="00092151">
        <w:t xml:space="preserve"> </w:t>
      </w:r>
      <w:r w:rsidR="00B37AA6" w:rsidRPr="00092151">
        <w:t>лошадиным</w:t>
      </w:r>
      <w:r w:rsidR="00204208" w:rsidRPr="00092151">
        <w:t xml:space="preserve"> </w:t>
      </w:r>
      <w:r w:rsidR="00B37AA6" w:rsidRPr="00092151">
        <w:t xml:space="preserve">АТГ** </w:t>
      </w:r>
      <w:r w:rsidR="00C653F7" w:rsidRPr="00092151">
        <w:t xml:space="preserve"> в</w:t>
      </w:r>
      <w:r w:rsidR="006501DF">
        <w:t>/</w:t>
      </w:r>
      <w:r w:rsidR="00C653F7" w:rsidRPr="00092151">
        <w:t xml:space="preserve">в </w:t>
      </w:r>
      <w:r w:rsidR="00F9313B" w:rsidRPr="00092151">
        <w:t xml:space="preserve">в сочетании с </w:t>
      </w:r>
      <w:r w:rsidR="00A45F78">
        <w:t>#</w:t>
      </w:r>
      <w:r w:rsidR="00F9313B" w:rsidRPr="00092151">
        <w:t>циклоспорином</w:t>
      </w:r>
      <w:r w:rsidR="00C201AD" w:rsidRPr="00092151">
        <w:t>**</w:t>
      </w:r>
      <w:r w:rsidR="00F9313B" w:rsidRPr="00092151">
        <w:t xml:space="preserve"> </w:t>
      </w:r>
      <w:r w:rsidR="007F478E" w:rsidRPr="00092151">
        <w:t xml:space="preserve">в дозе 5-10 мг/кг/сутки </w:t>
      </w:r>
      <w:commentRangeStart w:id="27"/>
      <w:r w:rsidR="00A45F78">
        <w:fldChar w:fldCharType="begin" w:fldLock="1"/>
      </w:r>
      <w:r w:rsidR="00284FC0">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w:instrText>
      </w:r>
      <w:r w:rsidR="00284FC0">
        <w:rPr>
          <w:rFonts w:ascii="Cambria Math" w:hAnsi="Cambria Math" w:cs="Cambria Math"/>
        </w:rPr>
        <w:instrText>‐</w:instrText>
      </w:r>
      <w:r w:rsidR="00284FC0">
        <w:instrText>term follow</w:instrText>
      </w:r>
      <w:r w:rsidR="00284FC0">
        <w:rPr>
          <w:rFonts w:ascii="Cambria Math" w:hAnsi="Cambria Math" w:cs="Cambria Math"/>
        </w:rPr>
        <w:instrText>‐</w:instrText>
      </w:r>
      <w:r w:rsidR="00284FC0">
        <w:instrText>up of severe aplastic anaemia patients treated with antithymocyte globulin","type":"article-journal","volume":"73"},"uris":["http://www.mendeley.com/documents/?uuid=c3c48e68-f7d4-3bd2-8f7b-52ac6dacf6b4"]},{"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4","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4","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id":"ITEM-5","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5","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12,13,44,45,52]","plainTextFormattedCitation":"[12,13,44,45,52]","previouslyFormattedCitation":"[12,13,44,45,52]"},"properties":{"noteIndex":0},"schema":"https://github.com/citation-style-language/schema/raw/master/csl-citation.json"}</w:instrText>
      </w:r>
      <w:r w:rsidR="00A45F78">
        <w:fldChar w:fldCharType="separate"/>
      </w:r>
      <w:r w:rsidR="00F828CF" w:rsidRPr="00F828CF">
        <w:rPr>
          <w:noProof/>
        </w:rPr>
        <w:t>[12,13,44,45,52]</w:t>
      </w:r>
      <w:r w:rsidR="00A45F78">
        <w:fldChar w:fldCharType="end"/>
      </w:r>
      <w:commentRangeEnd w:id="27"/>
      <w:r w:rsidR="00724783">
        <w:rPr>
          <w:rStyle w:val="af0"/>
        </w:rPr>
        <w:commentReference w:id="27"/>
      </w:r>
    </w:p>
    <w:p w14:paraId="0BE254BB" w14:textId="5BC2CA1E" w:rsidR="00886E7D" w:rsidRPr="00092151" w:rsidRDefault="004F64DA" w:rsidP="003350DC">
      <w:pPr>
        <w:pStyle w:val="afe"/>
        <w:rPr>
          <w:i/>
          <w:iCs/>
          <w:szCs w:val="24"/>
        </w:rPr>
      </w:pPr>
      <w:r w:rsidRPr="00092151">
        <w:rPr>
          <w:rStyle w:val="affc"/>
          <w:i w:val="0"/>
          <w:szCs w:val="24"/>
        </w:rPr>
        <w:t xml:space="preserve">Доза лошадиного </w:t>
      </w:r>
      <w:r w:rsidR="00495AF2">
        <w:rPr>
          <w:rStyle w:val="affc"/>
          <w:i w:val="0"/>
          <w:szCs w:val="24"/>
        </w:rPr>
        <w:t>#</w:t>
      </w:r>
      <w:r w:rsidRPr="00092151">
        <w:rPr>
          <w:rStyle w:val="affc"/>
          <w:i w:val="0"/>
          <w:szCs w:val="24"/>
        </w:rPr>
        <w:t>АТГ** составляет 20 или</w:t>
      </w:r>
      <w:r w:rsidR="00A45F78">
        <w:rPr>
          <w:rStyle w:val="affc"/>
          <w:i w:val="0"/>
          <w:szCs w:val="24"/>
        </w:rPr>
        <w:t xml:space="preserve"> </w:t>
      </w:r>
      <w:del w:id="28" w:author="Влада К. Федяева" w:date="2022-06-30T15:21:00Z">
        <w:r w:rsidR="00A45F78" w:rsidRPr="00B051A8" w:rsidDel="00935968">
          <w:rPr>
            <w:rStyle w:val="affc"/>
            <w:i w:val="0"/>
            <w:szCs w:val="24"/>
          </w:rPr>
          <w:delText>#</w:delText>
        </w:r>
        <w:r w:rsidR="00A45F78" w:rsidDel="00935968">
          <w:rPr>
            <w:rStyle w:val="affc"/>
            <w:i w:val="0"/>
            <w:szCs w:val="24"/>
          </w:rPr>
          <w:delText>АТГ**</w:delText>
        </w:r>
        <w:r w:rsidRPr="00092151" w:rsidDel="00935968">
          <w:rPr>
            <w:rStyle w:val="affc"/>
            <w:i w:val="0"/>
            <w:szCs w:val="24"/>
          </w:rPr>
          <w:delText xml:space="preserve"> </w:delText>
        </w:r>
      </w:del>
      <w:r w:rsidRPr="00092151">
        <w:rPr>
          <w:rStyle w:val="affc"/>
          <w:i w:val="0"/>
          <w:szCs w:val="24"/>
        </w:rPr>
        <w:t>40 мг/кг/сутки</w:t>
      </w:r>
      <w:r w:rsidR="00C62A0F" w:rsidRPr="00092151">
        <w:rPr>
          <w:rStyle w:val="affc"/>
          <w:i w:val="0"/>
          <w:szCs w:val="24"/>
        </w:rPr>
        <w:t xml:space="preserve"> (что соответствует отечественным и мировым протоколам лечения)</w:t>
      </w:r>
      <w:r w:rsidRPr="00092151">
        <w:rPr>
          <w:rStyle w:val="affc"/>
          <w:i w:val="0"/>
          <w:szCs w:val="24"/>
        </w:rPr>
        <w:t xml:space="preserve">, при продолжительности курса 5 и 4 дня соответственно, включает непрерывное введение суточной дозы препарата 12-ти </w:t>
      </w:r>
      <w:commentRangeStart w:id="29"/>
      <w:r w:rsidRPr="00092151">
        <w:rPr>
          <w:rStyle w:val="affc"/>
          <w:i w:val="0"/>
          <w:szCs w:val="24"/>
        </w:rPr>
        <w:t xml:space="preserve">часовой инфузией. #АТГ** должен назначаться в рамках Протокола </w:t>
      </w:r>
      <w:r w:rsidRPr="00092151">
        <w:rPr>
          <w:i/>
          <w:iCs/>
          <w:szCs w:val="24"/>
        </w:rPr>
        <w:t>№1 (см. Приложение А3)</w:t>
      </w:r>
      <w:r w:rsidR="007F478E" w:rsidRPr="00092151">
        <w:rPr>
          <w:i/>
          <w:iCs/>
          <w:szCs w:val="24"/>
        </w:rPr>
        <w:t xml:space="preserve"> </w:t>
      </w:r>
      <w:r w:rsidR="00824631" w:rsidRPr="00092151">
        <w:rPr>
          <w:i/>
          <w:iCs/>
          <w:szCs w:val="24"/>
        </w:rPr>
        <w:fldChar w:fldCharType="begin" w:fldLock="1"/>
      </w:r>
      <w:r w:rsidR="00284FC0">
        <w:rPr>
          <w:i/>
          <w:iCs/>
          <w:szCs w:val="24"/>
        </w:rPr>
        <w:instrText>ADDIN CSL_CITATION {"citationItems":[{"id":"ITEM-1","itemData":{"DOI":"10.1182/blood-2016-08-693481","ISBN":"2011122740","ISSN":"15280020","PMID":"28096088","abstract":"Acquired severe aplastic anemia (SAA) is a rare hematologic disease associated with significant morbidity and mortality. Immune destruction of hemopoietic stem cells plays an important role in pathogenesis, as shown by successful treatment with immunosuppressive agents, leading to transfusion independence or complete recovery of peripheral blood counts in a proportion of patients. Growth factors can be combined with immunosuppressive therapy (IST) and may improve response rates, as recently shown with thrombopoietin analogs. Anabolic steroids may still play a role in combination with IST. The problem with IST is failure to respond and the development of late clonal disorders. Bone marrow transplantation (BMT) is the other therapeutic option: a matched sibling donor remains the best choice. For patients lacking a matched family donor, unrelated donors can be readily found, although mostly for patients of Caucasian origin. Other BMT options include unrelated cord blood or mismatched family donors. Acute and chronic graft-versus-host disease remain important complications of BMT. Patient age is a strong predictor of outcome for both IST and BMT, and must be considered when designing therapeutic strategies. Early diagnosis and treatment, as well as long-term monitoring, remain crucial steps for successful treatment of SAA.","author":[{"dropping-particle":"","family":"Bacigalupo","given":"Andrea","non-dropping-particle":"","parse-names":false,"suffix":""}],"container-title":"Blood","id":"ITEM-1","issue":"11","issued":{"date-parts":[["2017"]]},"page":"1428-1436","title":"How I treat acquired aplastic anemia","type":"article-journal","volume":"129"},"uris":["http://www.mendeley.com/documents/?uuid=253cefd7-b1c7-4639-9b46-5a2c049195ca"]},{"id":"ITEM-2","itemData":{"DOI":"10.1182/blood-2011-12-274019","ISSN":"1528-0020","PMID":"22517900","abstract":"Survival in severe aplastic anemia (SAA) has markedly improved in the past 4 decades because of advances in hematopoietic stem cell transplantation, immunosuppressive biologics and drugs, and supportive care. However, management of SAA patients remains challenging, both acutely in addressing the immediate consequences of pancytopenia and in the long term because of the disease's natural history and the consequences of therapy. Recent insights into pathophysiology have practical implications. We review key aspects of differential diagnosis, considerations in the choice of first- and second-line therapies, and the management of patients after immunosuppression, based on both a critical review of the recent literature and our large personal and research protocol experience of bone marrow failure in the Hematology Branch of the National Heart, Lung, and Blood Institute.","author":[{"dropping-particle":"","family":"Scheinberg","given":"Phillip","non-dropping-particle":"","parse-names":false,"suffix":""},{"dropping-particle":"","family":"Young","given":"Neal S","non-dropping-particle":"","parse-names":false,"suffix":""}],"container-title":"Blood","id":"ITEM-2","issue":"6","issued":{"date-parts":[["2012","8"]]},"page":"1185-96","title":"How I treat acquired aplastic anemia.","type":"article-journal","volume":"120"},"uris":["http://www.mendeley.com/documents/?uuid=069f768d-c41e-4d45-ac74-62b688c6d7b3"]},{"id":"ITEM-3","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3","issue":"5","issued":{"date-parts":[["2014"]]},"page":"467-469","title":"Horse antithymocyte globulin as salvage therapy after rabbit antithymocyte globulin for severe aplastic anemia","type":"article-journal","volume":"89"},"uris":["http://www.mendeley.com/documents/?uuid=640ac947-6494-4189-95ad-1ae6d15baf7e"]},{"id":"ITEM-4","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4","issued":{"date-parts":[["2012"]]},"page":"292-300","title":"Aplastic anemia: therapeutic updates in immunosuppression and transplantation.","type":"article-journal"},"uris":["http://www.mendeley.com/documents/?uuid=57f0dab3-c143-4103-93a2-0a8fc667920e"]},{"id":"ITEM-5","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5","issue":"2","issued":{"date-parts":[["2016","1"]]},"language":"eng","page":"187-207","publisher-place":"England","title":"Guidelines for the diagnosis and management of adult aplastic anaemia.","type":"article-journal","volume":"172"},"uris":["http://www.mendeley.com/documents/?uuid=81dbb232-4526-4205-bab8-854e3c2bd2e8"]},{"id":"ITEM-6","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6","issue":"1","issued":{"date-parts":[["2009"]]},"page":"43-70","title":"Guidelines for the diagnosis and management of aplastic anaemia","type":"article-journal","volume":"147"},"uris":["http://www.mendeley.com/documents/?uuid=e9add32b-b599-49df-af4d-63324be11069"]},{"id":"ITEM-7","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7","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13,17,37,50,53,54]","plainTextFormattedCitation":"[12,13,17,37,50,53,54]","previouslyFormattedCitation":"[12,13,17,37,50,53,54]"},"properties":{"noteIndex":0},"schema":"https://github.com/citation-style-language/schema/raw/master/csl-citation.json"}</w:instrText>
      </w:r>
      <w:r w:rsidR="00824631" w:rsidRPr="00092151">
        <w:rPr>
          <w:i/>
          <w:iCs/>
          <w:szCs w:val="24"/>
        </w:rPr>
        <w:fldChar w:fldCharType="separate"/>
      </w:r>
      <w:r w:rsidR="00F828CF" w:rsidRPr="00F828CF">
        <w:rPr>
          <w:iCs/>
          <w:noProof/>
          <w:szCs w:val="24"/>
        </w:rPr>
        <w:t>[12,13,17,37,50,53,54]</w:t>
      </w:r>
      <w:r w:rsidR="00824631" w:rsidRPr="00092151">
        <w:rPr>
          <w:i/>
          <w:iCs/>
          <w:szCs w:val="24"/>
        </w:rPr>
        <w:fldChar w:fldCharType="end"/>
      </w:r>
      <w:commentRangeEnd w:id="29"/>
      <w:r w:rsidR="00935968">
        <w:rPr>
          <w:rStyle w:val="af0"/>
        </w:rPr>
        <w:commentReference w:id="29"/>
      </w:r>
      <w:r w:rsidR="00824631" w:rsidRPr="00092151">
        <w:rPr>
          <w:i/>
          <w:iCs/>
          <w:szCs w:val="24"/>
        </w:rPr>
        <w:t xml:space="preserve"> </w:t>
      </w:r>
    </w:p>
    <w:p w14:paraId="04D943EF" w14:textId="0117B2B3" w:rsidR="00F140D0" w:rsidRPr="00092151" w:rsidRDefault="00B06759"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312C6" w:rsidRPr="00092151">
        <w:rPr>
          <w:b/>
        </w:rPr>
        <w:t xml:space="preserve">С </w:t>
      </w:r>
      <w:r w:rsidRPr="00092151">
        <w:rPr>
          <w:b/>
        </w:rPr>
        <w:t>(уровень достоверности</w:t>
      </w:r>
      <w:r w:rsidR="00EF6F94" w:rsidRPr="00092151">
        <w:rPr>
          <w:b/>
        </w:rPr>
        <w:t xml:space="preserve"> доказательств </w:t>
      </w:r>
      <w:r w:rsidR="004312C6" w:rsidRPr="00092151">
        <w:rPr>
          <w:b/>
        </w:rPr>
        <w:t>5</w:t>
      </w:r>
      <w:r w:rsidR="00EF6F94" w:rsidRPr="00092151">
        <w:rPr>
          <w:b/>
        </w:rPr>
        <w:t>)</w:t>
      </w:r>
    </w:p>
    <w:p w14:paraId="1E0FCB91" w14:textId="585F72D1" w:rsidR="00C15037" w:rsidRPr="00092151" w:rsidRDefault="00031607" w:rsidP="003350DC">
      <w:pPr>
        <w:ind w:firstLine="709"/>
        <w:contextualSpacing/>
        <w:rPr>
          <w:strike/>
        </w:rPr>
      </w:pPr>
      <w:r w:rsidRPr="00092151">
        <w:rPr>
          <w:rStyle w:val="affb"/>
        </w:rPr>
        <w:t>Комментарии:</w:t>
      </w:r>
      <w:r w:rsidRPr="00092151">
        <w:rPr>
          <w:rStyle w:val="affc"/>
        </w:rPr>
        <w:t xml:space="preserve"> Учитывая данные многоцентровых исследований, демонстрирующих терапевтический эффект лошадиного </w:t>
      </w:r>
      <w:r w:rsidR="008E2004" w:rsidRPr="00092151">
        <w:rPr>
          <w:rStyle w:val="affc"/>
        </w:rPr>
        <w:t>#</w:t>
      </w:r>
      <w:r w:rsidRPr="00092151">
        <w:rPr>
          <w:rStyle w:val="affc"/>
        </w:rPr>
        <w:t>АТГ</w:t>
      </w:r>
      <w:r w:rsidR="00AD12DA" w:rsidRPr="00092151">
        <w:rPr>
          <w:rStyle w:val="affc"/>
        </w:rPr>
        <w:t>**</w:t>
      </w:r>
      <w:r w:rsidRPr="00092151">
        <w:rPr>
          <w:rStyle w:val="affc"/>
        </w:rPr>
        <w:t xml:space="preserve">, превосходящий </w:t>
      </w:r>
      <w:r w:rsidR="00E6069D" w:rsidRPr="00092151">
        <w:rPr>
          <w:rStyle w:val="affc"/>
        </w:rPr>
        <w:t>кроличий</w:t>
      </w:r>
      <w:r w:rsidRPr="00092151">
        <w:rPr>
          <w:rStyle w:val="affc"/>
        </w:rPr>
        <w:t>, представленные рекомендации включают лишь протокол лечения лошадиным АТГ</w:t>
      </w:r>
      <w:r w:rsidR="00FF0EAA" w:rsidRPr="00092151">
        <w:rPr>
          <w:rStyle w:val="affc"/>
        </w:rPr>
        <w:t>**</w:t>
      </w:r>
      <w:r w:rsidRPr="00092151">
        <w:rPr>
          <w:rStyle w:val="affc"/>
        </w:rPr>
        <w:t xml:space="preserve"> </w:t>
      </w:r>
      <w:r w:rsidR="00A70954" w:rsidRPr="00092151">
        <w:fldChar w:fldCharType="begin" w:fldLock="1"/>
      </w:r>
      <w:r w:rsidR="00284FC0">
        <w:instrText>ADDIN CSL_CITATION {"citationItems":[{"id":"ITEM-1","itemData":{"DOI":"10.1056/NEJMoa1103975","abstract":"BACKGROUND: In severe acquired aplastic anemia, hematopoietic failure is the result of immunemediated destruction of bone marrow stem and progenitor cells. Immunosuppressive therapy with antithymocyte globulin (ATG) plus cyclosporine is an effective alternative to stem-cell transplantation and improves blood counts and survival. Although horse ATG is the standard therapy, rabbit ATG is more potent in depleting peripheralblood lymphocytes and is preferred in other clinical circumstances. METHODS: From December 2005 through July 2010, we performed a randomized trial comparing these two ATG formulations in conventional regimens. Patients were treated at a single facility. The primary outcome was hematologic response at 6 months, as determined by blood counts. The study was designed to enroll 60 patients each for the rabbit-ATG and horse-ATG groups and was powered to detect a difference of 25 percentage points in the response rate. RESULTS: A large, unexpected difference was observed in the rate of hematologic response at 6 months in favor of horse ATG (68%; 95% confidence interval [CI], 56 to 80) as compared with rabbit ATG (37%; 95% CI, 24 to 49; P&lt;0.001). Overall survival at 3 years also differed, with a survival rate of 96% (95% CI, 90 to 100) in the horse-ATG group as compared with 76% (95% CI, 61 to 95) in the rabbit-ATG group (P = 0.04) when data were censored at the time of stem-cell transplantation, and 94% (95% CI, 88 to 100) as compared with 70% (95% CI, 56 to 86; P = 0.008) in the respective groups when stem-cell-transplantation events were not censored. CONCLUSIONS: In a randomized study, rabbit ATG was inferior to horse ATG as a first treatment for severe aplastic anemia, as indicated by hematologic response and survival. (Funded by the Intramural Research Program of the National Institutes of Health; ClinicalTrials.gov number, NCT00260689.) Copyright © 2011 Massachusetts Medical Society. All rights reserved.","author":[{"dropping-particle":"","family":"Scheinberg","given":"P.","non-dropping-particle":"","parse-names":false,"suffix":""},{"dropping-particle":"","family":"Nunez","given":"O.","non-dropping-particle":"","parse-names":false,"suffix":""},{"dropping-particle":"","family":"Weinstein","given":"B.","non-dropping-particle":"","parse-names":false,"suffix":""},{"dropping-particle":"","family":"Scheinberg","given":"P.","non-dropping-particle":"","parse-names":false,"suffix":""},{"dropping-particle":"","family":"Biancotto","given":"A.","non-dropping-particle":"","parse-names":false,"suffix":""},{"dropping-particle":"","family":"Wu","given":"C.O.","non-dropping-particle":"","parse-names":false,"suffix":""},{"dropping-particle":"","family":"Young","given":"N.S.","non-dropping-particle":"","parse-names":false,"suffix":""}],"container-title":"New England Journal of Medicine","id":"ITEM-1","issue":"5","issued":{"date-parts":[["2011"]]},"page":"430-438","title":"Horse versus rabbit antithymocyte globulin in acquired aplastic anemia","type":"article-journal","volume":"365"},"uris":["http://www.mendeley.com/documents/?uuid=66d804b3-ec53-3621-b63d-1de10ab7a38b","http://www.mendeley.com/documents/?uuid=610c3abb-04a5-4669-af20-8eb538c6af62"]}],"mendeley":{"formattedCitation":"[55]","plainTextFormattedCitation":"[55]","previouslyFormattedCitation":"[55]"},"properties":{"noteIndex":0},"schema":"https://github.com/citation-style-language/schema/raw/master/csl-citation.json"}</w:instrText>
      </w:r>
      <w:r w:rsidR="00A70954" w:rsidRPr="00092151">
        <w:fldChar w:fldCharType="separate"/>
      </w:r>
      <w:r w:rsidR="00F828CF" w:rsidRPr="00F828CF">
        <w:rPr>
          <w:noProof/>
        </w:rPr>
        <w:t>[55]</w:t>
      </w:r>
      <w:r w:rsidR="00A70954" w:rsidRPr="00092151">
        <w:fldChar w:fldCharType="end"/>
      </w:r>
      <w:r w:rsidRPr="00092151">
        <w:rPr>
          <w:rStyle w:val="affc"/>
        </w:rPr>
        <w:t xml:space="preserve">. </w:t>
      </w:r>
    </w:p>
    <w:p w14:paraId="5F0145CD" w14:textId="77777777" w:rsidR="00C15037" w:rsidRPr="00092151" w:rsidRDefault="00C15037" w:rsidP="003350DC">
      <w:pPr>
        <w:ind w:firstLine="709"/>
        <w:contextualSpacing/>
        <w:rPr>
          <w:i/>
          <w:iCs/>
        </w:rPr>
      </w:pPr>
      <w:r w:rsidRPr="00092151">
        <w:rPr>
          <w:i/>
          <w:iCs/>
        </w:rPr>
        <w:t xml:space="preserve">В связи с высоким риском развития инфекционных осложнений в курсовом и посткурсовом периоде, курс терапии лошадиным </w:t>
      </w:r>
      <w:r w:rsidR="008E2004" w:rsidRPr="00092151">
        <w:rPr>
          <w:i/>
          <w:iCs/>
        </w:rPr>
        <w:t>#</w:t>
      </w:r>
      <w:r w:rsidRPr="00092151">
        <w:rPr>
          <w:i/>
          <w:iCs/>
        </w:rPr>
        <w:t>АТГ** рекомендуется проводить в условиях асептической одноместной палаты. Также пациенту рекомендуется пребывание в ней в течение 21-28 дней после окончания курса.</w:t>
      </w:r>
    </w:p>
    <w:p w14:paraId="4EDFB84B" w14:textId="13A4DF9F" w:rsidR="00F9313B" w:rsidRPr="00092151" w:rsidRDefault="00031607" w:rsidP="003350DC">
      <w:pPr>
        <w:pStyle w:val="afe"/>
        <w:numPr>
          <w:ilvl w:val="0"/>
          <w:numId w:val="7"/>
        </w:numPr>
        <w:rPr>
          <w:b/>
        </w:rPr>
      </w:pPr>
      <w:r w:rsidRPr="00092151">
        <w:rPr>
          <w:b/>
        </w:rPr>
        <w:t>Рекомендуется</w:t>
      </w:r>
      <w:r w:rsidRPr="00092151">
        <w:t xml:space="preserve"> </w:t>
      </w:r>
      <w:r w:rsidR="00FD79D6" w:rsidRPr="00092151">
        <w:t>пациентам, которым проводится курс АТГ</w:t>
      </w:r>
      <w:ins w:id="30" w:author="Влада К. Федяева" w:date="2022-06-30T15:19:00Z">
        <w:r w:rsidR="00935968" w:rsidRPr="00092151">
          <w:t>**</w:t>
        </w:r>
      </w:ins>
      <w:r w:rsidR="00AB56EB" w:rsidRPr="00092151">
        <w:t xml:space="preserve"> (лошадиного)</w:t>
      </w:r>
      <w:del w:id="31" w:author="Влада К. Федяева" w:date="2022-06-30T15:19:00Z">
        <w:r w:rsidR="00FD79D6" w:rsidRPr="00092151" w:rsidDel="00935968">
          <w:delText>**</w:delText>
        </w:r>
      </w:del>
      <w:r w:rsidR="00FD79D6" w:rsidRPr="00092151">
        <w:t xml:space="preserve">, проведение </w:t>
      </w:r>
      <w:r w:rsidR="00E6069D" w:rsidRPr="00092151">
        <w:t xml:space="preserve">сопроводительной </w:t>
      </w:r>
      <w:r w:rsidRPr="00092151">
        <w:t>терапии</w:t>
      </w:r>
      <w:r w:rsidR="00204208" w:rsidRPr="00092151">
        <w:t xml:space="preserve"> в возрастных дозировках</w:t>
      </w:r>
      <w:r w:rsidR="00FD79D6" w:rsidRPr="00092151">
        <w:t>,</w:t>
      </w:r>
      <w:r w:rsidRPr="00092151">
        <w:t xml:space="preserve"> включающей профилактику инфек</w:t>
      </w:r>
      <w:r w:rsidR="00204208" w:rsidRPr="00092151">
        <w:t xml:space="preserve">ционных осложнений </w:t>
      </w:r>
      <w:r w:rsidR="004F64DA" w:rsidRPr="00092151">
        <w:t xml:space="preserve">в соответствии с зарегистрированными показаниями </w:t>
      </w:r>
      <w:r w:rsidR="00204208" w:rsidRPr="00092151">
        <w:t>(</w:t>
      </w:r>
      <w:r w:rsidR="008334DD" w:rsidRPr="00092151">
        <w:t>ко</w:t>
      </w:r>
      <w:r w:rsidR="005864C0" w:rsidRPr="00092151">
        <w:t>-тримоксазол</w:t>
      </w:r>
      <w:r w:rsidR="00B06759">
        <w:t>**</w:t>
      </w:r>
      <w:r w:rsidR="00857DE4" w:rsidRPr="00D07EC1">
        <w:t>,</w:t>
      </w:r>
      <w:r w:rsidR="00F9313B" w:rsidRPr="00092151">
        <w:t xml:space="preserve"> </w:t>
      </w:r>
      <w:r w:rsidR="00857DE4" w:rsidRPr="00092151">
        <w:t>флуконазол</w:t>
      </w:r>
      <w:r w:rsidR="00B06759">
        <w:t>**</w:t>
      </w:r>
      <w:r w:rsidRPr="00D07EC1">
        <w:t>,</w:t>
      </w:r>
      <w:r w:rsidRPr="00092151">
        <w:t xml:space="preserve"> ацикловир</w:t>
      </w:r>
      <w:r w:rsidR="00B06759">
        <w:t>**</w:t>
      </w:r>
      <w:r w:rsidRPr="00D07EC1">
        <w:t>),</w:t>
      </w:r>
      <w:r w:rsidRPr="00092151">
        <w:t xml:space="preserve"> профилактику развития аллергических реакций, в том числе и </w:t>
      </w:r>
      <w:r w:rsidR="001948BB" w:rsidRPr="00092151">
        <w:t>сывороточной болезни</w:t>
      </w:r>
      <w:r w:rsidR="005F38BA" w:rsidRPr="00092151">
        <w:t xml:space="preserve"> </w:t>
      </w:r>
      <w:r w:rsidR="005F38BA" w:rsidRPr="00092151">
        <w:rPr>
          <w:rStyle w:val="affc"/>
        </w:rPr>
        <w:fldChar w:fldCharType="begin" w:fldLock="1"/>
      </w:r>
      <w:r w:rsidR="00023CA1">
        <w:rPr>
          <w:rStyle w:val="affc"/>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2","itemData":{"author":[{"dropping-particle":"","family":"Михайлова","given":"Е.А.","non-dropping-particle":"","parse-names":false,"suffix":""},{"dropping-particle":"","family":"Фидарова","given":"З.Т.","non-dropping-particle":"","parse-names":false,"suffix":""},{"dropping-particle":"","family":"Троицкая","given":"В.В.","non-dropping-particle":"","parse-names":false,"suffix":""},{"dropping-particle":"","family":"Клясова","given":"Г.А.","non-dropping-particle":"","parse-names":false,"suffix":""},{"dropping-particle":"","family":"Кулагин","given":"А.Д.","non-dropping-particle":"","parse-names":false,"suffix":""},{"dropping-particle":"","family":"Воронова","given":"Е.В.","non-dropping-particle":"","parse-names":false,"suffix":""},{"dropping-particle":"","family":"Двирнык","given":"В.Н.","non-dropping-particle":"","parse-names":false,"suffix":""},{"dropping-particle":"","family":"Гальцева","given":"И.В.","non-dropping-particle":"","parse-names":false,"suffix":""},{"dropping-particle":"","family":"Ковригина","given":"А.М.","non-dropping-particle":"","parse-names":false,"suffix":""},{"dropping-particle":"","family":"Обухова","given":"Т.Н.","non-dropping-particle":"","parse-names":false,"suffix":""},{"dropping-particle":"","family":"Гапонова","given":"Т.В.","non-dropping-particle":"","parse-names":false,"suffix":""},{"dropping-particle":"","family":"Паровичникова","given":"Е.Н.","non-dropping-particle":"","parse-names":false,"suffix":""},{"dropping-particle":"","family":"Савченко","given":"В.Г.","non-dropping-particle":"","parse-names":false,"suffix":""}],"container-title":"Гематология и трансфузилогия","id":"ITEM-2","issue":"2","issued":{"date-parts":[["2020"]]},"page":"208-226","title":"Клинические рекомендации по диагностике и лечению апластической анемии (редакция 2019 г.)","type":"article-journal","volume":"65"},"uris":["http://www.mendeley.com/documents/?uuid=669fbd4c-3be2-49a1-984a-b583c26b2266"]}],"mendeley":{"formattedCitation":"[12,36]","plainTextFormattedCitation":"[12,36]","previouslyFormattedCitation":"[12,36]"},"properties":{"noteIndex":0},"schema":"https://github.com/citation-style-language/schema/raw/master/csl-citation.json"}</w:instrText>
      </w:r>
      <w:r w:rsidR="005F38BA" w:rsidRPr="00092151">
        <w:rPr>
          <w:rStyle w:val="affc"/>
        </w:rPr>
        <w:fldChar w:fldCharType="separate"/>
      </w:r>
      <w:r w:rsidR="00AC5169" w:rsidRPr="00AC5169">
        <w:rPr>
          <w:rStyle w:val="affc"/>
          <w:i w:val="0"/>
          <w:noProof/>
        </w:rPr>
        <w:t>[12,36]</w:t>
      </w:r>
      <w:r w:rsidR="005F38BA" w:rsidRPr="00092151">
        <w:rPr>
          <w:rStyle w:val="affc"/>
        </w:rPr>
        <w:fldChar w:fldCharType="end"/>
      </w:r>
      <w:r w:rsidR="00AD12DA" w:rsidRPr="00092151">
        <w:t>.</w:t>
      </w:r>
      <w:r w:rsidR="00BD162E" w:rsidRPr="00092151">
        <w:t xml:space="preserve"> </w:t>
      </w:r>
    </w:p>
    <w:p w14:paraId="77ADE185" w14:textId="5903CC19" w:rsidR="00B06759" w:rsidRPr="00092151" w:rsidRDefault="00B06759"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D97F2C" w:rsidRPr="00092151">
        <w:rPr>
          <w:b/>
        </w:rPr>
        <w:t>C</w:t>
      </w:r>
      <w:r w:rsidRPr="00092151">
        <w:rPr>
          <w:b/>
        </w:rPr>
        <w:t xml:space="preserve"> (урове</w:t>
      </w:r>
      <w:r w:rsidR="00D97F2C" w:rsidRPr="00092151">
        <w:rPr>
          <w:b/>
        </w:rPr>
        <w:t xml:space="preserve">нь достоверности доказательств </w:t>
      </w:r>
      <w:r w:rsidR="001644E6" w:rsidRPr="00092151">
        <w:rPr>
          <w:b/>
        </w:rPr>
        <w:t>5</w:t>
      </w:r>
      <w:r w:rsidRPr="00092151">
        <w:rPr>
          <w:b/>
        </w:rPr>
        <w:t>)</w:t>
      </w:r>
    </w:p>
    <w:p w14:paraId="0E89A504" w14:textId="1D2CAD86" w:rsidR="0078224E" w:rsidRPr="00092151" w:rsidRDefault="00031607" w:rsidP="003350DC">
      <w:pPr>
        <w:pStyle w:val="afd"/>
        <w:spacing w:beforeAutospacing="0" w:afterAutospacing="0" w:line="360" w:lineRule="auto"/>
        <w:ind w:firstLine="709"/>
        <w:contextualSpacing/>
      </w:pPr>
      <w:r w:rsidRPr="00092151">
        <w:rPr>
          <w:rStyle w:val="affb"/>
        </w:rPr>
        <w:lastRenderedPageBreak/>
        <w:t xml:space="preserve">Комментарии: </w:t>
      </w:r>
      <w:r w:rsidR="008334DD" w:rsidRPr="00092151">
        <w:rPr>
          <w:rStyle w:val="affc"/>
        </w:rPr>
        <w:t xml:space="preserve">проведение </w:t>
      </w:r>
      <w:r w:rsidRPr="00092151">
        <w:rPr>
          <w:rStyle w:val="affc"/>
        </w:rPr>
        <w:t xml:space="preserve">профилактики возможных осложнений на курсе начинается за 2 дня от начала терапии и продолжается 2 недели после окончания курса. </w:t>
      </w:r>
    </w:p>
    <w:p w14:paraId="518C4233" w14:textId="28CA0365" w:rsidR="00EF0FAE" w:rsidRPr="00092151" w:rsidRDefault="00031607" w:rsidP="003350DC">
      <w:pPr>
        <w:pStyle w:val="afd"/>
        <w:numPr>
          <w:ilvl w:val="0"/>
          <w:numId w:val="10"/>
        </w:numPr>
        <w:spacing w:beforeAutospacing="0" w:afterAutospacing="0" w:line="360" w:lineRule="auto"/>
        <w:contextualSpacing/>
        <w:rPr>
          <w:rStyle w:val="affb"/>
          <w:b w:val="0"/>
          <w:bCs w:val="0"/>
        </w:rPr>
      </w:pPr>
      <w:r w:rsidRPr="00092151">
        <w:rPr>
          <w:rFonts w:eastAsiaTheme="minorHAnsi" w:cstheme="minorBidi"/>
          <w:b/>
          <w:szCs w:val="22"/>
          <w:lang w:eastAsia="en-US"/>
        </w:rPr>
        <w:t>Р</w:t>
      </w:r>
      <w:r w:rsidR="00857DE4" w:rsidRPr="00092151">
        <w:rPr>
          <w:rFonts w:eastAsiaTheme="minorHAnsi" w:cstheme="minorBidi"/>
          <w:b/>
          <w:szCs w:val="22"/>
          <w:lang w:eastAsia="en-US"/>
        </w:rPr>
        <w:t>екомен</w:t>
      </w:r>
      <w:r w:rsidR="00857DE4" w:rsidRPr="00092151">
        <w:rPr>
          <w:b/>
        </w:rPr>
        <w:t>дуется</w:t>
      </w:r>
      <w:r w:rsidR="00B06759" w:rsidRPr="00092151">
        <w:rPr>
          <w:b/>
        </w:rPr>
        <w:t xml:space="preserve"> </w:t>
      </w:r>
      <w:r w:rsidR="00B06759" w:rsidRPr="00092151">
        <w:t>пациентам</w:t>
      </w:r>
      <w:r w:rsidR="001644E6" w:rsidRPr="00092151">
        <w:t xml:space="preserve"> </w:t>
      </w:r>
      <w:r w:rsidR="00E6069D" w:rsidRPr="00092151">
        <w:t xml:space="preserve">с АА </w:t>
      </w:r>
      <w:r w:rsidR="001644E6" w:rsidRPr="00092151">
        <w:t xml:space="preserve">без родственного </w:t>
      </w:r>
      <w:r w:rsidR="001644E6" w:rsidRPr="00092151">
        <w:rPr>
          <w:lang w:val="en-US"/>
        </w:rPr>
        <w:t>HLA</w:t>
      </w:r>
      <w:r w:rsidR="001644E6" w:rsidRPr="00092151">
        <w:t>-идентичного донора или старше 40 лет</w:t>
      </w:r>
      <w:r w:rsidR="00857DE4" w:rsidRPr="00092151">
        <w:t xml:space="preserve"> длительная</w:t>
      </w:r>
      <w:r w:rsidR="001644E6" w:rsidRPr="00092151">
        <w:t xml:space="preserve"> </w:t>
      </w:r>
      <w:r w:rsidR="00EF0FAE" w:rsidRPr="00092151">
        <w:t xml:space="preserve">терапия </w:t>
      </w:r>
      <w:r w:rsidR="005C7579" w:rsidRPr="00D3365F">
        <w:t>#</w:t>
      </w:r>
      <w:r w:rsidR="008334DD" w:rsidRPr="00092151">
        <w:t>циклоспорином</w:t>
      </w:r>
      <w:r w:rsidR="00AE1924" w:rsidRPr="00092151">
        <w:rPr>
          <w:rStyle w:val="affc"/>
        </w:rPr>
        <w:t>**</w:t>
      </w:r>
      <w:r w:rsidR="009E7B42" w:rsidRPr="00092151">
        <w:rPr>
          <w:rStyle w:val="affc"/>
          <w:i w:val="0"/>
        </w:rPr>
        <w:t xml:space="preserve"> </w:t>
      </w:r>
      <w:r w:rsidR="009E7B42" w:rsidRPr="00092151">
        <w:rPr>
          <w:rStyle w:val="affc"/>
          <w:i w:val="0"/>
        </w:rPr>
        <w:fldChar w:fldCharType="begin" w:fldLock="1"/>
      </w:r>
      <w:r w:rsidR="00284FC0">
        <w:rPr>
          <w:rStyle w:val="affc"/>
          <w:i w:val="0"/>
        </w:rPr>
        <w:instrText>ADDIN CSL_CITATION {"citationItems":[{"id":"ITEM-1","itemData":{"DOI":"10.1159/000203403","ISSN":"1421-9662","PMID":"19246887","abstract":"Background: Immunosuppression is the therapeutic alternative for patients with aplastic anemia who are ineligible for allogeneic transplant. We aimed to assess the benefit of the combination of antithymocyte globulin (ATG) and cyclosporine (CsA). Methods: We performed a systematic review and meta-analysis of all randomized controlled trials that compared ATG and CsA to ATG alone as first-line treatment for patients with severe and nonsevere aplastic anemia. The Cochrane Library, Medline, conference proceedings and references were searched until 2008. Relative risks (RR) with 95% confidence intervals (CIs) were estimated for each trial and pooled. Results: Our search yielded 4 trials. For patients with severe aplastic anemia, there was a significant reduction in mortality in the ATG and CsA arm, which began at 3 months (RR = 0.50, 95% CI 0.29-0.85) and was maintained over a long follow-up of 5 years (RR = 0.58, 95 % CI 0.36-0.93). Conversely, in patients with nonsevere aplastic anemia, there was no difference in mortality. Conclusions: The combination of both drugs should be considered the gold standard only for patients with severe aplastic anemia. Copyright © 2009 S. Karger AG.","author":[{"dropping-particle":"","family":"Gafter-Gvili","given":"Anat","non-dropping-particle":"","parse-names":false,"suffix":""},{"dropping-particle":"","family":"Ram","given":"Ron","non-dropping-particle":"","parse-names":false,"suffix":""},{"dropping-particle":"","family":"Gurion","given":"Ronit","non-dropping-particle":"","parse-names":false,"suffix":""},{"dropping-particle":"","family":"Paul","given":"Mical","non-dropping-particle":"","parse-names":false,"suffix":""},{"dropping-particle":"","family":"Yeshurun","given":"Moshe","non-dropping-particle":"","parse-names":false,"suffix":""},{"dropping-particle":"","family":"Raanani","given":"Pia","non-dropping-particle":"","parse-names":false,"suffix":""},{"dropping-particle":"","family":"Shpilberg","given":"Ofer","non-dropping-particle":"","parse-names":false,"suffix":""}],"container-title":"Acta haematologica","id":"ITEM-1","issue":"4","issued":{"date-parts":[["2008","3"]]},"page":"237-243","publisher":"Acta Haematol","title":"ATG plus cyclosporine reduces all-cause mortality in patients with severe aplastic anemia--systematic review and meta-analysis","type":"article-journal","volume":"120"},"uris":["http://www.mendeley.com/documents/?uuid=678db0f4-094b-4466-8be0-ee850ca6f41c"]},{"id":"ITEM-2","itemData":{"DOI":"10.1532/IJH97.06156","ISSN":"1865-3774","PMID":"17483052","abstract":"Although cyclosporine (CsA) is a key drug in the treatment of acquired aplastic anemia (AA), the role of single-agent therapy with CsA remains unclear. To determine the efficacy of CsA in the treatment of AA, we treated 38 AA patients with CsA alone and followed up the patients for 6 months to 16 years. Twenty patients (53%) achieved either a partial or complete remission within 1 year of starting CsA therapy. Thirteen (81%) of 16 patients who showed an increase in the reticulocyte count of &gt;20 x 109/L within 2 months achieved remission, whereas the response rate was only 32% in patients who failed to show such an increase in the reticulocyte count. The actuarial overall survival and failure-free survival rates at 5 years were 91% and 37%, respectively. These data indicate that CsA alone can achieve a sustained remission in approximately 40% of AA patients, with a low probability of inducing secondary clonal diseases. Given its low toxicity and because the effectiveness of CsA can be judged within 2 months of therapy, CsA may be the first drug of choice at outpatient clinics for AA patients not requiring transfusions.","author":[{"dropping-particle":"","family":"Yamazaki","given":"Hirohito","non-dropping-particle":"","parse-names":false,"suffix":""},{"dropping-particle":"","family":"Sugimori","given":"Chiharu","non-dropping-particle":"","parse-names":false,"suffix":""},{"dropping-particle":"","family":"Chuhjo","given":"Tatsuya","non-dropping-particle":"","parse-names":false,"suffix":""},{"dropping-particle":"","family":"Nakao","given":"Shinji","non-dropping-particle":"","parse-names":false,"suffix":""}],"container-title":"International Journal of Hematology 2007 85:3","id":"ITEM-2","issue":"3","issued":{"date-parts":[["2007","4","1"]]},"page":"186-190","publisher":"Springer","title":"Cyclosporine Therapy for Acquired Aplastic Anemia: Predictive Factors for the Response and Long-term Prognosis","type":"article-journal","volume":"85"},"uris":["http://www.mendeley.com/documents/?uuid=15f6c09e-b031-359e-877d-d0749dc704a9"]}],"mendeley":{"formattedCitation":"[56,57]","plainTextFormattedCitation":"[56,57]","previouslyFormattedCitation":"[56,57]"},"properties":{"noteIndex":0},"schema":"https://github.com/citation-style-language/schema/raw/master/csl-citation.json"}</w:instrText>
      </w:r>
      <w:r w:rsidR="009E7B42" w:rsidRPr="00092151">
        <w:rPr>
          <w:rStyle w:val="affc"/>
          <w:i w:val="0"/>
        </w:rPr>
        <w:fldChar w:fldCharType="separate"/>
      </w:r>
      <w:r w:rsidR="00F828CF" w:rsidRPr="00F828CF">
        <w:rPr>
          <w:rStyle w:val="affc"/>
          <w:i w:val="0"/>
          <w:noProof/>
        </w:rPr>
        <w:t>[56,57]</w:t>
      </w:r>
      <w:r w:rsidR="009E7B42" w:rsidRPr="00092151">
        <w:rPr>
          <w:rStyle w:val="affc"/>
          <w:i w:val="0"/>
        </w:rPr>
        <w:fldChar w:fldCharType="end"/>
      </w:r>
      <w:r w:rsidR="00407B27" w:rsidRPr="00092151">
        <w:rPr>
          <w:rStyle w:val="affb"/>
          <w:i/>
        </w:rPr>
        <w:t>.</w:t>
      </w:r>
      <w:r w:rsidR="00EF0FAE" w:rsidRPr="00092151">
        <w:rPr>
          <w:rStyle w:val="affb"/>
          <w:i/>
        </w:rPr>
        <w:t xml:space="preserve"> </w:t>
      </w:r>
    </w:p>
    <w:p w14:paraId="4EE97682" w14:textId="51D5605D" w:rsidR="00776F49" w:rsidRPr="00092151" w:rsidRDefault="00B06759"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757E4">
        <w:rPr>
          <w:b/>
          <w:lang w:val="en-US"/>
        </w:rPr>
        <w:t>C</w:t>
      </w:r>
      <w:r w:rsidRPr="00092151">
        <w:rPr>
          <w:b/>
        </w:rPr>
        <w:t xml:space="preserve"> (уровень</w:t>
      </w:r>
      <w:r w:rsidR="00EF6F94" w:rsidRPr="00092151">
        <w:rPr>
          <w:b/>
        </w:rPr>
        <w:t xml:space="preserve"> достоверности доказательств </w:t>
      </w:r>
      <w:r w:rsidR="004757E4" w:rsidRPr="00495AF2">
        <w:rPr>
          <w:b/>
        </w:rPr>
        <w:t>4</w:t>
      </w:r>
      <w:r w:rsidR="00EF6F94" w:rsidRPr="00092151">
        <w:rPr>
          <w:b/>
        </w:rPr>
        <w:t>)</w:t>
      </w:r>
    </w:p>
    <w:p w14:paraId="6D743CCE" w14:textId="428DFE4D" w:rsidR="00407B27" w:rsidRPr="00092151" w:rsidRDefault="00031607" w:rsidP="003350DC">
      <w:pPr>
        <w:pStyle w:val="afd"/>
        <w:spacing w:beforeAutospacing="0" w:afterAutospacing="0" w:line="360" w:lineRule="auto"/>
        <w:ind w:firstLine="709"/>
        <w:contextualSpacing/>
        <w:rPr>
          <w:rStyle w:val="affc"/>
        </w:rPr>
      </w:pPr>
      <w:r w:rsidRPr="00092151">
        <w:rPr>
          <w:rStyle w:val="affb"/>
        </w:rPr>
        <w:t>Комментарии</w:t>
      </w:r>
      <w:r w:rsidRPr="00092151">
        <w:t xml:space="preserve">: </w:t>
      </w:r>
      <w:r w:rsidR="00BD1778">
        <w:t>#</w:t>
      </w:r>
      <w:r w:rsidR="008334DD" w:rsidRPr="00092151">
        <w:rPr>
          <w:i/>
          <w:iCs/>
        </w:rPr>
        <w:t>циклоспорин</w:t>
      </w:r>
      <w:r w:rsidR="00AE1924" w:rsidRPr="00AE1924">
        <w:rPr>
          <w:rStyle w:val="affc"/>
          <w:i w:val="0"/>
          <w:iCs w:val="0"/>
        </w:rPr>
        <w:t>**,</w:t>
      </w:r>
      <w:r w:rsidR="00AE1924" w:rsidRPr="00092151">
        <w:rPr>
          <w:rStyle w:val="affc"/>
        </w:rPr>
        <w:t xml:space="preserve"> назначается с 14 дня курса АТГ** в зависимости от функции почек и эффективности контроля артериального давления. </w:t>
      </w:r>
      <w:r w:rsidR="00AE1924" w:rsidRPr="00495AF2">
        <w:rPr>
          <w:rStyle w:val="affc"/>
        </w:rPr>
        <w:t>Начальная доза препарата — 5 мг/кг в сутки внутрь или в/в. У пациентов старше 60 лет стартовая доза может быть снижена до 3 мг/кг в сутки.</w:t>
      </w:r>
      <w:r w:rsidR="00AE1924" w:rsidRPr="00092151">
        <w:rPr>
          <w:rStyle w:val="affc"/>
        </w:rPr>
        <w:t xml:space="preserve"> В дальнейшем суточная доза изменяется в зависимости от индивидуальной фармакокинетики и индивидуальной переносимости препарата</w:t>
      </w:r>
      <w:r w:rsidRPr="00092151">
        <w:rPr>
          <w:rStyle w:val="affc"/>
        </w:rPr>
        <w:t xml:space="preserve">. </w:t>
      </w:r>
      <w:r w:rsidR="0083361B" w:rsidRPr="00092151">
        <w:rPr>
          <w:rStyle w:val="affc"/>
        </w:rPr>
        <w:t>Целевая резидуальная (то есть взятая</w:t>
      </w:r>
      <w:r w:rsidR="00056391" w:rsidRPr="00092151">
        <w:rPr>
          <w:rStyle w:val="affc"/>
        </w:rPr>
        <w:t xml:space="preserve"> перед приемом) концентрация </w:t>
      </w:r>
      <w:r w:rsidR="00DD2420" w:rsidRPr="00092151">
        <w:rPr>
          <w:rStyle w:val="affc"/>
        </w:rPr>
        <w:t xml:space="preserve">циклоспорина** </w:t>
      </w:r>
      <w:r w:rsidR="0083361B" w:rsidRPr="00092151">
        <w:rPr>
          <w:rStyle w:val="affc"/>
        </w:rPr>
        <w:t xml:space="preserve">в цельной крови составляет </w:t>
      </w:r>
      <w:r w:rsidR="00DA7CAA" w:rsidRPr="00092151">
        <w:rPr>
          <w:rStyle w:val="affc"/>
        </w:rPr>
        <w:t>200</w:t>
      </w:r>
      <w:r w:rsidR="0083361B" w:rsidRPr="00092151">
        <w:rPr>
          <w:rStyle w:val="affc"/>
        </w:rPr>
        <w:t>-</w:t>
      </w:r>
      <w:r w:rsidR="00DA7CAA" w:rsidRPr="00092151">
        <w:rPr>
          <w:rStyle w:val="affc"/>
        </w:rPr>
        <w:t>4</w:t>
      </w:r>
      <w:r w:rsidR="0083361B" w:rsidRPr="00092151">
        <w:rPr>
          <w:rStyle w:val="affc"/>
        </w:rPr>
        <w:t xml:space="preserve">00 нг/мл. </w:t>
      </w:r>
      <w:r w:rsidR="00EF0FAE" w:rsidRPr="00092151">
        <w:rPr>
          <w:rStyle w:val="affc"/>
        </w:rPr>
        <w:t>При развитии почечной токсичности (повышение мочевины и креатинина), неконтролируемой двумя препаратами артериальной гипертен</w:t>
      </w:r>
      <w:r w:rsidR="00C653F7" w:rsidRPr="00092151">
        <w:rPr>
          <w:rStyle w:val="affc"/>
        </w:rPr>
        <w:t xml:space="preserve">зии и печеночной токсичности </w:t>
      </w:r>
      <w:r w:rsidR="00DD2420" w:rsidRPr="00092151">
        <w:rPr>
          <w:rStyle w:val="affc"/>
        </w:rPr>
        <w:t xml:space="preserve">циклоспорин** </w:t>
      </w:r>
      <w:r w:rsidR="00EF0FAE" w:rsidRPr="00092151">
        <w:rPr>
          <w:rStyle w:val="affc"/>
        </w:rPr>
        <w:t>останавливается полностью, независимо от дозы и концентрации в крови. После полного купирования токсичности</w:t>
      </w:r>
      <w:r w:rsidR="00C653F7" w:rsidRPr="00092151">
        <w:rPr>
          <w:rStyle w:val="affc"/>
        </w:rPr>
        <w:t xml:space="preserve"> </w:t>
      </w:r>
      <w:r w:rsidR="00DD2420" w:rsidRPr="00092151">
        <w:rPr>
          <w:rStyle w:val="affc"/>
        </w:rPr>
        <w:t xml:space="preserve">циклоспорина** </w:t>
      </w:r>
      <w:r w:rsidR="0083361B" w:rsidRPr="00092151">
        <w:rPr>
          <w:rStyle w:val="affc"/>
        </w:rPr>
        <w:t xml:space="preserve">возобновляется в суточной дозе, равной ½ дозы на которой развилась токсичность. </w:t>
      </w:r>
      <w:r w:rsidRPr="00092151">
        <w:rPr>
          <w:rStyle w:val="affc"/>
        </w:rPr>
        <w:t xml:space="preserve"> </w:t>
      </w:r>
      <w:r w:rsidR="0083361B" w:rsidRPr="00092151">
        <w:rPr>
          <w:rStyle w:val="affc"/>
        </w:rPr>
        <w:t>При повышении уровня</w:t>
      </w:r>
      <w:r w:rsidR="00056391" w:rsidRPr="00092151">
        <w:rPr>
          <w:rStyle w:val="affc"/>
        </w:rPr>
        <w:t xml:space="preserve"> </w:t>
      </w:r>
      <w:r w:rsidR="00DD2420" w:rsidRPr="00092151">
        <w:rPr>
          <w:rStyle w:val="affc"/>
        </w:rPr>
        <w:t xml:space="preserve">циклоспорина** </w:t>
      </w:r>
      <w:r w:rsidR="00E81F86" w:rsidRPr="00092151">
        <w:rPr>
          <w:rStyle w:val="affc"/>
        </w:rPr>
        <w:t xml:space="preserve">в плазме </w:t>
      </w:r>
      <w:r w:rsidR="0083361B" w:rsidRPr="00092151">
        <w:rPr>
          <w:rStyle w:val="affc"/>
        </w:rPr>
        <w:t xml:space="preserve">выше </w:t>
      </w:r>
      <w:r w:rsidR="00DA7CAA" w:rsidRPr="00092151">
        <w:rPr>
          <w:rStyle w:val="affc"/>
        </w:rPr>
        <w:t xml:space="preserve">400 </w:t>
      </w:r>
      <w:r w:rsidR="0083361B" w:rsidRPr="00092151">
        <w:rPr>
          <w:rStyle w:val="affc"/>
        </w:rPr>
        <w:t xml:space="preserve">нг/мл проводится </w:t>
      </w:r>
      <w:r w:rsidRPr="00092151">
        <w:rPr>
          <w:rStyle w:val="affc"/>
        </w:rPr>
        <w:t xml:space="preserve">снижение суточной дозы </w:t>
      </w:r>
      <w:r w:rsidR="0083361B" w:rsidRPr="00092151">
        <w:rPr>
          <w:rStyle w:val="affc"/>
        </w:rPr>
        <w:t xml:space="preserve">для вхождения в терапевтических коридор. </w:t>
      </w:r>
      <w:r w:rsidRPr="00092151">
        <w:rPr>
          <w:rStyle w:val="affc"/>
        </w:rPr>
        <w:t xml:space="preserve">Средняя суточная доза </w:t>
      </w:r>
      <w:r w:rsidR="00DD2420" w:rsidRPr="00092151">
        <w:rPr>
          <w:rStyle w:val="affc"/>
        </w:rPr>
        <w:t xml:space="preserve">циклоспорина** </w:t>
      </w:r>
      <w:r w:rsidRPr="00092151">
        <w:rPr>
          <w:rStyle w:val="affc"/>
        </w:rPr>
        <w:t xml:space="preserve">на протяжении курса лечения </w:t>
      </w:r>
      <w:r w:rsidR="0083361B" w:rsidRPr="00092151">
        <w:rPr>
          <w:rStyle w:val="affc"/>
        </w:rPr>
        <w:t>определяется переносимостью и уровнем достигнутой концентрации. Не</w:t>
      </w:r>
      <w:r w:rsidR="00C653F7" w:rsidRPr="00092151">
        <w:rPr>
          <w:rStyle w:val="affc"/>
        </w:rPr>
        <w:t xml:space="preserve"> рекомендуется повышать дозу </w:t>
      </w:r>
      <w:r w:rsidR="0083361B" w:rsidRPr="00092151">
        <w:rPr>
          <w:rStyle w:val="affc"/>
        </w:rPr>
        <w:t xml:space="preserve">до терапевтической при плохой переносимости. </w:t>
      </w:r>
      <w:r w:rsidR="006D0BCB" w:rsidRPr="00092151">
        <w:rPr>
          <w:rStyle w:val="affc"/>
        </w:rPr>
        <w:t xml:space="preserve">Терапия </w:t>
      </w:r>
      <w:ins w:id="32" w:author="Влада К. Федяева" w:date="2022-07-04T17:14:00Z">
        <w:r w:rsidR="009368D8">
          <w:rPr>
            <w:rStyle w:val="affc"/>
            <w:lang w:val="en-US"/>
          </w:rPr>
          <w:t>#</w:t>
        </w:r>
      </w:ins>
      <w:r w:rsidR="006D0BCB" w:rsidRPr="00092151">
        <w:rPr>
          <w:rStyle w:val="affc"/>
        </w:rPr>
        <w:t>циклоспорином</w:t>
      </w:r>
      <w:r w:rsidR="008E2004" w:rsidRPr="00092151">
        <w:rPr>
          <w:rStyle w:val="affc"/>
        </w:rPr>
        <w:t>**</w:t>
      </w:r>
      <w:r w:rsidR="006D0BCB" w:rsidRPr="00092151">
        <w:rPr>
          <w:rStyle w:val="affc"/>
        </w:rPr>
        <w:t xml:space="preserve"> продолжается </w:t>
      </w:r>
      <w:r w:rsidR="00DA7CAA" w:rsidRPr="00092151">
        <w:rPr>
          <w:rStyle w:val="affc"/>
        </w:rPr>
        <w:t>2</w:t>
      </w:r>
      <w:r w:rsidR="006D0BCB" w:rsidRPr="00092151">
        <w:rPr>
          <w:rStyle w:val="affc"/>
        </w:rPr>
        <w:t xml:space="preserve"> год</w:t>
      </w:r>
      <w:r w:rsidR="00DA7CAA" w:rsidRPr="00092151">
        <w:rPr>
          <w:rStyle w:val="affc"/>
        </w:rPr>
        <w:t>а с медленной отменой</w:t>
      </w:r>
      <w:r w:rsidR="00DD2420" w:rsidRPr="00092151">
        <w:rPr>
          <w:rStyle w:val="affc"/>
        </w:rPr>
        <w:t>.</w:t>
      </w:r>
      <w:r w:rsidR="00DA7CAA" w:rsidRPr="00092151">
        <w:rPr>
          <w:rStyle w:val="affc"/>
        </w:rPr>
        <w:t xml:space="preserve"> </w:t>
      </w:r>
    </w:p>
    <w:p w14:paraId="1F4D940A" w14:textId="3ECD6F36" w:rsidR="00D23199" w:rsidRPr="00092151" w:rsidRDefault="00031607" w:rsidP="003350DC">
      <w:pPr>
        <w:pStyle w:val="afd"/>
        <w:numPr>
          <w:ilvl w:val="0"/>
          <w:numId w:val="7"/>
        </w:numPr>
        <w:spacing w:beforeAutospacing="0" w:afterAutospacing="0" w:line="360" w:lineRule="auto"/>
        <w:contextualSpacing/>
        <w:rPr>
          <w:u w:val="single"/>
        </w:rPr>
      </w:pPr>
      <w:r w:rsidRPr="00092151">
        <w:rPr>
          <w:b/>
        </w:rPr>
        <w:t>Рекомендуется</w:t>
      </w:r>
      <w:r w:rsidRPr="00092151">
        <w:t xml:space="preserve"> применение хелаторной терапии деферазироксом</w:t>
      </w:r>
      <w:r w:rsidR="00595B9C" w:rsidRPr="00092151">
        <w:t>**</w:t>
      </w:r>
      <w:r w:rsidR="0027323B" w:rsidRPr="00092151">
        <w:t xml:space="preserve"> </w:t>
      </w:r>
      <w:r w:rsidR="00407B27" w:rsidRPr="00092151">
        <w:t>у пациентов с</w:t>
      </w:r>
      <w:r w:rsidRPr="00092151">
        <w:t xml:space="preserve"> АА </w:t>
      </w:r>
      <w:r w:rsidR="00313E31" w:rsidRPr="00092151">
        <w:t xml:space="preserve">и наличием </w:t>
      </w:r>
      <w:r w:rsidR="00D3365F">
        <w:t xml:space="preserve">хронической посттрансфузионной </w:t>
      </w:r>
      <w:r w:rsidR="00313E31" w:rsidRPr="00092151">
        <w:t xml:space="preserve">перегрузки железом </w:t>
      </w:r>
      <w:r w:rsidRPr="00092151">
        <w:t>в начальной дозе 10 мг/кг/сут</w:t>
      </w:r>
      <w:r w:rsidR="005F38BA" w:rsidRPr="00092151">
        <w:t>ки</w:t>
      </w:r>
      <w:r w:rsidR="00C653F7" w:rsidRPr="00092151">
        <w:t xml:space="preserve"> внутрь</w:t>
      </w:r>
      <w:r w:rsidRPr="00092151">
        <w:t>, с дальнейшим постепенным увеличением дозы при не</w:t>
      </w:r>
      <w:r w:rsidR="005F38BA" w:rsidRPr="00092151">
        <w:t>эффективности</w:t>
      </w:r>
      <w:r w:rsidRPr="00092151">
        <w:t xml:space="preserve"> </w:t>
      </w:r>
      <w:r w:rsidR="005F38BA" w:rsidRPr="00092151">
        <w:t xml:space="preserve">до </w:t>
      </w:r>
      <w:r w:rsidR="00495AF2">
        <w:t>28</w:t>
      </w:r>
      <w:r w:rsidR="005F38BA" w:rsidRPr="00092151">
        <w:t xml:space="preserve"> мг/кг/сутки </w:t>
      </w:r>
      <w:r w:rsidRPr="00092151">
        <w:t>и отсутствии признаков токсичности</w:t>
      </w:r>
      <w:r w:rsidR="002E3046" w:rsidRPr="00092151">
        <w:t xml:space="preserve"> для </w:t>
      </w:r>
      <w:r w:rsidR="00056391" w:rsidRPr="00092151">
        <w:t>купирования перегрузки железом</w:t>
      </w:r>
      <w:r w:rsidR="00313E31" w:rsidRPr="00092151">
        <w:t xml:space="preserve"> </w:t>
      </w:r>
      <w:r w:rsidR="009E7B42" w:rsidRPr="00092151">
        <w:fldChar w:fldCharType="begin" w:fldLock="1"/>
      </w:r>
      <w:r w:rsidR="00023CA1">
        <w:instrText>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b6ecf31-51d7-40e2-b374-f9943507b519"]}],"mendeley":{"formattedCitation":"[42]","plainTextFormattedCitation":"[42]","previouslyFormattedCitation":"[42]"},"properties":{"noteIndex":0},"schema":"https://github.com/citation-style-language/schema/raw/master/csl-citation.json"}</w:instrText>
      </w:r>
      <w:r w:rsidR="009E7B42" w:rsidRPr="00092151">
        <w:fldChar w:fldCharType="separate"/>
      </w:r>
      <w:r w:rsidR="00AC5169" w:rsidRPr="00AC5169">
        <w:rPr>
          <w:noProof/>
        </w:rPr>
        <w:t>[42]</w:t>
      </w:r>
      <w:r w:rsidR="009E7B42" w:rsidRPr="00092151">
        <w:fldChar w:fldCharType="end"/>
      </w:r>
      <w:r w:rsidRPr="00092151">
        <w:t>.</w:t>
      </w:r>
      <w:r w:rsidR="0083361B" w:rsidRPr="00092151">
        <w:t xml:space="preserve"> </w:t>
      </w:r>
    </w:p>
    <w:p w14:paraId="7E34F801" w14:textId="77777777" w:rsidR="00EF6F94" w:rsidRPr="00092151" w:rsidRDefault="00031607" w:rsidP="003350DC">
      <w:pPr>
        <w:pStyle w:val="afd"/>
        <w:spacing w:beforeAutospacing="0" w:afterAutospacing="0" w:line="360" w:lineRule="auto"/>
        <w:ind w:firstLine="709"/>
        <w:contextualSpacing/>
        <w:rPr>
          <w:rStyle w:val="affb"/>
        </w:rPr>
      </w:pPr>
      <w:r w:rsidRPr="00092151">
        <w:rPr>
          <w:rStyle w:val="affb"/>
        </w:rPr>
        <w:t>Урове</w:t>
      </w:r>
      <w:r w:rsidR="00D97F2C" w:rsidRPr="00092151">
        <w:rPr>
          <w:rStyle w:val="affb"/>
        </w:rPr>
        <w:t xml:space="preserve">нь убедительности рекомендаций </w:t>
      </w:r>
      <w:r w:rsidR="004A5061" w:rsidRPr="00092151">
        <w:rPr>
          <w:rStyle w:val="affb"/>
        </w:rPr>
        <w:t xml:space="preserve">С </w:t>
      </w:r>
      <w:r w:rsidRPr="00092151">
        <w:rPr>
          <w:rStyle w:val="affb"/>
        </w:rPr>
        <w:t>(уровень</w:t>
      </w:r>
      <w:r w:rsidR="00D97F2C" w:rsidRPr="00092151">
        <w:rPr>
          <w:rStyle w:val="affb"/>
        </w:rPr>
        <w:t xml:space="preserve"> достоверности доказательств – </w:t>
      </w:r>
      <w:r w:rsidR="004A5061" w:rsidRPr="00092151">
        <w:rPr>
          <w:rStyle w:val="affb"/>
        </w:rPr>
        <w:t>4</w:t>
      </w:r>
      <w:r w:rsidR="00EE3940" w:rsidRPr="00092151">
        <w:rPr>
          <w:rStyle w:val="affb"/>
        </w:rPr>
        <w:t>)</w:t>
      </w:r>
    </w:p>
    <w:p w14:paraId="511B3D4B" w14:textId="77777777" w:rsidR="00D23199" w:rsidRPr="00F37B05" w:rsidRDefault="00031607" w:rsidP="003350DC">
      <w:pPr>
        <w:pStyle w:val="afd"/>
        <w:spacing w:beforeAutospacing="0" w:afterAutospacing="0" w:line="360" w:lineRule="auto"/>
        <w:ind w:firstLine="709"/>
        <w:contextualSpacing/>
      </w:pPr>
      <w:r w:rsidRPr="00092151">
        <w:rPr>
          <w:rStyle w:val="affb"/>
        </w:rPr>
        <w:t>Комментарии</w:t>
      </w:r>
      <w:r w:rsidRPr="00092151">
        <w:t xml:space="preserve">: </w:t>
      </w:r>
      <w:r w:rsidR="00FF0EAA" w:rsidRPr="00092151">
        <w:rPr>
          <w:i/>
        </w:rPr>
        <w:t xml:space="preserve">перегрузка </w:t>
      </w:r>
      <w:r w:rsidR="00EF6F94" w:rsidRPr="00092151">
        <w:rPr>
          <w:i/>
        </w:rPr>
        <w:t>железом в результате множественных гемотрансфузий служит показанием к проведению хелаторной терапии. При повышении ферритина сыворотки &gt;1000 н</w:t>
      </w:r>
      <w:r w:rsidR="008C14FB" w:rsidRPr="00092151">
        <w:rPr>
          <w:i/>
        </w:rPr>
        <w:t xml:space="preserve">г/мл в программу лечения пациентов с </w:t>
      </w:r>
      <w:r w:rsidR="00EF6F94" w:rsidRPr="00092151">
        <w:rPr>
          <w:i/>
        </w:rPr>
        <w:lastRenderedPageBreak/>
        <w:t xml:space="preserve">рефрактерной </w:t>
      </w:r>
      <w:r w:rsidR="007E2D4A" w:rsidRPr="00092151">
        <w:rPr>
          <w:i/>
        </w:rPr>
        <w:t>АА</w:t>
      </w:r>
      <w:r w:rsidR="00EF6F94" w:rsidRPr="00092151">
        <w:rPr>
          <w:i/>
        </w:rPr>
        <w:t xml:space="preserve"> рекомендуется включить деферазирокс**. Деферазирокс** назна</w:t>
      </w:r>
      <w:r w:rsidR="00AB56EB" w:rsidRPr="00092151">
        <w:rPr>
          <w:i/>
        </w:rPr>
        <w:t>ч</w:t>
      </w:r>
      <w:r w:rsidR="00EF6F94" w:rsidRPr="00092151">
        <w:rPr>
          <w:i/>
        </w:rPr>
        <w:t>ают внутрь в таблетках в средней суточной дозе 20 мг/кг; в зависимости от уровня ферритина сыворотки, переносимости терапии препаратом и сопутствующей патологии, возможно уменьшение или увеличение дозы на 5—10 мг/кг/сут.</w:t>
      </w:r>
      <w:r w:rsidRPr="00092151">
        <w:rPr>
          <w:rStyle w:val="affc"/>
        </w:rPr>
        <w:t xml:space="preserve"> При сочетан</w:t>
      </w:r>
      <w:r w:rsidR="00213C63" w:rsidRPr="00092151">
        <w:rPr>
          <w:rStyle w:val="affc"/>
        </w:rPr>
        <w:t xml:space="preserve">ном применении с </w:t>
      </w:r>
      <w:r w:rsidR="00DD2420" w:rsidRPr="00092151">
        <w:rPr>
          <w:rStyle w:val="affc"/>
        </w:rPr>
        <w:t xml:space="preserve">циклоспорином** </w:t>
      </w:r>
      <w:r w:rsidRPr="00092151">
        <w:rPr>
          <w:rStyle w:val="affc"/>
        </w:rPr>
        <w:t xml:space="preserve">необходим более тщательный </w:t>
      </w:r>
      <w:r w:rsidRPr="004757E4">
        <w:rPr>
          <w:rStyle w:val="affc"/>
        </w:rPr>
        <w:t>мониторинг состояния функции почек.</w:t>
      </w:r>
    </w:p>
    <w:p w14:paraId="1D0B34B3" w14:textId="5998B443" w:rsidR="00D23199" w:rsidRPr="00F37B05" w:rsidRDefault="00031607" w:rsidP="003350DC">
      <w:pPr>
        <w:pStyle w:val="afd"/>
        <w:numPr>
          <w:ilvl w:val="0"/>
          <w:numId w:val="11"/>
        </w:numPr>
        <w:spacing w:beforeAutospacing="0" w:afterAutospacing="0" w:line="360" w:lineRule="auto"/>
        <w:contextualSpacing/>
      </w:pPr>
      <w:r w:rsidRPr="00F37B05">
        <w:rPr>
          <w:b/>
        </w:rPr>
        <w:t>Рекомендуется</w:t>
      </w:r>
      <w:r w:rsidRPr="00F37B05">
        <w:t xml:space="preserve"> </w:t>
      </w:r>
      <w:r w:rsidR="00213C63" w:rsidRPr="00F37B05">
        <w:t xml:space="preserve">пациентам </w:t>
      </w:r>
      <w:r w:rsidR="00E92F56" w:rsidRPr="00F37B05">
        <w:rPr>
          <w:lang w:val="en-US"/>
        </w:rPr>
        <w:t>c</w:t>
      </w:r>
      <w:r w:rsidR="00E92F56" w:rsidRPr="00F37B05">
        <w:t xml:space="preserve"> рефрактерной АА </w:t>
      </w:r>
      <w:r w:rsidRPr="00F37B05">
        <w:t>проведение терапии элтромбопагом</w:t>
      </w:r>
      <w:r w:rsidR="00213C63" w:rsidRPr="00F37B05">
        <w:t>**</w:t>
      </w:r>
      <w:r w:rsidR="0027323B" w:rsidRPr="00F37B05">
        <w:t xml:space="preserve"> в дозе </w:t>
      </w:r>
      <w:r w:rsidR="00E572DC" w:rsidRPr="00F37B05">
        <w:t xml:space="preserve">до </w:t>
      </w:r>
      <w:r w:rsidR="0027323B" w:rsidRPr="00F37B05">
        <w:t xml:space="preserve">150 мг/сут в течение 6 месяцев </w:t>
      </w:r>
      <w:r w:rsidRPr="00F37B05">
        <w:t xml:space="preserve">и более при достижении </w:t>
      </w:r>
      <w:r w:rsidR="002B633F" w:rsidRPr="00F37B05">
        <w:t xml:space="preserve"> гематологического </w:t>
      </w:r>
      <w:r w:rsidRPr="00F37B05">
        <w:t>эффекта</w:t>
      </w:r>
      <w:r w:rsidR="00956629" w:rsidRPr="00F37B05">
        <w:t xml:space="preserve"> </w:t>
      </w:r>
      <w:r w:rsidR="00956629" w:rsidRPr="00F37B05">
        <w:fldChar w:fldCharType="begin" w:fldLock="1"/>
      </w:r>
      <w:r w:rsidR="00284FC0">
        <w:instrText>ADDIN CSL_CITATION {"citationItems":[{"id":"ITEM-1","itemData":{"DOI":"10.1007/s40261-018-0725-2","ISSN":"1179-1918","PMID":"30406906","abstract":"BACKGROUND AND OBJECTIVES Eltrombopag seems to be effective in treating patients with aplastic anemia in several clinical trials. This paper aims to perform the first meta-analysis analyzing the efficacy and safety of eltrombopag for aplastic anemia. METHODS Literatures were retrieved from PubMed, EMBASE, OVID, Web of Science, Cochrane, Wanfang, http://clinicaltrials.gov and World Health Organization International Clinical Trials Registry Platform search portal from establishment to July 2018. Using Stata statistical software version 12.0, subgroup analyses and sensitivity analyses were conducted. RESULTS The overall hematologic response rate is 88% (95% CI 83-94%) for patients treated with eltrombopag plus immunosuppressive therapy, and 47% (95% CI 38-56%) for patients with refractory aplastic anemia using eltrombopag alone. Karyotype abnormality rates include an overall rate of 10% (95% CI 7-14%), a subtotal rate of 8% (95% CI 3-13%) for patients who are treated with eltrombopag plus immunosuppressive therapy without using antithymocyte globulin before, and a subtotal rate of 17% (95% CI 10-24%) for patients with refractory aplastic anemia treated with eltrombopag alone. CONCLUSIONS With different treatments and in different conditions eltrombopag showed a distinctive effect for aplastic anemia. However, clone evolution and adverse events were associated with treatment.","author":[{"dropping-particle":"","family":"Hong","given":"Yaqun","non-dropping-particle":"","parse-names":false,"suffix":""},{"dropping-particle":"","family":"Li","given":"Xiaofan","non-dropping-particle":"","parse-names":false,"suffix":""},{"dropping-particle":"","family":"Wan","given":"Bo","non-dropping-particle":"","parse-names":false,"suffix":""},{"dropping-particle":"","family":"Li","given":"Nainong","non-dropping-particle":"","parse-names":false,"suffix":""},{"dropping-particle":"","family":"Chen","given":"Yuanzhong","non-dropping-particle":"","parse-names":false,"suffix":""}],"container-title":"Clinical drug investigation","id":"ITEM-1","issue":"2","issued":{"date-parts":[["2019","2"]]},"page":"141-156","title":"Efficacy and Safety of Eltrombopag for Aplastic Anemia: A Systematic Review and Meta-analysis.","type":"article-journal","volume":"39"},"uris":["http://www.mendeley.com/documents/?uuid=bb6aa75f-b218-33e3-acd5-131ebca1b453","http://www.mendeley.com/documents/?uuid=ea699a45-cae9-465a-8940-750bcd8ccf6b"]}],"mendeley":{"formattedCitation":"[58]","plainTextFormattedCitation":"[58]","previouslyFormattedCitation":"[58]"},"properties":{"noteIndex":0},"schema":"https://github.com/citation-style-language/schema/raw/master/csl-citation.json"}</w:instrText>
      </w:r>
      <w:r w:rsidR="00956629" w:rsidRPr="00F37B05">
        <w:fldChar w:fldCharType="separate"/>
      </w:r>
      <w:r w:rsidR="00F828CF" w:rsidRPr="00F828CF">
        <w:rPr>
          <w:noProof/>
        </w:rPr>
        <w:t>[58]</w:t>
      </w:r>
      <w:r w:rsidR="00956629" w:rsidRPr="00F37B05">
        <w:fldChar w:fldCharType="end"/>
      </w:r>
      <w:r w:rsidRPr="004757E4">
        <w:t>.</w:t>
      </w:r>
    </w:p>
    <w:p w14:paraId="51F17152" w14:textId="77777777" w:rsidR="00D23199" w:rsidRPr="00735F29" w:rsidRDefault="00031607" w:rsidP="003350DC">
      <w:pPr>
        <w:pStyle w:val="afd"/>
        <w:spacing w:beforeAutospacing="0" w:afterAutospacing="0" w:line="360" w:lineRule="auto"/>
        <w:ind w:firstLine="709"/>
        <w:contextualSpacing/>
      </w:pPr>
      <w:r w:rsidRPr="00F81993">
        <w:rPr>
          <w:rStyle w:val="affb"/>
        </w:rPr>
        <w:t>Уровень убедительн</w:t>
      </w:r>
      <w:r w:rsidR="00D97F2C" w:rsidRPr="00F81993">
        <w:rPr>
          <w:rStyle w:val="affb"/>
        </w:rPr>
        <w:t xml:space="preserve">ости рекомендаций </w:t>
      </w:r>
      <w:r w:rsidR="004A5061" w:rsidRPr="00F81993">
        <w:rPr>
          <w:rStyle w:val="affb"/>
        </w:rPr>
        <w:t xml:space="preserve">В </w:t>
      </w:r>
      <w:r w:rsidRPr="00F81993">
        <w:rPr>
          <w:rStyle w:val="affb"/>
        </w:rPr>
        <w:t>(уровень</w:t>
      </w:r>
      <w:r w:rsidR="00D97F2C" w:rsidRPr="00F81993">
        <w:rPr>
          <w:rStyle w:val="affb"/>
        </w:rPr>
        <w:t xml:space="preserve"> достоверности</w:t>
      </w:r>
      <w:r w:rsidR="00D97F2C" w:rsidRPr="00735F29">
        <w:rPr>
          <w:rStyle w:val="affb"/>
        </w:rPr>
        <w:t xml:space="preserve"> доказательств – </w:t>
      </w:r>
      <w:r w:rsidR="004A5061" w:rsidRPr="00735F29">
        <w:rPr>
          <w:rStyle w:val="affb"/>
        </w:rPr>
        <w:t>2</w:t>
      </w:r>
      <w:r w:rsidR="00056391" w:rsidRPr="00735F29">
        <w:rPr>
          <w:rStyle w:val="affb"/>
        </w:rPr>
        <w:t>)</w:t>
      </w:r>
    </w:p>
    <w:p w14:paraId="36953CC4" w14:textId="02FFAB4B" w:rsidR="00D23199" w:rsidRPr="001644DB" w:rsidRDefault="00031607" w:rsidP="003350DC">
      <w:pPr>
        <w:pStyle w:val="afd"/>
        <w:spacing w:beforeAutospacing="0" w:afterAutospacing="0" w:line="360" w:lineRule="auto"/>
        <w:ind w:firstLine="709"/>
        <w:contextualSpacing/>
      </w:pPr>
      <w:r w:rsidRPr="00735F29">
        <w:rPr>
          <w:rStyle w:val="affb"/>
        </w:rPr>
        <w:t>Комментарии</w:t>
      </w:r>
      <w:r w:rsidRPr="00735F29">
        <w:t xml:space="preserve">: </w:t>
      </w:r>
      <w:r w:rsidRPr="00735F29">
        <w:rPr>
          <w:rStyle w:val="affc"/>
        </w:rPr>
        <w:t>проведение терапии элтромбопагом</w:t>
      </w:r>
      <w:r w:rsidR="00213C63" w:rsidRPr="00735F29">
        <w:rPr>
          <w:rStyle w:val="affc"/>
        </w:rPr>
        <w:t>**</w:t>
      </w:r>
      <w:r w:rsidRPr="00735F29">
        <w:rPr>
          <w:rStyle w:val="affc"/>
        </w:rPr>
        <w:t xml:space="preserve"> возможно при отсутствии эффекта от проведенных 2</w:t>
      </w:r>
      <w:r w:rsidR="000C1F66" w:rsidRPr="00735F29">
        <w:rPr>
          <w:rStyle w:val="affc"/>
        </w:rPr>
        <w:t>-</w:t>
      </w:r>
      <w:r w:rsidRPr="00735F29">
        <w:rPr>
          <w:rStyle w:val="affc"/>
        </w:rPr>
        <w:t xml:space="preserve">х курсов </w:t>
      </w:r>
      <w:r w:rsidR="00AB56EB" w:rsidRPr="00735F29">
        <w:rPr>
          <w:rStyle w:val="affc"/>
        </w:rPr>
        <w:t xml:space="preserve">лошадиным </w:t>
      </w:r>
      <w:r w:rsidRPr="00735F29">
        <w:rPr>
          <w:rStyle w:val="affc"/>
        </w:rPr>
        <w:t>АТ</w:t>
      </w:r>
      <w:r w:rsidR="0027323B" w:rsidRPr="00735F29">
        <w:rPr>
          <w:rStyle w:val="affc"/>
        </w:rPr>
        <w:t>Г</w:t>
      </w:r>
      <w:r w:rsidR="00AD12DA" w:rsidRPr="00735F29">
        <w:rPr>
          <w:rStyle w:val="affc"/>
        </w:rPr>
        <w:t>**</w:t>
      </w:r>
      <w:r w:rsidR="0027323B" w:rsidRPr="00735F29">
        <w:rPr>
          <w:rStyle w:val="affc"/>
        </w:rPr>
        <w:t xml:space="preserve"> в сочетании с </w:t>
      </w:r>
      <w:r w:rsidR="00735F29" w:rsidRPr="00F81993">
        <w:rPr>
          <w:rStyle w:val="affc"/>
        </w:rPr>
        <w:t>#</w:t>
      </w:r>
      <w:r w:rsidR="00DD2420" w:rsidRPr="00735F29">
        <w:rPr>
          <w:rStyle w:val="affc"/>
        </w:rPr>
        <w:t xml:space="preserve">циклоспорином** </w:t>
      </w:r>
      <w:r w:rsidRPr="00735F29">
        <w:rPr>
          <w:rStyle w:val="affc"/>
        </w:rPr>
        <w:t>и отсутствии возможности проведения алло-ТКМ. Также терапия элтромбопагом</w:t>
      </w:r>
      <w:r w:rsidR="004104D1" w:rsidRPr="00735F29">
        <w:rPr>
          <w:rStyle w:val="affc"/>
        </w:rPr>
        <w:t>**</w:t>
      </w:r>
      <w:r w:rsidRPr="00735F29">
        <w:rPr>
          <w:rStyle w:val="affc"/>
        </w:rPr>
        <w:t xml:space="preserve"> возможна как при сохранении одноростковой цитопении (тромбоцитопении)</w:t>
      </w:r>
      <w:r w:rsidR="009E2966" w:rsidRPr="00735F29">
        <w:rPr>
          <w:rStyle w:val="affc"/>
        </w:rPr>
        <w:t>,</w:t>
      </w:r>
      <w:r w:rsidRPr="00735F29">
        <w:rPr>
          <w:rStyle w:val="affc"/>
        </w:rPr>
        <w:t xml:space="preserve"> так и панцитопении для улучшения полученных результатов лечения.</w:t>
      </w:r>
      <w:r w:rsidRPr="001644DB">
        <w:rPr>
          <w:rStyle w:val="affc"/>
        </w:rPr>
        <w:t xml:space="preserve"> </w:t>
      </w:r>
    </w:p>
    <w:p w14:paraId="16490D36" w14:textId="517AE269" w:rsidR="00D23199" w:rsidRPr="00092151" w:rsidRDefault="00031607" w:rsidP="003350DC">
      <w:pPr>
        <w:pStyle w:val="afd"/>
        <w:numPr>
          <w:ilvl w:val="0"/>
          <w:numId w:val="11"/>
        </w:numPr>
        <w:spacing w:beforeAutospacing="0" w:afterAutospacing="0" w:line="360" w:lineRule="auto"/>
        <w:contextualSpacing/>
      </w:pPr>
      <w:r w:rsidRPr="00092151">
        <w:rPr>
          <w:b/>
        </w:rPr>
        <w:t>Рекомендуется</w:t>
      </w:r>
      <w:r w:rsidR="00AD12DA" w:rsidRPr="00092151">
        <w:t xml:space="preserve"> </w:t>
      </w:r>
      <w:r w:rsidR="002E2111" w:rsidRPr="00092151">
        <w:t xml:space="preserve">рефрактерным </w:t>
      </w:r>
      <w:r w:rsidR="00AD12DA" w:rsidRPr="00092151">
        <w:t>пациентам</w:t>
      </w:r>
      <w:r w:rsidRPr="00092151">
        <w:t xml:space="preserve"> проведение повторного курса </w:t>
      </w:r>
      <w:r w:rsidR="0027323B" w:rsidRPr="00092151">
        <w:t>терапии лошади</w:t>
      </w:r>
      <w:r w:rsidR="00EE3940" w:rsidRPr="00092151">
        <w:t>ным АТГ**</w:t>
      </w:r>
      <w:r w:rsidRPr="00092151">
        <w:t xml:space="preserve"> через 3-6 месяцев при отсутствии эффективности после 1</w:t>
      </w:r>
      <w:r w:rsidR="007761DF" w:rsidRPr="00092151">
        <w:t>-</w:t>
      </w:r>
      <w:r w:rsidRPr="00092151">
        <w:t xml:space="preserve">го курса. В некоторых случаях может быть обсужден вопрос о возможности проведения </w:t>
      </w:r>
      <w:r w:rsidR="00F06196" w:rsidRPr="00092151">
        <w:rPr>
          <w:lang w:val="en-US"/>
        </w:rPr>
        <w:t>c</w:t>
      </w:r>
      <w:r w:rsidRPr="00092151">
        <w:t xml:space="preserve">очетанной терапии </w:t>
      </w:r>
      <w:r w:rsidR="003D5E87" w:rsidRPr="00092151">
        <w:t xml:space="preserve">с </w:t>
      </w:r>
      <w:r w:rsidRPr="00092151">
        <w:t>элтромбопагом</w:t>
      </w:r>
      <w:r w:rsidR="00AD12DA" w:rsidRPr="00092151">
        <w:t>**</w:t>
      </w:r>
      <w:r w:rsidR="002E2111" w:rsidRPr="00092151">
        <w:t xml:space="preserve"> </w:t>
      </w:r>
      <w:r w:rsidR="0083361B" w:rsidRPr="00092151">
        <w:t>в первой линии</w:t>
      </w:r>
      <w:r w:rsidR="00056391" w:rsidRPr="00092151">
        <w:t xml:space="preserve"> </w:t>
      </w:r>
      <w:r w:rsidR="00F06196" w:rsidRPr="00092151">
        <w:fldChar w:fldCharType="begin" w:fldLock="1"/>
      </w:r>
      <w:r w:rsidR="00284FC0">
        <w:instrText>ADDIN CSL_CITATION {"citationItems":[{"id":"ITEM-1","itemData":{"DOI":"10.1056/NEJMoa1200931","ISSN":"1533-4406","PMID":"22762314","abstract":"BACKGROUND: Severe aplastic anemia, which is characterized by immune-mediated bone marrow hypoplasia and pancytopenia, can be treated effectively with immunosuppressive therapy or allogeneic transplantation. One third of patients have disease that is refractory to immunosuppression, with persistent, severe cytopenia and a profound deficit in hematopoietic stem cells and progenitor cells. Thrombopoietin may increase the number of hematopoietic stem cells and progenitor cells.\n\nMETHODS: We conducted a phase 2 study involving patients with aplastic anemia that was refractory to immunosuppression to determine whether the oral thrombopoietin mimetic eltrombopag (Promacta) can improve blood counts. Twenty-five patients received eltrombopag at a dose of 50 mg, which could be increased, as needed, to a maximum dose of 150 mg daily, for a total of 12 weeks. Primary end points were clinically significant changes in blood counts or transfusion independence. Patients with a response continued to receive eltrombopag.\n\nRESULTS: Eleven of 25 patients (44%) had a hematologic response in at least one lineage at 12 weeks, with minimal toxic effects. Nine patients no longer needed platelet transfusions (median increase in platelet count, 44,000 per cubic millimeter). Six patients had improved hemoglobin levels (median increase, 4.4 g per deciliter); 3 of them were previously dependent on red-cell transfusions and no longer needed transfusions. Nine patients had increased neutrophil counts (median increase, 1350 per cubic millimeter). Serial bone marrow biopsies showed normalization of trilineage hematopoiesis in patients who had a response, without increased fibrosis. Monitoring of immune function revealed no consistent changes.\n\nCONCLUSIONS: Treatment with eltrombopag was associated with multilineage clinical responses in some patients with refractory severe aplastic anemia. (Funded by the National Heart, Lung, and Blood Institute; ClinicalTrials.gov number, NCT00922883.).","author":[{"dropping-particle":"","family":"Olnes","given":"Matthew J","non-dropping-particle":"","parse-names":false,"suffix":""},{"dropping-particle":"","family":"Scheinberg","given":"Phillip","non-dropping-particle":"","parse-names":false,"suffix":""},{"dropping-particle":"","family":"Calvo","given":"Katherine R","non-dropping-particle":"","parse-names":false,"suffix":""},{"dropping-particle":"","family":"Desmond","given":"Ronan","non-dropping-particle":"","parse-names":false,"suffix":""},{"dropping-particle":"","family":"Tang","given":"Yong","non-dropping-particle":"","parse-names":false,"suffix":""},{"dropping-particle":"","family":"Dumitriu","given":"Bogdan","non-dropping-particle":"","parse-names":false,"suffix":""},{"dropping-particle":"","family":"Parikh","given":"Ankur R","non-dropping-particle":"","parse-names":false,"suffix":""},{"dropping-particle":"","family":"Soto","given":"Susan","non-dropping-particle":"","parse-names":false,"suffix":""},{"dropping-particle":"","family":"Biancotto","given":"Angelique","non-dropping-particle":"","parse-names":false,"suffix":""},{"dropping-particle":"","family":"Feng","given":"Xingmin","non-dropping-particle":"","parse-names":false,"suffix":""},{"dropping-particle":"","family":"Lozier","given":"Jay","non-dropping-particle":"","parse-names":false,"suffix":""},{"dropping-particle":"","family":"Wu","given":"Colin O","non-dropping-particle":"","parse-names":false,"suffix":""},{"dropping-particle":"","family":"Young","given":"Neal S","non-dropping-particle":"","parse-names":false,"suffix":""},{"dropping-particle":"","family":"Dunbar","given":"Cynthia E","non-dropping-particle":"","parse-names":false,"suffix":""}],"container-title":"The New England journal of medicine","id":"ITEM-1","issue":"1","issued":{"date-parts":[["2012","7"]]},"page":"11-9","title":"Eltrombopag and improved hematopoiesis in refractory aplastic anemia.","type":"article-journal","volume":"367"},"uris":["http://www.mendeley.com/documents/?uuid=e73211a7-c5fe-4ecc-89ba-af5dbb0618bc"]},{"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52,59]","plainTextFormattedCitation":"[52,59]","previouslyFormattedCitation":"[52,59]"},"properties":{"noteIndex":0},"schema":"https://github.com/citation-style-language/schema/raw/master/csl-citation.json"}</w:instrText>
      </w:r>
      <w:r w:rsidR="00F06196" w:rsidRPr="00092151">
        <w:fldChar w:fldCharType="separate"/>
      </w:r>
      <w:r w:rsidR="00F828CF" w:rsidRPr="00F828CF">
        <w:rPr>
          <w:noProof/>
        </w:rPr>
        <w:t>[52,59]</w:t>
      </w:r>
      <w:r w:rsidR="00F06196" w:rsidRPr="00092151">
        <w:fldChar w:fldCharType="end"/>
      </w:r>
      <w:r w:rsidR="00AD12DA" w:rsidRPr="00092151">
        <w:t>.</w:t>
      </w:r>
    </w:p>
    <w:p w14:paraId="0B8C9A93" w14:textId="7FC100B9" w:rsidR="00D23199" w:rsidRPr="00092151" w:rsidRDefault="00031607" w:rsidP="003350DC">
      <w:pPr>
        <w:pStyle w:val="afd"/>
        <w:spacing w:beforeAutospacing="0" w:afterAutospacing="0" w:line="360" w:lineRule="auto"/>
        <w:ind w:firstLine="709"/>
        <w:contextualSpacing/>
      </w:pPr>
      <w:r w:rsidRPr="00092151">
        <w:rPr>
          <w:rStyle w:val="affb"/>
        </w:rPr>
        <w:t>Урове</w:t>
      </w:r>
      <w:r w:rsidR="00D97F2C" w:rsidRPr="00092151">
        <w:rPr>
          <w:rStyle w:val="affb"/>
        </w:rPr>
        <w:t xml:space="preserve">нь убедительности рекомендаций </w:t>
      </w:r>
      <w:r w:rsidR="004312C6" w:rsidRPr="00092151">
        <w:rPr>
          <w:rStyle w:val="affb"/>
        </w:rPr>
        <w:t xml:space="preserve">С </w:t>
      </w:r>
      <w:r w:rsidRPr="00092151">
        <w:rPr>
          <w:rStyle w:val="affb"/>
        </w:rPr>
        <w:t>(уровень д</w:t>
      </w:r>
      <w:r w:rsidR="00D97F2C" w:rsidRPr="00092151">
        <w:rPr>
          <w:rStyle w:val="affb"/>
        </w:rPr>
        <w:t xml:space="preserve">остоверности доказательств – </w:t>
      </w:r>
      <w:r w:rsidR="004312C6" w:rsidRPr="00092151">
        <w:rPr>
          <w:rStyle w:val="affb"/>
        </w:rPr>
        <w:t>4</w:t>
      </w:r>
      <w:r w:rsidR="007761DF" w:rsidRPr="00092151">
        <w:rPr>
          <w:rStyle w:val="affb"/>
        </w:rPr>
        <w:t>)</w:t>
      </w:r>
    </w:p>
    <w:p w14:paraId="2C12B798" w14:textId="5CE7E8F2" w:rsidR="00D23199" w:rsidRPr="00092151" w:rsidRDefault="00031607" w:rsidP="003350DC">
      <w:pPr>
        <w:pStyle w:val="afd"/>
        <w:spacing w:beforeAutospacing="0" w:afterAutospacing="0" w:line="360" w:lineRule="auto"/>
        <w:ind w:firstLine="709"/>
        <w:contextualSpacing/>
        <w:rPr>
          <w:rStyle w:val="affc"/>
        </w:rPr>
      </w:pPr>
      <w:r w:rsidRPr="00092151">
        <w:rPr>
          <w:rStyle w:val="affb"/>
        </w:rPr>
        <w:t xml:space="preserve">Комментарии: </w:t>
      </w:r>
      <w:r w:rsidRPr="00092151">
        <w:rPr>
          <w:rStyle w:val="affc"/>
        </w:rPr>
        <w:t>в настоящее время для повторного курса терапией выбора является также лошадиный АТГ</w:t>
      </w:r>
      <w:r w:rsidR="00AD12DA" w:rsidRPr="00092151">
        <w:rPr>
          <w:rStyle w:val="affc"/>
        </w:rPr>
        <w:t>**</w:t>
      </w:r>
      <w:r w:rsidRPr="00092151">
        <w:rPr>
          <w:rStyle w:val="affc"/>
        </w:rPr>
        <w:t>.</w:t>
      </w:r>
    </w:p>
    <w:p w14:paraId="651A12EA" w14:textId="5773D4CB" w:rsidR="002E2111" w:rsidRPr="00092151" w:rsidRDefault="002E2111" w:rsidP="003350DC">
      <w:pPr>
        <w:pStyle w:val="afd"/>
        <w:numPr>
          <w:ilvl w:val="0"/>
          <w:numId w:val="7"/>
        </w:numPr>
        <w:spacing w:beforeAutospacing="0" w:afterAutospacing="0" w:line="360" w:lineRule="auto"/>
        <w:contextualSpacing/>
        <w:rPr>
          <w:bCs/>
        </w:rPr>
      </w:pPr>
      <w:r w:rsidRPr="00092151">
        <w:rPr>
          <w:bCs/>
        </w:rPr>
        <w:t>Пациентам с констатированной рефрактерностью к 1-му курсу терапии</w:t>
      </w:r>
      <w:r w:rsidR="00937D27" w:rsidRPr="00937D27">
        <w:rPr>
          <w:bCs/>
        </w:rPr>
        <w:t xml:space="preserve"> </w:t>
      </w:r>
      <w:r w:rsidRPr="00092151">
        <w:rPr>
          <w:bCs/>
        </w:rPr>
        <w:t>АТГ</w:t>
      </w:r>
      <w:r w:rsidR="007761DF" w:rsidRPr="00092151">
        <w:rPr>
          <w:bCs/>
        </w:rPr>
        <w:t>**</w:t>
      </w:r>
      <w:r w:rsidRPr="00092151">
        <w:rPr>
          <w:b/>
        </w:rPr>
        <w:t xml:space="preserve"> рекомендуется </w:t>
      </w:r>
      <w:r w:rsidRPr="00092151">
        <w:rPr>
          <w:bCs/>
        </w:rPr>
        <w:t>консультация в трансплантационном центре с целью оценки возможности проведения трансплантации аллогенных гемоп</w:t>
      </w:r>
      <w:r w:rsidR="00A03572" w:rsidRPr="00092151">
        <w:rPr>
          <w:bCs/>
        </w:rPr>
        <w:t>оэтических клеток</w:t>
      </w:r>
      <w:r w:rsidR="00E572DC" w:rsidRPr="00092151">
        <w:rPr>
          <w:bCs/>
        </w:rPr>
        <w:t xml:space="preserve"> </w:t>
      </w:r>
      <w:r w:rsidR="00CA3765" w:rsidRPr="00092151">
        <w:rPr>
          <w:bCs/>
        </w:rPr>
        <w:t xml:space="preserve">крови или </w:t>
      </w:r>
      <w:r w:rsidR="00E572DC" w:rsidRPr="00092151">
        <w:rPr>
          <w:bCs/>
        </w:rPr>
        <w:t>костного мозга</w:t>
      </w:r>
      <w:r w:rsidR="00A03572" w:rsidRPr="00092151">
        <w:rPr>
          <w:bCs/>
        </w:rPr>
        <w:t xml:space="preserve"> от неродственного или гаплоидентичного донора</w:t>
      </w:r>
      <w:r w:rsidR="00937D27" w:rsidRPr="00937D27">
        <w:rPr>
          <w:bCs/>
        </w:rPr>
        <w:t xml:space="preserve"> </w:t>
      </w:r>
      <w:r w:rsidR="00937D27">
        <w:rPr>
          <w:bCs/>
          <w:lang w:val="en-US"/>
        </w:rPr>
        <w:fldChar w:fldCharType="begin" w:fldLock="1"/>
      </w:r>
      <w:r w:rsidR="00023CA1">
        <w:rPr>
          <w:bCs/>
          <w:lang w:val="en-US"/>
        </w:rPr>
        <w:instrText>ADDIN</w:instrText>
      </w:r>
      <w:r w:rsidR="00023CA1" w:rsidRPr="00495AF2">
        <w:rPr>
          <w:bCs/>
        </w:rPr>
        <w:instrText xml:space="preserve"> </w:instrText>
      </w:r>
      <w:r w:rsidR="00023CA1">
        <w:rPr>
          <w:bCs/>
          <w:lang w:val="en-US"/>
        </w:rPr>
        <w:instrText>CSL</w:instrText>
      </w:r>
      <w:r w:rsidR="00023CA1" w:rsidRPr="00495AF2">
        <w:rPr>
          <w:bCs/>
        </w:rPr>
        <w:instrText>_</w:instrText>
      </w:r>
      <w:r w:rsidR="00023CA1">
        <w:rPr>
          <w:bCs/>
          <w:lang w:val="en-US"/>
        </w:rPr>
        <w:instrText>CITATION</w:instrText>
      </w:r>
      <w:r w:rsidR="00023CA1" w:rsidRPr="00495AF2">
        <w:rPr>
          <w:bCs/>
        </w:rPr>
        <w:instrText xml:space="preserve"> {"</w:instrText>
      </w:r>
      <w:r w:rsidR="00023CA1">
        <w:rPr>
          <w:bCs/>
          <w:lang w:val="en-US"/>
        </w:rPr>
        <w:instrText>citationItems</w:instrText>
      </w:r>
      <w:r w:rsidR="00023CA1" w:rsidRPr="00495AF2">
        <w:rPr>
          <w:bCs/>
        </w:rPr>
        <w:instrText>":[{"</w:instrText>
      </w:r>
      <w:r w:rsidR="00023CA1">
        <w:rPr>
          <w:bCs/>
          <w:lang w:val="en-US"/>
        </w:rPr>
        <w:instrText>id</w:instrText>
      </w:r>
      <w:r w:rsidR="00023CA1" w:rsidRPr="00495AF2">
        <w:rPr>
          <w:bCs/>
        </w:rPr>
        <w:instrText>":"</w:instrText>
      </w:r>
      <w:r w:rsidR="00023CA1">
        <w:rPr>
          <w:bCs/>
          <w:lang w:val="en-US"/>
        </w:rPr>
        <w:instrText>ITEM</w:instrText>
      </w:r>
      <w:r w:rsidR="00023CA1" w:rsidRPr="00495AF2">
        <w:rPr>
          <w:bCs/>
        </w:rPr>
        <w:instrText>-1","</w:instrText>
      </w:r>
      <w:r w:rsidR="00023CA1">
        <w:rPr>
          <w:bCs/>
          <w:lang w:val="en-US"/>
        </w:rPr>
        <w:instrText>itemData</w:instrText>
      </w:r>
      <w:r w:rsidR="00023CA1" w:rsidRPr="00495AF2">
        <w:rPr>
          <w:bCs/>
        </w:rPr>
        <w:instrText>":{"</w:instrText>
      </w:r>
      <w:r w:rsidR="00023CA1">
        <w:rPr>
          <w:bCs/>
          <w:lang w:val="en-US"/>
        </w:rPr>
        <w:instrText>DOI</w:instrText>
      </w:r>
      <w:r w:rsidR="00023CA1" w:rsidRPr="00495AF2">
        <w:rPr>
          <w:bCs/>
        </w:rPr>
        <w:instrText>":"10.1097/</w:instrText>
      </w:r>
      <w:r w:rsidR="00023CA1">
        <w:rPr>
          <w:bCs/>
          <w:lang w:val="en-US"/>
        </w:rPr>
        <w:instrText>MOP</w:instrText>
      </w:r>
      <w:r w:rsidR="00023CA1" w:rsidRPr="00495AF2">
        <w:rPr>
          <w:bCs/>
        </w:rPr>
        <w:instrText>.0000000000000299","</w:instrText>
      </w:r>
      <w:r w:rsidR="00023CA1">
        <w:rPr>
          <w:bCs/>
          <w:lang w:val="en-US"/>
        </w:rPr>
        <w:instrText>ISSN</w:instrText>
      </w:r>
      <w:r w:rsidR="00023CA1" w:rsidRPr="00495AF2">
        <w:rPr>
          <w:bCs/>
        </w:rPr>
        <w:instrText>":"1531698</w:instrText>
      </w:r>
      <w:r w:rsidR="00023CA1">
        <w:rPr>
          <w:bCs/>
          <w:lang w:val="en-US"/>
        </w:rPr>
        <w:instrText>X</w:instrText>
      </w:r>
      <w:r w:rsidR="00023CA1" w:rsidRPr="00495AF2">
        <w:rPr>
          <w:bCs/>
        </w:rPr>
        <w:instrText>","</w:instrText>
      </w:r>
      <w:r w:rsidR="00023CA1">
        <w:rPr>
          <w:bCs/>
          <w:lang w:val="en-US"/>
        </w:rPr>
        <w:instrText>PMID</w:instrText>
      </w:r>
      <w:r w:rsidR="00023CA1" w:rsidRPr="00495AF2">
        <w:rPr>
          <w:bCs/>
        </w:rPr>
        <w:instrText>":"26626557","</w:instrText>
      </w:r>
      <w:r w:rsidR="00023CA1">
        <w:rPr>
          <w:bCs/>
          <w:lang w:val="en-US"/>
        </w:rPr>
        <w:instrText>abstract</w:instrText>
      </w:r>
      <w:r w:rsidR="00023CA1" w:rsidRPr="00495AF2">
        <w:rPr>
          <w:bCs/>
        </w:rPr>
        <w:instrText>":"</w:instrText>
      </w:r>
      <w:r w:rsidR="00023CA1">
        <w:rPr>
          <w:bCs/>
          <w:lang w:val="en-US"/>
        </w:rPr>
        <w:instrText>Purpose</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review</w:instrText>
      </w:r>
      <w:r w:rsidR="00023CA1" w:rsidRPr="00495AF2">
        <w:rPr>
          <w:bCs/>
        </w:rPr>
        <w:instrText xml:space="preserve"> </w:instrText>
      </w:r>
      <w:r w:rsidR="00023CA1">
        <w:rPr>
          <w:bCs/>
          <w:lang w:val="en-US"/>
        </w:rPr>
        <w:instrText>Significant</w:instrText>
      </w:r>
      <w:r w:rsidR="00023CA1" w:rsidRPr="00495AF2">
        <w:rPr>
          <w:bCs/>
        </w:rPr>
        <w:instrText xml:space="preserve"> </w:instrText>
      </w:r>
      <w:r w:rsidR="00023CA1">
        <w:rPr>
          <w:bCs/>
          <w:lang w:val="en-US"/>
        </w:rPr>
        <w:instrText>improvements</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unrelated</w:instrText>
      </w:r>
      <w:r w:rsidR="00023CA1" w:rsidRPr="00495AF2">
        <w:rPr>
          <w:bCs/>
        </w:rPr>
        <w:instrText xml:space="preserve"> </w:instrText>
      </w:r>
      <w:r w:rsidR="00023CA1">
        <w:rPr>
          <w:bCs/>
          <w:lang w:val="en-US"/>
        </w:rPr>
        <w:instrText>donor</w:instrText>
      </w:r>
      <w:r w:rsidR="00023CA1" w:rsidRPr="00495AF2">
        <w:rPr>
          <w:bCs/>
        </w:rPr>
        <w:instrText xml:space="preserve"> </w:instrText>
      </w:r>
      <w:r w:rsidR="00023CA1">
        <w:rPr>
          <w:bCs/>
          <w:lang w:val="en-US"/>
        </w:rPr>
        <w:instrText>hematopoietic</w:instrText>
      </w:r>
      <w:r w:rsidR="00023CA1" w:rsidRPr="00495AF2">
        <w:rPr>
          <w:bCs/>
        </w:rPr>
        <w:instrText xml:space="preserve"> </w:instrText>
      </w:r>
      <w:r w:rsidR="00023CA1">
        <w:rPr>
          <w:bCs/>
          <w:lang w:val="en-US"/>
        </w:rPr>
        <w:instrText>stem</w:instrText>
      </w:r>
      <w:r w:rsidR="00023CA1" w:rsidRPr="00495AF2">
        <w:rPr>
          <w:bCs/>
        </w:rPr>
        <w:instrText xml:space="preserve"> </w:instrText>
      </w:r>
      <w:r w:rsidR="00023CA1">
        <w:rPr>
          <w:bCs/>
          <w:lang w:val="en-US"/>
        </w:rPr>
        <w:instrText>cell</w:instrText>
      </w:r>
      <w:r w:rsidR="00023CA1" w:rsidRPr="00495AF2">
        <w:rPr>
          <w:bCs/>
        </w:rPr>
        <w:instrText xml:space="preserve"> </w:instrText>
      </w:r>
      <w:r w:rsidR="00023CA1">
        <w:rPr>
          <w:bCs/>
          <w:lang w:val="en-US"/>
        </w:rPr>
        <w:instrText>transplantation</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recent</w:instrText>
      </w:r>
      <w:r w:rsidR="00023CA1" w:rsidRPr="00495AF2">
        <w:rPr>
          <w:bCs/>
        </w:rPr>
        <w:instrText xml:space="preserve"> </w:instrText>
      </w:r>
      <w:r w:rsidR="00023CA1">
        <w:rPr>
          <w:bCs/>
          <w:lang w:val="en-US"/>
        </w:rPr>
        <w:instrText>years</w:instrText>
      </w:r>
      <w:r w:rsidR="00023CA1" w:rsidRPr="00495AF2">
        <w:rPr>
          <w:bCs/>
        </w:rPr>
        <w:instrText xml:space="preserve"> </w:instrText>
      </w:r>
      <w:r w:rsidR="00023CA1">
        <w:rPr>
          <w:bCs/>
          <w:lang w:val="en-US"/>
        </w:rPr>
        <w:instrText>have</w:instrText>
      </w:r>
      <w:r w:rsidR="00023CA1" w:rsidRPr="00495AF2">
        <w:rPr>
          <w:bCs/>
        </w:rPr>
        <w:instrText xml:space="preserve"> </w:instrText>
      </w:r>
      <w:r w:rsidR="00023CA1">
        <w:rPr>
          <w:bCs/>
          <w:lang w:val="en-US"/>
        </w:rPr>
        <w:instrText>solidified</w:instrText>
      </w:r>
      <w:r w:rsidR="00023CA1" w:rsidRPr="00495AF2">
        <w:rPr>
          <w:bCs/>
        </w:rPr>
        <w:instrText xml:space="preserve"> </w:instrText>
      </w:r>
      <w:r w:rsidR="00023CA1">
        <w:rPr>
          <w:bCs/>
          <w:lang w:val="en-US"/>
        </w:rPr>
        <w:instrText>its</w:instrText>
      </w:r>
      <w:r w:rsidR="00023CA1" w:rsidRPr="00495AF2">
        <w:rPr>
          <w:bCs/>
        </w:rPr>
        <w:instrText xml:space="preserve"> </w:instrText>
      </w:r>
      <w:r w:rsidR="00023CA1">
        <w:rPr>
          <w:bCs/>
          <w:lang w:val="en-US"/>
        </w:rPr>
        <w:instrText>therapeutic</w:instrText>
      </w:r>
      <w:r w:rsidR="00023CA1" w:rsidRPr="00495AF2">
        <w:rPr>
          <w:bCs/>
        </w:rPr>
        <w:instrText xml:space="preserve"> </w:instrText>
      </w:r>
      <w:r w:rsidR="00023CA1">
        <w:rPr>
          <w:bCs/>
          <w:lang w:val="en-US"/>
        </w:rPr>
        <w:instrText>role</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severe</w:instrText>
      </w:r>
      <w:r w:rsidR="00023CA1" w:rsidRPr="00495AF2">
        <w:rPr>
          <w:bCs/>
        </w:rPr>
        <w:instrText xml:space="preserve"> </w:instrText>
      </w:r>
      <w:r w:rsidR="00023CA1">
        <w:rPr>
          <w:bCs/>
          <w:lang w:val="en-US"/>
        </w:rPr>
        <w:instrText>aplastic</w:instrText>
      </w:r>
      <w:r w:rsidR="00023CA1" w:rsidRPr="00495AF2">
        <w:rPr>
          <w:bCs/>
        </w:rPr>
        <w:instrText xml:space="preserve"> </w:instrText>
      </w:r>
      <w:r w:rsidR="00023CA1">
        <w:rPr>
          <w:bCs/>
          <w:lang w:val="en-US"/>
        </w:rPr>
        <w:instrText>anemia</w:instrText>
      </w:r>
      <w:r w:rsidR="00023CA1" w:rsidRPr="00495AF2">
        <w:rPr>
          <w:bCs/>
        </w:rPr>
        <w:instrText xml:space="preserve"> (</w:instrText>
      </w:r>
      <w:r w:rsidR="00023CA1">
        <w:rPr>
          <w:bCs/>
          <w:lang w:val="en-US"/>
        </w:rPr>
        <w:instrText>SAA</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led</w:instrText>
      </w:r>
      <w:r w:rsidR="00023CA1" w:rsidRPr="00495AF2">
        <w:rPr>
          <w:bCs/>
        </w:rPr>
        <w:instrText xml:space="preserve"> </w:instrText>
      </w:r>
      <w:r w:rsidR="00023CA1">
        <w:rPr>
          <w:bCs/>
          <w:lang w:val="en-US"/>
        </w:rPr>
        <w:instrText>to</w:instrText>
      </w:r>
      <w:r w:rsidR="00023CA1" w:rsidRPr="00495AF2">
        <w:rPr>
          <w:bCs/>
        </w:rPr>
        <w:instrText xml:space="preserve"> </w:instrText>
      </w:r>
      <w:r w:rsidR="00023CA1">
        <w:rPr>
          <w:bCs/>
          <w:lang w:val="en-US"/>
        </w:rPr>
        <w:instrText>the</w:instrText>
      </w:r>
      <w:r w:rsidR="00023CA1" w:rsidRPr="00495AF2">
        <w:rPr>
          <w:bCs/>
        </w:rPr>
        <w:instrText xml:space="preserve"> </w:instrText>
      </w:r>
      <w:r w:rsidR="00023CA1">
        <w:rPr>
          <w:bCs/>
          <w:lang w:val="en-US"/>
        </w:rPr>
        <w:instrText>evolution</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treatment</w:instrText>
      </w:r>
      <w:r w:rsidR="00023CA1" w:rsidRPr="00495AF2">
        <w:rPr>
          <w:bCs/>
        </w:rPr>
        <w:instrText xml:space="preserve"> </w:instrText>
      </w:r>
      <w:r w:rsidR="00023CA1">
        <w:rPr>
          <w:bCs/>
          <w:lang w:val="en-US"/>
        </w:rPr>
        <w:instrText>algorithms</w:instrText>
      </w:r>
      <w:r w:rsidR="00023CA1" w:rsidRPr="00495AF2">
        <w:rPr>
          <w:bCs/>
        </w:rPr>
        <w:instrText xml:space="preserve">, </w:instrText>
      </w:r>
      <w:r w:rsidR="00023CA1">
        <w:rPr>
          <w:bCs/>
          <w:lang w:val="en-US"/>
        </w:rPr>
        <w:instrText>particularly</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children</w:instrText>
      </w:r>
      <w:r w:rsidR="00023CA1" w:rsidRPr="00495AF2">
        <w:rPr>
          <w:bCs/>
        </w:rPr>
        <w:instrText xml:space="preserve">. </w:instrText>
      </w:r>
      <w:r w:rsidR="00023CA1">
        <w:rPr>
          <w:bCs/>
          <w:lang w:val="en-US"/>
        </w:rPr>
        <w:instrText>Recent</w:instrText>
      </w:r>
      <w:r w:rsidR="00023CA1" w:rsidRPr="00495AF2">
        <w:rPr>
          <w:bCs/>
        </w:rPr>
        <w:instrText xml:space="preserve"> </w:instrText>
      </w:r>
      <w:r w:rsidR="00023CA1">
        <w:rPr>
          <w:bCs/>
          <w:lang w:val="en-US"/>
        </w:rPr>
        <w:instrText>findings</w:instrText>
      </w:r>
      <w:r w:rsidR="00023CA1" w:rsidRPr="00495AF2">
        <w:rPr>
          <w:bCs/>
        </w:rPr>
        <w:instrText xml:space="preserve"> </w:instrText>
      </w:r>
      <w:r w:rsidR="00023CA1">
        <w:rPr>
          <w:bCs/>
          <w:lang w:val="en-US"/>
        </w:rPr>
        <w:instrText>Advances</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understanding</w:instrText>
      </w:r>
      <w:r w:rsidR="00023CA1" w:rsidRPr="00495AF2">
        <w:rPr>
          <w:bCs/>
        </w:rPr>
        <w:instrText xml:space="preserve"> </w:instrText>
      </w:r>
      <w:r w:rsidR="00023CA1">
        <w:rPr>
          <w:bCs/>
          <w:lang w:val="en-US"/>
        </w:rPr>
        <w:instrText>the</w:instrText>
      </w:r>
      <w:r w:rsidR="00023CA1" w:rsidRPr="00495AF2">
        <w:rPr>
          <w:bCs/>
        </w:rPr>
        <w:instrText xml:space="preserve"> </w:instrText>
      </w:r>
      <w:r w:rsidR="00023CA1">
        <w:rPr>
          <w:bCs/>
          <w:lang w:val="en-US"/>
        </w:rPr>
        <w:instrText>genetics</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inherited</w:instrText>
      </w:r>
      <w:r w:rsidR="00023CA1" w:rsidRPr="00495AF2">
        <w:rPr>
          <w:bCs/>
        </w:rPr>
        <w:instrText xml:space="preserve"> </w:instrText>
      </w:r>
      <w:r w:rsidR="00023CA1">
        <w:rPr>
          <w:bCs/>
          <w:lang w:val="en-US"/>
        </w:rPr>
        <w:instrText>bone</w:instrText>
      </w:r>
      <w:r w:rsidR="00023CA1" w:rsidRPr="00495AF2">
        <w:rPr>
          <w:bCs/>
        </w:rPr>
        <w:instrText xml:space="preserve"> </w:instrText>
      </w:r>
      <w:r w:rsidR="00023CA1">
        <w:rPr>
          <w:bCs/>
          <w:lang w:val="en-US"/>
        </w:rPr>
        <w:instrText>marrow</w:instrText>
      </w:r>
      <w:r w:rsidR="00023CA1" w:rsidRPr="00495AF2">
        <w:rPr>
          <w:bCs/>
        </w:rPr>
        <w:instrText xml:space="preserve"> </w:instrText>
      </w:r>
      <w:r w:rsidR="00023CA1">
        <w:rPr>
          <w:bCs/>
          <w:lang w:val="en-US"/>
        </w:rPr>
        <w:instrText>failure</w:instrText>
      </w:r>
      <w:r w:rsidR="00023CA1" w:rsidRPr="00495AF2">
        <w:rPr>
          <w:bCs/>
        </w:rPr>
        <w:instrText xml:space="preserve"> </w:instrText>
      </w:r>
      <w:r w:rsidR="00023CA1">
        <w:rPr>
          <w:bCs/>
          <w:lang w:val="en-US"/>
        </w:rPr>
        <w:instrText>syndromes</w:instrText>
      </w:r>
      <w:r w:rsidR="00023CA1" w:rsidRPr="00495AF2">
        <w:rPr>
          <w:bCs/>
        </w:rPr>
        <w:instrText xml:space="preserve"> (</w:instrText>
      </w:r>
      <w:r w:rsidR="00023CA1">
        <w:rPr>
          <w:bCs/>
          <w:lang w:val="en-US"/>
        </w:rPr>
        <w:instrText>IBMFS</w:instrText>
      </w:r>
      <w:r w:rsidR="00023CA1" w:rsidRPr="00495AF2">
        <w:rPr>
          <w:bCs/>
        </w:rPr>
        <w:instrText xml:space="preserve">) </w:instrText>
      </w:r>
      <w:r w:rsidR="00023CA1">
        <w:rPr>
          <w:bCs/>
          <w:lang w:val="en-US"/>
        </w:rPr>
        <w:instrText>have</w:instrText>
      </w:r>
      <w:r w:rsidR="00023CA1" w:rsidRPr="00495AF2">
        <w:rPr>
          <w:bCs/>
        </w:rPr>
        <w:instrText xml:space="preserve"> </w:instrText>
      </w:r>
      <w:r w:rsidR="00023CA1">
        <w:rPr>
          <w:bCs/>
          <w:lang w:val="en-US"/>
        </w:rPr>
        <w:instrText>allowed</w:instrText>
      </w:r>
      <w:r w:rsidR="00023CA1" w:rsidRPr="00495AF2">
        <w:rPr>
          <w:bCs/>
        </w:rPr>
        <w:instrText xml:space="preserve"> </w:instrText>
      </w:r>
      <w:r w:rsidR="00023CA1">
        <w:rPr>
          <w:bCs/>
          <w:lang w:val="en-US"/>
        </w:rPr>
        <w:instrText>more</w:instrText>
      </w:r>
      <w:r w:rsidR="00023CA1" w:rsidRPr="00495AF2">
        <w:rPr>
          <w:bCs/>
        </w:rPr>
        <w:instrText xml:space="preserve"> </w:instrText>
      </w:r>
      <w:r w:rsidR="00023CA1">
        <w:rPr>
          <w:bCs/>
          <w:lang w:val="en-US"/>
        </w:rPr>
        <w:instrText>confidence</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accurately</w:instrText>
      </w:r>
      <w:r w:rsidR="00023CA1" w:rsidRPr="00495AF2">
        <w:rPr>
          <w:bCs/>
        </w:rPr>
        <w:instrText xml:space="preserve"> </w:instrText>
      </w:r>
      <w:r w:rsidR="00023CA1">
        <w:rPr>
          <w:bCs/>
          <w:lang w:val="en-US"/>
        </w:rPr>
        <w:instrText>diagnosing</w:instrText>
      </w:r>
      <w:r w:rsidR="00023CA1" w:rsidRPr="00495AF2">
        <w:rPr>
          <w:bCs/>
        </w:rPr>
        <w:instrText xml:space="preserve"> </w:instrText>
      </w:r>
      <w:r w:rsidR="00023CA1">
        <w:rPr>
          <w:bCs/>
          <w:lang w:val="en-US"/>
        </w:rPr>
        <w:instrText>SAA</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avoiding</w:instrText>
      </w:r>
      <w:r w:rsidR="00023CA1" w:rsidRPr="00495AF2">
        <w:rPr>
          <w:bCs/>
        </w:rPr>
        <w:instrText xml:space="preserve"> </w:instrText>
      </w:r>
      <w:r w:rsidR="00023CA1">
        <w:rPr>
          <w:bCs/>
          <w:lang w:val="en-US"/>
        </w:rPr>
        <w:instrText>treatments</w:instrText>
      </w:r>
      <w:r w:rsidR="00023CA1" w:rsidRPr="00495AF2">
        <w:rPr>
          <w:bCs/>
        </w:rPr>
        <w:instrText xml:space="preserve"> </w:instrText>
      </w:r>
      <w:r w:rsidR="00023CA1">
        <w:rPr>
          <w:bCs/>
          <w:lang w:val="en-US"/>
        </w:rPr>
        <w:instrText>that</w:instrText>
      </w:r>
      <w:r w:rsidR="00023CA1" w:rsidRPr="00495AF2">
        <w:rPr>
          <w:bCs/>
        </w:rPr>
        <w:instrText xml:space="preserve"> </w:instrText>
      </w:r>
      <w:r w:rsidR="00023CA1">
        <w:rPr>
          <w:bCs/>
          <w:lang w:val="en-US"/>
        </w:rPr>
        <w:instrText>could</w:instrText>
      </w:r>
      <w:r w:rsidR="00023CA1" w:rsidRPr="00495AF2">
        <w:rPr>
          <w:bCs/>
        </w:rPr>
        <w:instrText xml:space="preserve"> </w:instrText>
      </w:r>
      <w:r w:rsidR="00023CA1">
        <w:rPr>
          <w:bCs/>
          <w:lang w:val="en-US"/>
        </w:rPr>
        <w:instrText>be</w:instrText>
      </w:r>
      <w:r w:rsidR="00023CA1" w:rsidRPr="00495AF2">
        <w:rPr>
          <w:bCs/>
        </w:rPr>
        <w:instrText xml:space="preserve"> </w:instrText>
      </w:r>
      <w:r w:rsidR="00023CA1">
        <w:rPr>
          <w:bCs/>
          <w:lang w:val="en-US"/>
        </w:rPr>
        <w:instrText>dangerous</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ineffective</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individuals</w:instrText>
      </w:r>
      <w:r w:rsidR="00023CA1" w:rsidRPr="00495AF2">
        <w:rPr>
          <w:bCs/>
        </w:rPr>
        <w:instrText xml:space="preserve"> </w:instrText>
      </w:r>
      <w:r w:rsidR="00023CA1">
        <w:rPr>
          <w:bCs/>
          <w:lang w:val="en-US"/>
        </w:rPr>
        <w:instrText>with</w:instrText>
      </w:r>
      <w:r w:rsidR="00023CA1" w:rsidRPr="00495AF2">
        <w:rPr>
          <w:bCs/>
        </w:rPr>
        <w:instrText xml:space="preserve"> </w:instrText>
      </w:r>
      <w:r w:rsidR="00023CA1">
        <w:rPr>
          <w:bCs/>
          <w:lang w:val="en-US"/>
        </w:rPr>
        <w:instrText>IBMFS</w:instrText>
      </w:r>
      <w:r w:rsidR="00023CA1" w:rsidRPr="00495AF2">
        <w:rPr>
          <w:bCs/>
        </w:rPr>
        <w:instrText xml:space="preserve">, </w:instrText>
      </w:r>
      <w:r w:rsidR="00023CA1">
        <w:rPr>
          <w:bCs/>
          <w:lang w:val="en-US"/>
        </w:rPr>
        <w:instrText>which</w:instrText>
      </w:r>
      <w:r w:rsidR="00023CA1" w:rsidRPr="00495AF2">
        <w:rPr>
          <w:bCs/>
        </w:rPr>
        <w:instrText xml:space="preserve"> </w:instrText>
      </w:r>
      <w:r w:rsidR="00023CA1">
        <w:rPr>
          <w:bCs/>
          <w:lang w:val="en-US"/>
        </w:rPr>
        <w:instrText>can</w:instrText>
      </w:r>
      <w:r w:rsidR="00023CA1" w:rsidRPr="00495AF2">
        <w:rPr>
          <w:bCs/>
        </w:rPr>
        <w:instrText xml:space="preserve"> </w:instrText>
      </w:r>
      <w:r w:rsidR="00023CA1">
        <w:rPr>
          <w:bCs/>
          <w:lang w:val="en-US"/>
        </w:rPr>
        <w:instrText>be</w:instrText>
      </w:r>
      <w:r w:rsidR="00023CA1" w:rsidRPr="00495AF2">
        <w:rPr>
          <w:bCs/>
        </w:rPr>
        <w:instrText xml:space="preserve"> </w:instrText>
      </w:r>
      <w:r w:rsidR="00023CA1">
        <w:rPr>
          <w:bCs/>
          <w:lang w:val="en-US"/>
        </w:rPr>
        <w:instrText>diagnosed</w:instrText>
      </w:r>
      <w:r w:rsidR="00023CA1" w:rsidRPr="00495AF2">
        <w:rPr>
          <w:bCs/>
        </w:rPr>
        <w:instrText xml:space="preserve"> </w:instrText>
      </w:r>
      <w:r w:rsidR="00023CA1">
        <w:rPr>
          <w:bCs/>
          <w:lang w:val="en-US"/>
        </w:rPr>
        <w:instrText>in</w:instrText>
      </w:r>
      <w:r w:rsidR="00023CA1" w:rsidRPr="00495AF2">
        <w:rPr>
          <w:bCs/>
        </w:rPr>
        <w:instrText xml:space="preserve"> 10-20% </w:instrText>
      </w:r>
      <w:r w:rsidR="00023CA1">
        <w:rPr>
          <w:bCs/>
          <w:lang w:val="en-US"/>
        </w:rPr>
        <w:instrText>of</w:instrText>
      </w:r>
      <w:r w:rsidR="00023CA1" w:rsidRPr="00495AF2">
        <w:rPr>
          <w:bCs/>
        </w:rPr>
        <w:instrText xml:space="preserve"> </w:instrText>
      </w:r>
      <w:r w:rsidR="00023CA1">
        <w:rPr>
          <w:bCs/>
          <w:lang w:val="en-US"/>
        </w:rPr>
        <w:instrText>children</w:instrText>
      </w:r>
      <w:r w:rsidR="00023CA1" w:rsidRPr="00495AF2">
        <w:rPr>
          <w:bCs/>
        </w:rPr>
        <w:instrText xml:space="preserve"> </w:instrText>
      </w:r>
      <w:r w:rsidR="00023CA1">
        <w:rPr>
          <w:bCs/>
          <w:lang w:val="en-US"/>
        </w:rPr>
        <w:instrText>presenting</w:instrText>
      </w:r>
      <w:r w:rsidR="00023CA1" w:rsidRPr="00495AF2">
        <w:rPr>
          <w:bCs/>
        </w:rPr>
        <w:instrText xml:space="preserve"> </w:instrText>
      </w:r>
      <w:r w:rsidR="00023CA1">
        <w:rPr>
          <w:bCs/>
          <w:lang w:val="en-US"/>
        </w:rPr>
        <w:instrText>with</w:instrText>
      </w:r>
      <w:r w:rsidR="00023CA1" w:rsidRPr="00495AF2">
        <w:rPr>
          <w:bCs/>
        </w:rPr>
        <w:instrText xml:space="preserve"> </w:instrText>
      </w:r>
      <w:r w:rsidR="00023CA1">
        <w:rPr>
          <w:bCs/>
          <w:lang w:val="en-US"/>
        </w:rPr>
        <w:instrText>a</w:instrText>
      </w:r>
      <w:r w:rsidR="00023CA1" w:rsidRPr="00495AF2">
        <w:rPr>
          <w:bCs/>
        </w:rPr>
        <w:instrText xml:space="preserve"> </w:instrText>
      </w:r>
      <w:r w:rsidR="00023CA1">
        <w:rPr>
          <w:bCs/>
          <w:lang w:val="en-US"/>
        </w:rPr>
        <w:instrText>picture</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SAA</w:instrText>
      </w:r>
      <w:r w:rsidR="00023CA1" w:rsidRPr="00495AF2">
        <w:rPr>
          <w:bCs/>
        </w:rPr>
        <w:instrText xml:space="preserve">. </w:instrText>
      </w:r>
      <w:r w:rsidR="00023CA1">
        <w:rPr>
          <w:bCs/>
          <w:lang w:val="en-US"/>
        </w:rPr>
        <w:instrText>Additionally</w:instrText>
      </w:r>
      <w:r w:rsidR="00023CA1" w:rsidRPr="00495AF2">
        <w:rPr>
          <w:bCs/>
        </w:rPr>
        <w:instrText xml:space="preserve"> </w:instrText>
      </w:r>
      <w:r w:rsidR="00023CA1">
        <w:rPr>
          <w:bCs/>
          <w:lang w:val="en-US"/>
        </w:rPr>
        <w:instrText>long</w:instrText>
      </w:r>
      <w:r w:rsidR="00023CA1" w:rsidRPr="00495AF2">
        <w:rPr>
          <w:bCs/>
        </w:rPr>
        <w:instrText>-</w:instrText>
      </w:r>
      <w:r w:rsidR="00023CA1">
        <w:rPr>
          <w:bCs/>
          <w:lang w:val="en-US"/>
        </w:rPr>
        <w:instrText>term</w:instrText>
      </w:r>
      <w:r w:rsidR="00023CA1" w:rsidRPr="00495AF2">
        <w:rPr>
          <w:bCs/>
        </w:rPr>
        <w:instrText xml:space="preserve"> </w:instrText>
      </w:r>
      <w:r w:rsidR="00023CA1">
        <w:rPr>
          <w:bCs/>
          <w:lang w:val="en-US"/>
        </w:rPr>
        <w:instrText>survival</w:instrText>
      </w:r>
      <w:r w:rsidR="00023CA1" w:rsidRPr="00495AF2">
        <w:rPr>
          <w:bCs/>
        </w:rPr>
        <w:instrText xml:space="preserve"> </w:instrText>
      </w:r>
      <w:r w:rsidR="00023CA1">
        <w:rPr>
          <w:bCs/>
          <w:lang w:val="en-US"/>
        </w:rPr>
        <w:instrText>after</w:instrText>
      </w:r>
      <w:r w:rsidR="00023CA1" w:rsidRPr="00495AF2">
        <w:rPr>
          <w:bCs/>
        </w:rPr>
        <w:instrText xml:space="preserve"> </w:instrText>
      </w:r>
      <w:r w:rsidR="00023CA1">
        <w:rPr>
          <w:bCs/>
          <w:lang w:val="en-US"/>
        </w:rPr>
        <w:instrText>matched</w:instrText>
      </w:r>
      <w:r w:rsidR="00023CA1" w:rsidRPr="00495AF2">
        <w:rPr>
          <w:bCs/>
        </w:rPr>
        <w:instrText xml:space="preserve"> </w:instrText>
      </w:r>
      <w:r w:rsidR="00023CA1">
        <w:rPr>
          <w:bCs/>
          <w:lang w:val="en-US"/>
        </w:rPr>
        <w:instrText>sibling</w:instrText>
      </w:r>
      <w:r w:rsidR="00023CA1" w:rsidRPr="00495AF2">
        <w:rPr>
          <w:bCs/>
        </w:rPr>
        <w:instrText xml:space="preserve"> </w:instrText>
      </w:r>
      <w:r w:rsidR="00023CA1">
        <w:rPr>
          <w:bCs/>
          <w:lang w:val="en-US"/>
        </w:rPr>
        <w:instrText>donor</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matched</w:instrText>
      </w:r>
      <w:r w:rsidR="00023CA1" w:rsidRPr="00495AF2">
        <w:rPr>
          <w:bCs/>
        </w:rPr>
        <w:instrText xml:space="preserve"> </w:instrText>
      </w:r>
      <w:r w:rsidR="00023CA1">
        <w:rPr>
          <w:bCs/>
          <w:lang w:val="en-US"/>
        </w:rPr>
        <w:instrText>unrelated</w:instrText>
      </w:r>
      <w:r w:rsidR="00023CA1" w:rsidRPr="00495AF2">
        <w:rPr>
          <w:bCs/>
        </w:rPr>
        <w:instrText xml:space="preserve"> </w:instrText>
      </w:r>
      <w:r w:rsidR="00023CA1">
        <w:rPr>
          <w:bCs/>
          <w:lang w:val="en-US"/>
        </w:rPr>
        <w:instrText>donor</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now</w:instrText>
      </w:r>
      <w:r w:rsidR="00023CA1" w:rsidRPr="00495AF2">
        <w:rPr>
          <w:bCs/>
        </w:rPr>
        <w:instrText xml:space="preserve"> </w:instrText>
      </w:r>
      <w:r w:rsidR="00023CA1">
        <w:rPr>
          <w:bCs/>
          <w:lang w:val="en-US"/>
        </w:rPr>
        <w:instrText>exceed</w:instrText>
      </w:r>
      <w:r w:rsidR="00023CA1" w:rsidRPr="00495AF2">
        <w:rPr>
          <w:bCs/>
        </w:rPr>
        <w:instrText xml:space="preserve"> 90% </w:instrText>
      </w:r>
      <w:r w:rsidR="00023CA1">
        <w:rPr>
          <w:bCs/>
          <w:lang w:val="en-US"/>
        </w:rPr>
        <w:instrText>in</w:instrText>
      </w:r>
      <w:r w:rsidR="00023CA1" w:rsidRPr="00495AF2">
        <w:rPr>
          <w:bCs/>
        </w:rPr>
        <w:instrText xml:space="preserve"> </w:instrText>
      </w:r>
      <w:r w:rsidR="00023CA1">
        <w:rPr>
          <w:bCs/>
          <w:lang w:val="en-US"/>
        </w:rPr>
        <w:instrText>children</w:instrText>
      </w:r>
      <w:r w:rsidR="00023CA1" w:rsidRPr="00495AF2">
        <w:rPr>
          <w:bCs/>
        </w:rPr>
        <w:instrText xml:space="preserve">. </w:instrText>
      </w:r>
      <w:r w:rsidR="00023CA1">
        <w:rPr>
          <w:bCs/>
          <w:lang w:val="en-US"/>
        </w:rPr>
        <w:instrText>Late</w:instrText>
      </w:r>
      <w:r w:rsidR="00023CA1" w:rsidRPr="00495AF2">
        <w:rPr>
          <w:bCs/>
        </w:rPr>
        <w:instrText xml:space="preserve"> </w:instrText>
      </w:r>
      <w:r w:rsidR="00023CA1">
        <w:rPr>
          <w:bCs/>
          <w:lang w:val="en-US"/>
        </w:rPr>
        <w:instrText>effects</w:instrText>
      </w:r>
      <w:r w:rsidR="00023CA1" w:rsidRPr="00495AF2">
        <w:rPr>
          <w:bCs/>
        </w:rPr>
        <w:instrText xml:space="preserve"> </w:instrText>
      </w:r>
      <w:r w:rsidR="00023CA1">
        <w:rPr>
          <w:bCs/>
          <w:lang w:val="en-US"/>
        </w:rPr>
        <w:instrText>after</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SAA</w:instrText>
      </w:r>
      <w:r w:rsidR="00023CA1" w:rsidRPr="00495AF2">
        <w:rPr>
          <w:bCs/>
        </w:rPr>
        <w:instrText xml:space="preserve"> </w:instrText>
      </w:r>
      <w:r w:rsidR="00023CA1">
        <w:rPr>
          <w:bCs/>
          <w:lang w:val="en-US"/>
        </w:rPr>
        <w:instrText>are</w:instrText>
      </w:r>
      <w:r w:rsidR="00023CA1" w:rsidRPr="00495AF2">
        <w:rPr>
          <w:bCs/>
        </w:rPr>
        <w:instrText xml:space="preserve"> </w:instrText>
      </w:r>
      <w:r w:rsidR="00023CA1">
        <w:rPr>
          <w:bCs/>
          <w:lang w:val="en-US"/>
        </w:rPr>
        <w:instrText>minimal</w:instrText>
      </w:r>
      <w:r w:rsidR="00023CA1" w:rsidRPr="00495AF2">
        <w:rPr>
          <w:bCs/>
        </w:rPr>
        <w:instrText xml:space="preserve"> </w:instrText>
      </w:r>
      <w:r w:rsidR="00023CA1">
        <w:rPr>
          <w:bCs/>
          <w:lang w:val="en-US"/>
        </w:rPr>
        <w:instrText>with</w:instrText>
      </w:r>
      <w:r w:rsidR="00023CA1" w:rsidRPr="00495AF2">
        <w:rPr>
          <w:bCs/>
        </w:rPr>
        <w:instrText xml:space="preserve"> </w:instrText>
      </w:r>
      <w:r w:rsidR="00023CA1">
        <w:rPr>
          <w:bCs/>
          <w:lang w:val="en-US"/>
        </w:rPr>
        <w:instrText>current</w:instrText>
      </w:r>
      <w:r w:rsidR="00023CA1" w:rsidRPr="00495AF2">
        <w:rPr>
          <w:bCs/>
        </w:rPr>
        <w:instrText xml:space="preserve"> </w:instrText>
      </w:r>
      <w:r w:rsidR="00023CA1">
        <w:rPr>
          <w:bCs/>
          <w:lang w:val="en-US"/>
        </w:rPr>
        <w:instrText>strategies</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compare</w:instrText>
      </w:r>
      <w:r w:rsidR="00023CA1" w:rsidRPr="00495AF2">
        <w:rPr>
          <w:bCs/>
        </w:rPr>
        <w:instrText xml:space="preserve"> </w:instrText>
      </w:r>
      <w:r w:rsidR="00023CA1">
        <w:rPr>
          <w:bCs/>
          <w:lang w:val="en-US"/>
        </w:rPr>
        <w:instrText>favorably</w:instrText>
      </w:r>
      <w:r w:rsidR="00023CA1" w:rsidRPr="00495AF2">
        <w:rPr>
          <w:bCs/>
        </w:rPr>
        <w:instrText xml:space="preserve"> </w:instrText>
      </w:r>
      <w:r w:rsidR="00023CA1">
        <w:rPr>
          <w:bCs/>
          <w:lang w:val="en-US"/>
        </w:rPr>
        <w:instrText>to</w:instrText>
      </w:r>
      <w:r w:rsidR="00023CA1" w:rsidRPr="00495AF2">
        <w:rPr>
          <w:bCs/>
        </w:rPr>
        <w:instrText xml:space="preserve"> </w:instrText>
      </w:r>
      <w:r w:rsidR="00023CA1">
        <w:rPr>
          <w:bCs/>
          <w:lang w:val="en-US"/>
        </w:rPr>
        <w:instrText>late</w:instrText>
      </w:r>
      <w:r w:rsidR="00023CA1" w:rsidRPr="00495AF2">
        <w:rPr>
          <w:bCs/>
        </w:rPr>
        <w:instrText xml:space="preserve"> </w:instrText>
      </w:r>
      <w:r w:rsidR="00023CA1">
        <w:rPr>
          <w:bCs/>
          <w:lang w:val="en-US"/>
        </w:rPr>
        <w:instrText>effects</w:instrText>
      </w:r>
      <w:r w:rsidR="00023CA1" w:rsidRPr="00495AF2">
        <w:rPr>
          <w:bCs/>
        </w:rPr>
        <w:instrText xml:space="preserve"> </w:instrText>
      </w:r>
      <w:r w:rsidR="00023CA1">
        <w:rPr>
          <w:bCs/>
          <w:lang w:val="en-US"/>
        </w:rPr>
        <w:instrText>after</w:instrText>
      </w:r>
      <w:r w:rsidR="00023CA1" w:rsidRPr="00495AF2">
        <w:rPr>
          <w:bCs/>
        </w:rPr>
        <w:instrText xml:space="preserve"> </w:instrText>
      </w:r>
      <w:r w:rsidR="00023CA1">
        <w:rPr>
          <w:bCs/>
          <w:lang w:val="en-US"/>
        </w:rPr>
        <w:instrText>upfront</w:instrText>
      </w:r>
      <w:r w:rsidR="00023CA1" w:rsidRPr="00495AF2">
        <w:rPr>
          <w:bCs/>
        </w:rPr>
        <w:instrText xml:space="preserve"> </w:instrText>
      </w:r>
      <w:r w:rsidR="00023CA1">
        <w:rPr>
          <w:bCs/>
          <w:lang w:val="en-US"/>
        </w:rPr>
        <w:instrText>immunosuppressive</w:instrText>
      </w:r>
      <w:r w:rsidR="00023CA1" w:rsidRPr="00495AF2">
        <w:rPr>
          <w:bCs/>
        </w:rPr>
        <w:instrText xml:space="preserve"> </w:instrText>
      </w:r>
      <w:r w:rsidR="00023CA1">
        <w:rPr>
          <w:bCs/>
          <w:lang w:val="en-US"/>
        </w:rPr>
        <w:instrText>therapy</w:instrText>
      </w:r>
      <w:r w:rsidR="00023CA1" w:rsidRPr="00495AF2">
        <w:rPr>
          <w:bCs/>
        </w:rPr>
        <w:instrText xml:space="preserve">, </w:instrText>
      </w:r>
      <w:r w:rsidR="00023CA1">
        <w:rPr>
          <w:bCs/>
          <w:lang w:val="en-US"/>
        </w:rPr>
        <w:instrText>except</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patients</w:instrText>
      </w:r>
      <w:r w:rsidR="00023CA1" w:rsidRPr="00495AF2">
        <w:rPr>
          <w:bCs/>
        </w:rPr>
        <w:instrText xml:space="preserve"> </w:instrText>
      </w:r>
      <w:r w:rsidR="00023CA1">
        <w:rPr>
          <w:bCs/>
          <w:lang w:val="en-US"/>
        </w:rPr>
        <w:instrText>with</w:instrText>
      </w:r>
      <w:r w:rsidR="00023CA1" w:rsidRPr="00495AF2">
        <w:rPr>
          <w:bCs/>
        </w:rPr>
        <w:instrText xml:space="preserve"> </w:instrText>
      </w:r>
      <w:r w:rsidR="00023CA1">
        <w:rPr>
          <w:bCs/>
          <w:lang w:val="en-US"/>
        </w:rPr>
        <w:instrText>chronic</w:instrText>
      </w:r>
      <w:r w:rsidR="00023CA1" w:rsidRPr="00495AF2">
        <w:rPr>
          <w:bCs/>
        </w:rPr>
        <w:instrText xml:space="preserve"> </w:instrText>
      </w:r>
      <w:r w:rsidR="00023CA1">
        <w:rPr>
          <w:bCs/>
          <w:lang w:val="en-US"/>
        </w:rPr>
        <w:instrText>graft</w:instrText>
      </w:r>
      <w:r w:rsidR="00023CA1" w:rsidRPr="00495AF2">
        <w:rPr>
          <w:bCs/>
        </w:rPr>
        <w:instrText xml:space="preserve"> </w:instrText>
      </w:r>
      <w:r w:rsidR="00023CA1">
        <w:rPr>
          <w:bCs/>
          <w:lang w:val="en-US"/>
        </w:rPr>
        <w:instrText>versus</w:instrText>
      </w:r>
      <w:r w:rsidR="00023CA1" w:rsidRPr="00495AF2">
        <w:rPr>
          <w:bCs/>
        </w:rPr>
        <w:instrText xml:space="preserve"> </w:instrText>
      </w:r>
      <w:r w:rsidR="00023CA1">
        <w:rPr>
          <w:bCs/>
          <w:lang w:val="en-US"/>
        </w:rPr>
        <w:instrText>host</w:instrText>
      </w:r>
      <w:r w:rsidR="00023CA1" w:rsidRPr="00495AF2">
        <w:rPr>
          <w:bCs/>
        </w:rPr>
        <w:instrText xml:space="preserve"> </w:instrText>
      </w:r>
      <w:r w:rsidR="00023CA1">
        <w:rPr>
          <w:bCs/>
          <w:lang w:val="en-US"/>
        </w:rPr>
        <w:instrText>disease</w:instrText>
      </w:r>
      <w:r w:rsidR="00023CA1" w:rsidRPr="00495AF2">
        <w:rPr>
          <w:bCs/>
        </w:rPr>
        <w:instrText xml:space="preserve">. </w:instrText>
      </w:r>
      <w:r w:rsidR="00023CA1">
        <w:rPr>
          <w:bCs/>
          <w:lang w:val="en-US"/>
        </w:rPr>
        <w:instrText>Summary</w:instrText>
      </w:r>
      <w:r w:rsidR="00023CA1" w:rsidRPr="00495AF2">
        <w:rPr>
          <w:bCs/>
        </w:rPr>
        <w:instrText xml:space="preserve"> </w:instrText>
      </w:r>
      <w:r w:rsidR="00023CA1">
        <w:rPr>
          <w:bCs/>
          <w:lang w:val="en-US"/>
        </w:rPr>
        <w:instrText>Careful</w:instrText>
      </w:r>
      <w:r w:rsidR="00023CA1" w:rsidRPr="00495AF2">
        <w:rPr>
          <w:bCs/>
        </w:rPr>
        <w:instrText xml:space="preserve"> </w:instrText>
      </w:r>
      <w:r w:rsidR="00023CA1">
        <w:rPr>
          <w:bCs/>
          <w:lang w:val="en-US"/>
        </w:rPr>
        <w:instrText>assessment</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signs</w:instrText>
      </w:r>
      <w:r w:rsidR="00023CA1" w:rsidRPr="00495AF2">
        <w:rPr>
          <w:bCs/>
        </w:rPr>
        <w:instrText xml:space="preserve"> </w:instrText>
      </w:r>
      <w:r w:rsidR="00023CA1">
        <w:rPr>
          <w:bCs/>
          <w:lang w:val="en-US"/>
        </w:rPr>
        <w:instrText>or</w:instrText>
      </w:r>
      <w:r w:rsidR="00023CA1" w:rsidRPr="00495AF2">
        <w:rPr>
          <w:bCs/>
        </w:rPr>
        <w:instrText xml:space="preserve"> </w:instrText>
      </w:r>
      <w:r w:rsidR="00023CA1">
        <w:rPr>
          <w:bCs/>
          <w:lang w:val="en-US"/>
        </w:rPr>
        <w:instrText>symptoms</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IBMFS</w:instrText>
      </w:r>
      <w:r w:rsidR="00023CA1" w:rsidRPr="00495AF2">
        <w:rPr>
          <w:bCs/>
        </w:rPr>
        <w:instrText xml:space="preserve">, </w:instrText>
      </w:r>
      <w:r w:rsidR="00023CA1">
        <w:rPr>
          <w:bCs/>
          <w:lang w:val="en-US"/>
        </w:rPr>
        <w:instrText>along</w:instrText>
      </w:r>
      <w:r w:rsidR="00023CA1" w:rsidRPr="00495AF2">
        <w:rPr>
          <w:bCs/>
        </w:rPr>
        <w:instrText xml:space="preserve"> </w:instrText>
      </w:r>
      <w:r w:rsidR="00023CA1">
        <w:rPr>
          <w:bCs/>
          <w:lang w:val="en-US"/>
        </w:rPr>
        <w:instrText>with</w:instrText>
      </w:r>
      <w:r w:rsidR="00023CA1" w:rsidRPr="00495AF2">
        <w:rPr>
          <w:bCs/>
        </w:rPr>
        <w:instrText xml:space="preserve"> </w:instrText>
      </w:r>
      <w:r w:rsidR="00023CA1">
        <w:rPr>
          <w:bCs/>
          <w:lang w:val="en-US"/>
        </w:rPr>
        <w:instrText>genetic</w:instrText>
      </w:r>
      <w:r w:rsidR="00023CA1" w:rsidRPr="00495AF2">
        <w:rPr>
          <w:bCs/>
        </w:rPr>
        <w:instrText xml:space="preserve"> </w:instrText>
      </w:r>
      <w:r w:rsidR="00023CA1">
        <w:rPr>
          <w:bCs/>
          <w:lang w:val="en-US"/>
        </w:rPr>
        <w:instrText>screening</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these</w:instrText>
      </w:r>
      <w:r w:rsidR="00023CA1" w:rsidRPr="00495AF2">
        <w:rPr>
          <w:bCs/>
        </w:rPr>
        <w:instrText xml:space="preserve"> </w:instrText>
      </w:r>
      <w:r w:rsidR="00023CA1">
        <w:rPr>
          <w:bCs/>
          <w:lang w:val="en-US"/>
        </w:rPr>
        <w:instrText>disorders</w:instrText>
      </w:r>
      <w:r w:rsidR="00023CA1" w:rsidRPr="00495AF2">
        <w:rPr>
          <w:bCs/>
        </w:rPr>
        <w:instrText xml:space="preserve">, </w:instrText>
      </w:r>
      <w:r w:rsidR="00023CA1">
        <w:rPr>
          <w:bCs/>
          <w:lang w:val="en-US"/>
        </w:rPr>
        <w:instrText>is</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major</w:instrText>
      </w:r>
      <w:r w:rsidR="00023CA1" w:rsidRPr="00495AF2">
        <w:rPr>
          <w:bCs/>
        </w:rPr>
        <w:instrText xml:space="preserve"> </w:instrText>
      </w:r>
      <w:r w:rsidR="00023CA1">
        <w:rPr>
          <w:bCs/>
          <w:lang w:val="en-US"/>
        </w:rPr>
        <w:instrText>importance</w:instrText>
      </w:r>
      <w:r w:rsidR="00023CA1" w:rsidRPr="00495AF2">
        <w:rPr>
          <w:bCs/>
        </w:rPr>
        <w:instrText xml:space="preserve">. </w:instrText>
      </w:r>
      <w:r w:rsidR="00023CA1">
        <w:rPr>
          <w:bCs/>
          <w:lang w:val="en-US"/>
        </w:rPr>
        <w:instrText>Matched</w:instrText>
      </w:r>
      <w:r w:rsidR="00023CA1" w:rsidRPr="00495AF2">
        <w:rPr>
          <w:bCs/>
        </w:rPr>
        <w:instrText xml:space="preserve"> </w:instrText>
      </w:r>
      <w:r w:rsidR="00023CA1">
        <w:rPr>
          <w:bCs/>
          <w:lang w:val="en-US"/>
        </w:rPr>
        <w:instrText>sibling</w:instrText>
      </w:r>
      <w:r w:rsidR="00023CA1" w:rsidRPr="00495AF2">
        <w:rPr>
          <w:bCs/>
        </w:rPr>
        <w:instrText xml:space="preserve"> </w:instrText>
      </w:r>
      <w:r w:rsidR="00023CA1">
        <w:rPr>
          <w:bCs/>
          <w:lang w:val="en-US"/>
        </w:rPr>
        <w:instrText>donor</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is</w:instrText>
      </w:r>
      <w:r w:rsidR="00023CA1" w:rsidRPr="00495AF2">
        <w:rPr>
          <w:bCs/>
        </w:rPr>
        <w:instrText xml:space="preserve"> </w:instrText>
      </w:r>
      <w:r w:rsidR="00023CA1">
        <w:rPr>
          <w:bCs/>
          <w:lang w:val="en-US"/>
        </w:rPr>
        <w:instrText>already</w:instrText>
      </w:r>
      <w:r w:rsidR="00023CA1" w:rsidRPr="00495AF2">
        <w:rPr>
          <w:bCs/>
        </w:rPr>
        <w:instrText xml:space="preserve"> </w:instrText>
      </w:r>
      <w:r w:rsidR="00023CA1">
        <w:rPr>
          <w:bCs/>
          <w:lang w:val="en-US"/>
        </w:rPr>
        <w:instrText>considered</w:instrText>
      </w:r>
      <w:r w:rsidR="00023CA1" w:rsidRPr="00495AF2">
        <w:rPr>
          <w:bCs/>
        </w:rPr>
        <w:instrText xml:space="preserve"> </w:instrText>
      </w:r>
      <w:r w:rsidR="00023CA1">
        <w:rPr>
          <w:bCs/>
          <w:lang w:val="en-US"/>
        </w:rPr>
        <w:instrText>the</w:instrText>
      </w:r>
      <w:r w:rsidR="00023CA1" w:rsidRPr="00495AF2">
        <w:rPr>
          <w:bCs/>
        </w:rPr>
        <w:instrText xml:space="preserve"> </w:instrText>
      </w:r>
      <w:r w:rsidR="00023CA1">
        <w:rPr>
          <w:bCs/>
          <w:lang w:val="en-US"/>
        </w:rPr>
        <w:instrText>standard</w:instrText>
      </w:r>
      <w:r w:rsidR="00023CA1" w:rsidRPr="00495AF2">
        <w:rPr>
          <w:bCs/>
        </w:rPr>
        <w:instrText xml:space="preserve"> </w:instrText>
      </w:r>
      <w:r w:rsidR="00023CA1">
        <w:rPr>
          <w:bCs/>
          <w:lang w:val="en-US"/>
        </w:rPr>
        <w:instrText>of</w:instrText>
      </w:r>
      <w:r w:rsidR="00023CA1" w:rsidRPr="00495AF2">
        <w:rPr>
          <w:bCs/>
        </w:rPr>
        <w:instrText xml:space="preserve"> </w:instrText>
      </w:r>
      <w:r w:rsidR="00023CA1">
        <w:rPr>
          <w:bCs/>
          <w:lang w:val="en-US"/>
        </w:rPr>
        <w:instrText>care</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upfront</w:instrText>
      </w:r>
      <w:r w:rsidR="00023CA1" w:rsidRPr="00495AF2">
        <w:rPr>
          <w:bCs/>
        </w:rPr>
        <w:instrText xml:space="preserve"> </w:instrText>
      </w:r>
      <w:r w:rsidR="00023CA1">
        <w:rPr>
          <w:bCs/>
          <w:lang w:val="en-US"/>
        </w:rPr>
        <w:instrText>therapy</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some</w:instrText>
      </w:r>
      <w:r w:rsidR="00023CA1" w:rsidRPr="00495AF2">
        <w:rPr>
          <w:bCs/>
        </w:rPr>
        <w:instrText xml:space="preserve"> </w:instrText>
      </w:r>
      <w:r w:rsidR="00023CA1">
        <w:rPr>
          <w:bCs/>
          <w:lang w:val="en-US"/>
        </w:rPr>
        <w:instrText>groups</w:instrText>
      </w:r>
      <w:r w:rsidR="00023CA1" w:rsidRPr="00495AF2">
        <w:rPr>
          <w:bCs/>
        </w:rPr>
        <w:instrText xml:space="preserve"> </w:instrText>
      </w:r>
      <w:r w:rsidR="00023CA1">
        <w:rPr>
          <w:bCs/>
          <w:lang w:val="en-US"/>
        </w:rPr>
        <w:instrText>are</w:instrText>
      </w:r>
      <w:r w:rsidR="00023CA1" w:rsidRPr="00495AF2">
        <w:rPr>
          <w:bCs/>
        </w:rPr>
        <w:instrText xml:space="preserve"> </w:instrText>
      </w:r>
      <w:r w:rsidR="00023CA1">
        <w:rPr>
          <w:bCs/>
          <w:lang w:val="en-US"/>
        </w:rPr>
        <w:instrText>evaluating</w:instrText>
      </w:r>
      <w:r w:rsidR="00023CA1" w:rsidRPr="00495AF2">
        <w:rPr>
          <w:bCs/>
        </w:rPr>
        <w:instrText xml:space="preserve"> </w:instrText>
      </w:r>
      <w:r w:rsidR="00023CA1">
        <w:rPr>
          <w:bCs/>
          <w:lang w:val="en-US"/>
        </w:rPr>
        <w:instrText>matched</w:instrText>
      </w:r>
      <w:r w:rsidR="00023CA1" w:rsidRPr="00495AF2">
        <w:rPr>
          <w:bCs/>
        </w:rPr>
        <w:instrText xml:space="preserve"> </w:instrText>
      </w:r>
      <w:r w:rsidR="00023CA1">
        <w:rPr>
          <w:bCs/>
          <w:lang w:val="en-US"/>
        </w:rPr>
        <w:instrText>unrelated</w:instrText>
      </w:r>
      <w:r w:rsidR="00023CA1" w:rsidRPr="00495AF2">
        <w:rPr>
          <w:bCs/>
        </w:rPr>
        <w:instrText xml:space="preserve"> </w:instrText>
      </w:r>
      <w:r w:rsidR="00023CA1">
        <w:rPr>
          <w:bCs/>
          <w:lang w:val="en-US"/>
        </w:rPr>
        <w:instrText>donor</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as</w:instrText>
      </w:r>
      <w:r w:rsidR="00023CA1" w:rsidRPr="00495AF2">
        <w:rPr>
          <w:bCs/>
        </w:rPr>
        <w:instrText xml:space="preserve"> </w:instrText>
      </w:r>
      <w:r w:rsidR="00023CA1">
        <w:rPr>
          <w:bCs/>
          <w:lang w:val="en-US"/>
        </w:rPr>
        <w:instrText>primary</w:instrText>
      </w:r>
      <w:r w:rsidR="00023CA1" w:rsidRPr="00495AF2">
        <w:rPr>
          <w:bCs/>
        </w:rPr>
        <w:instrText xml:space="preserve"> </w:instrText>
      </w:r>
      <w:r w:rsidR="00023CA1">
        <w:rPr>
          <w:bCs/>
          <w:lang w:val="en-US"/>
        </w:rPr>
        <w:instrText>therapy</w:instrText>
      </w:r>
      <w:r w:rsidR="00023CA1" w:rsidRPr="00495AF2">
        <w:rPr>
          <w:bCs/>
        </w:rPr>
        <w:instrText xml:space="preserve">. </w:instrText>
      </w:r>
      <w:r w:rsidR="00023CA1">
        <w:rPr>
          <w:bCs/>
          <w:lang w:val="en-US"/>
        </w:rPr>
        <w:instrText>Ongoing</w:instrText>
      </w:r>
      <w:r w:rsidR="00023CA1" w:rsidRPr="00495AF2">
        <w:rPr>
          <w:bCs/>
        </w:rPr>
        <w:instrText xml:space="preserve"> </w:instrText>
      </w:r>
      <w:r w:rsidR="00023CA1">
        <w:rPr>
          <w:bCs/>
          <w:lang w:val="en-US"/>
        </w:rPr>
        <w:instrText>studies</w:instrText>
      </w:r>
      <w:r w:rsidR="00023CA1" w:rsidRPr="00495AF2">
        <w:rPr>
          <w:bCs/>
        </w:rPr>
        <w:instrText xml:space="preserve"> </w:instrText>
      </w:r>
      <w:r w:rsidR="00023CA1">
        <w:rPr>
          <w:bCs/>
          <w:lang w:val="en-US"/>
        </w:rPr>
        <w:instrText>will</w:instrText>
      </w:r>
      <w:r w:rsidR="00023CA1" w:rsidRPr="00495AF2">
        <w:rPr>
          <w:bCs/>
        </w:rPr>
        <w:instrText xml:space="preserve"> </w:instrText>
      </w:r>
      <w:r w:rsidR="00023CA1">
        <w:rPr>
          <w:bCs/>
          <w:lang w:val="en-US"/>
        </w:rPr>
        <w:instrText>continue</w:instrText>
      </w:r>
      <w:r w:rsidR="00023CA1" w:rsidRPr="00495AF2">
        <w:rPr>
          <w:bCs/>
        </w:rPr>
        <w:instrText xml:space="preserve"> </w:instrText>
      </w:r>
      <w:r w:rsidR="00023CA1">
        <w:rPr>
          <w:bCs/>
          <w:lang w:val="en-US"/>
        </w:rPr>
        <w:instrText>to</w:instrText>
      </w:r>
      <w:r w:rsidR="00023CA1" w:rsidRPr="00495AF2">
        <w:rPr>
          <w:bCs/>
        </w:rPr>
        <w:instrText xml:space="preserve"> </w:instrText>
      </w:r>
      <w:r w:rsidR="00023CA1">
        <w:rPr>
          <w:bCs/>
          <w:lang w:val="en-US"/>
        </w:rPr>
        <w:instrText>challenge</w:instrText>
      </w:r>
      <w:r w:rsidR="00023CA1" w:rsidRPr="00495AF2">
        <w:rPr>
          <w:bCs/>
        </w:rPr>
        <w:instrText xml:space="preserve"> </w:instrText>
      </w:r>
      <w:r w:rsidR="00023CA1">
        <w:rPr>
          <w:bCs/>
          <w:lang w:val="en-US"/>
        </w:rPr>
        <w:instrText>treatment</w:instrText>
      </w:r>
      <w:r w:rsidR="00023CA1" w:rsidRPr="00495AF2">
        <w:rPr>
          <w:bCs/>
        </w:rPr>
        <w:instrText xml:space="preserve"> </w:instrText>
      </w:r>
      <w:r w:rsidR="00023CA1">
        <w:rPr>
          <w:bCs/>
          <w:lang w:val="en-US"/>
        </w:rPr>
        <w:instrText>algorithms</w:instrText>
      </w:r>
      <w:r w:rsidR="00023CA1" w:rsidRPr="00495AF2">
        <w:rPr>
          <w:bCs/>
        </w:rPr>
        <w:instrText xml:space="preserve"> </w:instrText>
      </w:r>
      <w:r w:rsidR="00023CA1">
        <w:rPr>
          <w:bCs/>
          <w:lang w:val="en-US"/>
        </w:rPr>
        <w:instrText>and</w:instrText>
      </w:r>
      <w:r w:rsidR="00023CA1" w:rsidRPr="00495AF2">
        <w:rPr>
          <w:bCs/>
        </w:rPr>
        <w:instrText xml:space="preserve"> </w:instrText>
      </w:r>
      <w:r w:rsidR="00023CA1">
        <w:rPr>
          <w:bCs/>
          <w:lang w:val="en-US"/>
        </w:rPr>
        <w:instrText>may</w:instrText>
      </w:r>
      <w:r w:rsidR="00023CA1" w:rsidRPr="00495AF2">
        <w:rPr>
          <w:bCs/>
        </w:rPr>
        <w:instrText xml:space="preserve"> </w:instrText>
      </w:r>
      <w:r w:rsidR="00023CA1">
        <w:rPr>
          <w:bCs/>
          <w:lang w:val="en-US"/>
        </w:rPr>
        <w:instrText>lead</w:instrText>
      </w:r>
      <w:r w:rsidR="00023CA1" w:rsidRPr="00495AF2">
        <w:rPr>
          <w:bCs/>
        </w:rPr>
        <w:instrText xml:space="preserve"> </w:instrText>
      </w:r>
      <w:r w:rsidR="00023CA1">
        <w:rPr>
          <w:bCs/>
          <w:lang w:val="en-US"/>
        </w:rPr>
        <w:instrText>to</w:instrText>
      </w:r>
      <w:r w:rsidR="00023CA1" w:rsidRPr="00495AF2">
        <w:rPr>
          <w:bCs/>
        </w:rPr>
        <w:instrText xml:space="preserve"> </w:instrText>
      </w:r>
      <w:r w:rsidR="00023CA1">
        <w:rPr>
          <w:bCs/>
          <w:lang w:val="en-US"/>
        </w:rPr>
        <w:instrText>an</w:instrText>
      </w:r>
      <w:r w:rsidR="00023CA1" w:rsidRPr="00495AF2">
        <w:rPr>
          <w:bCs/>
        </w:rPr>
        <w:instrText xml:space="preserve"> </w:instrText>
      </w:r>
      <w:r w:rsidR="00023CA1">
        <w:rPr>
          <w:bCs/>
          <w:lang w:val="en-US"/>
        </w:rPr>
        <w:instrText>even</w:instrText>
      </w:r>
      <w:r w:rsidR="00023CA1" w:rsidRPr="00495AF2">
        <w:rPr>
          <w:bCs/>
        </w:rPr>
        <w:instrText xml:space="preserve"> </w:instrText>
      </w:r>
      <w:r w:rsidR="00023CA1">
        <w:rPr>
          <w:bCs/>
          <w:lang w:val="en-US"/>
        </w:rPr>
        <w:instrText>more</w:instrText>
      </w:r>
      <w:r w:rsidR="00023CA1" w:rsidRPr="00495AF2">
        <w:rPr>
          <w:bCs/>
        </w:rPr>
        <w:instrText xml:space="preserve"> </w:instrText>
      </w:r>
      <w:r w:rsidR="00023CA1">
        <w:rPr>
          <w:bCs/>
          <w:lang w:val="en-US"/>
        </w:rPr>
        <w:instrText>expanded</w:instrText>
      </w:r>
      <w:r w:rsidR="00023CA1" w:rsidRPr="00495AF2">
        <w:rPr>
          <w:bCs/>
        </w:rPr>
        <w:instrText xml:space="preserve"> </w:instrText>
      </w:r>
      <w:r w:rsidR="00023CA1">
        <w:rPr>
          <w:bCs/>
          <w:lang w:val="en-US"/>
        </w:rPr>
        <w:instrText>role</w:instrText>
      </w:r>
      <w:r w:rsidR="00023CA1" w:rsidRPr="00495AF2">
        <w:rPr>
          <w:bCs/>
        </w:rPr>
        <w:instrText xml:space="preserve"> </w:instrText>
      </w:r>
      <w:r w:rsidR="00023CA1">
        <w:rPr>
          <w:bCs/>
          <w:lang w:val="en-US"/>
        </w:rPr>
        <w:instrText>for</w:instrText>
      </w:r>
      <w:r w:rsidR="00023CA1" w:rsidRPr="00495AF2">
        <w:rPr>
          <w:bCs/>
        </w:rPr>
        <w:instrText xml:space="preserve"> </w:instrText>
      </w:r>
      <w:r w:rsidR="00023CA1">
        <w:rPr>
          <w:bCs/>
          <w:lang w:val="en-US"/>
        </w:rPr>
        <w:instrText>HSCT</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SAA</w:instrText>
      </w:r>
      <w:r w:rsidR="00023CA1" w:rsidRPr="00495AF2">
        <w:rPr>
          <w:bCs/>
        </w:rPr>
        <w:instrText>.","</w:instrText>
      </w:r>
      <w:r w:rsidR="00023CA1">
        <w:rPr>
          <w:bCs/>
          <w:lang w:val="en-US"/>
        </w:rPr>
        <w:instrText>author</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family</w:instrText>
      </w:r>
      <w:r w:rsidR="00023CA1" w:rsidRPr="00495AF2">
        <w:rPr>
          <w:bCs/>
        </w:rPr>
        <w:instrText>":"</w:instrText>
      </w:r>
      <w:r w:rsidR="00023CA1">
        <w:rPr>
          <w:bCs/>
          <w:lang w:val="en-US"/>
        </w:rPr>
        <w:instrText>Dietz</w:instrText>
      </w:r>
      <w:r w:rsidR="00023CA1" w:rsidRPr="00495AF2">
        <w:rPr>
          <w:bCs/>
        </w:rPr>
        <w:instrText>","</w:instrText>
      </w:r>
      <w:r w:rsidR="00023CA1">
        <w:rPr>
          <w:bCs/>
          <w:lang w:val="en-US"/>
        </w:rPr>
        <w:instrText>given</w:instrText>
      </w:r>
      <w:r w:rsidR="00023CA1" w:rsidRPr="00495AF2">
        <w:rPr>
          <w:bCs/>
        </w:rPr>
        <w:instrText>":"</w:instrText>
      </w:r>
      <w:r w:rsidR="00023CA1">
        <w:rPr>
          <w:bCs/>
          <w:lang w:val="en-US"/>
        </w:rPr>
        <w:instrText>Andrew</w:instrText>
      </w:r>
      <w:r w:rsidR="00023CA1" w:rsidRPr="00495AF2">
        <w:rPr>
          <w:bCs/>
        </w:rPr>
        <w:instrText xml:space="preserve"> </w:instrText>
      </w:r>
      <w:r w:rsidR="00023CA1">
        <w:rPr>
          <w:bCs/>
          <w:lang w:val="en-US"/>
        </w:rPr>
        <w:instrText>C</w:instrText>
      </w:r>
      <w:r w:rsidR="00023CA1" w:rsidRPr="00495AF2">
        <w:rPr>
          <w:bCs/>
        </w:rPr>
        <w:instrText>.","</w:instrText>
      </w:r>
      <w:r w:rsidR="00023CA1">
        <w:rPr>
          <w:bCs/>
          <w:lang w:val="en-US"/>
        </w:rPr>
        <w:instrText>non</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parse</w:instrText>
      </w:r>
      <w:r w:rsidR="00023CA1" w:rsidRPr="00495AF2">
        <w:rPr>
          <w:bCs/>
        </w:rPr>
        <w:instrText>-</w:instrText>
      </w:r>
      <w:r w:rsidR="00023CA1">
        <w:rPr>
          <w:bCs/>
          <w:lang w:val="en-US"/>
        </w:rPr>
        <w:instrText>names</w:instrText>
      </w:r>
      <w:r w:rsidR="00023CA1" w:rsidRPr="00495AF2">
        <w:rPr>
          <w:bCs/>
        </w:rPr>
        <w:instrText>":</w:instrText>
      </w:r>
      <w:r w:rsidR="00023CA1">
        <w:rPr>
          <w:bCs/>
          <w:lang w:val="en-US"/>
        </w:rPr>
        <w:instrText>false</w:instrText>
      </w:r>
      <w:r w:rsidR="00023CA1" w:rsidRPr="00495AF2">
        <w:rPr>
          <w:bCs/>
        </w:rPr>
        <w:instrText>,"</w:instrText>
      </w:r>
      <w:r w:rsidR="00023CA1">
        <w:rPr>
          <w:bCs/>
          <w:lang w:val="en-US"/>
        </w:rPr>
        <w:instrText>suffix</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family</w:instrText>
      </w:r>
      <w:r w:rsidR="00023CA1" w:rsidRPr="00495AF2">
        <w:rPr>
          <w:bCs/>
        </w:rPr>
        <w:instrText>":"</w:instrText>
      </w:r>
      <w:r w:rsidR="00023CA1">
        <w:rPr>
          <w:bCs/>
          <w:lang w:val="en-US"/>
        </w:rPr>
        <w:instrText>Lucchini</w:instrText>
      </w:r>
      <w:r w:rsidR="00023CA1" w:rsidRPr="00495AF2">
        <w:rPr>
          <w:bCs/>
        </w:rPr>
        <w:instrText>","</w:instrText>
      </w:r>
      <w:r w:rsidR="00023CA1">
        <w:rPr>
          <w:bCs/>
          <w:lang w:val="en-US"/>
        </w:rPr>
        <w:instrText>given</w:instrText>
      </w:r>
      <w:r w:rsidR="00023CA1" w:rsidRPr="00495AF2">
        <w:rPr>
          <w:bCs/>
        </w:rPr>
        <w:instrText>":"</w:instrText>
      </w:r>
      <w:r w:rsidR="00023CA1">
        <w:rPr>
          <w:bCs/>
          <w:lang w:val="en-US"/>
        </w:rPr>
        <w:instrText>Giovanna</w:instrText>
      </w:r>
      <w:r w:rsidR="00023CA1" w:rsidRPr="00495AF2">
        <w:rPr>
          <w:bCs/>
        </w:rPr>
        <w:instrText>","</w:instrText>
      </w:r>
      <w:r w:rsidR="00023CA1">
        <w:rPr>
          <w:bCs/>
          <w:lang w:val="en-US"/>
        </w:rPr>
        <w:instrText>non</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parse</w:instrText>
      </w:r>
      <w:r w:rsidR="00023CA1" w:rsidRPr="00495AF2">
        <w:rPr>
          <w:bCs/>
        </w:rPr>
        <w:instrText>-</w:instrText>
      </w:r>
      <w:r w:rsidR="00023CA1">
        <w:rPr>
          <w:bCs/>
          <w:lang w:val="en-US"/>
        </w:rPr>
        <w:instrText>names</w:instrText>
      </w:r>
      <w:r w:rsidR="00023CA1" w:rsidRPr="00495AF2">
        <w:rPr>
          <w:bCs/>
        </w:rPr>
        <w:instrText>":</w:instrText>
      </w:r>
      <w:r w:rsidR="00023CA1">
        <w:rPr>
          <w:bCs/>
          <w:lang w:val="en-US"/>
        </w:rPr>
        <w:instrText>false</w:instrText>
      </w:r>
      <w:r w:rsidR="00023CA1" w:rsidRPr="00495AF2">
        <w:rPr>
          <w:bCs/>
        </w:rPr>
        <w:instrText>,"</w:instrText>
      </w:r>
      <w:r w:rsidR="00023CA1">
        <w:rPr>
          <w:bCs/>
          <w:lang w:val="en-US"/>
        </w:rPr>
        <w:instrText>suffix</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family</w:instrText>
      </w:r>
      <w:r w:rsidR="00023CA1" w:rsidRPr="00495AF2">
        <w:rPr>
          <w:bCs/>
        </w:rPr>
        <w:instrText>":"</w:instrText>
      </w:r>
      <w:r w:rsidR="00023CA1">
        <w:rPr>
          <w:bCs/>
          <w:lang w:val="en-US"/>
        </w:rPr>
        <w:instrText>Samarasinghe</w:instrText>
      </w:r>
      <w:r w:rsidR="00023CA1" w:rsidRPr="00495AF2">
        <w:rPr>
          <w:bCs/>
        </w:rPr>
        <w:instrText>","</w:instrText>
      </w:r>
      <w:r w:rsidR="00023CA1">
        <w:rPr>
          <w:bCs/>
          <w:lang w:val="en-US"/>
        </w:rPr>
        <w:instrText>given</w:instrText>
      </w:r>
      <w:r w:rsidR="00023CA1" w:rsidRPr="00495AF2">
        <w:rPr>
          <w:bCs/>
        </w:rPr>
        <w:instrText>":"</w:instrText>
      </w:r>
      <w:r w:rsidR="00023CA1">
        <w:rPr>
          <w:bCs/>
          <w:lang w:val="en-US"/>
        </w:rPr>
        <w:instrText>Sujith</w:instrText>
      </w:r>
      <w:r w:rsidR="00023CA1" w:rsidRPr="00495AF2">
        <w:rPr>
          <w:bCs/>
        </w:rPr>
        <w:instrText>","</w:instrText>
      </w:r>
      <w:r w:rsidR="00023CA1">
        <w:rPr>
          <w:bCs/>
          <w:lang w:val="en-US"/>
        </w:rPr>
        <w:instrText>non</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parse</w:instrText>
      </w:r>
      <w:r w:rsidR="00023CA1" w:rsidRPr="00495AF2">
        <w:rPr>
          <w:bCs/>
        </w:rPr>
        <w:instrText>-</w:instrText>
      </w:r>
      <w:r w:rsidR="00023CA1">
        <w:rPr>
          <w:bCs/>
          <w:lang w:val="en-US"/>
        </w:rPr>
        <w:instrText>names</w:instrText>
      </w:r>
      <w:r w:rsidR="00023CA1" w:rsidRPr="00495AF2">
        <w:rPr>
          <w:bCs/>
        </w:rPr>
        <w:instrText>":</w:instrText>
      </w:r>
      <w:r w:rsidR="00023CA1">
        <w:rPr>
          <w:bCs/>
          <w:lang w:val="en-US"/>
        </w:rPr>
        <w:instrText>false</w:instrText>
      </w:r>
      <w:r w:rsidR="00023CA1" w:rsidRPr="00495AF2">
        <w:rPr>
          <w:bCs/>
        </w:rPr>
        <w:instrText>,"</w:instrText>
      </w:r>
      <w:r w:rsidR="00023CA1">
        <w:rPr>
          <w:bCs/>
          <w:lang w:val="en-US"/>
        </w:rPr>
        <w:instrText>suffix</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family</w:instrText>
      </w:r>
      <w:r w:rsidR="00023CA1" w:rsidRPr="00495AF2">
        <w:rPr>
          <w:bCs/>
        </w:rPr>
        <w:instrText>":"</w:instrText>
      </w:r>
      <w:r w:rsidR="00023CA1">
        <w:rPr>
          <w:bCs/>
          <w:lang w:val="en-US"/>
        </w:rPr>
        <w:instrText>Pulsipher</w:instrText>
      </w:r>
      <w:r w:rsidR="00023CA1" w:rsidRPr="00495AF2">
        <w:rPr>
          <w:bCs/>
        </w:rPr>
        <w:instrText>","</w:instrText>
      </w:r>
      <w:r w:rsidR="00023CA1">
        <w:rPr>
          <w:bCs/>
          <w:lang w:val="en-US"/>
        </w:rPr>
        <w:instrText>given</w:instrText>
      </w:r>
      <w:r w:rsidR="00023CA1" w:rsidRPr="00495AF2">
        <w:rPr>
          <w:bCs/>
        </w:rPr>
        <w:instrText>":"</w:instrText>
      </w:r>
      <w:r w:rsidR="00023CA1">
        <w:rPr>
          <w:bCs/>
          <w:lang w:val="en-US"/>
        </w:rPr>
        <w:instrText>Michael</w:instrText>
      </w:r>
      <w:r w:rsidR="00023CA1" w:rsidRPr="00495AF2">
        <w:rPr>
          <w:bCs/>
        </w:rPr>
        <w:instrText xml:space="preserve"> </w:instrText>
      </w:r>
      <w:r w:rsidR="00023CA1">
        <w:rPr>
          <w:bCs/>
          <w:lang w:val="en-US"/>
        </w:rPr>
        <w:instrText>A</w:instrText>
      </w:r>
      <w:r w:rsidR="00023CA1" w:rsidRPr="00495AF2">
        <w:rPr>
          <w:bCs/>
        </w:rPr>
        <w:instrText>.","</w:instrText>
      </w:r>
      <w:r w:rsidR="00023CA1">
        <w:rPr>
          <w:bCs/>
          <w:lang w:val="en-US"/>
        </w:rPr>
        <w:instrText>non</w:instrText>
      </w:r>
      <w:r w:rsidR="00023CA1" w:rsidRPr="00495AF2">
        <w:rPr>
          <w:bCs/>
        </w:rPr>
        <w:instrText>-</w:instrText>
      </w:r>
      <w:r w:rsidR="00023CA1">
        <w:rPr>
          <w:bCs/>
          <w:lang w:val="en-US"/>
        </w:rPr>
        <w:instrText>dropping</w:instrText>
      </w:r>
      <w:r w:rsidR="00023CA1" w:rsidRPr="00495AF2">
        <w:rPr>
          <w:bCs/>
        </w:rPr>
        <w:instrText>-</w:instrText>
      </w:r>
      <w:r w:rsidR="00023CA1">
        <w:rPr>
          <w:bCs/>
          <w:lang w:val="en-US"/>
        </w:rPr>
        <w:instrText>particle</w:instrText>
      </w:r>
      <w:r w:rsidR="00023CA1" w:rsidRPr="00495AF2">
        <w:rPr>
          <w:bCs/>
        </w:rPr>
        <w:instrText>":"","</w:instrText>
      </w:r>
      <w:r w:rsidR="00023CA1">
        <w:rPr>
          <w:bCs/>
          <w:lang w:val="en-US"/>
        </w:rPr>
        <w:instrText>parse</w:instrText>
      </w:r>
      <w:r w:rsidR="00023CA1" w:rsidRPr="00495AF2">
        <w:rPr>
          <w:bCs/>
        </w:rPr>
        <w:instrText>-</w:instrText>
      </w:r>
      <w:r w:rsidR="00023CA1">
        <w:rPr>
          <w:bCs/>
          <w:lang w:val="en-US"/>
        </w:rPr>
        <w:instrText>names</w:instrText>
      </w:r>
      <w:r w:rsidR="00023CA1" w:rsidRPr="00495AF2">
        <w:rPr>
          <w:bCs/>
        </w:rPr>
        <w:instrText>":</w:instrText>
      </w:r>
      <w:r w:rsidR="00023CA1">
        <w:rPr>
          <w:bCs/>
          <w:lang w:val="en-US"/>
        </w:rPr>
        <w:instrText>false</w:instrText>
      </w:r>
      <w:r w:rsidR="00023CA1" w:rsidRPr="00495AF2">
        <w:rPr>
          <w:bCs/>
        </w:rPr>
        <w:instrText>,"</w:instrText>
      </w:r>
      <w:r w:rsidR="00023CA1">
        <w:rPr>
          <w:bCs/>
          <w:lang w:val="en-US"/>
        </w:rPr>
        <w:instrText>suffix</w:instrText>
      </w:r>
      <w:r w:rsidR="00023CA1" w:rsidRPr="00495AF2">
        <w:rPr>
          <w:bCs/>
        </w:rPr>
        <w:instrText>":""}],"</w:instrText>
      </w:r>
      <w:r w:rsidR="00023CA1">
        <w:rPr>
          <w:bCs/>
          <w:lang w:val="en-US"/>
        </w:rPr>
        <w:instrText>container</w:instrText>
      </w:r>
      <w:r w:rsidR="00023CA1" w:rsidRPr="00495AF2">
        <w:rPr>
          <w:bCs/>
        </w:rPr>
        <w:instrText>-</w:instrText>
      </w:r>
      <w:r w:rsidR="00023CA1">
        <w:rPr>
          <w:bCs/>
          <w:lang w:val="en-US"/>
        </w:rPr>
        <w:instrText>title</w:instrText>
      </w:r>
      <w:r w:rsidR="00023CA1" w:rsidRPr="00495AF2">
        <w:rPr>
          <w:bCs/>
        </w:rPr>
        <w:instrText>":"</w:instrText>
      </w:r>
      <w:r w:rsidR="00023CA1">
        <w:rPr>
          <w:bCs/>
          <w:lang w:val="en-US"/>
        </w:rPr>
        <w:instrText>Current</w:instrText>
      </w:r>
      <w:r w:rsidR="00023CA1" w:rsidRPr="00495AF2">
        <w:rPr>
          <w:bCs/>
        </w:rPr>
        <w:instrText xml:space="preserve"> </w:instrText>
      </w:r>
      <w:r w:rsidR="00023CA1">
        <w:rPr>
          <w:bCs/>
          <w:lang w:val="en-US"/>
        </w:rPr>
        <w:instrText>opinion</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pediatrics</w:instrText>
      </w:r>
      <w:r w:rsidR="00023CA1" w:rsidRPr="00495AF2">
        <w:rPr>
          <w:bCs/>
        </w:rPr>
        <w:instrText>","</w:instrText>
      </w:r>
      <w:r w:rsidR="00023CA1">
        <w:rPr>
          <w:bCs/>
          <w:lang w:val="en-US"/>
        </w:rPr>
        <w:instrText>id</w:instrText>
      </w:r>
      <w:r w:rsidR="00023CA1" w:rsidRPr="00495AF2">
        <w:rPr>
          <w:bCs/>
        </w:rPr>
        <w:instrText>":"</w:instrText>
      </w:r>
      <w:r w:rsidR="00023CA1">
        <w:rPr>
          <w:bCs/>
          <w:lang w:val="en-US"/>
        </w:rPr>
        <w:instrText>ITEM</w:instrText>
      </w:r>
      <w:r w:rsidR="00023CA1" w:rsidRPr="00495AF2">
        <w:rPr>
          <w:bCs/>
        </w:rPr>
        <w:instrText>-1","</w:instrText>
      </w:r>
      <w:r w:rsidR="00023CA1">
        <w:rPr>
          <w:bCs/>
          <w:lang w:val="en-US"/>
        </w:rPr>
        <w:instrText>issue</w:instrText>
      </w:r>
      <w:r w:rsidR="00023CA1" w:rsidRPr="00495AF2">
        <w:rPr>
          <w:bCs/>
        </w:rPr>
        <w:instrText>":"1","</w:instrText>
      </w:r>
      <w:r w:rsidR="00023CA1">
        <w:rPr>
          <w:bCs/>
          <w:lang w:val="en-US"/>
        </w:rPr>
        <w:instrText>issued</w:instrText>
      </w:r>
      <w:r w:rsidR="00023CA1" w:rsidRPr="00495AF2">
        <w:rPr>
          <w:bCs/>
        </w:rPr>
        <w:instrText>":{"</w:instrText>
      </w:r>
      <w:r w:rsidR="00023CA1">
        <w:rPr>
          <w:bCs/>
          <w:lang w:val="en-US"/>
        </w:rPr>
        <w:instrText>date</w:instrText>
      </w:r>
      <w:r w:rsidR="00023CA1" w:rsidRPr="00495AF2">
        <w:rPr>
          <w:bCs/>
        </w:rPr>
        <w:instrText>-</w:instrText>
      </w:r>
      <w:r w:rsidR="00023CA1">
        <w:rPr>
          <w:bCs/>
          <w:lang w:val="en-US"/>
        </w:rPr>
        <w:instrText>parts</w:instrText>
      </w:r>
      <w:r w:rsidR="00023CA1" w:rsidRPr="00495AF2">
        <w:rPr>
          <w:bCs/>
        </w:rPr>
        <w:instrText>":[["2016","2","1"]]},"</w:instrText>
      </w:r>
      <w:r w:rsidR="00023CA1">
        <w:rPr>
          <w:bCs/>
          <w:lang w:val="en-US"/>
        </w:rPr>
        <w:instrText>page</w:instrText>
      </w:r>
      <w:r w:rsidR="00023CA1" w:rsidRPr="00495AF2">
        <w:rPr>
          <w:bCs/>
        </w:rPr>
        <w:instrText>":"3","</w:instrText>
      </w:r>
      <w:r w:rsidR="00023CA1">
        <w:rPr>
          <w:bCs/>
          <w:lang w:val="en-US"/>
        </w:rPr>
        <w:instrText>publisher</w:instrText>
      </w:r>
      <w:r w:rsidR="00023CA1" w:rsidRPr="00495AF2">
        <w:rPr>
          <w:bCs/>
        </w:rPr>
        <w:instrText>":"</w:instrText>
      </w:r>
      <w:r w:rsidR="00023CA1">
        <w:rPr>
          <w:bCs/>
          <w:lang w:val="en-US"/>
        </w:rPr>
        <w:instrText>NIH</w:instrText>
      </w:r>
      <w:r w:rsidR="00023CA1" w:rsidRPr="00495AF2">
        <w:rPr>
          <w:bCs/>
        </w:rPr>
        <w:instrText xml:space="preserve"> </w:instrText>
      </w:r>
      <w:r w:rsidR="00023CA1">
        <w:rPr>
          <w:bCs/>
          <w:lang w:val="en-US"/>
        </w:rPr>
        <w:instrText>Public</w:instrText>
      </w:r>
      <w:r w:rsidR="00023CA1" w:rsidRPr="00495AF2">
        <w:rPr>
          <w:bCs/>
        </w:rPr>
        <w:instrText xml:space="preserve"> </w:instrText>
      </w:r>
      <w:r w:rsidR="00023CA1">
        <w:rPr>
          <w:bCs/>
          <w:lang w:val="en-US"/>
        </w:rPr>
        <w:instrText>Access</w:instrText>
      </w:r>
      <w:r w:rsidR="00023CA1" w:rsidRPr="00495AF2">
        <w:rPr>
          <w:bCs/>
        </w:rPr>
        <w:instrText>","</w:instrText>
      </w:r>
      <w:r w:rsidR="00023CA1">
        <w:rPr>
          <w:bCs/>
          <w:lang w:val="en-US"/>
        </w:rPr>
        <w:instrText>title</w:instrText>
      </w:r>
      <w:r w:rsidR="00023CA1" w:rsidRPr="00495AF2">
        <w:rPr>
          <w:bCs/>
        </w:rPr>
        <w:instrText>":"</w:instrText>
      </w:r>
      <w:r w:rsidR="00023CA1">
        <w:rPr>
          <w:bCs/>
          <w:lang w:val="en-US"/>
        </w:rPr>
        <w:instrText>Evolving</w:instrText>
      </w:r>
      <w:r w:rsidR="00023CA1" w:rsidRPr="00495AF2">
        <w:rPr>
          <w:bCs/>
        </w:rPr>
        <w:instrText xml:space="preserve"> </w:instrText>
      </w:r>
      <w:r w:rsidR="00023CA1">
        <w:rPr>
          <w:bCs/>
          <w:lang w:val="en-US"/>
        </w:rPr>
        <w:instrText>Hematopoietic</w:instrText>
      </w:r>
      <w:r w:rsidR="00023CA1" w:rsidRPr="00495AF2">
        <w:rPr>
          <w:bCs/>
        </w:rPr>
        <w:instrText xml:space="preserve"> </w:instrText>
      </w:r>
      <w:r w:rsidR="00023CA1">
        <w:rPr>
          <w:bCs/>
          <w:lang w:val="en-US"/>
        </w:rPr>
        <w:instrText>Stem</w:instrText>
      </w:r>
      <w:r w:rsidR="00023CA1" w:rsidRPr="00495AF2">
        <w:rPr>
          <w:bCs/>
        </w:rPr>
        <w:instrText xml:space="preserve"> </w:instrText>
      </w:r>
      <w:r w:rsidR="00023CA1">
        <w:rPr>
          <w:bCs/>
          <w:lang w:val="en-US"/>
        </w:rPr>
        <w:instrText>Cell</w:instrText>
      </w:r>
      <w:r w:rsidR="00023CA1" w:rsidRPr="00495AF2">
        <w:rPr>
          <w:bCs/>
        </w:rPr>
        <w:instrText xml:space="preserve"> </w:instrText>
      </w:r>
      <w:r w:rsidR="00023CA1">
        <w:rPr>
          <w:bCs/>
          <w:lang w:val="en-US"/>
        </w:rPr>
        <w:instrText>Transplantation</w:instrText>
      </w:r>
      <w:r w:rsidR="00023CA1" w:rsidRPr="00495AF2">
        <w:rPr>
          <w:bCs/>
        </w:rPr>
        <w:instrText xml:space="preserve"> </w:instrText>
      </w:r>
      <w:r w:rsidR="00023CA1">
        <w:rPr>
          <w:bCs/>
          <w:lang w:val="en-US"/>
        </w:rPr>
        <w:instrText>Strategies</w:instrText>
      </w:r>
      <w:r w:rsidR="00023CA1" w:rsidRPr="00495AF2">
        <w:rPr>
          <w:bCs/>
        </w:rPr>
        <w:instrText xml:space="preserve"> </w:instrText>
      </w:r>
      <w:r w:rsidR="00023CA1">
        <w:rPr>
          <w:bCs/>
          <w:lang w:val="en-US"/>
        </w:rPr>
        <w:instrText>in</w:instrText>
      </w:r>
      <w:r w:rsidR="00023CA1" w:rsidRPr="00495AF2">
        <w:rPr>
          <w:bCs/>
        </w:rPr>
        <w:instrText xml:space="preserve"> </w:instrText>
      </w:r>
      <w:r w:rsidR="00023CA1">
        <w:rPr>
          <w:bCs/>
          <w:lang w:val="en-US"/>
        </w:rPr>
        <w:instrText>Severe</w:instrText>
      </w:r>
      <w:r w:rsidR="00023CA1" w:rsidRPr="00495AF2">
        <w:rPr>
          <w:bCs/>
        </w:rPr>
        <w:instrText xml:space="preserve"> </w:instrText>
      </w:r>
      <w:r w:rsidR="00023CA1">
        <w:rPr>
          <w:bCs/>
          <w:lang w:val="en-US"/>
        </w:rPr>
        <w:instrText>Aplastic</w:instrText>
      </w:r>
      <w:r w:rsidR="00023CA1" w:rsidRPr="00495AF2">
        <w:rPr>
          <w:bCs/>
        </w:rPr>
        <w:instrText xml:space="preserve"> </w:instrText>
      </w:r>
      <w:r w:rsidR="00023CA1">
        <w:rPr>
          <w:bCs/>
          <w:lang w:val="en-US"/>
        </w:rPr>
        <w:instrText>Anemia</w:instrText>
      </w:r>
      <w:r w:rsidR="00023CA1" w:rsidRPr="00495AF2">
        <w:rPr>
          <w:bCs/>
        </w:rPr>
        <w:instrText>","</w:instrText>
      </w:r>
      <w:r w:rsidR="00023CA1">
        <w:rPr>
          <w:bCs/>
          <w:lang w:val="en-US"/>
        </w:rPr>
        <w:instrText>type</w:instrText>
      </w:r>
      <w:r w:rsidR="00023CA1" w:rsidRPr="00495AF2">
        <w:rPr>
          <w:bCs/>
        </w:rPr>
        <w:instrText>":"</w:instrText>
      </w:r>
      <w:r w:rsidR="00023CA1">
        <w:rPr>
          <w:bCs/>
          <w:lang w:val="en-US"/>
        </w:rPr>
        <w:instrText>article</w:instrText>
      </w:r>
      <w:r w:rsidR="00023CA1" w:rsidRPr="00495AF2">
        <w:rPr>
          <w:bCs/>
        </w:rPr>
        <w:instrText>-</w:instrText>
      </w:r>
      <w:r w:rsidR="00023CA1">
        <w:rPr>
          <w:bCs/>
          <w:lang w:val="en-US"/>
        </w:rPr>
        <w:instrText>journal</w:instrText>
      </w:r>
      <w:r w:rsidR="00023CA1" w:rsidRPr="00495AF2">
        <w:rPr>
          <w:bCs/>
        </w:rPr>
        <w:instrText>","</w:instrText>
      </w:r>
      <w:r w:rsidR="00023CA1">
        <w:rPr>
          <w:bCs/>
          <w:lang w:val="en-US"/>
        </w:rPr>
        <w:instrText>volume</w:instrText>
      </w:r>
      <w:r w:rsidR="00023CA1" w:rsidRPr="00495AF2">
        <w:rPr>
          <w:bCs/>
        </w:rPr>
        <w:instrText>":"28"},"</w:instrText>
      </w:r>
      <w:r w:rsidR="00023CA1">
        <w:rPr>
          <w:bCs/>
          <w:lang w:val="en-US"/>
        </w:rPr>
        <w:instrText>uris</w:instrText>
      </w:r>
      <w:r w:rsidR="00023CA1" w:rsidRPr="00495AF2">
        <w:rPr>
          <w:bCs/>
        </w:rPr>
        <w:instrText>":["</w:instrText>
      </w:r>
      <w:r w:rsidR="00023CA1">
        <w:rPr>
          <w:bCs/>
          <w:lang w:val="en-US"/>
        </w:rPr>
        <w:instrText>http</w:instrText>
      </w:r>
      <w:r w:rsidR="00023CA1" w:rsidRPr="00495AF2">
        <w:rPr>
          <w:bCs/>
        </w:rPr>
        <w:instrText>://</w:instrText>
      </w:r>
      <w:r w:rsidR="00023CA1">
        <w:rPr>
          <w:bCs/>
          <w:lang w:val="en-US"/>
        </w:rPr>
        <w:instrText>www</w:instrText>
      </w:r>
      <w:r w:rsidR="00023CA1" w:rsidRPr="00495AF2">
        <w:rPr>
          <w:bCs/>
        </w:rPr>
        <w:instrText>.</w:instrText>
      </w:r>
      <w:r w:rsidR="00023CA1">
        <w:rPr>
          <w:bCs/>
          <w:lang w:val="en-US"/>
        </w:rPr>
        <w:instrText>mendeley</w:instrText>
      </w:r>
      <w:r w:rsidR="00023CA1" w:rsidRPr="00495AF2">
        <w:rPr>
          <w:bCs/>
        </w:rPr>
        <w:instrText>.</w:instrText>
      </w:r>
      <w:r w:rsidR="00023CA1">
        <w:rPr>
          <w:bCs/>
          <w:lang w:val="en-US"/>
        </w:rPr>
        <w:instrText>com</w:instrText>
      </w:r>
      <w:r w:rsidR="00023CA1" w:rsidRPr="00495AF2">
        <w:rPr>
          <w:bCs/>
        </w:rPr>
        <w:instrText>/</w:instrText>
      </w:r>
      <w:r w:rsidR="00023CA1">
        <w:rPr>
          <w:bCs/>
          <w:lang w:val="en-US"/>
        </w:rPr>
        <w:instrText>documents</w:instrText>
      </w:r>
      <w:r w:rsidR="00023CA1" w:rsidRPr="00495AF2">
        <w:rPr>
          <w:bCs/>
        </w:rPr>
        <w:instrText>/?</w:instrText>
      </w:r>
      <w:r w:rsidR="00023CA1">
        <w:rPr>
          <w:bCs/>
          <w:lang w:val="en-US"/>
        </w:rPr>
        <w:instrText>uuid</w:instrText>
      </w:r>
      <w:r w:rsidR="00023CA1" w:rsidRPr="00495AF2">
        <w:rPr>
          <w:bCs/>
        </w:rPr>
        <w:instrText>=</w:instrText>
      </w:r>
      <w:r w:rsidR="00023CA1">
        <w:rPr>
          <w:bCs/>
          <w:lang w:val="en-US"/>
        </w:rPr>
        <w:instrText>c</w:instrText>
      </w:r>
      <w:r w:rsidR="00023CA1" w:rsidRPr="00495AF2">
        <w:rPr>
          <w:bCs/>
        </w:rPr>
        <w:instrText>88</w:instrText>
      </w:r>
      <w:r w:rsidR="00023CA1">
        <w:rPr>
          <w:bCs/>
          <w:lang w:val="en-US"/>
        </w:rPr>
        <w:instrText>edad</w:instrText>
      </w:r>
      <w:r w:rsidR="00023CA1" w:rsidRPr="00495AF2">
        <w:rPr>
          <w:bCs/>
        </w:rPr>
        <w:instrText>1-</w:instrText>
      </w:r>
      <w:r w:rsidR="00023CA1">
        <w:rPr>
          <w:bCs/>
          <w:lang w:val="en-US"/>
        </w:rPr>
        <w:instrText>dfeb</w:instrText>
      </w:r>
      <w:r w:rsidR="00023CA1" w:rsidRPr="00495AF2">
        <w:rPr>
          <w:bCs/>
        </w:rPr>
        <w:instrText>-3</w:instrText>
      </w:r>
      <w:r w:rsidR="00023CA1">
        <w:rPr>
          <w:bCs/>
          <w:lang w:val="en-US"/>
        </w:rPr>
        <w:instrText>bec</w:instrText>
      </w:r>
      <w:r w:rsidR="00023CA1" w:rsidRPr="00495AF2">
        <w:rPr>
          <w:bCs/>
        </w:rPr>
        <w:instrText>-</w:instrText>
      </w:r>
      <w:r w:rsidR="00023CA1">
        <w:rPr>
          <w:bCs/>
          <w:lang w:val="en-US"/>
        </w:rPr>
        <w:instrText>b</w:instrText>
      </w:r>
      <w:r w:rsidR="00023CA1" w:rsidRPr="00495AF2">
        <w:rPr>
          <w:bCs/>
        </w:rPr>
        <w:instrText>0</w:instrText>
      </w:r>
      <w:r w:rsidR="00023CA1">
        <w:rPr>
          <w:bCs/>
          <w:lang w:val="en-US"/>
        </w:rPr>
        <w:instrText>b</w:instrText>
      </w:r>
      <w:r w:rsidR="00023CA1" w:rsidRPr="00495AF2">
        <w:rPr>
          <w:bCs/>
        </w:rPr>
        <w:instrText>7-1</w:instrText>
      </w:r>
      <w:r w:rsidR="00023CA1">
        <w:rPr>
          <w:bCs/>
          <w:lang w:val="en-US"/>
        </w:rPr>
        <w:instrText>e</w:instrText>
      </w:r>
      <w:r w:rsidR="00023CA1" w:rsidRPr="00495AF2">
        <w:rPr>
          <w:bCs/>
        </w:rPr>
        <w:instrText>250</w:instrText>
      </w:r>
      <w:r w:rsidR="00023CA1">
        <w:rPr>
          <w:bCs/>
          <w:lang w:val="en-US"/>
        </w:rPr>
        <w:instrText>aba</w:instrText>
      </w:r>
      <w:r w:rsidR="00023CA1" w:rsidRPr="00495AF2">
        <w:rPr>
          <w:bCs/>
        </w:rPr>
        <w:instrText>3088"]}],"</w:instrText>
      </w:r>
      <w:r w:rsidR="00023CA1">
        <w:rPr>
          <w:bCs/>
          <w:lang w:val="en-US"/>
        </w:rPr>
        <w:instrText>mendeley</w:instrText>
      </w:r>
      <w:r w:rsidR="00023CA1" w:rsidRPr="00495AF2">
        <w:rPr>
          <w:bCs/>
        </w:rPr>
        <w:instrText>":{"</w:instrText>
      </w:r>
      <w:r w:rsidR="00023CA1">
        <w:rPr>
          <w:bCs/>
          <w:lang w:val="en-US"/>
        </w:rPr>
        <w:instrText>formattedCitation</w:instrText>
      </w:r>
      <w:r w:rsidR="00023CA1" w:rsidRPr="00495AF2">
        <w:rPr>
          <w:bCs/>
        </w:rPr>
        <w:instrText>":"[60]","</w:instrText>
      </w:r>
      <w:r w:rsidR="00023CA1">
        <w:rPr>
          <w:bCs/>
          <w:lang w:val="en-US"/>
        </w:rPr>
        <w:instrText>plainTextFormattedCitation</w:instrText>
      </w:r>
      <w:r w:rsidR="00023CA1" w:rsidRPr="00495AF2">
        <w:rPr>
          <w:bCs/>
        </w:rPr>
        <w:instrText>":"[60]","</w:instrText>
      </w:r>
      <w:r w:rsidR="00023CA1">
        <w:rPr>
          <w:bCs/>
          <w:lang w:val="en-US"/>
        </w:rPr>
        <w:instrText>previouslyFormattedCitation</w:instrText>
      </w:r>
      <w:r w:rsidR="00023CA1" w:rsidRPr="00495AF2">
        <w:rPr>
          <w:bCs/>
        </w:rPr>
        <w:instrText>":"[60]"},"</w:instrText>
      </w:r>
      <w:r w:rsidR="00023CA1">
        <w:rPr>
          <w:bCs/>
          <w:lang w:val="en-US"/>
        </w:rPr>
        <w:instrText>properties</w:instrText>
      </w:r>
      <w:r w:rsidR="00023CA1" w:rsidRPr="00495AF2">
        <w:rPr>
          <w:bCs/>
        </w:rPr>
        <w:instrText>":{"</w:instrText>
      </w:r>
      <w:r w:rsidR="00023CA1">
        <w:rPr>
          <w:bCs/>
          <w:lang w:val="en-US"/>
        </w:rPr>
        <w:instrText>noteIndex</w:instrText>
      </w:r>
      <w:r w:rsidR="00023CA1" w:rsidRPr="00495AF2">
        <w:rPr>
          <w:bCs/>
        </w:rPr>
        <w:instrText>":0},"</w:instrText>
      </w:r>
      <w:r w:rsidR="00023CA1">
        <w:rPr>
          <w:bCs/>
          <w:lang w:val="en-US"/>
        </w:rPr>
        <w:instrText>schema</w:instrText>
      </w:r>
      <w:r w:rsidR="00023CA1" w:rsidRPr="00495AF2">
        <w:rPr>
          <w:bCs/>
        </w:rPr>
        <w:instrText>":"</w:instrText>
      </w:r>
      <w:r w:rsidR="00023CA1">
        <w:rPr>
          <w:bCs/>
          <w:lang w:val="en-US"/>
        </w:rPr>
        <w:instrText>https</w:instrText>
      </w:r>
      <w:r w:rsidR="00023CA1" w:rsidRPr="00495AF2">
        <w:rPr>
          <w:bCs/>
        </w:rPr>
        <w:instrText>://</w:instrText>
      </w:r>
      <w:r w:rsidR="00023CA1">
        <w:rPr>
          <w:bCs/>
          <w:lang w:val="en-US"/>
        </w:rPr>
        <w:instrText>github</w:instrText>
      </w:r>
      <w:r w:rsidR="00023CA1" w:rsidRPr="00495AF2">
        <w:rPr>
          <w:bCs/>
        </w:rPr>
        <w:instrText>.</w:instrText>
      </w:r>
      <w:r w:rsidR="00023CA1">
        <w:rPr>
          <w:bCs/>
          <w:lang w:val="en-US"/>
        </w:rPr>
        <w:instrText>com</w:instrText>
      </w:r>
      <w:r w:rsidR="00023CA1" w:rsidRPr="00495AF2">
        <w:rPr>
          <w:bCs/>
        </w:rPr>
        <w:instrText>/</w:instrText>
      </w:r>
      <w:r w:rsidR="00023CA1">
        <w:rPr>
          <w:bCs/>
          <w:lang w:val="en-US"/>
        </w:rPr>
        <w:instrText>citation</w:instrText>
      </w:r>
      <w:r w:rsidR="00023CA1" w:rsidRPr="00495AF2">
        <w:rPr>
          <w:bCs/>
        </w:rPr>
        <w:instrText>-</w:instrText>
      </w:r>
      <w:r w:rsidR="00023CA1">
        <w:rPr>
          <w:bCs/>
          <w:lang w:val="en-US"/>
        </w:rPr>
        <w:instrText>style</w:instrText>
      </w:r>
      <w:r w:rsidR="00023CA1" w:rsidRPr="00495AF2">
        <w:rPr>
          <w:bCs/>
        </w:rPr>
        <w:instrText>-</w:instrText>
      </w:r>
      <w:r w:rsidR="00023CA1">
        <w:rPr>
          <w:bCs/>
          <w:lang w:val="en-US"/>
        </w:rPr>
        <w:instrText>language</w:instrText>
      </w:r>
      <w:r w:rsidR="00023CA1" w:rsidRPr="00495AF2">
        <w:rPr>
          <w:bCs/>
        </w:rPr>
        <w:instrText>/</w:instrText>
      </w:r>
      <w:r w:rsidR="00023CA1">
        <w:rPr>
          <w:bCs/>
          <w:lang w:val="en-US"/>
        </w:rPr>
        <w:instrText>schema</w:instrText>
      </w:r>
      <w:r w:rsidR="00023CA1" w:rsidRPr="00495AF2">
        <w:rPr>
          <w:bCs/>
        </w:rPr>
        <w:instrText>/</w:instrText>
      </w:r>
      <w:r w:rsidR="00023CA1">
        <w:rPr>
          <w:bCs/>
          <w:lang w:val="en-US"/>
        </w:rPr>
        <w:instrText>raw</w:instrText>
      </w:r>
      <w:r w:rsidR="00023CA1" w:rsidRPr="00495AF2">
        <w:rPr>
          <w:bCs/>
        </w:rPr>
        <w:instrText>/</w:instrText>
      </w:r>
      <w:r w:rsidR="00023CA1">
        <w:rPr>
          <w:bCs/>
          <w:lang w:val="en-US"/>
        </w:rPr>
        <w:instrText>master</w:instrText>
      </w:r>
      <w:r w:rsidR="00023CA1" w:rsidRPr="00495AF2">
        <w:rPr>
          <w:bCs/>
        </w:rPr>
        <w:instrText>/</w:instrText>
      </w:r>
      <w:r w:rsidR="00023CA1">
        <w:rPr>
          <w:bCs/>
          <w:lang w:val="en-US"/>
        </w:rPr>
        <w:instrText>csl</w:instrText>
      </w:r>
      <w:r w:rsidR="00023CA1" w:rsidRPr="00495AF2">
        <w:rPr>
          <w:bCs/>
        </w:rPr>
        <w:instrText>-</w:instrText>
      </w:r>
      <w:r w:rsidR="00023CA1">
        <w:rPr>
          <w:bCs/>
          <w:lang w:val="en-US"/>
        </w:rPr>
        <w:instrText>citation</w:instrText>
      </w:r>
      <w:r w:rsidR="00023CA1" w:rsidRPr="00495AF2">
        <w:rPr>
          <w:bCs/>
        </w:rPr>
        <w:instrText>.</w:instrText>
      </w:r>
      <w:r w:rsidR="00023CA1">
        <w:rPr>
          <w:bCs/>
          <w:lang w:val="en-US"/>
        </w:rPr>
        <w:instrText>json</w:instrText>
      </w:r>
      <w:r w:rsidR="00023CA1" w:rsidRPr="00495AF2">
        <w:rPr>
          <w:bCs/>
        </w:rPr>
        <w:instrText>"}</w:instrText>
      </w:r>
      <w:r w:rsidR="00937D27">
        <w:rPr>
          <w:bCs/>
          <w:lang w:val="en-US"/>
        </w:rPr>
        <w:fldChar w:fldCharType="separate"/>
      </w:r>
      <w:r w:rsidR="00AC5169" w:rsidRPr="00AC5169">
        <w:rPr>
          <w:bCs/>
          <w:noProof/>
        </w:rPr>
        <w:t>[60]</w:t>
      </w:r>
      <w:r w:rsidR="00937D27">
        <w:rPr>
          <w:bCs/>
          <w:lang w:val="en-US"/>
        </w:rPr>
        <w:fldChar w:fldCharType="end"/>
      </w:r>
      <w:r w:rsidR="00E572DC" w:rsidRPr="00092151">
        <w:rPr>
          <w:bCs/>
        </w:rPr>
        <w:t>.</w:t>
      </w:r>
    </w:p>
    <w:p w14:paraId="2AAE30FE" w14:textId="63F2E68D" w:rsidR="00A03572" w:rsidRPr="00092151" w:rsidRDefault="00A03572" w:rsidP="003350DC">
      <w:pPr>
        <w:pStyle w:val="afd"/>
        <w:spacing w:beforeAutospacing="0" w:afterAutospacing="0" w:line="360" w:lineRule="auto"/>
        <w:ind w:left="720"/>
        <w:contextualSpacing/>
      </w:pPr>
      <w:r w:rsidRPr="00092151">
        <w:rPr>
          <w:rStyle w:val="affb"/>
        </w:rPr>
        <w:t xml:space="preserve">Уровень убедительности рекомендаций </w:t>
      </w:r>
      <w:r w:rsidR="00F37B05">
        <w:rPr>
          <w:rStyle w:val="affb"/>
          <w:lang w:val="en-US"/>
        </w:rPr>
        <w:t>C</w:t>
      </w:r>
      <w:r w:rsidRPr="00092151">
        <w:rPr>
          <w:rStyle w:val="affb"/>
        </w:rPr>
        <w:t xml:space="preserve"> (уровень достоверности</w:t>
      </w:r>
      <w:r w:rsidR="003C080B" w:rsidRPr="00092151">
        <w:rPr>
          <w:rStyle w:val="affb"/>
        </w:rPr>
        <w:t xml:space="preserve"> </w:t>
      </w:r>
      <w:r w:rsidR="007761DF" w:rsidRPr="00092151">
        <w:rPr>
          <w:rStyle w:val="affb"/>
        </w:rPr>
        <w:t xml:space="preserve">доказательств – </w:t>
      </w:r>
      <w:r w:rsidR="00F37B05" w:rsidRPr="00495AF2">
        <w:rPr>
          <w:rStyle w:val="affb"/>
        </w:rPr>
        <w:t>5</w:t>
      </w:r>
      <w:r w:rsidR="007761DF" w:rsidRPr="00092151">
        <w:rPr>
          <w:rStyle w:val="affb"/>
        </w:rPr>
        <w:t>)</w:t>
      </w:r>
    </w:p>
    <w:p w14:paraId="779A4727" w14:textId="032F5F7C" w:rsidR="00D23199" w:rsidRPr="00092151" w:rsidRDefault="00031607" w:rsidP="003350DC">
      <w:pPr>
        <w:pStyle w:val="afd"/>
        <w:numPr>
          <w:ilvl w:val="0"/>
          <w:numId w:val="11"/>
        </w:numPr>
        <w:spacing w:beforeAutospacing="0" w:afterAutospacing="0" w:line="360" w:lineRule="auto"/>
        <w:contextualSpacing/>
      </w:pPr>
      <w:r w:rsidRPr="00092151">
        <w:rPr>
          <w:b/>
        </w:rPr>
        <w:t>Рекомендуется</w:t>
      </w:r>
      <w:r w:rsidR="00AD12DA" w:rsidRPr="00092151">
        <w:t xml:space="preserve"> пациентам</w:t>
      </w:r>
      <w:r w:rsidR="003C080B" w:rsidRPr="00092151">
        <w:t xml:space="preserve"> с циклоспорин</w:t>
      </w:r>
      <w:r w:rsidR="002B633F" w:rsidRPr="00092151">
        <w:t xml:space="preserve">зависимым </w:t>
      </w:r>
      <w:r w:rsidR="003C080B" w:rsidRPr="00092151">
        <w:t>рецидивом</w:t>
      </w:r>
      <w:r w:rsidRPr="00092151">
        <w:t xml:space="preserve"> </w:t>
      </w:r>
      <w:r w:rsidR="002B633F" w:rsidRPr="00092151">
        <w:t xml:space="preserve">(развитием рецидива на фоне постепенного снижения дозы или сразу после полной отмены - </w:t>
      </w:r>
      <w:r w:rsidRPr="00092151">
        <w:t>возоб</w:t>
      </w:r>
      <w:r w:rsidR="00AD12DA" w:rsidRPr="00092151">
        <w:t xml:space="preserve">новление терапии </w:t>
      </w:r>
      <w:commentRangeStart w:id="33"/>
      <w:commentRangeStart w:id="34"/>
      <w:commentRangeStart w:id="35"/>
      <w:r w:rsidR="00735F29" w:rsidRPr="00287CA0">
        <w:t>#</w:t>
      </w:r>
      <w:r w:rsidR="00E572DC" w:rsidRPr="00092151">
        <w:t>циклоспорином</w:t>
      </w:r>
      <w:r w:rsidR="00AD12DA" w:rsidRPr="00092151">
        <w:t>**</w:t>
      </w:r>
      <w:r w:rsidR="00287CA0" w:rsidRPr="00287CA0">
        <w:t xml:space="preserve"> </w:t>
      </w:r>
      <w:commentRangeEnd w:id="33"/>
      <w:r w:rsidR="00E6029A">
        <w:rPr>
          <w:rStyle w:val="af0"/>
          <w:rFonts w:eastAsiaTheme="minorHAnsi" w:cstheme="minorBidi"/>
          <w:lang w:eastAsia="en-US"/>
        </w:rPr>
        <w:commentReference w:id="33"/>
      </w:r>
      <w:commentRangeEnd w:id="34"/>
      <w:r w:rsidR="00495AF2">
        <w:rPr>
          <w:rStyle w:val="af0"/>
          <w:rFonts w:eastAsiaTheme="minorHAnsi" w:cstheme="minorBidi"/>
          <w:lang w:eastAsia="en-US"/>
        </w:rPr>
        <w:commentReference w:id="34"/>
      </w:r>
      <w:commentRangeEnd w:id="35"/>
      <w:r w:rsidR="00E92F32">
        <w:rPr>
          <w:rStyle w:val="af0"/>
          <w:rFonts w:eastAsiaTheme="minorHAnsi" w:cstheme="minorBidi"/>
          <w:lang w:eastAsia="en-US"/>
        </w:rPr>
        <w:commentReference w:id="35"/>
      </w:r>
      <w:r w:rsidR="00287CA0">
        <w:t>в прежней дозе</w:t>
      </w:r>
      <w:r w:rsidR="002E3046" w:rsidRPr="00092151">
        <w:t xml:space="preserve"> </w:t>
      </w:r>
      <w:commentRangeStart w:id="36"/>
      <w:r w:rsidR="002E3046" w:rsidRPr="00092151">
        <w:t xml:space="preserve">в соответствии с </w:t>
      </w:r>
      <w:r w:rsidR="002E3046" w:rsidRPr="00092151">
        <w:lastRenderedPageBreak/>
        <w:t>зарегистрированными показаниями</w:t>
      </w:r>
      <w:r w:rsidRPr="00092151">
        <w:t xml:space="preserve"> </w:t>
      </w:r>
      <w:commentRangeEnd w:id="36"/>
      <w:r w:rsidR="009368D8">
        <w:rPr>
          <w:rStyle w:val="af0"/>
          <w:rFonts w:eastAsiaTheme="minorHAnsi" w:cstheme="minorBidi"/>
          <w:lang w:eastAsia="en-US"/>
        </w:rPr>
        <w:commentReference w:id="36"/>
      </w:r>
      <w:r w:rsidR="002B633F" w:rsidRPr="00092151">
        <w:t xml:space="preserve">даже при </w:t>
      </w:r>
      <w:r w:rsidRPr="00092151">
        <w:t>отсутствии трансфузионной зависимости</w:t>
      </w:r>
      <w:r w:rsidR="00E81D75" w:rsidRPr="00092151">
        <w:t xml:space="preserve"> </w:t>
      </w:r>
      <w:r w:rsidR="00F06196" w:rsidRPr="00092151">
        <w:fldChar w:fldCharType="begin" w:fldLock="1"/>
      </w:r>
      <w:r w:rsidR="00284FC0">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1","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http://www.mendeley.com/documents/?uuid=9bc3433a-4d46-425c-a019-b09f9eaba437"]},{"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431cbaf1-6677-4417-9c9e-2883397f879a"]}],"mendeley":{"formattedCitation":"[12,52]","plainTextFormattedCitation":"[12,52]","previouslyFormattedCitation":"[12,52]"},"properties":{"noteIndex":0},"schema":"https://github.com/citation-style-language/schema/raw/master/csl-citation.json"}</w:instrText>
      </w:r>
      <w:r w:rsidR="00F06196" w:rsidRPr="00092151">
        <w:fldChar w:fldCharType="separate"/>
      </w:r>
      <w:r w:rsidR="00F828CF" w:rsidRPr="00F828CF">
        <w:rPr>
          <w:noProof/>
        </w:rPr>
        <w:t>[12,52]</w:t>
      </w:r>
      <w:r w:rsidR="00F06196" w:rsidRPr="00092151">
        <w:fldChar w:fldCharType="end"/>
      </w:r>
      <w:r w:rsidR="00AD12DA" w:rsidRPr="00092151">
        <w:t>.</w:t>
      </w:r>
    </w:p>
    <w:p w14:paraId="74A89CEC" w14:textId="0A66D2C8" w:rsidR="00D23199" w:rsidRPr="00092151" w:rsidRDefault="00031607" w:rsidP="003350DC">
      <w:pPr>
        <w:pStyle w:val="afd"/>
        <w:spacing w:beforeAutospacing="0" w:afterAutospacing="0" w:line="360" w:lineRule="auto"/>
        <w:ind w:firstLine="709"/>
        <w:contextualSpacing/>
      </w:pPr>
      <w:r w:rsidRPr="00092151">
        <w:rPr>
          <w:rStyle w:val="affb"/>
        </w:rPr>
        <w:t>Урове</w:t>
      </w:r>
      <w:r w:rsidR="00D97F2C" w:rsidRPr="00092151">
        <w:rPr>
          <w:rStyle w:val="affb"/>
        </w:rPr>
        <w:t>нь убедительности рекомендаций C</w:t>
      </w:r>
      <w:r w:rsidRPr="00092151">
        <w:rPr>
          <w:rStyle w:val="affb"/>
        </w:rPr>
        <w:t xml:space="preserve"> (уровень д</w:t>
      </w:r>
      <w:r w:rsidR="00EE3940" w:rsidRPr="00092151">
        <w:rPr>
          <w:rStyle w:val="affb"/>
        </w:rPr>
        <w:t xml:space="preserve">остоверности доказательств – </w:t>
      </w:r>
      <w:r w:rsidR="004312C6" w:rsidRPr="00092151">
        <w:rPr>
          <w:rStyle w:val="affb"/>
        </w:rPr>
        <w:t>4</w:t>
      </w:r>
      <w:r w:rsidR="00EE3940" w:rsidRPr="00092151">
        <w:rPr>
          <w:rStyle w:val="affb"/>
        </w:rPr>
        <w:t>)</w:t>
      </w:r>
    </w:p>
    <w:p w14:paraId="03991062" w14:textId="253A11B5" w:rsidR="00D23199" w:rsidRPr="00092151" w:rsidRDefault="00031607" w:rsidP="003350DC">
      <w:pPr>
        <w:pStyle w:val="afd"/>
        <w:spacing w:beforeAutospacing="0" w:afterAutospacing="0" w:line="360" w:lineRule="auto"/>
        <w:ind w:firstLine="709"/>
        <w:contextualSpacing/>
      </w:pPr>
      <w:r w:rsidRPr="00092151">
        <w:rPr>
          <w:rStyle w:val="affb"/>
        </w:rPr>
        <w:t xml:space="preserve">Комментарии: </w:t>
      </w:r>
      <w:r w:rsidRPr="00092151">
        <w:rPr>
          <w:rStyle w:val="affc"/>
        </w:rPr>
        <w:t>при отсутствии эффекта через 2-3 месяца – обсуждение вопроса о проведении курса</w:t>
      </w:r>
      <w:r w:rsidR="00287CA0">
        <w:rPr>
          <w:rStyle w:val="affc"/>
        </w:rPr>
        <w:t xml:space="preserve"> </w:t>
      </w:r>
      <w:r w:rsidRPr="00092151">
        <w:rPr>
          <w:rStyle w:val="affc"/>
        </w:rPr>
        <w:t>АТГ</w:t>
      </w:r>
      <w:r w:rsidR="00AD12DA" w:rsidRPr="00092151">
        <w:rPr>
          <w:rStyle w:val="affc"/>
        </w:rPr>
        <w:t>**.</w:t>
      </w:r>
    </w:p>
    <w:p w14:paraId="221642D0" w14:textId="6EA98F40" w:rsidR="00EF6F94" w:rsidRPr="00092151" w:rsidRDefault="00031607" w:rsidP="003350DC">
      <w:pPr>
        <w:pStyle w:val="afd"/>
        <w:numPr>
          <w:ilvl w:val="0"/>
          <w:numId w:val="11"/>
        </w:numPr>
        <w:spacing w:beforeAutospacing="0" w:afterAutospacing="0" w:line="360" w:lineRule="auto"/>
        <w:contextualSpacing/>
      </w:pPr>
      <w:r w:rsidRPr="00092151">
        <w:rPr>
          <w:b/>
        </w:rPr>
        <w:t>Рекомендуется</w:t>
      </w:r>
      <w:r w:rsidR="00AD12DA" w:rsidRPr="00092151">
        <w:rPr>
          <w:b/>
        </w:rPr>
        <w:t xml:space="preserve"> </w:t>
      </w:r>
      <w:r w:rsidR="00AD12DA" w:rsidRPr="00092151">
        <w:t>пациентам</w:t>
      </w:r>
      <w:r w:rsidRPr="00092151">
        <w:rPr>
          <w:b/>
        </w:rPr>
        <w:t xml:space="preserve"> </w:t>
      </w:r>
      <w:r w:rsidR="00B43813" w:rsidRPr="00092151">
        <w:t xml:space="preserve">при развитии рецидива АА </w:t>
      </w:r>
      <w:r w:rsidRPr="00092151">
        <w:t>проведение повторного курса</w:t>
      </w:r>
      <w:r w:rsidR="00CA3765" w:rsidRPr="00092151">
        <w:t xml:space="preserve"> лошадиного</w:t>
      </w:r>
      <w:r w:rsidRPr="00092151">
        <w:t xml:space="preserve"> АТГ</w:t>
      </w:r>
      <w:r w:rsidR="00AD12DA" w:rsidRPr="00092151">
        <w:t>**</w:t>
      </w:r>
      <w:r w:rsidR="002B633F" w:rsidRPr="00092151">
        <w:t xml:space="preserve"> в прежнем режиме дозирования</w:t>
      </w:r>
      <w:r w:rsidRPr="00092151">
        <w:t xml:space="preserve"> </w:t>
      </w:r>
      <w:r w:rsidR="00B43813" w:rsidRPr="00092151">
        <w:fldChar w:fldCharType="begin" w:fldLock="1"/>
      </w:r>
      <w:r w:rsidR="00284FC0">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284FC0">
        <w:rPr>
          <w:rFonts w:ascii="Cambria Math" w:hAnsi="Cambria Math" w:cs="Cambria Math"/>
        </w:rPr>
        <w:instrText>∼</w:instrText>
      </w:r>
      <w:r w:rsidR="00284FC0">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2,52]","plainTextFormattedCitation":"[2,52]","previouslyFormattedCitation":"[2,52]"},"properties":{"noteIndex":0},"schema":"https://github.com/citation-style-language/schema/raw/master/csl-citation.json"}</w:instrText>
      </w:r>
      <w:r w:rsidR="00B43813" w:rsidRPr="00092151">
        <w:fldChar w:fldCharType="separate"/>
      </w:r>
      <w:r w:rsidR="00F828CF" w:rsidRPr="00F828CF">
        <w:rPr>
          <w:noProof/>
        </w:rPr>
        <w:t>[2,52]</w:t>
      </w:r>
      <w:r w:rsidR="00B43813" w:rsidRPr="00092151">
        <w:fldChar w:fldCharType="end"/>
      </w:r>
      <w:r w:rsidR="007761DF" w:rsidRPr="00092151">
        <w:t>.</w:t>
      </w:r>
    </w:p>
    <w:p w14:paraId="72A7489D" w14:textId="3663A1D2" w:rsidR="00AD12DA" w:rsidRPr="00092151" w:rsidRDefault="00AD12DA"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4A5061" w:rsidRPr="00092151">
        <w:rPr>
          <w:b/>
        </w:rPr>
        <w:t xml:space="preserve">С </w:t>
      </w:r>
      <w:r w:rsidRPr="00092151">
        <w:rPr>
          <w:b/>
        </w:rPr>
        <w:t>(урове</w:t>
      </w:r>
      <w:r w:rsidR="00D97F2C" w:rsidRPr="00092151">
        <w:rPr>
          <w:b/>
        </w:rPr>
        <w:t xml:space="preserve">нь достоверности доказательств </w:t>
      </w:r>
      <w:r w:rsidR="00175DA3" w:rsidRPr="00092151">
        <w:rPr>
          <w:b/>
        </w:rPr>
        <w:t>4</w:t>
      </w:r>
      <w:r w:rsidRPr="00092151">
        <w:rPr>
          <w:b/>
        </w:rPr>
        <w:t>)</w:t>
      </w:r>
    </w:p>
    <w:p w14:paraId="1699A593" w14:textId="0FEC56FB" w:rsidR="008D51EC" w:rsidRPr="00092151" w:rsidRDefault="008D51EC" w:rsidP="003350DC">
      <w:pPr>
        <w:pStyle w:val="afd"/>
        <w:numPr>
          <w:ilvl w:val="0"/>
          <w:numId w:val="11"/>
        </w:numPr>
        <w:spacing w:beforeAutospacing="0" w:afterAutospacing="0" w:line="360" w:lineRule="auto"/>
        <w:contextualSpacing/>
      </w:pPr>
      <w:r w:rsidRPr="00092151">
        <w:rPr>
          <w:b/>
        </w:rPr>
        <w:t>Не рекомендуется</w:t>
      </w:r>
      <w:r w:rsidRPr="00092151">
        <w:t xml:space="preserve"> </w:t>
      </w:r>
      <w:r w:rsidR="00B43813" w:rsidRPr="00092151">
        <w:t xml:space="preserve">пациентам с АА </w:t>
      </w:r>
      <w:r w:rsidRPr="00092151">
        <w:t xml:space="preserve">проведение </w:t>
      </w:r>
      <w:r w:rsidR="00BF6804">
        <w:t>моно</w:t>
      </w:r>
      <w:r w:rsidRPr="00092151">
        <w:t>тера</w:t>
      </w:r>
      <w:r w:rsidR="002E3046" w:rsidRPr="00092151">
        <w:t xml:space="preserve">пии </w:t>
      </w:r>
      <w:r w:rsidR="005864C0" w:rsidRPr="00092151">
        <w:t xml:space="preserve">глюкокортикоидами </w:t>
      </w:r>
      <w:r w:rsidR="00AB450A" w:rsidRPr="00092151">
        <w:fldChar w:fldCharType="begin" w:fldLock="1"/>
      </w:r>
      <w:r w:rsidR="00083277" w:rsidRPr="00092151">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00AB450A" w:rsidRPr="00092151">
        <w:fldChar w:fldCharType="separate"/>
      </w:r>
      <w:r w:rsidR="0012563C" w:rsidRPr="00092151">
        <w:rPr>
          <w:noProof/>
        </w:rPr>
        <w:t>[12,13]</w:t>
      </w:r>
      <w:r w:rsidR="00AB450A" w:rsidRPr="00092151">
        <w:fldChar w:fldCharType="end"/>
      </w:r>
      <w:r w:rsidR="00EE3940" w:rsidRPr="00092151">
        <w:t>.</w:t>
      </w:r>
    </w:p>
    <w:p w14:paraId="1F71B9AB" w14:textId="77777777" w:rsidR="00AD12DA" w:rsidRPr="007A7B5B" w:rsidRDefault="00AD12DA" w:rsidP="003350DC">
      <w:pPr>
        <w:pStyle w:val="afff2"/>
        <w:ind w:left="0" w:firstLine="720"/>
      </w:pPr>
      <w:r w:rsidRPr="007A7B5B">
        <w:t xml:space="preserve">Уровень убедительности рекомендаций </w:t>
      </w:r>
      <w:r w:rsidR="00B43813" w:rsidRPr="007A7B5B">
        <w:t>С</w:t>
      </w:r>
      <w:r w:rsidRPr="007A7B5B">
        <w:t xml:space="preserve"> (уровень достоверности доказательств </w:t>
      </w:r>
      <w:r w:rsidR="00B43813" w:rsidRPr="007A7B5B">
        <w:t>5</w:t>
      </w:r>
      <w:r w:rsidRPr="007A7B5B">
        <w:t>)</w:t>
      </w:r>
    </w:p>
    <w:p w14:paraId="68EC909D" w14:textId="4B7A0B14" w:rsidR="008D51EC" w:rsidRPr="00092151" w:rsidRDefault="008D51EC" w:rsidP="003350DC">
      <w:pPr>
        <w:pStyle w:val="afd"/>
        <w:spacing w:beforeAutospacing="0" w:afterAutospacing="0" w:line="360" w:lineRule="auto"/>
        <w:ind w:firstLine="720"/>
        <w:contextualSpacing/>
        <w:rPr>
          <w:rStyle w:val="affb"/>
          <w:b w:val="0"/>
          <w:i/>
        </w:rPr>
      </w:pPr>
      <w:r w:rsidRPr="00092151">
        <w:rPr>
          <w:rStyle w:val="affb"/>
        </w:rPr>
        <w:t>Комментарии:</w:t>
      </w:r>
      <w:r w:rsidRPr="00092151">
        <w:rPr>
          <w:rStyle w:val="affb"/>
          <w:b w:val="0"/>
        </w:rPr>
        <w:t xml:space="preserve"> </w:t>
      </w:r>
      <w:r w:rsidR="00BF6804" w:rsidRPr="00BF6804">
        <w:rPr>
          <w:rStyle w:val="affb"/>
          <w:b w:val="0"/>
          <w:i/>
        </w:rPr>
        <w:t>моно</w:t>
      </w:r>
      <w:r w:rsidR="00EE3940" w:rsidRPr="00092151">
        <w:rPr>
          <w:rStyle w:val="affb"/>
          <w:b w:val="0"/>
          <w:i/>
        </w:rPr>
        <w:t>терапия</w:t>
      </w:r>
      <w:r w:rsidR="002E3046" w:rsidRPr="00092151">
        <w:rPr>
          <w:rStyle w:val="affb"/>
          <w:b w:val="0"/>
          <w:i/>
        </w:rPr>
        <w:t xml:space="preserve"> </w:t>
      </w:r>
      <w:r w:rsidR="00735F29">
        <w:rPr>
          <w:rStyle w:val="affb"/>
          <w:b w:val="0"/>
          <w:i/>
        </w:rPr>
        <w:t>глюкокортикоидами</w:t>
      </w:r>
      <w:r w:rsidRPr="00092151">
        <w:rPr>
          <w:rStyle w:val="affb"/>
          <w:b w:val="0"/>
          <w:i/>
        </w:rPr>
        <w:t xml:space="preserve"> не является патогенетической для </w:t>
      </w:r>
      <w:r w:rsidR="007E2D4A" w:rsidRPr="00092151">
        <w:rPr>
          <w:rStyle w:val="affb"/>
          <w:b w:val="0"/>
          <w:i/>
        </w:rPr>
        <w:t>АА</w:t>
      </w:r>
      <w:r w:rsidRPr="00092151">
        <w:rPr>
          <w:rStyle w:val="affb"/>
          <w:b w:val="0"/>
          <w:i/>
        </w:rPr>
        <w:t xml:space="preserve">. </w:t>
      </w:r>
    </w:p>
    <w:p w14:paraId="5674B96A" w14:textId="72ADFEAF" w:rsidR="007636E1" w:rsidRPr="00092151" w:rsidRDefault="007636E1" w:rsidP="003350DC">
      <w:pPr>
        <w:pStyle w:val="afd"/>
        <w:numPr>
          <w:ilvl w:val="0"/>
          <w:numId w:val="7"/>
        </w:numPr>
        <w:spacing w:beforeAutospacing="0" w:afterAutospacing="0" w:line="360" w:lineRule="auto"/>
        <w:contextualSpacing/>
        <w:rPr>
          <w:bCs/>
        </w:rPr>
      </w:pPr>
      <w:r w:rsidRPr="00092151">
        <w:rPr>
          <w:rStyle w:val="affb"/>
        </w:rPr>
        <w:t>Рекомендуется</w:t>
      </w:r>
      <w:r w:rsidRPr="00092151">
        <w:rPr>
          <w:rStyle w:val="affb"/>
          <w:b w:val="0"/>
        </w:rPr>
        <w:t xml:space="preserve"> всем пациентам</w:t>
      </w:r>
      <w:r w:rsidR="00B43813" w:rsidRPr="00092151">
        <w:rPr>
          <w:rStyle w:val="affb"/>
          <w:b w:val="0"/>
        </w:rPr>
        <w:t xml:space="preserve"> с АА при наличии показаний</w:t>
      </w:r>
      <w:r w:rsidRPr="00092151">
        <w:rPr>
          <w:rStyle w:val="affb"/>
          <w:b w:val="0"/>
        </w:rPr>
        <w:t xml:space="preserve"> проведение </w:t>
      </w:r>
      <w:r w:rsidRPr="00092151">
        <w:t>заместительной трансфузионной терапии компонентами крови</w:t>
      </w:r>
      <w:r w:rsidR="00147B50" w:rsidRPr="00092151">
        <w:t xml:space="preserve"> для купирования анемического </w:t>
      </w:r>
      <w:r w:rsidR="00C30790" w:rsidRPr="00092151">
        <w:t xml:space="preserve">и геморрагического </w:t>
      </w:r>
      <w:r w:rsidR="00147B50" w:rsidRPr="00092151">
        <w:t>синдром</w:t>
      </w:r>
      <w:r w:rsidR="00C30790" w:rsidRPr="00092151">
        <w:t>ов</w:t>
      </w:r>
      <w:r w:rsidR="00E772B5" w:rsidRPr="00F47EA9">
        <w:t xml:space="preserve"> (</w:t>
      </w:r>
      <w:r w:rsidR="00E772B5">
        <w:t>см. раздел 7.3 данных рекомендаций)</w:t>
      </w:r>
      <w:r w:rsidR="00776F12" w:rsidRPr="00092151">
        <w:t xml:space="preserve"> </w:t>
      </w:r>
      <w:r w:rsidR="00776F12" w:rsidRPr="00092151">
        <w:fldChar w:fldCharType="begin" w:fldLock="1"/>
      </w:r>
      <w:r w:rsidR="00DC1619" w:rsidRPr="00092151">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c6468d4a-d515-48e4-82dd-9d3872be2577"]},{"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5e58acc2-a712-420d-81ac-367838b7eb94"]}],"mendeley":{"formattedCitation":"[12,13,23]","plainTextFormattedCitation":"[12,13,23]","previouslyFormattedCitation":"[12,13,23]"},"properties":{"noteIndex":0},"schema":"https://github.com/citation-style-language/schema/raw/master/csl-citation.json"}</w:instrText>
      </w:r>
      <w:r w:rsidR="00776F12" w:rsidRPr="00092151">
        <w:fldChar w:fldCharType="separate"/>
      </w:r>
      <w:r w:rsidR="00A1418A" w:rsidRPr="00092151">
        <w:rPr>
          <w:noProof/>
        </w:rPr>
        <w:t>[12,13,23]</w:t>
      </w:r>
      <w:r w:rsidR="00776F12" w:rsidRPr="00092151">
        <w:fldChar w:fldCharType="end"/>
      </w:r>
      <w:r w:rsidR="00776F12" w:rsidRPr="00092151">
        <w:t xml:space="preserve"> </w:t>
      </w:r>
      <w:r w:rsidRPr="00092151">
        <w:t>.</w:t>
      </w:r>
    </w:p>
    <w:p w14:paraId="56FA044D" w14:textId="77777777" w:rsidR="007636E1" w:rsidRPr="00092151" w:rsidRDefault="007636E1" w:rsidP="003350DC">
      <w:pPr>
        <w:pStyle w:val="afff2"/>
        <w:ind w:left="0" w:firstLine="709"/>
      </w:pPr>
      <w:r w:rsidRPr="00092151">
        <w:t xml:space="preserve">Уровень убедительности рекомендаций </w:t>
      </w:r>
      <w:r w:rsidR="00B43813" w:rsidRPr="00092151">
        <w:t>С</w:t>
      </w:r>
      <w:r w:rsidRPr="00092151">
        <w:t xml:space="preserve"> (уровень достоверности доказательств </w:t>
      </w:r>
      <w:r w:rsidR="00B43813" w:rsidRPr="00092151">
        <w:t>5</w:t>
      </w:r>
      <w:r w:rsidRPr="00092151">
        <w:t>)</w:t>
      </w:r>
    </w:p>
    <w:p w14:paraId="5083F449" w14:textId="42AF90B7" w:rsidR="007636E1" w:rsidRPr="00092151" w:rsidRDefault="007636E1" w:rsidP="003350DC">
      <w:pPr>
        <w:pStyle w:val="afd"/>
        <w:spacing w:beforeAutospacing="0" w:afterAutospacing="0" w:line="360" w:lineRule="auto"/>
        <w:ind w:firstLine="709"/>
        <w:contextualSpacing/>
        <w:rPr>
          <w:b/>
          <w:bCs/>
          <w:i/>
        </w:rPr>
      </w:pPr>
      <w:r w:rsidRPr="00092151">
        <w:rPr>
          <w:rStyle w:val="affb"/>
        </w:rPr>
        <w:t xml:space="preserve">Комментарии: </w:t>
      </w:r>
      <w:r w:rsidR="002E3046" w:rsidRPr="00092151">
        <w:rPr>
          <w:i/>
        </w:rPr>
        <w:t>применяется эритроцитная масса и тромбоконцентрат</w:t>
      </w:r>
      <w:r w:rsidRPr="00092151">
        <w:rPr>
          <w:i/>
        </w:rPr>
        <w:t>, алгоритм применения которых определяется тяжестью течения болезни, то есть выраженностью анемического и геморрагического синдромов и этапом терапии.</w:t>
      </w:r>
    </w:p>
    <w:p w14:paraId="713F6716" w14:textId="77777777" w:rsidR="007636E1" w:rsidRPr="00092151" w:rsidRDefault="007636E1" w:rsidP="003350DC">
      <w:pPr>
        <w:pStyle w:val="afd"/>
        <w:spacing w:beforeAutospacing="0" w:afterAutospacing="0" w:line="360" w:lineRule="auto"/>
        <w:ind w:firstLine="709"/>
        <w:contextualSpacing/>
        <w:rPr>
          <w:b/>
          <w:bCs/>
          <w:i/>
        </w:rPr>
      </w:pPr>
      <w:r w:rsidRPr="00092151">
        <w:rPr>
          <w:i/>
        </w:rPr>
        <w:t>Для купирования анемического синдрома при АА должна использоваться эритроцитная масса, очищенная от лейкоцитов и тромбоцитов, с учетом фенотипа эритроцитов донора и реципиента. Для однократного переливания донорских тромбоцитов используют не менее 6—10 доз</w:t>
      </w:r>
      <w:r w:rsidR="0083361B" w:rsidRPr="00092151">
        <w:rPr>
          <w:i/>
        </w:rPr>
        <w:t xml:space="preserve"> (одна доза - 0,5-0,7х10</w:t>
      </w:r>
      <w:r w:rsidR="0083361B" w:rsidRPr="00092151">
        <w:rPr>
          <w:i/>
          <w:vertAlign w:val="superscript"/>
        </w:rPr>
        <w:t>11</w:t>
      </w:r>
      <w:r w:rsidR="0083361B" w:rsidRPr="00092151">
        <w:rPr>
          <w:i/>
        </w:rPr>
        <w:t>)</w:t>
      </w:r>
      <w:r w:rsidRPr="00092151">
        <w:rPr>
          <w:i/>
        </w:rPr>
        <w:t xml:space="preserve"> тромбоконцентрата, полученного от одного донора; трансфузии проводят с частотой от 1</w:t>
      </w:r>
      <w:r w:rsidR="0083361B" w:rsidRPr="00092151">
        <w:rPr>
          <w:i/>
        </w:rPr>
        <w:t xml:space="preserve"> раза в неделю до 1 раза в день в зависимости от следующих факторов: проведение терапии </w:t>
      </w:r>
      <w:r w:rsidR="008E2004" w:rsidRPr="00092151">
        <w:rPr>
          <w:i/>
        </w:rPr>
        <w:t>#</w:t>
      </w:r>
      <w:r w:rsidR="0083361B" w:rsidRPr="00092151">
        <w:rPr>
          <w:i/>
        </w:rPr>
        <w:t>АТГ</w:t>
      </w:r>
      <w:r w:rsidR="00147B50" w:rsidRPr="00092151">
        <w:rPr>
          <w:i/>
        </w:rPr>
        <w:t>** (в дни введения</w:t>
      </w:r>
      <w:r w:rsidR="0083361B" w:rsidRPr="00092151">
        <w:rPr>
          <w:i/>
        </w:rPr>
        <w:t>), наличие кровоточивости, лечение антикоагулянтами, наличие активной инфекции</w:t>
      </w:r>
      <w:r w:rsidR="00C20841" w:rsidRPr="00092151">
        <w:rPr>
          <w:i/>
        </w:rPr>
        <w:t xml:space="preserve">, адекватность трансфузионного прироста. </w:t>
      </w:r>
      <w:r w:rsidRPr="00092151">
        <w:rPr>
          <w:i/>
        </w:rPr>
        <w:t xml:space="preserve"> Использование тромбоконцентратов, приготовленных при тромбоцит</w:t>
      </w:r>
      <w:r w:rsidR="0033681E" w:rsidRPr="00092151">
        <w:rPr>
          <w:i/>
        </w:rPr>
        <w:t>а</w:t>
      </w:r>
      <w:r w:rsidRPr="00092151">
        <w:rPr>
          <w:i/>
        </w:rPr>
        <w:t>ферезе, позволяет значительно уменьшить число доноров</w:t>
      </w:r>
      <w:r w:rsidR="006B2B71" w:rsidRPr="00092151">
        <w:rPr>
          <w:i/>
        </w:rPr>
        <w:t xml:space="preserve"> </w:t>
      </w:r>
      <w:proofErr w:type="gramStart"/>
      <w:r w:rsidR="006B2B71" w:rsidRPr="00092151">
        <w:rPr>
          <w:i/>
        </w:rPr>
        <w:t>на реципиента</w:t>
      </w:r>
      <w:proofErr w:type="gramEnd"/>
      <w:r w:rsidRPr="00092151">
        <w:rPr>
          <w:i/>
        </w:rPr>
        <w:t xml:space="preserve"> </w:t>
      </w:r>
      <w:r w:rsidRPr="00092151">
        <w:rPr>
          <w:i/>
        </w:rPr>
        <w:lastRenderedPageBreak/>
        <w:t>и снизить риск аллосенсибилизации пациентов. При тяжелом геморрагическом синдроме, характеризующимся маточными, желудочно-кишечными кровотечениями, сопровождающимся развитием ДВС-синдрома, необходимо использовать свежезамороженную плазму.</w:t>
      </w:r>
    </w:p>
    <w:p w14:paraId="2862BDA4" w14:textId="77777777" w:rsidR="007636E1" w:rsidRPr="00092151" w:rsidRDefault="007636E1" w:rsidP="003350DC">
      <w:pPr>
        <w:pStyle w:val="afd"/>
        <w:spacing w:beforeAutospacing="0" w:afterAutospacing="0" w:line="360" w:lineRule="auto"/>
        <w:ind w:firstLine="709"/>
        <w:contextualSpacing/>
        <w:rPr>
          <w:b/>
          <w:bCs/>
          <w:i/>
        </w:rPr>
      </w:pPr>
      <w:r w:rsidRPr="00092151">
        <w:rPr>
          <w:i/>
        </w:rPr>
        <w:t xml:space="preserve">Тактика использования компонентов крови зависит от этапа </w:t>
      </w:r>
      <w:r w:rsidR="007E2D4A" w:rsidRPr="00092151">
        <w:rPr>
          <w:i/>
        </w:rPr>
        <w:t>ИСТ</w:t>
      </w:r>
      <w:r w:rsidRPr="00092151">
        <w:rPr>
          <w:i/>
        </w:rPr>
        <w:t>.</w:t>
      </w:r>
    </w:p>
    <w:p w14:paraId="6F11FFC9" w14:textId="28ED3478" w:rsidR="007636E1" w:rsidRPr="00092151" w:rsidRDefault="007636E1" w:rsidP="003350DC">
      <w:pPr>
        <w:pStyle w:val="afd"/>
        <w:spacing w:beforeAutospacing="0" w:afterAutospacing="0" w:line="360" w:lineRule="auto"/>
        <w:ind w:firstLine="709"/>
        <w:contextualSpacing/>
        <w:rPr>
          <w:i/>
        </w:rPr>
      </w:pPr>
      <w:r w:rsidRPr="00092151">
        <w:rPr>
          <w:i/>
        </w:rPr>
        <w:t xml:space="preserve">В период подготовки к курсу лечения </w:t>
      </w:r>
      <w:r w:rsidR="00CA3765" w:rsidRPr="00092151">
        <w:rPr>
          <w:i/>
        </w:rPr>
        <w:t xml:space="preserve">лошадиным </w:t>
      </w:r>
      <w:r w:rsidRPr="00092151">
        <w:rPr>
          <w:i/>
        </w:rPr>
        <w:t>АТГ** необходимо купировать геморрагический синдром, если он имеет место, и повысить количество тромбоцитов выше 30,0 х 10</w:t>
      </w:r>
      <w:r w:rsidRPr="00092151">
        <w:rPr>
          <w:i/>
          <w:vertAlign w:val="superscript"/>
        </w:rPr>
        <w:t>9</w:t>
      </w:r>
      <w:r w:rsidRPr="00092151">
        <w:rPr>
          <w:i/>
        </w:rPr>
        <w:t xml:space="preserve">/л, а уровень гемоглобина — выше </w:t>
      </w:r>
      <w:r w:rsidR="006B2B71" w:rsidRPr="00092151">
        <w:rPr>
          <w:i/>
        </w:rPr>
        <w:t>9</w:t>
      </w:r>
      <w:r w:rsidRPr="00092151">
        <w:rPr>
          <w:i/>
        </w:rPr>
        <w:t>0,0 г/л.</w:t>
      </w:r>
      <w:r w:rsidR="00C20841" w:rsidRPr="00092151">
        <w:rPr>
          <w:i/>
        </w:rPr>
        <w:t xml:space="preserve"> (кровотечение лучше останавливается при хорошем гемоглобине!!!)</w:t>
      </w:r>
      <w:r w:rsidRPr="00092151">
        <w:rPr>
          <w:i/>
        </w:rPr>
        <w:t xml:space="preserve"> Частота переливаний определяется индивидуально.</w:t>
      </w:r>
    </w:p>
    <w:p w14:paraId="208EBF9A" w14:textId="617E5949" w:rsidR="007636E1" w:rsidRPr="00092151" w:rsidRDefault="007636E1" w:rsidP="003350DC">
      <w:pPr>
        <w:pStyle w:val="afd"/>
        <w:spacing w:beforeAutospacing="0" w:afterAutospacing="0" w:line="360" w:lineRule="auto"/>
        <w:ind w:firstLine="709"/>
        <w:contextualSpacing/>
        <w:rPr>
          <w:i/>
        </w:rPr>
      </w:pPr>
      <w:r w:rsidRPr="00092151">
        <w:rPr>
          <w:i/>
        </w:rPr>
        <w:t xml:space="preserve">Тактика гемотрансфузионной терапии в период индукции ремиссии на фоне приема </w:t>
      </w:r>
      <w:r w:rsidR="00FA360E" w:rsidRPr="00C755FE">
        <w:rPr>
          <w:i/>
        </w:rPr>
        <w:t>#</w:t>
      </w:r>
      <w:r w:rsidR="00DD2420" w:rsidRPr="00092151">
        <w:rPr>
          <w:rStyle w:val="affc"/>
        </w:rPr>
        <w:t xml:space="preserve">циклоспорина** </w:t>
      </w:r>
      <w:r w:rsidRPr="00092151">
        <w:rPr>
          <w:i/>
        </w:rPr>
        <w:t>вырабатывается индивидуально и зависит от</w:t>
      </w:r>
      <w:r w:rsidR="006B2B71" w:rsidRPr="00092151">
        <w:rPr>
          <w:i/>
        </w:rPr>
        <w:t xml:space="preserve"> минимально оптимальных</w:t>
      </w:r>
      <w:r w:rsidRPr="00092151">
        <w:rPr>
          <w:i/>
        </w:rPr>
        <w:t xml:space="preserve"> </w:t>
      </w:r>
      <w:r w:rsidR="00911681" w:rsidRPr="00092151">
        <w:rPr>
          <w:i/>
        </w:rPr>
        <w:t xml:space="preserve">для данного пациента </w:t>
      </w:r>
      <w:r w:rsidRPr="00092151">
        <w:rPr>
          <w:i/>
        </w:rPr>
        <w:t>уровней гемоглобина и тромбоцитов.</w:t>
      </w:r>
    </w:p>
    <w:p w14:paraId="1F593AE8" w14:textId="77777777" w:rsidR="0078224E" w:rsidRPr="00092151" w:rsidRDefault="007636E1" w:rsidP="003350DC">
      <w:pPr>
        <w:pStyle w:val="afd"/>
        <w:spacing w:beforeAutospacing="0" w:afterAutospacing="0" w:line="360" w:lineRule="auto"/>
        <w:ind w:firstLine="709"/>
        <w:contextualSpacing/>
        <w:rPr>
          <w:i/>
        </w:rPr>
      </w:pPr>
      <w:r w:rsidRPr="00092151">
        <w:rPr>
          <w:i/>
        </w:rPr>
        <w:t xml:space="preserve">Тактика заместительной трансфузионной терапии компонентами крови (донорские эритроциты и тромбоциты) при рефрактерной </w:t>
      </w:r>
      <w:r w:rsidR="007E2D4A" w:rsidRPr="00092151">
        <w:rPr>
          <w:i/>
        </w:rPr>
        <w:t>АА</w:t>
      </w:r>
      <w:r w:rsidRPr="00092151">
        <w:rPr>
          <w:i/>
        </w:rPr>
        <w:t xml:space="preserve"> определяется степенью трансфузионной зависимост</w:t>
      </w:r>
      <w:r w:rsidR="00F01BFA" w:rsidRPr="00092151">
        <w:rPr>
          <w:i/>
        </w:rPr>
        <w:t>и пациента</w:t>
      </w:r>
      <w:r w:rsidRPr="00092151">
        <w:rPr>
          <w:i/>
        </w:rPr>
        <w:t xml:space="preserve">. </w:t>
      </w:r>
    </w:p>
    <w:p w14:paraId="3D35A674" w14:textId="5CD652FE" w:rsidR="00EF6F94" w:rsidRPr="00092151" w:rsidRDefault="008D51EC" w:rsidP="003350DC">
      <w:pPr>
        <w:pStyle w:val="afd"/>
        <w:numPr>
          <w:ilvl w:val="0"/>
          <w:numId w:val="10"/>
        </w:numPr>
        <w:spacing w:beforeAutospacing="0" w:afterAutospacing="0" w:line="360" w:lineRule="auto"/>
        <w:contextualSpacing/>
        <w:rPr>
          <w:i/>
        </w:rPr>
      </w:pPr>
      <w:r w:rsidRPr="00092151">
        <w:rPr>
          <w:rStyle w:val="affb"/>
        </w:rPr>
        <w:t>Рекомендуется</w:t>
      </w:r>
      <w:r w:rsidR="00EE3940" w:rsidRPr="00092151">
        <w:rPr>
          <w:rStyle w:val="affb"/>
          <w:b w:val="0"/>
        </w:rPr>
        <w:t xml:space="preserve"> всем</w:t>
      </w:r>
      <w:r w:rsidRPr="00092151">
        <w:rPr>
          <w:rStyle w:val="affb"/>
          <w:b w:val="0"/>
        </w:rPr>
        <w:t xml:space="preserve"> </w:t>
      </w:r>
      <w:r w:rsidR="00EE3940" w:rsidRPr="00092151">
        <w:rPr>
          <w:rStyle w:val="affb"/>
          <w:b w:val="0"/>
        </w:rPr>
        <w:t xml:space="preserve">пациентам с АА </w:t>
      </w:r>
      <w:r w:rsidRPr="00092151">
        <w:rPr>
          <w:rStyle w:val="affb"/>
          <w:b w:val="0"/>
        </w:rPr>
        <w:t>проведение премедикации перед т</w:t>
      </w:r>
      <w:r w:rsidR="00EE3940" w:rsidRPr="00092151">
        <w:rPr>
          <w:rStyle w:val="affb"/>
          <w:b w:val="0"/>
        </w:rPr>
        <w:t>р</w:t>
      </w:r>
      <w:r w:rsidRPr="00092151">
        <w:rPr>
          <w:rStyle w:val="affb"/>
          <w:b w:val="0"/>
        </w:rPr>
        <w:t>ансфузиями донорски</w:t>
      </w:r>
      <w:r w:rsidR="00EE3940" w:rsidRPr="00092151">
        <w:rPr>
          <w:rStyle w:val="affb"/>
          <w:b w:val="0"/>
        </w:rPr>
        <w:t xml:space="preserve">х компонентов крови </w:t>
      </w:r>
      <w:r w:rsidR="00CA3765" w:rsidRPr="00092151">
        <w:rPr>
          <w:rStyle w:val="affb"/>
          <w:b w:val="0"/>
        </w:rPr>
        <w:t>#</w:t>
      </w:r>
      <w:r w:rsidR="004864D4" w:rsidRPr="00092151">
        <w:rPr>
          <w:rStyle w:val="affb"/>
          <w:b w:val="0"/>
        </w:rPr>
        <w:t xml:space="preserve">кальция </w:t>
      </w:r>
      <w:r w:rsidR="00147B50" w:rsidRPr="00092151">
        <w:rPr>
          <w:rStyle w:val="affb"/>
          <w:b w:val="0"/>
        </w:rPr>
        <w:t>глюконатом</w:t>
      </w:r>
      <w:r w:rsidR="004864D4" w:rsidRPr="00092151">
        <w:rPr>
          <w:rStyle w:val="affb"/>
          <w:b w:val="0"/>
        </w:rPr>
        <w:t>**</w:t>
      </w:r>
      <w:r w:rsidR="00C755FE">
        <w:rPr>
          <w:rStyle w:val="affb"/>
          <w:b w:val="0"/>
        </w:rPr>
        <w:t xml:space="preserve"> 5-10 мл раствора 100 мг/мл,</w:t>
      </w:r>
      <w:r w:rsidRPr="00092151">
        <w:rPr>
          <w:rStyle w:val="affb"/>
          <w:b w:val="0"/>
        </w:rPr>
        <w:t xml:space="preserve"> в сочетании с </w:t>
      </w:r>
      <w:r w:rsidR="008D0C70" w:rsidRPr="00092151">
        <w:rPr>
          <w:bCs/>
        </w:rPr>
        <w:t xml:space="preserve">противоаллергическими средствами (блокаторами Н1-гистаминовых рецепторов) </w:t>
      </w:r>
      <w:r w:rsidR="00147B50" w:rsidRPr="00092151">
        <w:rPr>
          <w:rStyle w:val="affb"/>
          <w:b w:val="0"/>
        </w:rPr>
        <w:t xml:space="preserve"> в соответствии с зарегистрированными показаниями</w:t>
      </w:r>
      <w:r w:rsidRPr="00092151">
        <w:rPr>
          <w:rStyle w:val="affb"/>
          <w:b w:val="0"/>
        </w:rPr>
        <w:t xml:space="preserve"> </w:t>
      </w:r>
      <w:r w:rsidR="00556C79" w:rsidRPr="00092151">
        <w:rPr>
          <w:rStyle w:val="affb"/>
          <w:b w:val="0"/>
        </w:rPr>
        <w:fldChar w:fldCharType="begin" w:fldLock="1"/>
      </w:r>
      <w:r w:rsidR="00083277" w:rsidRPr="00092151">
        <w:rPr>
          <w:rStyle w:val="affb"/>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556C79" w:rsidRPr="00092151">
        <w:rPr>
          <w:rStyle w:val="affb"/>
          <w:b w:val="0"/>
        </w:rPr>
        <w:fldChar w:fldCharType="separate"/>
      </w:r>
      <w:r w:rsidR="00556C79" w:rsidRPr="00092151">
        <w:rPr>
          <w:rStyle w:val="affb"/>
          <w:b w:val="0"/>
          <w:noProof/>
        </w:rPr>
        <w:t>[12]</w:t>
      </w:r>
      <w:r w:rsidR="00556C79" w:rsidRPr="00092151">
        <w:rPr>
          <w:rStyle w:val="affb"/>
          <w:b w:val="0"/>
        </w:rPr>
        <w:fldChar w:fldCharType="end"/>
      </w:r>
      <w:r w:rsidR="00E572DC" w:rsidRPr="00092151">
        <w:rPr>
          <w:rStyle w:val="affb"/>
          <w:b w:val="0"/>
        </w:rPr>
        <w:t>.</w:t>
      </w:r>
      <w:r w:rsidR="00C20841" w:rsidRPr="00092151">
        <w:rPr>
          <w:b/>
        </w:rPr>
        <w:t xml:space="preserve"> </w:t>
      </w:r>
    </w:p>
    <w:p w14:paraId="4E3F979E" w14:textId="77777777" w:rsidR="00AD12DA" w:rsidRPr="00092151" w:rsidRDefault="00AD12DA" w:rsidP="003350DC">
      <w:pPr>
        <w:pStyle w:val="afd"/>
        <w:spacing w:beforeAutospacing="0" w:afterAutospacing="0" w:line="360" w:lineRule="auto"/>
        <w:ind w:firstLine="709"/>
        <w:contextualSpacing/>
        <w:rPr>
          <w:b/>
        </w:rPr>
      </w:pPr>
      <w:r w:rsidRPr="00092151">
        <w:rPr>
          <w:b/>
        </w:rPr>
        <w:t xml:space="preserve">Уровень убедительности рекомендаций </w:t>
      </w:r>
      <w:r w:rsidR="00556C79" w:rsidRPr="00092151">
        <w:rPr>
          <w:b/>
        </w:rPr>
        <w:t>С</w:t>
      </w:r>
      <w:r w:rsidRPr="00092151">
        <w:rPr>
          <w:b/>
        </w:rPr>
        <w:t xml:space="preserve"> (уровень достоверности доказательств </w:t>
      </w:r>
      <w:r w:rsidR="00556C79" w:rsidRPr="00092151">
        <w:rPr>
          <w:b/>
        </w:rPr>
        <w:t>5</w:t>
      </w:r>
      <w:r w:rsidRPr="00092151">
        <w:rPr>
          <w:b/>
        </w:rPr>
        <w:t>)</w:t>
      </w:r>
    </w:p>
    <w:p w14:paraId="78A85C51" w14:textId="77777777" w:rsidR="0078224E" w:rsidRPr="00092151" w:rsidRDefault="00CF366F" w:rsidP="003350DC">
      <w:pPr>
        <w:pStyle w:val="afd"/>
        <w:spacing w:beforeAutospacing="0" w:afterAutospacing="0" w:line="360" w:lineRule="auto"/>
        <w:ind w:left="360"/>
        <w:contextualSpacing/>
        <w:rPr>
          <w:bCs/>
          <w:i/>
        </w:rPr>
      </w:pPr>
      <w:r w:rsidRPr="00092151">
        <w:rPr>
          <w:rStyle w:val="affb"/>
        </w:rPr>
        <w:t>Комментарии</w:t>
      </w:r>
      <w:r w:rsidRPr="00092151">
        <w:rPr>
          <w:b/>
          <w:bCs/>
          <w:i/>
        </w:rPr>
        <w:t>:</w:t>
      </w:r>
      <w:r w:rsidRPr="00092151">
        <w:rPr>
          <w:b/>
          <w:bCs/>
        </w:rPr>
        <w:t xml:space="preserve"> </w:t>
      </w:r>
      <w:r w:rsidRPr="00092151">
        <w:rPr>
          <w:bCs/>
          <w:i/>
        </w:rPr>
        <w:t xml:space="preserve">премедикация перед трансфузиями необходима как для предупреждения цитратной реакции, так и </w:t>
      </w:r>
      <w:r w:rsidR="0034562D" w:rsidRPr="00092151">
        <w:rPr>
          <w:bCs/>
          <w:i/>
        </w:rPr>
        <w:t xml:space="preserve">для </w:t>
      </w:r>
      <w:r w:rsidRPr="00092151">
        <w:rPr>
          <w:bCs/>
          <w:i/>
        </w:rPr>
        <w:t xml:space="preserve">подавления аллергической реакции. </w:t>
      </w:r>
    </w:p>
    <w:p w14:paraId="6DEA7A0C" w14:textId="2449B7F5" w:rsidR="00C30790" w:rsidRPr="00092151" w:rsidRDefault="00C30790" w:rsidP="003350DC">
      <w:pPr>
        <w:pStyle w:val="afd"/>
        <w:spacing w:beforeAutospacing="0" w:afterAutospacing="0" w:line="360" w:lineRule="auto"/>
        <w:ind w:left="720"/>
        <w:contextualSpacing/>
        <w:rPr>
          <w:bCs/>
          <w:i/>
        </w:rPr>
      </w:pPr>
      <w:r w:rsidRPr="00092151">
        <w:rPr>
          <w:b/>
        </w:rPr>
        <w:t xml:space="preserve"> </w:t>
      </w:r>
    </w:p>
    <w:p w14:paraId="6219E11C" w14:textId="77777777" w:rsidR="00D23199" w:rsidRPr="00092151" w:rsidRDefault="00031607" w:rsidP="003350DC">
      <w:pPr>
        <w:pStyle w:val="2"/>
        <w:spacing w:before="0"/>
        <w:contextualSpacing/>
        <w:rPr>
          <w:rFonts w:eastAsia="Times New Roman"/>
        </w:rPr>
      </w:pPr>
      <w:bookmarkStart w:id="37" w:name="_Toc85649733"/>
      <w:r w:rsidRPr="00092151">
        <w:rPr>
          <w:rFonts w:eastAsia="Times New Roman"/>
        </w:rPr>
        <w:t>3.2 Хирургическое лечение</w:t>
      </w:r>
      <w:bookmarkEnd w:id="37"/>
    </w:p>
    <w:p w14:paraId="15DDC7F7" w14:textId="1A07A1E4" w:rsidR="00EA5A6E" w:rsidRPr="00092151" w:rsidRDefault="00031607" w:rsidP="003350DC">
      <w:pPr>
        <w:pStyle w:val="afd"/>
        <w:numPr>
          <w:ilvl w:val="0"/>
          <w:numId w:val="7"/>
        </w:numPr>
        <w:spacing w:beforeAutospacing="0" w:afterAutospacing="0" w:line="360" w:lineRule="auto"/>
        <w:contextualSpacing/>
        <w:rPr>
          <w:rStyle w:val="affb"/>
          <w:rFonts w:eastAsiaTheme="minorHAnsi"/>
          <w:b w:val="0"/>
          <w:u w:val="single"/>
          <w:lang w:eastAsia="en-US"/>
        </w:rPr>
      </w:pPr>
      <w:r w:rsidRPr="00092151">
        <w:rPr>
          <w:rStyle w:val="affb"/>
        </w:rPr>
        <w:t xml:space="preserve">Рекомендуется </w:t>
      </w:r>
      <w:r w:rsidRPr="00092151">
        <w:rPr>
          <w:rStyle w:val="affb"/>
          <w:b w:val="0"/>
        </w:rPr>
        <w:t>проведение лапароскопической спленэктомии</w:t>
      </w:r>
      <w:r w:rsidR="00E81D75" w:rsidRPr="00092151">
        <w:rPr>
          <w:rStyle w:val="affb"/>
          <w:b w:val="0"/>
        </w:rPr>
        <w:t xml:space="preserve"> </w:t>
      </w:r>
      <w:r w:rsidR="00EE3940" w:rsidRPr="00092151">
        <w:rPr>
          <w:rStyle w:val="affb"/>
          <w:b w:val="0"/>
        </w:rPr>
        <w:t>рефрактерным пациентам</w:t>
      </w:r>
      <w:r w:rsidR="00EA5A6E" w:rsidRPr="00092151">
        <w:rPr>
          <w:rStyle w:val="affb"/>
          <w:b w:val="0"/>
        </w:rPr>
        <w:t xml:space="preserve"> после </w:t>
      </w:r>
      <w:r w:rsidR="00E81F86" w:rsidRPr="00092151">
        <w:rPr>
          <w:rStyle w:val="affb"/>
          <w:b w:val="0"/>
        </w:rPr>
        <w:t xml:space="preserve">неэффективной </w:t>
      </w:r>
      <w:r w:rsidR="007E2D4A" w:rsidRPr="00092151">
        <w:rPr>
          <w:rStyle w:val="affb"/>
          <w:b w:val="0"/>
        </w:rPr>
        <w:t>ИСТ</w:t>
      </w:r>
      <w:r w:rsidR="00EA5A6E" w:rsidRPr="00092151">
        <w:rPr>
          <w:rStyle w:val="affb"/>
          <w:b w:val="0"/>
        </w:rPr>
        <w:t xml:space="preserve"> в сочетании с элтромбопагом</w:t>
      </w:r>
      <w:r w:rsidR="00EE3940" w:rsidRPr="00092151">
        <w:rPr>
          <w:rStyle w:val="affb"/>
          <w:b w:val="0"/>
        </w:rPr>
        <w:t>**</w:t>
      </w:r>
      <w:r w:rsidR="00EA5A6E" w:rsidRPr="00092151">
        <w:rPr>
          <w:rStyle w:val="affb"/>
          <w:b w:val="0"/>
        </w:rPr>
        <w:t xml:space="preserve"> и отсут</w:t>
      </w:r>
      <w:r w:rsidR="00AD5C9F" w:rsidRPr="00092151">
        <w:rPr>
          <w:rStyle w:val="affb"/>
          <w:b w:val="0"/>
        </w:rPr>
        <w:t>ствии возможности проведения трансплантации костного мозга</w:t>
      </w:r>
      <w:r w:rsidR="00EA5A6E" w:rsidRPr="00092151">
        <w:rPr>
          <w:rStyle w:val="affb"/>
          <w:b w:val="0"/>
        </w:rPr>
        <w:t xml:space="preserve"> от альтернативного донора</w:t>
      </w:r>
      <w:r w:rsidR="00E81F86" w:rsidRPr="00092151">
        <w:t xml:space="preserve"> а так же в ряде случаев необходимости проведения дифференциальной диагностики</w:t>
      </w:r>
      <w:r w:rsidR="00AE1924" w:rsidRPr="00092151">
        <w:t xml:space="preserve"> (см. Приложение 3.8)</w:t>
      </w:r>
      <w:r w:rsidR="009B30E1" w:rsidRPr="00092151">
        <w:rPr>
          <w:rStyle w:val="affb"/>
          <w:b w:val="0"/>
        </w:rPr>
        <w:t xml:space="preserve"> </w:t>
      </w:r>
      <w:r w:rsidR="009B30E1" w:rsidRPr="00092151">
        <w:rPr>
          <w:rStyle w:val="affb"/>
          <w:b w:val="0"/>
        </w:rPr>
        <w:fldChar w:fldCharType="begin" w:fldLock="1"/>
      </w:r>
      <w:r w:rsidR="00083277" w:rsidRPr="00092151">
        <w:rPr>
          <w:rStyle w:val="affb"/>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9B30E1" w:rsidRPr="00092151">
        <w:rPr>
          <w:rStyle w:val="affb"/>
          <w:b w:val="0"/>
        </w:rPr>
        <w:fldChar w:fldCharType="separate"/>
      </w:r>
      <w:r w:rsidR="0012563C" w:rsidRPr="00092151">
        <w:rPr>
          <w:rStyle w:val="affb"/>
          <w:b w:val="0"/>
          <w:noProof/>
        </w:rPr>
        <w:t>[12]</w:t>
      </w:r>
      <w:r w:rsidR="009B30E1" w:rsidRPr="00092151">
        <w:rPr>
          <w:rStyle w:val="affb"/>
          <w:b w:val="0"/>
        </w:rPr>
        <w:fldChar w:fldCharType="end"/>
      </w:r>
      <w:r w:rsidR="00AD5C9F" w:rsidRPr="00092151">
        <w:rPr>
          <w:rStyle w:val="affb"/>
          <w:b w:val="0"/>
        </w:rPr>
        <w:t>.</w:t>
      </w:r>
      <w:r w:rsidR="00EA5A6E" w:rsidRPr="00092151">
        <w:rPr>
          <w:rStyle w:val="affb"/>
          <w:b w:val="0"/>
        </w:rPr>
        <w:t xml:space="preserve"> </w:t>
      </w:r>
    </w:p>
    <w:p w14:paraId="784D0B92" w14:textId="77777777" w:rsidR="00D23199" w:rsidRPr="00092151" w:rsidRDefault="00031607" w:rsidP="003350DC">
      <w:pPr>
        <w:pStyle w:val="afd"/>
        <w:spacing w:beforeAutospacing="0" w:afterAutospacing="0" w:line="360" w:lineRule="auto"/>
        <w:ind w:firstLine="709"/>
        <w:contextualSpacing/>
        <w:rPr>
          <w:rStyle w:val="affb"/>
        </w:rPr>
      </w:pPr>
      <w:r w:rsidRPr="00092151">
        <w:rPr>
          <w:rStyle w:val="affb"/>
        </w:rPr>
        <w:t>Уровень убедительности рекоменда</w:t>
      </w:r>
      <w:r w:rsidR="00D97F2C" w:rsidRPr="00092151">
        <w:rPr>
          <w:rStyle w:val="affb"/>
        </w:rPr>
        <w:t xml:space="preserve">ций </w:t>
      </w:r>
      <w:r w:rsidR="00556C79" w:rsidRPr="00092151">
        <w:rPr>
          <w:rStyle w:val="affb"/>
        </w:rPr>
        <w:t>С</w:t>
      </w:r>
      <w:r w:rsidRPr="00092151">
        <w:rPr>
          <w:rStyle w:val="affb"/>
        </w:rPr>
        <w:t xml:space="preserve"> (уровень д</w:t>
      </w:r>
      <w:r w:rsidR="00D97F2C" w:rsidRPr="00092151">
        <w:rPr>
          <w:rStyle w:val="affb"/>
        </w:rPr>
        <w:t xml:space="preserve">остоверности доказательств – </w:t>
      </w:r>
      <w:r w:rsidR="00556C79" w:rsidRPr="00092151">
        <w:rPr>
          <w:rStyle w:val="affb"/>
        </w:rPr>
        <w:t>5</w:t>
      </w:r>
      <w:r w:rsidR="007761DF" w:rsidRPr="00092151">
        <w:rPr>
          <w:rStyle w:val="affb"/>
        </w:rPr>
        <w:t>)</w:t>
      </w:r>
    </w:p>
    <w:p w14:paraId="3EC1CCC3" w14:textId="77777777" w:rsidR="00EA5A6E" w:rsidRPr="00092151" w:rsidRDefault="00031607" w:rsidP="003350DC">
      <w:pPr>
        <w:pStyle w:val="afd"/>
        <w:spacing w:beforeAutospacing="0" w:afterAutospacing="0" w:line="360" w:lineRule="auto"/>
        <w:ind w:firstLine="709"/>
        <w:contextualSpacing/>
        <w:rPr>
          <w:rStyle w:val="affb"/>
          <w:b w:val="0"/>
          <w:i/>
          <w:iCs/>
        </w:rPr>
      </w:pPr>
      <w:r w:rsidRPr="00092151">
        <w:rPr>
          <w:rStyle w:val="affb"/>
        </w:rPr>
        <w:lastRenderedPageBreak/>
        <w:t xml:space="preserve">Комментарии: </w:t>
      </w:r>
      <w:r w:rsidR="00ED6F07" w:rsidRPr="00092151">
        <w:rPr>
          <w:rStyle w:val="affb"/>
          <w:b w:val="0"/>
          <w:i/>
          <w:iCs/>
        </w:rPr>
        <w:t xml:space="preserve">в </w:t>
      </w:r>
      <w:r w:rsidRPr="00092151">
        <w:rPr>
          <w:rStyle w:val="affb"/>
          <w:b w:val="0"/>
          <w:i/>
          <w:iCs/>
        </w:rPr>
        <w:t>случаях непереносимости АТГ</w:t>
      </w:r>
      <w:r w:rsidR="004864D4" w:rsidRPr="00092151">
        <w:rPr>
          <w:rStyle w:val="affb"/>
          <w:b w:val="0"/>
          <w:i/>
          <w:iCs/>
        </w:rPr>
        <w:t>**</w:t>
      </w:r>
      <w:r w:rsidRPr="00092151">
        <w:rPr>
          <w:rStyle w:val="affb"/>
          <w:b w:val="0"/>
          <w:i/>
          <w:iCs/>
        </w:rPr>
        <w:t>,</w:t>
      </w:r>
      <w:r w:rsidR="00EA5A6E" w:rsidRPr="00092151">
        <w:rPr>
          <w:rStyle w:val="affb"/>
          <w:b w:val="0"/>
          <w:i/>
          <w:iCs/>
        </w:rPr>
        <w:t xml:space="preserve"> при констатации рефрактерной АА</w:t>
      </w:r>
      <w:r w:rsidR="007E2D4A" w:rsidRPr="00092151">
        <w:rPr>
          <w:rStyle w:val="affb"/>
          <w:b w:val="0"/>
          <w:i/>
          <w:iCs/>
        </w:rPr>
        <w:t>,</w:t>
      </w:r>
      <w:r w:rsidR="00EA5A6E" w:rsidRPr="00092151">
        <w:rPr>
          <w:rStyle w:val="affb"/>
          <w:b w:val="0"/>
          <w:i/>
          <w:iCs/>
        </w:rPr>
        <w:t xml:space="preserve"> отсутствии других терапевтических </w:t>
      </w:r>
      <w:r w:rsidR="009E2966" w:rsidRPr="00092151">
        <w:rPr>
          <w:rStyle w:val="affb"/>
          <w:b w:val="0"/>
          <w:i/>
          <w:iCs/>
        </w:rPr>
        <w:t xml:space="preserve">опций </w:t>
      </w:r>
      <w:r w:rsidR="00EA5A6E" w:rsidRPr="00092151">
        <w:rPr>
          <w:rStyle w:val="affb"/>
          <w:b w:val="0"/>
          <w:i/>
          <w:iCs/>
        </w:rPr>
        <w:t xml:space="preserve">и возможности проведения </w:t>
      </w:r>
      <w:r w:rsidR="00DD2420" w:rsidRPr="00092151">
        <w:rPr>
          <w:rStyle w:val="affb"/>
          <w:b w:val="0"/>
          <w:i/>
          <w:iCs/>
        </w:rPr>
        <w:t>трансплантации костного мозга</w:t>
      </w:r>
      <w:r w:rsidR="0033681E" w:rsidRPr="00092151">
        <w:rPr>
          <w:rStyle w:val="affb"/>
          <w:b w:val="0"/>
          <w:i/>
          <w:iCs/>
        </w:rPr>
        <w:t xml:space="preserve"> </w:t>
      </w:r>
      <w:r w:rsidR="00EA5A6E" w:rsidRPr="00092151">
        <w:rPr>
          <w:rStyle w:val="affb"/>
          <w:b w:val="0"/>
          <w:i/>
          <w:iCs/>
        </w:rPr>
        <w:t xml:space="preserve">в программу </w:t>
      </w:r>
      <w:r w:rsidRPr="00092151">
        <w:rPr>
          <w:rStyle w:val="affb"/>
          <w:b w:val="0"/>
          <w:i/>
          <w:iCs/>
        </w:rPr>
        <w:t>лечени</w:t>
      </w:r>
      <w:r w:rsidR="00EA5A6E" w:rsidRPr="00092151">
        <w:rPr>
          <w:rStyle w:val="affb"/>
          <w:b w:val="0"/>
          <w:i/>
          <w:iCs/>
        </w:rPr>
        <w:t>я</w:t>
      </w:r>
      <w:r w:rsidRPr="00092151">
        <w:rPr>
          <w:rStyle w:val="affb"/>
          <w:b w:val="0"/>
          <w:i/>
          <w:iCs/>
        </w:rPr>
        <w:t xml:space="preserve"> может быть </w:t>
      </w:r>
      <w:r w:rsidR="00EA5A6E" w:rsidRPr="00092151">
        <w:rPr>
          <w:rStyle w:val="affb"/>
          <w:b w:val="0"/>
          <w:i/>
          <w:iCs/>
        </w:rPr>
        <w:t>включена</w:t>
      </w:r>
      <w:r w:rsidRPr="00092151">
        <w:rPr>
          <w:rStyle w:val="affb"/>
          <w:b w:val="0"/>
          <w:i/>
          <w:iCs/>
        </w:rPr>
        <w:t xml:space="preserve"> спленэктоми</w:t>
      </w:r>
      <w:r w:rsidR="00EA5A6E" w:rsidRPr="00092151">
        <w:rPr>
          <w:rStyle w:val="affb"/>
          <w:b w:val="0"/>
          <w:i/>
          <w:iCs/>
        </w:rPr>
        <w:t>я</w:t>
      </w:r>
      <w:r w:rsidRPr="00092151">
        <w:rPr>
          <w:rStyle w:val="affb"/>
          <w:b w:val="0"/>
          <w:i/>
          <w:iCs/>
        </w:rPr>
        <w:t xml:space="preserve">. </w:t>
      </w:r>
    </w:p>
    <w:p w14:paraId="1C86E795" w14:textId="77777777" w:rsidR="00D23199" w:rsidRPr="00092151" w:rsidRDefault="00031607" w:rsidP="003350DC">
      <w:pPr>
        <w:pStyle w:val="afd"/>
        <w:numPr>
          <w:ilvl w:val="0"/>
          <w:numId w:val="7"/>
        </w:numPr>
        <w:spacing w:beforeAutospacing="0" w:afterAutospacing="0" w:line="360" w:lineRule="auto"/>
        <w:contextualSpacing/>
        <w:rPr>
          <w:rStyle w:val="affb"/>
          <w:b w:val="0"/>
        </w:rPr>
      </w:pPr>
      <w:r w:rsidRPr="00092151">
        <w:rPr>
          <w:rStyle w:val="affb"/>
        </w:rPr>
        <w:t xml:space="preserve">Не рекомендуется </w:t>
      </w:r>
      <w:r w:rsidRPr="00092151">
        <w:rPr>
          <w:rStyle w:val="affb"/>
          <w:b w:val="0"/>
        </w:rPr>
        <w:t>проведение лапароск</w:t>
      </w:r>
      <w:r w:rsidR="00EE3940" w:rsidRPr="00092151">
        <w:rPr>
          <w:rStyle w:val="affb"/>
          <w:b w:val="0"/>
        </w:rPr>
        <w:t>опической спленэктомии у пациентов</w:t>
      </w:r>
      <w:r w:rsidRPr="00092151">
        <w:rPr>
          <w:rStyle w:val="affb"/>
          <w:b w:val="0"/>
        </w:rPr>
        <w:t xml:space="preserve"> с выявленными </w:t>
      </w:r>
      <w:r w:rsidR="002B633F" w:rsidRPr="00092151">
        <w:rPr>
          <w:rStyle w:val="affb"/>
          <w:b w:val="0"/>
        </w:rPr>
        <w:t>аномалиями кариотипа</w:t>
      </w:r>
      <w:r w:rsidR="003426C1" w:rsidRPr="00092151">
        <w:rPr>
          <w:rStyle w:val="affb"/>
          <w:b w:val="0"/>
        </w:rPr>
        <w:t xml:space="preserve"> </w:t>
      </w:r>
      <w:r w:rsidR="003426C1" w:rsidRPr="00092151">
        <w:rPr>
          <w:rStyle w:val="affb"/>
          <w:b w:val="0"/>
        </w:rPr>
        <w:fldChar w:fldCharType="begin" w:fldLock="1"/>
      </w:r>
      <w:r w:rsidR="00083277" w:rsidRPr="00092151">
        <w:rPr>
          <w:rStyle w:val="affb"/>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3426C1" w:rsidRPr="00092151">
        <w:rPr>
          <w:rStyle w:val="affb"/>
          <w:b w:val="0"/>
        </w:rPr>
        <w:fldChar w:fldCharType="separate"/>
      </w:r>
      <w:r w:rsidR="003426C1" w:rsidRPr="00092151">
        <w:rPr>
          <w:rStyle w:val="affb"/>
          <w:b w:val="0"/>
          <w:noProof/>
        </w:rPr>
        <w:t>[12]</w:t>
      </w:r>
      <w:r w:rsidR="003426C1" w:rsidRPr="00092151">
        <w:rPr>
          <w:rStyle w:val="affb"/>
          <w:b w:val="0"/>
        </w:rPr>
        <w:fldChar w:fldCharType="end"/>
      </w:r>
      <w:r w:rsidR="00147B50" w:rsidRPr="00092151">
        <w:rPr>
          <w:rStyle w:val="affb"/>
          <w:b w:val="0"/>
        </w:rPr>
        <w:t>.</w:t>
      </w:r>
    </w:p>
    <w:p w14:paraId="7E6EFA18" w14:textId="77777777" w:rsidR="00D23199" w:rsidRPr="00092151" w:rsidRDefault="00031607" w:rsidP="003350DC">
      <w:pPr>
        <w:pStyle w:val="afd"/>
        <w:spacing w:beforeAutospacing="0" w:afterAutospacing="0" w:line="360" w:lineRule="auto"/>
        <w:ind w:firstLine="709"/>
        <w:contextualSpacing/>
        <w:rPr>
          <w:rStyle w:val="affb"/>
        </w:rPr>
      </w:pPr>
      <w:r w:rsidRPr="00092151">
        <w:rPr>
          <w:rStyle w:val="affb"/>
        </w:rPr>
        <w:t xml:space="preserve">Уровень убедительности рекомендаций </w:t>
      </w:r>
      <w:r w:rsidR="003426C1" w:rsidRPr="00092151">
        <w:rPr>
          <w:rStyle w:val="affb"/>
        </w:rPr>
        <w:t>С</w:t>
      </w:r>
      <w:r w:rsidRPr="00092151">
        <w:rPr>
          <w:rStyle w:val="affb"/>
        </w:rPr>
        <w:t xml:space="preserve"> (уровень достоверности доказательств – </w:t>
      </w:r>
      <w:r w:rsidR="003426C1" w:rsidRPr="00092151">
        <w:rPr>
          <w:rStyle w:val="affb"/>
        </w:rPr>
        <w:t>5</w:t>
      </w:r>
      <w:r w:rsidR="007761DF" w:rsidRPr="00092151">
        <w:rPr>
          <w:rStyle w:val="affb"/>
        </w:rPr>
        <w:t>)</w:t>
      </w:r>
    </w:p>
    <w:p w14:paraId="027D690D" w14:textId="730F8B2B" w:rsidR="005C124F" w:rsidRPr="00092151" w:rsidRDefault="00031607" w:rsidP="003350DC">
      <w:pPr>
        <w:pStyle w:val="afd"/>
        <w:spacing w:beforeAutospacing="0" w:afterAutospacing="0" w:line="360" w:lineRule="auto"/>
        <w:ind w:firstLine="709"/>
        <w:contextualSpacing/>
        <w:rPr>
          <w:rStyle w:val="affb"/>
          <w:b w:val="0"/>
          <w:i/>
          <w:iCs/>
        </w:rPr>
      </w:pPr>
      <w:r w:rsidRPr="00092151">
        <w:rPr>
          <w:rStyle w:val="affb"/>
        </w:rPr>
        <w:t>Комментарии</w:t>
      </w:r>
      <w:r w:rsidRPr="00092151">
        <w:rPr>
          <w:rStyle w:val="affb"/>
          <w:b w:val="0"/>
        </w:rPr>
        <w:t>:</w:t>
      </w:r>
      <w:r w:rsidRPr="00092151">
        <w:rPr>
          <w:rStyle w:val="affb"/>
          <w:b w:val="0"/>
          <w:i/>
          <w:iCs/>
        </w:rPr>
        <w:t xml:space="preserve"> высокая частота трансформации в МДС/ОМЛ</w:t>
      </w:r>
      <w:r w:rsidR="003426C1" w:rsidRPr="00092151">
        <w:rPr>
          <w:rStyle w:val="affb"/>
          <w:b w:val="0"/>
          <w:i/>
          <w:iCs/>
        </w:rPr>
        <w:t>.</w:t>
      </w:r>
    </w:p>
    <w:p w14:paraId="365AE955" w14:textId="58B62D55" w:rsidR="000E5C12" w:rsidRPr="00092151" w:rsidRDefault="000E5C12" w:rsidP="003350DC">
      <w:pPr>
        <w:pStyle w:val="afd"/>
        <w:spacing w:beforeAutospacing="0" w:afterAutospacing="0" w:line="360" w:lineRule="auto"/>
        <w:ind w:firstLine="709"/>
        <w:contextualSpacing/>
        <w:rPr>
          <w:rStyle w:val="affb"/>
          <w:b w:val="0"/>
          <w:i/>
          <w:iCs/>
        </w:rPr>
      </w:pPr>
    </w:p>
    <w:p w14:paraId="7878DD55" w14:textId="1D945FE3" w:rsidR="000E5C12" w:rsidRPr="00092151" w:rsidRDefault="000E5C12" w:rsidP="003350DC">
      <w:pPr>
        <w:pStyle w:val="2"/>
        <w:spacing w:before="0"/>
        <w:contextualSpacing/>
        <w:rPr>
          <w:rFonts w:eastAsia="Times New Roman"/>
        </w:rPr>
      </w:pPr>
      <w:bookmarkStart w:id="38" w:name="_Toc85649734"/>
      <w:r w:rsidRPr="00092151">
        <w:rPr>
          <w:rFonts w:eastAsia="Times New Roman"/>
        </w:rPr>
        <w:t>3.3 Сопутствующая и сопроводительная терапия</w:t>
      </w:r>
      <w:bookmarkEnd w:id="38"/>
    </w:p>
    <w:p w14:paraId="08F7ECD3" w14:textId="77777777" w:rsidR="000E5C12" w:rsidRPr="00092151" w:rsidRDefault="000E5C12" w:rsidP="003350DC">
      <w:pPr>
        <w:pStyle w:val="afd"/>
        <w:numPr>
          <w:ilvl w:val="0"/>
          <w:numId w:val="7"/>
        </w:numPr>
        <w:spacing w:beforeAutospacing="0" w:afterAutospacing="0" w:line="360" w:lineRule="auto"/>
        <w:contextualSpacing/>
        <w:rPr>
          <w:i/>
        </w:rPr>
      </w:pPr>
      <w:r w:rsidRPr="00092151">
        <w:rPr>
          <w:rStyle w:val="affc"/>
          <w:b/>
          <w:i w:val="0"/>
        </w:rPr>
        <w:t xml:space="preserve">Рекомендуется </w:t>
      </w:r>
      <w:r w:rsidRPr="00092151">
        <w:rPr>
          <w:rStyle w:val="affc"/>
          <w:i w:val="0"/>
        </w:rPr>
        <w:t>всем пациентам с АА на фоне курса терапии АТГ</w:t>
      </w:r>
      <w:r w:rsidR="0033198A">
        <w:rPr>
          <w:rStyle w:val="affc"/>
          <w:i w:val="0"/>
        </w:rPr>
        <w:t>**</w:t>
      </w:r>
      <w:r w:rsidRPr="00092151">
        <w:rPr>
          <w:rStyle w:val="affc"/>
          <w:i w:val="0"/>
        </w:rPr>
        <w:t xml:space="preserve"> проведение профилактики язвенной болезни желудка и 12-перстной кишки </w:t>
      </w:r>
      <w:commentRangeStart w:id="39"/>
      <w:r w:rsidRPr="00092151">
        <w:rPr>
          <w:rStyle w:val="affc"/>
          <w:i w:val="0"/>
        </w:rPr>
        <w:fldChar w:fldCharType="begin" w:fldLock="1"/>
      </w:r>
      <w:r w:rsidRPr="0009215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Pr="00092151">
        <w:rPr>
          <w:rStyle w:val="affc"/>
          <w:i w:val="0"/>
        </w:rPr>
        <w:fldChar w:fldCharType="separate"/>
      </w:r>
      <w:r w:rsidRPr="00092151">
        <w:rPr>
          <w:rStyle w:val="affc"/>
          <w:i w:val="0"/>
          <w:noProof/>
        </w:rPr>
        <w:t>[12]</w:t>
      </w:r>
      <w:r w:rsidRPr="00092151">
        <w:rPr>
          <w:rStyle w:val="affc"/>
          <w:i w:val="0"/>
        </w:rPr>
        <w:fldChar w:fldCharType="end"/>
      </w:r>
      <w:commentRangeEnd w:id="39"/>
      <w:r w:rsidR="009368D8">
        <w:rPr>
          <w:rStyle w:val="af0"/>
          <w:rFonts w:eastAsiaTheme="minorHAnsi" w:cstheme="minorBidi"/>
          <w:lang w:eastAsia="en-US"/>
        </w:rPr>
        <w:commentReference w:id="39"/>
      </w:r>
      <w:r w:rsidRPr="00092151">
        <w:rPr>
          <w:rStyle w:val="affc"/>
          <w:i w:val="0"/>
        </w:rPr>
        <w:t>.</w:t>
      </w:r>
    </w:p>
    <w:p w14:paraId="2A44FE8B" w14:textId="77777777" w:rsidR="000E5C12" w:rsidRPr="00092151" w:rsidRDefault="000E5C12"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33E5F490" w14:textId="3A61743B" w:rsidR="000E5C12" w:rsidRPr="00092151" w:rsidRDefault="000E5C12" w:rsidP="003350DC">
      <w:pPr>
        <w:ind w:firstLine="708"/>
      </w:pPr>
      <w:r w:rsidRPr="00092151">
        <w:rPr>
          <w:rStyle w:val="affc"/>
          <w:b/>
          <w:i w:val="0"/>
          <w:iCs w:val="0"/>
        </w:rPr>
        <w:t>Комментарии:</w:t>
      </w:r>
      <w:r w:rsidRPr="00092151">
        <w:t xml:space="preserve"> </w:t>
      </w:r>
      <w:r w:rsidR="00E50377" w:rsidRPr="00092151">
        <w:rPr>
          <w:rStyle w:val="affc"/>
          <w:bCs/>
        </w:rPr>
        <w:t xml:space="preserve">язва </w:t>
      </w:r>
      <w:r w:rsidRPr="00092151">
        <w:rPr>
          <w:rStyle w:val="affc"/>
          <w:bCs/>
        </w:rPr>
        <w:t>желудка или двенадцатиперстной кишки является одним из серьёзных побочных эффектов терапии ГКС (включены в профилактику осложнений АТГ</w:t>
      </w:r>
      <w:r w:rsidR="0033198A">
        <w:rPr>
          <w:rStyle w:val="affc"/>
          <w:bCs/>
        </w:rPr>
        <w:t>**</w:t>
      </w:r>
      <w:r>
        <w:rPr>
          <w:rStyle w:val="affc"/>
          <w:bCs/>
        </w:rPr>
        <w:t>)</w:t>
      </w:r>
      <w:r w:rsidRPr="0080732A">
        <w:rPr>
          <w:rStyle w:val="affc"/>
          <w:bCs/>
        </w:rPr>
        <w:t>.</w:t>
      </w:r>
      <w:r w:rsidRPr="00092151">
        <w:rPr>
          <w:rStyle w:val="affc"/>
          <w:bCs/>
        </w:rPr>
        <w:t xml:space="preserve">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В связи с ульцерогенностью, при использовании ГКС необходимо проводить антисекреторную терапию с целью профилактики стероидных язв</w:t>
      </w:r>
      <w:ins w:id="40" w:author="Влада К. Федяева" w:date="2022-06-30T11:05:00Z">
        <w:r w:rsidR="003A4EB5">
          <w:rPr>
            <w:rStyle w:val="affc"/>
            <w:bCs/>
          </w:rPr>
          <w:t>.</w:t>
        </w:r>
      </w:ins>
    </w:p>
    <w:p w14:paraId="17E3F887" w14:textId="18E8BF29" w:rsidR="000E5C12" w:rsidRPr="00092151" w:rsidRDefault="000E5C12" w:rsidP="003350DC">
      <w:pPr>
        <w:ind w:firstLine="709"/>
        <w:rPr>
          <w:i/>
          <w:iCs/>
        </w:rPr>
      </w:pPr>
      <w:r w:rsidRPr="00092151">
        <w:rPr>
          <w:i/>
          <w:iCs/>
        </w:rPr>
        <w:t xml:space="preserve">По результатам мета-анализа 300 работ </w:t>
      </w:r>
      <w:r w:rsidRPr="00092151">
        <w:rPr>
          <w:i/>
          <w:iCs/>
        </w:rPr>
        <w:fldChar w:fldCharType="begin" w:fldLock="1"/>
      </w:r>
      <w:r w:rsidR="00023CA1">
        <w:rPr>
          <w:i/>
          <w:iCs/>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1]","plainTextFormattedCitation":"[61]","previouslyFormattedCitation":"[61]"},"properties":{"noteIndex":0},"schema":"https://github.com/citation-style-language/schema/raw/master/csl-citation.json"}</w:instrText>
      </w:r>
      <w:r w:rsidRPr="00092151">
        <w:rPr>
          <w:i/>
          <w:iCs/>
        </w:rPr>
        <w:fldChar w:fldCharType="separate"/>
      </w:r>
      <w:r w:rsidR="00AC5169" w:rsidRPr="00AC5169">
        <w:rPr>
          <w:iCs/>
          <w:noProof/>
        </w:rPr>
        <w:t>[61]</w:t>
      </w:r>
      <w:r w:rsidRPr="00092151">
        <w:rPr>
          <w:i/>
          <w:iCs/>
        </w:rPr>
        <w:fldChar w:fldCharType="end"/>
      </w:r>
      <w:r w:rsidRPr="00092151">
        <w:rPr>
          <w:i/>
          <w:iCs/>
        </w:rPr>
        <w:t>,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w:t>
      </w:r>
      <w:r w:rsidR="0016147B">
        <w:rPr>
          <w:i/>
          <w:iCs/>
        </w:rPr>
        <w:t>ого</w:t>
      </w:r>
      <w:r w:rsidRPr="00092151">
        <w:rPr>
          <w:i/>
          <w:iCs/>
        </w:rPr>
        <w:t xml:space="preserve"> </w:t>
      </w:r>
      <w:r w:rsidR="00FA360E">
        <w:rPr>
          <w:i/>
          <w:iCs/>
        </w:rPr>
        <w:t>насоса</w:t>
      </w:r>
      <w:r w:rsidR="00FA360E" w:rsidRPr="00092151">
        <w:rPr>
          <w:i/>
          <w:iCs/>
        </w:rPr>
        <w:t xml:space="preserve"> </w:t>
      </w:r>
      <w:r w:rsidRPr="00092151">
        <w:rPr>
          <w:i/>
          <w:iCs/>
        </w:rPr>
        <w:t>(</w:t>
      </w:r>
      <w:r w:rsidR="00FA360E" w:rsidRPr="00092151">
        <w:rPr>
          <w:i/>
          <w:iCs/>
        </w:rPr>
        <w:t>ИП</w:t>
      </w:r>
      <w:r w:rsidR="00FA360E">
        <w:rPr>
          <w:i/>
          <w:iCs/>
        </w:rPr>
        <w:t>Н</w:t>
      </w:r>
      <w:r w:rsidRPr="00092151">
        <w:rPr>
          <w:i/>
          <w:iCs/>
        </w:rPr>
        <w:t xml:space="preserve">). Согласно одному из последних мета-анализов, при использовании </w:t>
      </w:r>
      <w:r w:rsidR="00FA360E" w:rsidRPr="00092151">
        <w:rPr>
          <w:i/>
          <w:iCs/>
        </w:rPr>
        <w:t>ИП</w:t>
      </w:r>
      <w:r w:rsidR="00FA360E">
        <w:rPr>
          <w:i/>
          <w:iCs/>
        </w:rPr>
        <w:t>Н</w:t>
      </w:r>
      <w:r w:rsidR="00FA360E" w:rsidRPr="00092151">
        <w:rPr>
          <w:i/>
          <w:iCs/>
        </w:rPr>
        <w:t xml:space="preserve"> </w:t>
      </w:r>
      <w:r w:rsidRPr="00092151">
        <w:rPr>
          <w:i/>
          <w:iCs/>
        </w:rPr>
        <w:t xml:space="preserve">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1FC22012" w14:textId="4F9D3DEE" w:rsidR="000E5C12" w:rsidRPr="00092151" w:rsidRDefault="000E5C12" w:rsidP="003350DC">
      <w:pPr>
        <w:ind w:firstLine="709"/>
        <w:rPr>
          <w:i/>
          <w:iCs/>
        </w:rPr>
      </w:pPr>
      <w:r w:rsidRPr="00092151">
        <w:rPr>
          <w:i/>
          <w:iCs/>
        </w:rPr>
        <w:t xml:space="preserve">В настоящее время с антисекреторной целью для профилактики язвенной болезни желудка и двенадцатиперстной кишки, в том числе на фоне терапии </w:t>
      </w:r>
      <w:r w:rsidRPr="00092151">
        <w:rPr>
          <w:i/>
          <w:iCs/>
        </w:rPr>
        <w:lastRenderedPageBreak/>
        <w:t xml:space="preserve">глюкокортикостероидами, применяются два класса препаратов: ингибиторы </w:t>
      </w:r>
      <w:ins w:id="41" w:author="Влада К. Федяева" w:date="2022-06-28T18:49:00Z">
        <w:r w:rsidR="007606A2" w:rsidRPr="007606A2">
          <w:rPr>
            <w:i/>
            <w:iCs/>
          </w:rPr>
          <w:t>протонного насоса</w:t>
        </w:r>
        <w:r w:rsidR="007606A2" w:rsidRPr="007606A2" w:rsidDel="007606A2">
          <w:rPr>
            <w:i/>
            <w:iCs/>
          </w:rPr>
          <w:t xml:space="preserve"> </w:t>
        </w:r>
      </w:ins>
      <w:del w:id="42" w:author="Влада К. Федяева" w:date="2022-06-28T18:49:00Z">
        <w:r w:rsidRPr="00092151" w:rsidDel="007606A2">
          <w:rPr>
            <w:i/>
            <w:iCs/>
          </w:rPr>
          <w:delText xml:space="preserve">протонной помпы </w:delText>
        </w:r>
      </w:del>
      <w:r w:rsidRPr="00092151">
        <w:rPr>
          <w:i/>
          <w:iCs/>
        </w:rPr>
        <w:t xml:space="preserve">и блокаторы Н2-гистаминовых рецепторов </w:t>
      </w:r>
      <w:r w:rsidRPr="00092151">
        <w:rPr>
          <w:i/>
          <w:iCs/>
        </w:rPr>
        <w:fldChar w:fldCharType="begin" w:fldLock="1"/>
      </w:r>
      <w:r w:rsidR="00023CA1">
        <w:rPr>
          <w:i/>
          <w:iCs/>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62,63]","plainTextFormattedCitation":"[62,63]","previouslyFormattedCitation":"[62,63]"},"properties":{"noteIndex":0},"schema":"https://github.com/citation-style-language/schema/raw/master/csl-citation.json"}</w:instrText>
      </w:r>
      <w:r w:rsidRPr="00092151">
        <w:rPr>
          <w:i/>
          <w:iCs/>
        </w:rPr>
        <w:fldChar w:fldCharType="separate"/>
      </w:r>
      <w:r w:rsidR="00AC5169" w:rsidRPr="00AC5169">
        <w:rPr>
          <w:iCs/>
          <w:noProof/>
        </w:rPr>
        <w:t>[62,63]</w:t>
      </w:r>
      <w:r w:rsidRPr="00092151">
        <w:rPr>
          <w:i/>
          <w:iCs/>
        </w:rPr>
        <w:fldChar w:fldCharType="end"/>
      </w:r>
      <w:r w:rsidRPr="00092151">
        <w:rPr>
          <w:i/>
          <w:iCs/>
        </w:rPr>
        <w:t>.</w:t>
      </w:r>
    </w:p>
    <w:p w14:paraId="5E01E904" w14:textId="53AC48E7" w:rsidR="000E5C12" w:rsidRPr="00092151" w:rsidRDefault="000E5C12" w:rsidP="003350DC">
      <w:pPr>
        <w:pStyle w:val="afd"/>
        <w:numPr>
          <w:ilvl w:val="0"/>
          <w:numId w:val="7"/>
        </w:numPr>
        <w:spacing w:beforeAutospacing="0" w:afterAutospacing="0" w:line="360" w:lineRule="auto"/>
        <w:contextualSpacing/>
        <w:rPr>
          <w:i/>
        </w:rPr>
      </w:pPr>
      <w:r w:rsidRPr="00092151">
        <w:rPr>
          <w:rStyle w:val="affc"/>
          <w:b/>
          <w:i w:val="0"/>
        </w:rPr>
        <w:t xml:space="preserve">Рекомендуется </w:t>
      </w:r>
      <w:r w:rsidRPr="00092151">
        <w:rPr>
          <w:rStyle w:val="affc"/>
          <w:i w:val="0"/>
        </w:rPr>
        <w:t>всем пациентам с АА на фоне курса терапии АТГ</w:t>
      </w:r>
      <w:r w:rsidR="0033198A">
        <w:rPr>
          <w:rStyle w:val="affc"/>
          <w:i w:val="0"/>
        </w:rPr>
        <w:t>**</w:t>
      </w:r>
      <w:r w:rsidRPr="00092151">
        <w:rPr>
          <w:rStyle w:val="affc"/>
          <w:i w:val="0"/>
        </w:rPr>
        <w:t xml:space="preserve"> проведение профилактики бактериальной инфекции </w:t>
      </w:r>
      <w:r w:rsidRPr="00092151">
        <w:rPr>
          <w:rStyle w:val="affc"/>
          <w:i w:val="0"/>
        </w:rPr>
        <w:fldChar w:fldCharType="begin" w:fldLock="1"/>
      </w:r>
      <w:r w:rsidR="00023CA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38/bmt.2012.220","ISSN":"02683369","PMID":"23208312","abstract":"Optimal management of aplastic anemia (AA) is not confined to immediate diagnosis, early decision making and timely initiation of major treatment strategies (immunosuppression or SCT) but also involves supportive treatment as a crucial part of patient care. Patients are threatened by complications of cytopenia. Here, we summarize current recommendations for prevention and early treatment of fungal, bacterial and viral infections, transfusion strategy and iron chelation and assess the evidence basis. In fact, many recommendations for patients with AA are not based on randomized studies in AA itself, but they are deduced from other conditions with similar severity of cytopenia. Prevention and treatment of complications like hemorrhage, bacterial and fungal infections and of secondary events like alloimmunization to blood products and iron overload have a significant impact on the prognosis of AA patients and need to be carefully observed in daily practice. More controlled studies on supportive care should be performed in this rare disease. © 2013 Macmillan Publishers Limited All rights reserved.","author":[{"dropping-particle":"","family":"Höchsmann","given":"B.","non-dropping-particle":"","parse-names":false,"suffix":""},{"dropping-particle":"","family":"Moicean","given":"A","non-dropping-particle":"","parse-names":false,"suffix":""},{"dropping-particle":"","family":"Risitano","given":"A","non-dropping-particle":"","parse-names":false,"suffix":""},{"dropping-particle":"","family":"Ljungman","given":"P","non-dropping-particle":"","parse-names":false,"suffix":""},{"dropping-particle":"","family":"Schrezenmeier","given":"H","non-dropping-particle":"","parse-names":false,"suffix":""}],"container-title":"Bone Marrow Transplantation","id":"ITEM-2","issue":"2","issued":{"date-parts":[["2013"]]},"page":"168-173","title":"Supportive care in severe and very severe aplastic anemia","type":"article","volume":"48"},"uris":["http://www.mendeley.com/documents/?uuid=8fb60c95-5e2c-3e20-b294-5dfc71d639a7"]}],"mendeley":{"formattedCitation":"[12,64]","plainTextFormattedCitation":"[12,64]","previouslyFormattedCitation":"[12,64]"},"properties":{"noteIndex":0},"schema":"https://github.com/citation-style-language/schema/raw/master/csl-citation.json"}</w:instrText>
      </w:r>
      <w:r w:rsidRPr="00092151">
        <w:rPr>
          <w:rStyle w:val="affc"/>
          <w:i w:val="0"/>
        </w:rPr>
        <w:fldChar w:fldCharType="separate"/>
      </w:r>
      <w:r w:rsidR="00AC5169" w:rsidRPr="00AC5169">
        <w:rPr>
          <w:rStyle w:val="affc"/>
          <w:i w:val="0"/>
          <w:noProof/>
        </w:rPr>
        <w:t>[12,64]</w:t>
      </w:r>
      <w:r w:rsidRPr="00092151">
        <w:rPr>
          <w:rStyle w:val="affc"/>
          <w:i w:val="0"/>
        </w:rPr>
        <w:fldChar w:fldCharType="end"/>
      </w:r>
      <w:r w:rsidRPr="00092151">
        <w:rPr>
          <w:rStyle w:val="affc"/>
          <w:i w:val="0"/>
        </w:rPr>
        <w:t>.</w:t>
      </w:r>
    </w:p>
    <w:p w14:paraId="0A55197F" w14:textId="77777777" w:rsidR="000E5C12" w:rsidRPr="00092151" w:rsidRDefault="000E5C12"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7DBFC4D8" w14:textId="56E92FB7" w:rsidR="000E5C12" w:rsidRPr="00092151" w:rsidRDefault="000E5C12" w:rsidP="003350DC">
      <w:pPr>
        <w:pStyle w:val="Normal11"/>
        <w:tabs>
          <w:tab w:val="left" w:pos="0"/>
        </w:tabs>
        <w:spacing w:before="0" w:line="360" w:lineRule="auto"/>
        <w:ind w:firstLine="699"/>
        <w:rPr>
          <w:i/>
          <w:iCs/>
        </w:rPr>
      </w:pPr>
      <w:r w:rsidRPr="00092151">
        <w:rPr>
          <w:rStyle w:val="affc"/>
          <w:b/>
          <w:i w:val="0"/>
          <w:iCs w:val="0"/>
        </w:rPr>
        <w:t>Комментарии:</w:t>
      </w:r>
      <w:r w:rsidRPr="00092151">
        <w:rPr>
          <w:bCs/>
        </w:rPr>
        <w:t xml:space="preserve"> </w:t>
      </w:r>
      <w:r w:rsidR="00E50377" w:rsidRPr="00092151">
        <w:rPr>
          <w:bCs/>
          <w:i/>
          <w:iCs/>
        </w:rPr>
        <w:t xml:space="preserve">перед </w:t>
      </w:r>
      <w:r w:rsidRPr="00092151">
        <w:rPr>
          <w:bCs/>
          <w:i/>
          <w:iCs/>
        </w:rPr>
        <w:t xml:space="preserve">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w:t>
      </w:r>
      <w:del w:id="43" w:author="Влада К. Федяева" w:date="2022-06-28T18:49:00Z">
        <w:r w:rsidRPr="00092151" w:rsidDel="007606A2">
          <w:rPr>
            <w:bCs/>
            <w:i/>
            <w:iCs/>
          </w:rPr>
          <w:delText xml:space="preserve">системных </w:delText>
        </w:r>
      </w:del>
      <w:ins w:id="44" w:author="Влада К. Федяева" w:date="2022-06-28T18:49:00Z">
        <w:r w:rsidR="007606A2">
          <w:rPr>
            <w:bCs/>
            <w:i/>
            <w:iCs/>
          </w:rPr>
          <w:t>антибактериальных препаратов системного действия</w:t>
        </w:r>
        <w:r w:rsidR="007606A2" w:rsidRPr="00092151">
          <w:rPr>
            <w:bCs/>
            <w:i/>
            <w:iCs/>
          </w:rPr>
          <w:t xml:space="preserve"> </w:t>
        </w:r>
      </w:ins>
      <w:del w:id="45" w:author="Влада К. Федяева" w:date="2022-06-28T18:50:00Z">
        <w:r w:rsidRPr="00092151" w:rsidDel="007606A2">
          <w:rPr>
            <w:bCs/>
            <w:i/>
            <w:iCs/>
          </w:rPr>
          <w:delText xml:space="preserve">антибиотиков </w:delText>
        </w:r>
      </w:del>
      <w:r w:rsidRPr="00092151">
        <w:rPr>
          <w:bCs/>
          <w:i/>
          <w:iCs/>
        </w:rPr>
        <w:t>по поводу лихорадки в период нейтропении. Для профилактики используют фторхинолоны</w:t>
      </w:r>
      <w:r w:rsidR="0016147B">
        <w:rPr>
          <w:bCs/>
          <w:i/>
          <w:iCs/>
        </w:rPr>
        <w:t xml:space="preserve">, </w:t>
      </w:r>
      <w:proofErr w:type="gramStart"/>
      <w:r w:rsidR="0016147B">
        <w:rPr>
          <w:bCs/>
          <w:i/>
          <w:iCs/>
        </w:rPr>
        <w:t>например</w:t>
      </w:r>
      <w:proofErr w:type="gramEnd"/>
      <w:r w:rsidRPr="00092151">
        <w:rPr>
          <w:bCs/>
          <w:i/>
          <w:iCs/>
        </w:rPr>
        <w:t xml:space="preserve"> </w:t>
      </w:r>
      <w:r w:rsidRPr="00104C12">
        <w:rPr>
          <w:i/>
          <w:iCs/>
        </w:rPr>
        <w:t>ципрофлоксацин</w:t>
      </w:r>
      <w:r w:rsidR="00FA360E" w:rsidRPr="00104C12">
        <w:rPr>
          <w:i/>
          <w:iCs/>
        </w:rPr>
        <w:t>**</w:t>
      </w:r>
      <w:r w:rsidRPr="00104C12">
        <w:rPr>
          <w:i/>
          <w:iCs/>
        </w:rPr>
        <w:t xml:space="preserve"> по 0,5 г внутрь 2 раза в сутки.</w:t>
      </w:r>
    </w:p>
    <w:p w14:paraId="40EF9D03" w14:textId="5843B4D2" w:rsidR="000E5C12" w:rsidRPr="00092151" w:rsidRDefault="000E5C12" w:rsidP="003350DC">
      <w:pPr>
        <w:pStyle w:val="afd"/>
        <w:numPr>
          <w:ilvl w:val="0"/>
          <w:numId w:val="7"/>
        </w:numPr>
        <w:spacing w:beforeAutospacing="0" w:afterAutospacing="0" w:line="360" w:lineRule="auto"/>
        <w:contextualSpacing/>
        <w:rPr>
          <w:i/>
        </w:rPr>
      </w:pPr>
      <w:r w:rsidRPr="00092151">
        <w:rPr>
          <w:rStyle w:val="affc"/>
          <w:b/>
          <w:i w:val="0"/>
        </w:rPr>
        <w:t xml:space="preserve">Рекомендуется </w:t>
      </w:r>
      <w:r w:rsidRPr="00092151">
        <w:rPr>
          <w:rStyle w:val="affc"/>
          <w:i w:val="0"/>
        </w:rPr>
        <w:t>всем пациентам с АА на фоне курса терапии АТГ</w:t>
      </w:r>
      <w:r w:rsidR="0033198A">
        <w:rPr>
          <w:rStyle w:val="affc"/>
          <w:i w:val="0"/>
        </w:rPr>
        <w:t>**</w:t>
      </w:r>
      <w:r w:rsidRPr="00092151">
        <w:rPr>
          <w:rStyle w:val="affc"/>
          <w:i w:val="0"/>
        </w:rPr>
        <w:t xml:space="preserve"> проведение профилактики пневмоцистной пневмонии</w:t>
      </w:r>
      <w:r w:rsidR="003117B5">
        <w:rPr>
          <w:rStyle w:val="affc"/>
          <w:i w:val="0"/>
        </w:rPr>
        <w:t xml:space="preserve"> </w:t>
      </w:r>
      <w:r w:rsidR="003117B5" w:rsidRPr="00092151">
        <w:rPr>
          <w:rStyle w:val="affc"/>
          <w:i w:val="0"/>
        </w:rPr>
        <w:fldChar w:fldCharType="begin" w:fldLock="1"/>
      </w:r>
      <w:r w:rsidR="00023CA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38/bmt.2012.220","ISSN":"02683369","PMID":"23208312","abstract":"Optimal management of aplastic anemia (AA) is not confined to immediate diagnosis, early decision making and timely initiation of major treatment strategies (immunosuppression or SCT) but also involves supportive treatment as a crucial part of patient care. Patients are threatened by complications of cytopenia. Here, we summarize current recommendations for prevention and early treatment of fungal, bacterial and viral infections, transfusion strategy and iron chelation and assess the evidence basis. In fact, many recommendations for patients with AA are not based on randomized studies in AA itself, but they are deduced from other conditions with similar severity of cytopenia. Prevention and treatment of complications like hemorrhage, bacterial and fungal infections and of secondary events like alloimmunization to blood products and iron overload have a significant impact on the prognosis of AA patients and need to be carefully observed in daily practice. More controlled studies on supportive care should be performed in this rare disease. © 2013 Macmillan Publishers Limited All rights reserved.","author":[{"dropping-particle":"","family":"Höchsmann","given":"B.","non-dropping-particle":"","parse-names":false,"suffix":""},{"dropping-particle":"","family":"Moicean","given":"A","non-dropping-particle":"","parse-names":false,"suffix":""},{"dropping-particle":"","family":"Risitano","given":"A","non-dropping-particle":"","parse-names":false,"suffix":""},{"dropping-particle":"","family":"Ljungman","given":"P","non-dropping-particle":"","parse-names":false,"suffix":""},{"dropping-particle":"","family":"Schrezenmeier","given":"H","non-dropping-particle":"","parse-names":false,"suffix":""}],"container-title":"Bone Marrow Transplantation","id":"ITEM-2","issue":"2","issued":{"date-parts":[["2013"]]},"page":"168-173","title":"Supportive care in severe and very severe aplastic anemia","type":"article","volume":"48"},"uris":["http://www.mendeley.com/documents/?uuid=8fb60c95-5e2c-3e20-b294-5dfc71d639a7"]}],"mendeley":{"formattedCitation":"[12,64]","plainTextFormattedCitation":"[12,64]","previouslyFormattedCitation":"[12,64]"},"properties":{"noteIndex":0},"schema":"https://github.com/citation-style-language/schema/raw/master/csl-citation.json"}</w:instrText>
      </w:r>
      <w:r w:rsidR="003117B5" w:rsidRPr="00092151">
        <w:rPr>
          <w:rStyle w:val="affc"/>
          <w:i w:val="0"/>
        </w:rPr>
        <w:fldChar w:fldCharType="separate"/>
      </w:r>
      <w:r w:rsidR="00AC5169" w:rsidRPr="00AC5169">
        <w:rPr>
          <w:rStyle w:val="affc"/>
          <w:i w:val="0"/>
          <w:noProof/>
        </w:rPr>
        <w:t>[12,64]</w:t>
      </w:r>
      <w:r w:rsidR="003117B5" w:rsidRPr="00092151">
        <w:rPr>
          <w:rStyle w:val="affc"/>
          <w:i w:val="0"/>
        </w:rPr>
        <w:fldChar w:fldCharType="end"/>
      </w:r>
      <w:r w:rsidRPr="00092151">
        <w:rPr>
          <w:rStyle w:val="affc"/>
          <w:i w:val="0"/>
        </w:rPr>
        <w:t>.</w:t>
      </w:r>
    </w:p>
    <w:p w14:paraId="43675062" w14:textId="77777777" w:rsidR="000E5C12" w:rsidRPr="00092151" w:rsidRDefault="000E5C12"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6D83A6B3" w14:textId="4DE483E8" w:rsidR="000E5C12" w:rsidRPr="00092151" w:rsidRDefault="000E5C12" w:rsidP="003350DC">
      <w:pPr>
        <w:ind w:right="49" w:firstLine="708"/>
        <w:contextualSpacing/>
        <w:rPr>
          <w:i/>
          <w:iCs/>
        </w:rPr>
      </w:pPr>
      <w:r w:rsidRPr="00092151">
        <w:rPr>
          <w:rStyle w:val="affc"/>
          <w:b/>
          <w:i w:val="0"/>
          <w:iCs w:val="0"/>
        </w:rPr>
        <w:t>Комментарии:</w:t>
      </w:r>
      <w:r w:rsidRPr="00092151">
        <w:t xml:space="preserve"> </w:t>
      </w:r>
      <w:r w:rsidR="008A1698" w:rsidRPr="00092151">
        <w:rPr>
          <w:i/>
          <w:iCs/>
        </w:rPr>
        <w:t xml:space="preserve">препаратом </w:t>
      </w:r>
      <w:r w:rsidRPr="00092151">
        <w:rPr>
          <w:i/>
          <w:iCs/>
        </w:rPr>
        <w:t>выбора для профилактики пневмоцистной пневмонии является</w:t>
      </w:r>
      <w:r w:rsidR="0016147B">
        <w:rPr>
          <w:i/>
          <w:iCs/>
        </w:rPr>
        <w:t xml:space="preserve"> ко-тримоксазол </w:t>
      </w:r>
      <w:r w:rsidR="0016147B" w:rsidRPr="0016147B">
        <w:rPr>
          <w:i/>
          <w:iCs/>
        </w:rPr>
        <w:t>[</w:t>
      </w:r>
      <w:r w:rsidR="0016147B">
        <w:rPr>
          <w:i/>
          <w:iCs/>
        </w:rPr>
        <w:t>сульфаметоксазол+</w:t>
      </w:r>
      <w:proofErr w:type="gramStart"/>
      <w:r w:rsidR="0016147B">
        <w:rPr>
          <w:i/>
          <w:iCs/>
        </w:rPr>
        <w:t>триметоприм</w:t>
      </w:r>
      <w:r w:rsidR="0016147B" w:rsidRPr="0016147B">
        <w:rPr>
          <w:i/>
          <w:iCs/>
        </w:rPr>
        <w:t>]</w:t>
      </w:r>
      <w:r w:rsidR="0016147B">
        <w:rPr>
          <w:i/>
          <w:iCs/>
        </w:rPr>
        <w:t>*</w:t>
      </w:r>
      <w:proofErr w:type="gramEnd"/>
      <w:r w:rsidR="0016147B">
        <w:rPr>
          <w:i/>
          <w:iCs/>
        </w:rPr>
        <w:t xml:space="preserve">*, </w:t>
      </w:r>
      <w:r w:rsidRPr="00092151">
        <w:rPr>
          <w:i/>
          <w:iCs/>
        </w:rPr>
        <w:t xml:space="preserve"> назначают по 480 мг ежедневно</w:t>
      </w:r>
      <w:r w:rsidR="0016147B">
        <w:rPr>
          <w:i/>
          <w:iCs/>
        </w:rPr>
        <w:t xml:space="preserve">. </w:t>
      </w:r>
      <w:r w:rsidRPr="00092151">
        <w:rPr>
          <w:i/>
          <w:iCs/>
        </w:rPr>
        <w:t>Использование</w:t>
      </w:r>
      <w:r w:rsidR="0016147B">
        <w:rPr>
          <w:i/>
          <w:iCs/>
        </w:rPr>
        <w:t xml:space="preserve"> ко-тримоксазола </w:t>
      </w:r>
      <w:r w:rsidR="0016147B" w:rsidRPr="000E7A74">
        <w:rPr>
          <w:i/>
          <w:iCs/>
        </w:rPr>
        <w:t>[</w:t>
      </w:r>
      <w:r w:rsidR="0016147B">
        <w:rPr>
          <w:i/>
          <w:iCs/>
        </w:rPr>
        <w:t>сульфаметоксазол+</w:t>
      </w:r>
      <w:proofErr w:type="gramStart"/>
      <w:r w:rsidR="0016147B">
        <w:rPr>
          <w:i/>
          <w:iCs/>
        </w:rPr>
        <w:t>триметоприм</w:t>
      </w:r>
      <w:r w:rsidR="0016147B" w:rsidRPr="000E7A74">
        <w:rPr>
          <w:i/>
          <w:iCs/>
        </w:rPr>
        <w:t>]</w:t>
      </w:r>
      <w:r w:rsidR="0016147B">
        <w:rPr>
          <w:i/>
          <w:iCs/>
        </w:rPr>
        <w:t>*</w:t>
      </w:r>
      <w:proofErr w:type="gramEnd"/>
      <w:r w:rsidR="0016147B">
        <w:rPr>
          <w:i/>
          <w:iCs/>
        </w:rPr>
        <w:t>*</w:t>
      </w:r>
      <w:r w:rsidRPr="00092151">
        <w:rPr>
          <w:i/>
          <w:iCs/>
        </w:rPr>
        <w:t xml:space="preserve"> ежедневно одновременно предупреждает инфекции, вызываемые Toxoplasma gondii, Listeria monocytogenes, Nocardia asteroides. Пациенты, инфицированные Pneumocystis jirovecii, не должны находиться в одной палате с другими иммунокомпрометированными пациентами.</w:t>
      </w:r>
    </w:p>
    <w:p w14:paraId="6E9F1ED4" w14:textId="6A517DF5" w:rsidR="000E5C12" w:rsidRPr="00092151" w:rsidRDefault="000E5C12" w:rsidP="003350DC">
      <w:pPr>
        <w:pStyle w:val="afd"/>
        <w:numPr>
          <w:ilvl w:val="0"/>
          <w:numId w:val="7"/>
        </w:numPr>
        <w:spacing w:beforeAutospacing="0" w:afterAutospacing="0" w:line="360" w:lineRule="auto"/>
        <w:contextualSpacing/>
        <w:rPr>
          <w:i/>
        </w:rPr>
      </w:pPr>
      <w:r w:rsidRPr="00092151">
        <w:rPr>
          <w:rStyle w:val="affc"/>
          <w:b/>
          <w:i w:val="0"/>
        </w:rPr>
        <w:t xml:space="preserve">Рекомендуется </w:t>
      </w:r>
      <w:r w:rsidRPr="00092151">
        <w:rPr>
          <w:rStyle w:val="affc"/>
          <w:i w:val="0"/>
        </w:rPr>
        <w:t>всем пациентам с АА на фоне курса терапии АТГ</w:t>
      </w:r>
      <w:r w:rsidR="0033198A">
        <w:rPr>
          <w:rStyle w:val="affc"/>
          <w:i w:val="0"/>
        </w:rPr>
        <w:t>**</w:t>
      </w:r>
      <w:r w:rsidRPr="00092151">
        <w:rPr>
          <w:rStyle w:val="affc"/>
          <w:i w:val="0"/>
        </w:rPr>
        <w:t xml:space="preserve"> проведение первичной противогрибковой профилактики</w:t>
      </w:r>
      <w:r w:rsidR="006345A5">
        <w:rPr>
          <w:rStyle w:val="affc"/>
          <w:i w:val="0"/>
        </w:rPr>
        <w:t xml:space="preserve"> противогрибковыми препаратами для системного применения</w:t>
      </w:r>
      <w:r w:rsidR="003117B5">
        <w:rPr>
          <w:rStyle w:val="affc"/>
          <w:i w:val="0"/>
        </w:rPr>
        <w:t xml:space="preserve"> </w:t>
      </w:r>
      <w:r w:rsidR="003117B5" w:rsidRPr="00092151">
        <w:rPr>
          <w:rStyle w:val="affc"/>
          <w:i w:val="0"/>
        </w:rPr>
        <w:fldChar w:fldCharType="begin" w:fldLock="1"/>
      </w:r>
      <w:r w:rsidR="00023CA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38/bmt.2012.220","ISSN":"02683369","PMID":"23208312","abstract":"Optimal management of aplastic anemia (AA) is not confined to immediate diagnosis, early decision making and timely initiation of major treatment strategies (immunosuppression or SCT) but also involves supportive treatment as a crucial part of patient care. Patients are threatened by complications of cytopenia. Here, we summarize current recommendations for prevention and early treatment of fungal, bacterial and viral infections, transfusion strategy and iron chelation and assess the evidence basis. In fact, many recommendations for patients with AA are not based on randomized studies in AA itself, but they are deduced from other conditions with similar severity of cytopenia. Prevention and treatment of complications like hemorrhage, bacterial and fungal infections and of secondary events like alloimmunization to blood products and iron overload have a significant impact on the prognosis of AA patients and need to be carefully observed in daily practice. More controlled studies on supportive care should be performed in this rare disease. © 2013 Macmillan Publishers Limited All rights reserved.","author":[{"dropping-particle":"","family":"Höchsmann","given":"B.","non-dropping-particle":"","parse-names":false,"suffix":""},{"dropping-particle":"","family":"Moicean","given":"A","non-dropping-particle":"","parse-names":false,"suffix":""},{"dropping-particle":"","family":"Risitano","given":"A","non-dropping-particle":"","parse-names":false,"suffix":""},{"dropping-particle":"","family":"Ljungman","given":"P","non-dropping-particle":"","parse-names":false,"suffix":""},{"dropping-particle":"","family":"Schrezenmeier","given":"H","non-dropping-particle":"","parse-names":false,"suffix":""}],"container-title":"Bone Marrow Transplantation","id":"ITEM-2","issue":"2","issued":{"date-parts":[["2013"]]},"page":"168-173","title":"Supportive care in severe and very severe aplastic anemia","type":"article","volume":"48"},"uris":["http://www.mendeley.com/documents/?uuid=8fb60c95-5e2c-3e20-b294-5dfc71d639a7"]}],"mendeley":{"formattedCitation":"[12,64]","plainTextFormattedCitation":"[12,64]","previouslyFormattedCitation":"[12,64]"},"properties":{"noteIndex":0},"schema":"https://github.com/citation-style-language/schema/raw/master/csl-citation.json"}</w:instrText>
      </w:r>
      <w:r w:rsidR="003117B5" w:rsidRPr="00092151">
        <w:rPr>
          <w:rStyle w:val="affc"/>
          <w:i w:val="0"/>
        </w:rPr>
        <w:fldChar w:fldCharType="separate"/>
      </w:r>
      <w:r w:rsidR="00AC5169" w:rsidRPr="00AC5169">
        <w:rPr>
          <w:rStyle w:val="affc"/>
          <w:i w:val="0"/>
          <w:noProof/>
        </w:rPr>
        <w:t>[12,64]</w:t>
      </w:r>
      <w:r w:rsidR="003117B5" w:rsidRPr="00092151">
        <w:rPr>
          <w:rStyle w:val="affc"/>
          <w:i w:val="0"/>
        </w:rPr>
        <w:fldChar w:fldCharType="end"/>
      </w:r>
      <w:r w:rsidRPr="00092151">
        <w:rPr>
          <w:rStyle w:val="affc"/>
          <w:i w:val="0"/>
        </w:rPr>
        <w:t>.</w:t>
      </w:r>
    </w:p>
    <w:p w14:paraId="696EAA51" w14:textId="77777777" w:rsidR="000E5C12" w:rsidRPr="00092151" w:rsidRDefault="000E5C12"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5588D6A4" w14:textId="2327E241" w:rsidR="000E5C12" w:rsidRPr="00092151" w:rsidRDefault="000E5C12" w:rsidP="003350DC">
      <w:pPr>
        <w:ind w:right="49" w:firstLine="709"/>
        <w:contextualSpacing/>
        <w:rPr>
          <w:i/>
        </w:rPr>
      </w:pPr>
      <w:r w:rsidRPr="00092151">
        <w:rPr>
          <w:rStyle w:val="affc"/>
          <w:b/>
          <w:i w:val="0"/>
          <w:iCs w:val="0"/>
        </w:rPr>
        <w:t>Комментарии:</w:t>
      </w:r>
      <w:r w:rsidRPr="00092151">
        <w:rPr>
          <w:bCs/>
          <w:iCs/>
        </w:rPr>
        <w:t xml:space="preserve"> </w:t>
      </w:r>
      <w:r w:rsidR="00136B66">
        <w:rPr>
          <w:i/>
        </w:rPr>
        <w:t>п</w:t>
      </w:r>
      <w:r w:rsidR="006345A5">
        <w:rPr>
          <w:i/>
        </w:rPr>
        <w:t>ротивогрибковые препараты для системного применения</w:t>
      </w:r>
      <w:r w:rsidR="006345A5" w:rsidRPr="00092151">
        <w:rPr>
          <w:i/>
        </w:rPr>
        <w:t xml:space="preserve"> </w:t>
      </w:r>
      <w:r w:rsidR="00136B66">
        <w:rPr>
          <w:i/>
        </w:rPr>
        <w:t>назначают</w:t>
      </w:r>
      <w:r w:rsidRPr="00092151">
        <w:rPr>
          <w:i/>
        </w:rPr>
        <w:t xml:space="preserve"> за 2 дня до введения АТГ (в день назначения преднизолона).</w:t>
      </w:r>
    </w:p>
    <w:p w14:paraId="7D9F3D06" w14:textId="07E1B855" w:rsidR="000E5C12" w:rsidRPr="00092151" w:rsidRDefault="000E5C12" w:rsidP="003350DC">
      <w:pPr>
        <w:pStyle w:val="afd"/>
        <w:numPr>
          <w:ilvl w:val="0"/>
          <w:numId w:val="7"/>
        </w:numPr>
        <w:spacing w:beforeAutospacing="0" w:afterAutospacing="0" w:line="360" w:lineRule="auto"/>
        <w:contextualSpacing/>
        <w:rPr>
          <w:rStyle w:val="affc"/>
          <w:bCs/>
        </w:rPr>
      </w:pPr>
      <w:bookmarkStart w:id="46" w:name="_Hlk81169710"/>
      <w:r w:rsidRPr="00092151">
        <w:rPr>
          <w:rStyle w:val="affc"/>
          <w:b/>
          <w:i w:val="0"/>
        </w:rPr>
        <w:t>Рекомендуется</w:t>
      </w:r>
      <w:r w:rsidRPr="00092151">
        <w:rPr>
          <w:rStyle w:val="affc"/>
          <w:bCs/>
          <w:i w:val="0"/>
        </w:rPr>
        <w:t xml:space="preserve"> всем пациентам с АА,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 проведение вторичной противогрибковой профилактики</w:t>
      </w:r>
      <w:r w:rsidR="003117B5">
        <w:rPr>
          <w:rStyle w:val="affc"/>
          <w:bCs/>
          <w:i w:val="0"/>
        </w:rPr>
        <w:t xml:space="preserve"> </w:t>
      </w:r>
      <w:r w:rsidR="003117B5" w:rsidRPr="00092151">
        <w:rPr>
          <w:rStyle w:val="affc"/>
          <w:i w:val="0"/>
        </w:rPr>
        <w:fldChar w:fldCharType="begin" w:fldLock="1"/>
      </w:r>
      <w:r w:rsidR="00023CA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38/bmt.2012.220","ISSN":"02683369","PMID":"23208312","abstract":"Optimal management of aplastic anemia (AA) is not confined to immediate diagnosis, early decision making and timely initiation of major treatment strategies (immunosuppression or SCT) but also involves supportive treatment as a crucial part of patient care. Patients are threatened by complications of cytopenia. Here, we summarize current recommendations for prevention and early treatment of fungal, bacterial and viral infections, transfusion strategy and iron chelation and assess the evidence basis. In fact, many recommendations for patients with AA are not based on randomized studies in AA itself, but they are deduced from other conditions with similar severity of cytopenia. Prevention and treatment of complications like hemorrhage, bacterial and fungal infections and of secondary events like alloimmunization to blood products and iron overload have a significant impact on the prognosis of AA patients and need to be carefully observed in daily practice. More controlled studies on supportive care should be performed in this rare disease. © 2013 Macmillan Publishers Limited All rights reserved.","author":[{"dropping-particle":"","family":"Höchsmann","given":"B.","non-dropping-particle":"","parse-names":false,"suffix":""},{"dropping-particle":"","family":"Moicean","given":"A","non-dropping-particle":"","parse-names":false,"suffix":""},{"dropping-particle":"","family":"Risitano","given":"A","non-dropping-particle":"","parse-names":false,"suffix":""},{"dropping-particle":"","family":"Ljungman","given":"P","non-dropping-particle":"","parse-names":false,"suffix":""},{"dropping-particle":"","family":"Schrezenmeier","given":"H","non-dropping-particle":"","parse-names":false,"suffix":""}],"container-title":"Bone Marrow Transplantation","id":"ITEM-2","issue":"2","issued":{"date-parts":[["2013"]]},"page":"168-173","title":"Supportive care in severe and very severe aplastic anemia","type":"article","volume":"48"},"uris":["http://www.mendeley.com/documents/?uuid=8fb60c95-5e2c-3e20-b294-5dfc71d639a7"]}],"mendeley":{"formattedCitation":"[12,64]","plainTextFormattedCitation":"[12,64]","previouslyFormattedCitation":"[12,64]"},"properties":{"noteIndex":0},"schema":"https://github.com/citation-style-language/schema/raw/master/csl-citation.json"}</w:instrText>
      </w:r>
      <w:r w:rsidR="003117B5" w:rsidRPr="00092151">
        <w:rPr>
          <w:rStyle w:val="affc"/>
          <w:i w:val="0"/>
        </w:rPr>
        <w:fldChar w:fldCharType="separate"/>
      </w:r>
      <w:r w:rsidR="00AC5169" w:rsidRPr="00AC5169">
        <w:rPr>
          <w:rStyle w:val="affc"/>
          <w:i w:val="0"/>
          <w:noProof/>
        </w:rPr>
        <w:t>[12,64]</w:t>
      </w:r>
      <w:r w:rsidR="003117B5" w:rsidRPr="00092151">
        <w:rPr>
          <w:rStyle w:val="affc"/>
          <w:i w:val="0"/>
        </w:rPr>
        <w:fldChar w:fldCharType="end"/>
      </w:r>
      <w:r w:rsidRPr="00092151">
        <w:rPr>
          <w:rStyle w:val="affc"/>
          <w:bCs/>
          <w:i w:val="0"/>
        </w:rPr>
        <w:t>.</w:t>
      </w:r>
    </w:p>
    <w:p w14:paraId="60F4FB26" w14:textId="77777777" w:rsidR="000E5C12" w:rsidRPr="00092151" w:rsidRDefault="000E5C12" w:rsidP="003350DC">
      <w:pPr>
        <w:pStyle w:val="afd"/>
        <w:spacing w:beforeAutospacing="0" w:afterAutospacing="0" w:line="360" w:lineRule="auto"/>
        <w:ind w:firstLine="709"/>
        <w:contextualSpacing/>
        <w:rPr>
          <w:b/>
        </w:rPr>
      </w:pPr>
      <w:r w:rsidRPr="00092151">
        <w:rPr>
          <w:b/>
        </w:rPr>
        <w:lastRenderedPageBreak/>
        <w:t>Уровень убедительности рекомендаций С (уровень достоверности доказательств 5)</w:t>
      </w:r>
    </w:p>
    <w:p w14:paraId="3153D744" w14:textId="44C204AF" w:rsidR="000E5C12" w:rsidRPr="00092151" w:rsidRDefault="000E5C12" w:rsidP="003350DC">
      <w:pPr>
        <w:ind w:right="49" w:firstLine="709"/>
        <w:contextualSpacing/>
        <w:rPr>
          <w:i/>
          <w:iCs/>
        </w:rPr>
      </w:pPr>
      <w:r w:rsidRPr="00092151">
        <w:rPr>
          <w:rStyle w:val="affc"/>
          <w:b/>
          <w:i w:val="0"/>
          <w:iCs w:val="0"/>
        </w:rPr>
        <w:t>Комментарии:</w:t>
      </w:r>
      <w:bookmarkEnd w:id="46"/>
      <w:r w:rsidR="00FA6952" w:rsidRPr="00092151">
        <w:t xml:space="preserve"> </w:t>
      </w:r>
      <w:r w:rsidR="00FA6952" w:rsidRPr="00092151">
        <w:rPr>
          <w:i/>
          <w:iCs/>
        </w:rPr>
        <w:t xml:space="preserve">для </w:t>
      </w:r>
      <w:r w:rsidRPr="00092151">
        <w:rPr>
          <w:i/>
          <w:iCs/>
        </w:rPr>
        <w:t>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 х 10</w:t>
      </w:r>
      <w:r w:rsidRPr="00092151">
        <w:rPr>
          <w:i/>
          <w:iCs/>
          <w:vertAlign w:val="superscript"/>
        </w:rPr>
        <w:t>9</w:t>
      </w:r>
      <w:r w:rsidRPr="00092151">
        <w:rPr>
          <w:i/>
          <w:iCs/>
        </w:rPr>
        <w:t xml:space="preserve">/л, а также в течение всего периода применения </w:t>
      </w:r>
      <w:r w:rsidR="00FA360E">
        <w:rPr>
          <w:i/>
          <w:iCs/>
        </w:rPr>
        <w:t>иммунодепрессантов</w:t>
      </w:r>
      <w:r w:rsidRPr="00092151">
        <w:rPr>
          <w:i/>
          <w:iCs/>
        </w:rPr>
        <w:t>.</w:t>
      </w:r>
    </w:p>
    <w:p w14:paraId="1DF5D05C" w14:textId="437070BE" w:rsidR="000E5C12" w:rsidRPr="00092151" w:rsidRDefault="000E5C12" w:rsidP="003350DC">
      <w:pPr>
        <w:pStyle w:val="afd"/>
        <w:numPr>
          <w:ilvl w:val="0"/>
          <w:numId w:val="7"/>
        </w:numPr>
        <w:spacing w:beforeAutospacing="0" w:afterAutospacing="0" w:line="360" w:lineRule="auto"/>
        <w:contextualSpacing/>
        <w:rPr>
          <w:rStyle w:val="affc"/>
          <w:bCs/>
        </w:rPr>
      </w:pPr>
      <w:r w:rsidRPr="00092151">
        <w:rPr>
          <w:rStyle w:val="affc"/>
          <w:b/>
          <w:i w:val="0"/>
        </w:rPr>
        <w:t>Рекомендуется</w:t>
      </w:r>
      <w:r w:rsidRPr="00092151">
        <w:rPr>
          <w:rStyle w:val="affc"/>
          <w:bCs/>
          <w:i w:val="0"/>
        </w:rPr>
        <w:t xml:space="preserve"> всем пациентам с АА проведение профилактики вирусных инфекций во время проведения курса АТГ</w:t>
      </w:r>
      <w:r w:rsidR="00334B98">
        <w:rPr>
          <w:rStyle w:val="affc"/>
          <w:bCs/>
          <w:i w:val="0"/>
        </w:rPr>
        <w:t>**</w:t>
      </w:r>
      <w:r w:rsidR="003117B5">
        <w:rPr>
          <w:rStyle w:val="affc"/>
          <w:bCs/>
          <w:i w:val="0"/>
        </w:rPr>
        <w:t xml:space="preserve"> </w:t>
      </w:r>
      <w:r w:rsidR="003117B5" w:rsidRPr="00092151">
        <w:rPr>
          <w:rStyle w:val="affc"/>
          <w:i w:val="0"/>
        </w:rPr>
        <w:fldChar w:fldCharType="begin" w:fldLock="1"/>
      </w:r>
      <w:r w:rsidR="00023CA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38/bmt.2012.220","ISSN":"02683369","PMID":"23208312","abstract":"Optimal management of aplastic anemia (AA) is not confined to immediate diagnosis, early decision making and timely initiation of major treatment strategies (immunosuppression or SCT) but also involves supportive treatment as a crucial part of patient care. Patients are threatened by complications of cytopenia. Here, we summarize current recommendations for prevention and early treatment of fungal, bacterial and viral infections, transfusion strategy and iron chelation and assess the evidence basis. In fact, many recommendations for patients with AA are not based on randomized studies in AA itself, but they are deduced from other conditions with similar severity of cytopenia. Prevention and treatment of complications like hemorrhage, bacterial and fungal infections and of secondary events like alloimmunization to blood products and iron overload have a significant impact on the prognosis of AA patients and need to be carefully observed in daily practice. More controlled studies on supportive care should be performed in this rare disease. © 2013 Macmillan Publishers Limited All rights reserved.","author":[{"dropping-particle":"","family":"Höchsmann","given":"B.","non-dropping-particle":"","parse-names":false,"suffix":""},{"dropping-particle":"","family":"Moicean","given":"A","non-dropping-particle":"","parse-names":false,"suffix":""},{"dropping-particle":"","family":"Risitano","given":"A","non-dropping-particle":"","parse-names":false,"suffix":""},{"dropping-particle":"","family":"Ljungman","given":"P","non-dropping-particle":"","parse-names":false,"suffix":""},{"dropping-particle":"","family":"Schrezenmeier","given":"H","non-dropping-particle":"","parse-names":false,"suffix":""}],"container-title":"Bone Marrow Transplantation","id":"ITEM-2","issue":"2","issued":{"date-parts":[["2013"]]},"page":"168-173","title":"Supportive care in severe and very severe aplastic anemia","type":"article","volume":"48"},"uris":["http://www.mendeley.com/documents/?uuid=8fb60c95-5e2c-3e20-b294-5dfc71d639a7"]}],"mendeley":{"formattedCitation":"[12,64]","plainTextFormattedCitation":"[12,64]","previouslyFormattedCitation":"[12,64]"},"properties":{"noteIndex":0},"schema":"https://github.com/citation-style-language/schema/raw/master/csl-citation.json"}</w:instrText>
      </w:r>
      <w:r w:rsidR="003117B5" w:rsidRPr="00092151">
        <w:rPr>
          <w:rStyle w:val="affc"/>
          <w:i w:val="0"/>
        </w:rPr>
        <w:fldChar w:fldCharType="separate"/>
      </w:r>
      <w:r w:rsidR="00AC5169" w:rsidRPr="00AC5169">
        <w:rPr>
          <w:rStyle w:val="affc"/>
          <w:i w:val="0"/>
          <w:noProof/>
        </w:rPr>
        <w:t>[12,64]</w:t>
      </w:r>
      <w:r w:rsidR="003117B5" w:rsidRPr="00092151">
        <w:rPr>
          <w:rStyle w:val="affc"/>
          <w:i w:val="0"/>
        </w:rPr>
        <w:fldChar w:fldCharType="end"/>
      </w:r>
      <w:r w:rsidRPr="00092151">
        <w:rPr>
          <w:rStyle w:val="affc"/>
          <w:bCs/>
          <w:i w:val="0"/>
        </w:rPr>
        <w:t>.</w:t>
      </w:r>
    </w:p>
    <w:p w14:paraId="7A4727CB" w14:textId="77777777" w:rsidR="000E5C12" w:rsidRPr="00092151" w:rsidRDefault="000E5C12" w:rsidP="003350DC">
      <w:pPr>
        <w:pStyle w:val="afd"/>
        <w:spacing w:beforeAutospacing="0" w:afterAutospacing="0" w:line="360" w:lineRule="auto"/>
        <w:ind w:firstLine="709"/>
        <w:contextualSpacing/>
        <w:rPr>
          <w:b/>
        </w:rPr>
      </w:pPr>
      <w:r w:rsidRPr="00092151">
        <w:rPr>
          <w:b/>
        </w:rPr>
        <w:t>Уровень убедительности рекомендаций С (уровень достоверности доказательств 5)</w:t>
      </w:r>
    </w:p>
    <w:p w14:paraId="0E7BFA49" w14:textId="19C78EF9" w:rsidR="000E5C12" w:rsidRPr="00092151" w:rsidRDefault="000E5C12" w:rsidP="003350DC">
      <w:pPr>
        <w:ind w:right="51" w:firstLine="708"/>
        <w:contextualSpacing/>
        <w:rPr>
          <w:i/>
          <w:iCs/>
        </w:rPr>
      </w:pPr>
      <w:r w:rsidRPr="00092151">
        <w:rPr>
          <w:rStyle w:val="affc"/>
          <w:b/>
          <w:i w:val="0"/>
          <w:iCs w:val="0"/>
        </w:rPr>
        <w:t xml:space="preserve">Комментарии: </w:t>
      </w:r>
      <w:r w:rsidR="003117B5">
        <w:rPr>
          <w:i/>
          <w:iCs/>
        </w:rPr>
        <w:t>п</w:t>
      </w:r>
      <w:r w:rsidRPr="00092151">
        <w:rPr>
          <w:i/>
          <w:iCs/>
        </w:rPr>
        <w:t xml:space="preserve">ротивовирусную профилактику применяют в течение 3-5 недель. Перевод с пероральной на внутривенную форму проводят у больных с мукозитом. </w:t>
      </w:r>
    </w:p>
    <w:p w14:paraId="1BC74109" w14:textId="77777777" w:rsidR="00A0089F" w:rsidRPr="00092151" w:rsidRDefault="00A0089F" w:rsidP="003350DC">
      <w:pPr>
        <w:pStyle w:val="afd"/>
        <w:spacing w:beforeAutospacing="0" w:afterAutospacing="0" w:line="360" w:lineRule="auto"/>
        <w:ind w:firstLine="709"/>
        <w:contextualSpacing/>
        <w:rPr>
          <w:rStyle w:val="affb"/>
          <w:i/>
        </w:rPr>
      </w:pPr>
    </w:p>
    <w:p w14:paraId="181B6401" w14:textId="77777777" w:rsidR="002C3C32" w:rsidRPr="00092151" w:rsidRDefault="00031607" w:rsidP="003350DC">
      <w:pPr>
        <w:pStyle w:val="11"/>
        <w:spacing w:before="0"/>
        <w:rPr>
          <w:szCs w:val="28"/>
          <w:u w:val="none"/>
        </w:rPr>
      </w:pPr>
      <w:bookmarkStart w:id="47" w:name="_Toc85649735"/>
      <w:r w:rsidRPr="00092151">
        <w:rPr>
          <w:szCs w:val="28"/>
          <w:u w:val="none"/>
        </w:rPr>
        <w:t xml:space="preserve">4. </w:t>
      </w:r>
      <w:r w:rsidR="009F7F8A" w:rsidRPr="00092151">
        <w:rPr>
          <w:u w:val="none"/>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7"/>
    </w:p>
    <w:p w14:paraId="6B91C4F2" w14:textId="2CDFA1A9" w:rsidR="00BD3FA6" w:rsidRPr="00092151" w:rsidRDefault="008E135B" w:rsidP="003350DC">
      <w:pPr>
        <w:ind w:firstLine="709"/>
        <w:contextualSpacing/>
        <w:rPr>
          <w:i/>
        </w:rPr>
      </w:pPr>
      <w:r>
        <w:rPr>
          <w:i/>
          <w:lang w:val="en-US"/>
        </w:rPr>
        <w:t>C</w:t>
      </w:r>
      <w:r w:rsidR="00BD3FA6" w:rsidRPr="00092151">
        <w:rPr>
          <w:i/>
        </w:rPr>
        <w:t>пециальных методов реабилитации при АА не существует. Реабилитация пациентов с АА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реабилитологом при участии врача-гематолога. Кроме этого, программа реабилитации должна учитывать социальные и психологические проблемы пациента и включать социальных работников и</w:t>
      </w:r>
      <w:r w:rsidR="00FA360E">
        <w:rPr>
          <w:i/>
        </w:rPr>
        <w:t xml:space="preserve"> медицинских</w:t>
      </w:r>
      <w:r w:rsidR="00BD3FA6" w:rsidRPr="00092151">
        <w:rPr>
          <w:i/>
        </w:rPr>
        <w:t xml:space="preserve"> психологов. Реабилитация при возникновении осложнений в течение заболевания и лечения проводится в рамках соответствующих нозологий. </w:t>
      </w:r>
    </w:p>
    <w:p w14:paraId="18C26A06" w14:textId="77777777" w:rsidR="002C3C32" w:rsidRPr="00092151" w:rsidRDefault="00031607" w:rsidP="003350DC">
      <w:pPr>
        <w:pStyle w:val="11"/>
        <w:spacing w:before="0"/>
        <w:rPr>
          <w:szCs w:val="28"/>
          <w:u w:val="none"/>
        </w:rPr>
      </w:pPr>
      <w:bookmarkStart w:id="48" w:name="_Toc85649736"/>
      <w:r w:rsidRPr="00092151">
        <w:rPr>
          <w:szCs w:val="28"/>
          <w:u w:val="none"/>
        </w:rPr>
        <w:t xml:space="preserve">5. </w:t>
      </w:r>
      <w:r w:rsidR="005F7C37" w:rsidRPr="00092151">
        <w:rPr>
          <w:szCs w:val="28"/>
          <w:u w:val="none"/>
        </w:rPr>
        <w:t>Профилактика и диспансерное наблюдение, медицинские показания и противопоказания к применению методов профилактики</w:t>
      </w:r>
      <w:bookmarkEnd w:id="48"/>
    </w:p>
    <w:p w14:paraId="756A1BF4" w14:textId="77777777" w:rsidR="003426C1" w:rsidRPr="00092151" w:rsidRDefault="003426C1" w:rsidP="003350DC">
      <w:pPr>
        <w:pStyle w:val="afd"/>
        <w:spacing w:beforeAutospacing="0" w:afterAutospacing="0" w:line="360" w:lineRule="auto"/>
        <w:ind w:left="720"/>
        <w:contextualSpacing/>
        <w:rPr>
          <w:rStyle w:val="affc"/>
          <w:iCs w:val="0"/>
        </w:rPr>
      </w:pPr>
      <w:r w:rsidRPr="00092151">
        <w:rPr>
          <w:i/>
        </w:rPr>
        <w:t>Методов профилактики АА в настоящее время не существует.</w:t>
      </w:r>
    </w:p>
    <w:p w14:paraId="02BF4D31" w14:textId="77777777" w:rsidR="00C06AB8" w:rsidRPr="00092151" w:rsidRDefault="00764E6B" w:rsidP="003350DC">
      <w:pPr>
        <w:pStyle w:val="afd"/>
        <w:numPr>
          <w:ilvl w:val="0"/>
          <w:numId w:val="7"/>
        </w:numPr>
        <w:spacing w:beforeAutospacing="0" w:afterAutospacing="0" w:line="360" w:lineRule="auto"/>
        <w:contextualSpacing/>
        <w:rPr>
          <w:i/>
        </w:rPr>
      </w:pPr>
      <w:r w:rsidRPr="00092151">
        <w:rPr>
          <w:rStyle w:val="affc"/>
          <w:b/>
          <w:i w:val="0"/>
        </w:rPr>
        <w:t>Рекомендуе</w:t>
      </w:r>
      <w:r w:rsidR="00C06AB8" w:rsidRPr="00092151">
        <w:rPr>
          <w:rStyle w:val="affc"/>
          <w:b/>
          <w:i w:val="0"/>
        </w:rPr>
        <w:t xml:space="preserve">тся </w:t>
      </w:r>
      <w:r w:rsidR="00C06AB8" w:rsidRPr="00092151">
        <w:rPr>
          <w:rStyle w:val="affc"/>
          <w:i w:val="0"/>
        </w:rPr>
        <w:t>всем пациентам</w:t>
      </w:r>
      <w:r w:rsidRPr="00092151">
        <w:rPr>
          <w:rStyle w:val="affc"/>
          <w:i w:val="0"/>
        </w:rPr>
        <w:t xml:space="preserve"> с АА</w:t>
      </w:r>
      <w:r w:rsidR="00C06AB8" w:rsidRPr="00092151">
        <w:rPr>
          <w:rStyle w:val="affc"/>
          <w:i w:val="0"/>
        </w:rPr>
        <w:t xml:space="preserve"> диспансерное наблюдение у</w:t>
      </w:r>
      <w:r w:rsidR="00147B50" w:rsidRPr="00092151">
        <w:rPr>
          <w:rStyle w:val="affc"/>
          <w:i w:val="0"/>
        </w:rPr>
        <w:t xml:space="preserve"> врача-</w:t>
      </w:r>
      <w:r w:rsidR="00C06AB8" w:rsidRPr="00092151">
        <w:rPr>
          <w:rStyle w:val="affc"/>
          <w:i w:val="0"/>
        </w:rPr>
        <w:t xml:space="preserve"> гематолога</w:t>
      </w:r>
      <w:r w:rsidR="00147B50" w:rsidRPr="00092151">
        <w:rPr>
          <w:rStyle w:val="affc"/>
          <w:i w:val="0"/>
        </w:rPr>
        <w:t xml:space="preserve"> (режим определяется в индивидуальном порядке)</w:t>
      </w:r>
      <w:r w:rsidR="003C3010" w:rsidRPr="00092151">
        <w:rPr>
          <w:rStyle w:val="affc"/>
          <w:i w:val="0"/>
        </w:rPr>
        <w:t xml:space="preserve"> для </w:t>
      </w:r>
      <w:r w:rsidR="002D54CB" w:rsidRPr="00092151">
        <w:rPr>
          <w:rStyle w:val="affc"/>
          <w:i w:val="0"/>
        </w:rPr>
        <w:t>ранней диагностики</w:t>
      </w:r>
      <w:r w:rsidR="003C3010" w:rsidRPr="00092151">
        <w:rPr>
          <w:rStyle w:val="affc"/>
          <w:i w:val="0"/>
        </w:rPr>
        <w:t xml:space="preserve"> рецидивов</w:t>
      </w:r>
      <w:r w:rsidR="002D54CB" w:rsidRPr="00092151">
        <w:rPr>
          <w:rStyle w:val="affc"/>
          <w:i w:val="0"/>
        </w:rPr>
        <w:t xml:space="preserve"> и своевременного начала их лечения</w:t>
      </w:r>
      <w:r w:rsidR="00C06AB8" w:rsidRPr="00092151">
        <w:rPr>
          <w:rStyle w:val="affc"/>
          <w:i w:val="0"/>
        </w:rPr>
        <w:t xml:space="preserve"> </w:t>
      </w:r>
      <w:r w:rsidR="0010440B" w:rsidRPr="00092151">
        <w:rPr>
          <w:rStyle w:val="affc"/>
          <w:i w:val="0"/>
        </w:rPr>
        <w:fldChar w:fldCharType="begin" w:fldLock="1"/>
      </w:r>
      <w:r w:rsidR="00083277" w:rsidRPr="00092151">
        <w:rPr>
          <w:rStyle w:val="affc"/>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10440B" w:rsidRPr="00092151">
        <w:rPr>
          <w:rStyle w:val="affc"/>
          <w:i w:val="0"/>
        </w:rPr>
        <w:fldChar w:fldCharType="separate"/>
      </w:r>
      <w:r w:rsidR="0012563C" w:rsidRPr="00092151">
        <w:rPr>
          <w:rStyle w:val="affc"/>
          <w:i w:val="0"/>
          <w:noProof/>
        </w:rPr>
        <w:t>[12]</w:t>
      </w:r>
      <w:r w:rsidR="0010440B" w:rsidRPr="00092151">
        <w:rPr>
          <w:rStyle w:val="affc"/>
          <w:i w:val="0"/>
        </w:rPr>
        <w:fldChar w:fldCharType="end"/>
      </w:r>
      <w:r w:rsidR="003C3010" w:rsidRPr="00092151">
        <w:rPr>
          <w:rStyle w:val="affc"/>
          <w:i w:val="0"/>
        </w:rPr>
        <w:t>.</w:t>
      </w:r>
    </w:p>
    <w:p w14:paraId="0000F37F" w14:textId="77777777" w:rsidR="00764E6B" w:rsidRPr="00092151" w:rsidRDefault="00764E6B" w:rsidP="003350DC">
      <w:pPr>
        <w:pStyle w:val="afd"/>
        <w:spacing w:beforeAutospacing="0" w:afterAutospacing="0" w:line="360" w:lineRule="auto"/>
        <w:ind w:firstLine="709"/>
        <w:contextualSpacing/>
        <w:rPr>
          <w:b/>
        </w:rPr>
      </w:pPr>
      <w:r w:rsidRPr="00092151">
        <w:rPr>
          <w:b/>
        </w:rPr>
        <w:lastRenderedPageBreak/>
        <w:t xml:space="preserve">Уровень убедительности рекомендаций </w:t>
      </w:r>
      <w:r w:rsidR="003426C1" w:rsidRPr="00092151">
        <w:rPr>
          <w:b/>
        </w:rPr>
        <w:t>С</w:t>
      </w:r>
      <w:r w:rsidRPr="00092151">
        <w:rPr>
          <w:b/>
        </w:rPr>
        <w:t xml:space="preserve"> (уровень достоверности доказательств </w:t>
      </w:r>
      <w:r w:rsidR="003426C1" w:rsidRPr="00092151">
        <w:rPr>
          <w:b/>
        </w:rPr>
        <w:t>5</w:t>
      </w:r>
      <w:r w:rsidRPr="00092151">
        <w:rPr>
          <w:b/>
        </w:rPr>
        <w:t>)</w:t>
      </w:r>
    </w:p>
    <w:p w14:paraId="3F8A0670" w14:textId="145A10E6" w:rsidR="009B30E1" w:rsidRPr="00092151" w:rsidRDefault="009B30E1" w:rsidP="003350DC">
      <w:pPr>
        <w:pStyle w:val="afff2"/>
        <w:ind w:left="0" w:firstLine="708"/>
        <w:rPr>
          <w:rStyle w:val="affc"/>
          <w:b w:val="0"/>
          <w:lang w:eastAsia="ru-RU"/>
        </w:rPr>
      </w:pPr>
      <w:r w:rsidRPr="00092151">
        <w:rPr>
          <w:rStyle w:val="affc"/>
          <w:bCs/>
          <w:i w:val="0"/>
          <w:iCs w:val="0"/>
        </w:rPr>
        <w:t>Комментарии:</w:t>
      </w:r>
      <w:r w:rsidRPr="00092151">
        <w:rPr>
          <w:rStyle w:val="affc"/>
          <w:b w:val="0"/>
          <w:i w:val="0"/>
          <w:iCs w:val="0"/>
        </w:rPr>
        <w:t xml:space="preserve"> </w:t>
      </w:r>
      <w:r w:rsidRPr="00092151">
        <w:rPr>
          <w:rStyle w:val="affc"/>
          <w:rFonts w:eastAsia="Times New Roman"/>
          <w:b w:val="0"/>
          <w:lang w:eastAsia="ru-RU"/>
        </w:rPr>
        <w:t>ч</w:t>
      </w:r>
      <w:r w:rsidRPr="00092151">
        <w:rPr>
          <w:rStyle w:val="affc"/>
          <w:b w:val="0"/>
          <w:lang w:eastAsia="ru-RU"/>
        </w:rPr>
        <w:t xml:space="preserve">астота наблюдения пациентов с </w:t>
      </w:r>
      <w:r w:rsidR="0010440B" w:rsidRPr="00092151">
        <w:rPr>
          <w:rStyle w:val="affc"/>
          <w:b w:val="0"/>
          <w:lang w:eastAsia="ru-RU"/>
        </w:rPr>
        <w:t>АА</w:t>
      </w:r>
      <w:r w:rsidRPr="00092151">
        <w:rPr>
          <w:rStyle w:val="affc"/>
          <w:b w:val="0"/>
          <w:lang w:eastAsia="ru-RU"/>
        </w:rPr>
        <w:t xml:space="preserve"> после з</w:t>
      </w:r>
      <w:r w:rsidR="00464623" w:rsidRPr="00092151">
        <w:rPr>
          <w:rStyle w:val="affc"/>
          <w:b w:val="0"/>
          <w:lang w:eastAsia="ru-RU"/>
        </w:rPr>
        <w:t xml:space="preserve">авершения лечения </w:t>
      </w:r>
      <w:r w:rsidRPr="00092151">
        <w:rPr>
          <w:rStyle w:val="affc"/>
          <w:b w:val="0"/>
          <w:lang w:eastAsia="ru-RU"/>
        </w:rPr>
        <w:t xml:space="preserve">не регламентирована. В течение первого года после завершения лечения пациент должен наблюдаться у </w:t>
      </w:r>
      <w:r w:rsidR="00147B50" w:rsidRPr="00092151">
        <w:rPr>
          <w:rStyle w:val="affc"/>
          <w:b w:val="0"/>
          <w:lang w:eastAsia="ru-RU"/>
        </w:rPr>
        <w:t>врача-</w:t>
      </w:r>
      <w:r w:rsidRPr="00092151">
        <w:rPr>
          <w:rStyle w:val="affc"/>
          <w:b w:val="0"/>
          <w:lang w:eastAsia="ru-RU"/>
        </w:rPr>
        <w:t xml:space="preserve">гематолога не реже 1 раза в 3 месяца. Далее частота наблюдения устанавливается </w:t>
      </w:r>
      <w:r w:rsidR="00147B50" w:rsidRPr="00092151">
        <w:rPr>
          <w:rStyle w:val="affc"/>
          <w:b w:val="0"/>
          <w:lang w:eastAsia="ru-RU"/>
        </w:rPr>
        <w:t>врачом-</w:t>
      </w:r>
      <w:r w:rsidRPr="00092151">
        <w:rPr>
          <w:rStyle w:val="affc"/>
          <w:b w:val="0"/>
          <w:lang w:eastAsia="ru-RU"/>
        </w:rPr>
        <w:t>гематологом индивидуально</w:t>
      </w:r>
      <w:r w:rsidR="007E2D4A" w:rsidRPr="00092151">
        <w:rPr>
          <w:rStyle w:val="affc"/>
          <w:b w:val="0"/>
          <w:lang w:eastAsia="ru-RU"/>
        </w:rPr>
        <w:t>,</w:t>
      </w:r>
      <w:r w:rsidRPr="00092151">
        <w:rPr>
          <w:rStyle w:val="affc"/>
          <w:b w:val="0"/>
          <w:lang w:eastAsia="ru-RU"/>
        </w:rPr>
        <w:t xml:space="preserve"> в зависимости от общего состояния и самочувствия пациента, осложнений проведенной терапии, достигнутого ответа на терапию, но не должна быть реже 1 раза в год.</w:t>
      </w:r>
      <w:r w:rsidR="0010440B" w:rsidRPr="00092151">
        <w:rPr>
          <w:rStyle w:val="affc"/>
          <w:b w:val="0"/>
          <w:lang w:eastAsia="ru-RU"/>
        </w:rPr>
        <w:t xml:space="preserve"> </w:t>
      </w:r>
      <w:r w:rsidRPr="00092151">
        <w:rPr>
          <w:rStyle w:val="affc"/>
          <w:b w:val="0"/>
          <w:lang w:eastAsia="ru-RU"/>
        </w:rPr>
        <w:t>При диспансерном наблюдении, кроме осмотра пациента и сбора анамнеза</w:t>
      </w:r>
      <w:r w:rsidR="00464623" w:rsidRPr="00092151">
        <w:rPr>
          <w:rStyle w:val="affc"/>
          <w:b w:val="0"/>
          <w:lang w:eastAsia="ru-RU"/>
        </w:rPr>
        <w:t xml:space="preserve"> и жалоб</w:t>
      </w:r>
      <w:r w:rsidRPr="00092151">
        <w:rPr>
          <w:rStyle w:val="affc"/>
          <w:b w:val="0"/>
          <w:lang w:eastAsia="ru-RU"/>
        </w:rPr>
        <w:t>, необходимо выполнять общий анализ крови с исследованием лейкоцитарной формулы</w:t>
      </w:r>
      <w:r w:rsidR="0010440B" w:rsidRPr="00092151">
        <w:rPr>
          <w:rStyle w:val="affc"/>
          <w:b w:val="0"/>
          <w:lang w:eastAsia="ru-RU"/>
        </w:rPr>
        <w:t>.</w:t>
      </w:r>
      <w:r w:rsidRPr="00092151">
        <w:rPr>
          <w:rStyle w:val="affc"/>
          <w:b w:val="0"/>
          <w:lang w:eastAsia="ru-RU"/>
        </w:rPr>
        <w:t xml:space="preserve"> Остальные методы обследования могут примен</w:t>
      </w:r>
      <w:r w:rsidR="00464623" w:rsidRPr="00092151">
        <w:rPr>
          <w:rStyle w:val="affc"/>
          <w:b w:val="0"/>
          <w:lang w:eastAsia="ru-RU"/>
        </w:rPr>
        <w:t xml:space="preserve">яться на усмотрение </w:t>
      </w:r>
      <w:r w:rsidR="0025502C">
        <w:rPr>
          <w:rStyle w:val="affc"/>
          <w:b w:val="0"/>
          <w:lang w:eastAsia="ru-RU"/>
        </w:rPr>
        <w:t>врача-</w:t>
      </w:r>
      <w:r w:rsidR="00464623" w:rsidRPr="00092151">
        <w:rPr>
          <w:rStyle w:val="affc"/>
          <w:b w:val="0"/>
          <w:lang w:eastAsia="ru-RU"/>
        </w:rPr>
        <w:t>гематолога.</w:t>
      </w:r>
    </w:p>
    <w:p w14:paraId="5009CA6D" w14:textId="77777777" w:rsidR="0080732A" w:rsidRPr="00092151" w:rsidRDefault="00464623" w:rsidP="003350DC">
      <w:pPr>
        <w:pStyle w:val="afff2"/>
        <w:ind w:left="0" w:firstLine="708"/>
        <w:rPr>
          <w:b w:val="0"/>
          <w:i/>
          <w:iCs/>
        </w:rPr>
      </w:pPr>
      <w:r w:rsidRPr="00092151">
        <w:rPr>
          <w:b w:val="0"/>
          <w:i/>
          <w:iCs/>
        </w:rPr>
        <w:t xml:space="preserve">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w:t>
      </w:r>
      <w:r w:rsidR="007E2D4A" w:rsidRPr="00092151">
        <w:rPr>
          <w:b w:val="0"/>
          <w:i/>
          <w:iCs/>
        </w:rPr>
        <w:t xml:space="preserve">и </w:t>
      </w:r>
      <w:r w:rsidRPr="00092151">
        <w:rPr>
          <w:b w:val="0"/>
          <w:i/>
          <w:iCs/>
        </w:rPr>
        <w:t>лечения.</w:t>
      </w:r>
    </w:p>
    <w:p w14:paraId="313D3044" w14:textId="074873DD" w:rsidR="00312DFB" w:rsidRPr="00092151" w:rsidRDefault="00312DFB" w:rsidP="003350DC">
      <w:pPr>
        <w:pStyle w:val="Normal11"/>
        <w:tabs>
          <w:tab w:val="left" w:pos="0"/>
        </w:tabs>
        <w:spacing w:before="0" w:line="360" w:lineRule="auto"/>
        <w:ind w:firstLine="699"/>
        <w:rPr>
          <w:bCs/>
          <w:i/>
          <w:iCs/>
          <w:u w:val="single"/>
          <w:shd w:val="clear" w:color="auto" w:fill="FFFFFF"/>
        </w:rPr>
      </w:pPr>
    </w:p>
    <w:p w14:paraId="1CBADCA5" w14:textId="77777777" w:rsidR="005F7C37" w:rsidRPr="00092151" w:rsidRDefault="005F7C37" w:rsidP="003350DC">
      <w:pPr>
        <w:pStyle w:val="affe"/>
        <w:spacing w:before="0"/>
        <w:ind w:firstLine="709"/>
        <w:rPr>
          <w:rFonts w:cs="Times New Roman"/>
          <w:szCs w:val="28"/>
        </w:rPr>
      </w:pPr>
      <w:bookmarkStart w:id="49" w:name="_Toc531609339"/>
      <w:bookmarkStart w:id="50" w:name="_Toc85649737"/>
      <w:bookmarkStart w:id="51" w:name="_Toc531609338"/>
      <w:r w:rsidRPr="00092151">
        <w:rPr>
          <w:rFonts w:cs="Times New Roman"/>
          <w:szCs w:val="28"/>
        </w:rPr>
        <w:t>6. Организация</w:t>
      </w:r>
      <w:r w:rsidR="00147B50" w:rsidRPr="00092151">
        <w:rPr>
          <w:rFonts w:cs="Times New Roman"/>
          <w:szCs w:val="28"/>
        </w:rPr>
        <w:t xml:space="preserve"> оказания</w:t>
      </w:r>
      <w:r w:rsidRPr="00092151">
        <w:rPr>
          <w:rFonts w:cs="Times New Roman"/>
          <w:szCs w:val="28"/>
        </w:rPr>
        <w:t xml:space="preserve"> медицинской помощи</w:t>
      </w:r>
      <w:bookmarkEnd w:id="49"/>
      <w:bookmarkEnd w:id="50"/>
    </w:p>
    <w:p w14:paraId="47AF66C1" w14:textId="77777777" w:rsidR="005F7C37" w:rsidRPr="00092151" w:rsidRDefault="005F7C37" w:rsidP="003350DC">
      <w:pPr>
        <w:pStyle w:val="1f"/>
        <w:ind w:firstLine="709"/>
        <w:contextualSpacing/>
        <w:rPr>
          <w:b/>
        </w:rPr>
      </w:pPr>
      <w:r w:rsidRPr="00092151">
        <w:rPr>
          <w:b/>
        </w:rPr>
        <w:t xml:space="preserve">Показания для плановой госпитализации: </w:t>
      </w:r>
    </w:p>
    <w:p w14:paraId="2F05D886" w14:textId="17CB3099" w:rsidR="005F7C37" w:rsidRPr="00092151" w:rsidRDefault="005F7C37" w:rsidP="003350DC">
      <w:pPr>
        <w:pStyle w:val="1f"/>
        <w:ind w:firstLine="709"/>
        <w:contextualSpacing/>
      </w:pPr>
      <w:r w:rsidRPr="00092151">
        <w:t>1) Проведение курса терапии АТГ**;</w:t>
      </w:r>
    </w:p>
    <w:p w14:paraId="0E50616D" w14:textId="77777777" w:rsidR="005F7C37" w:rsidRPr="00092151" w:rsidRDefault="005F7C37" w:rsidP="003350DC">
      <w:pPr>
        <w:pStyle w:val="1f"/>
        <w:ind w:firstLine="709"/>
        <w:contextualSpacing/>
      </w:pPr>
      <w:r w:rsidRPr="00092151">
        <w:t>2) Проведение трансплантации костного мозга;</w:t>
      </w:r>
    </w:p>
    <w:p w14:paraId="3CB656C8" w14:textId="77777777" w:rsidR="005F7C37" w:rsidRPr="00092151" w:rsidRDefault="005F7C37" w:rsidP="003350DC">
      <w:pPr>
        <w:pStyle w:val="1f"/>
        <w:ind w:firstLine="709"/>
        <w:contextualSpacing/>
      </w:pPr>
      <w:r w:rsidRPr="00092151">
        <w:t>3) Профилактические трансфузии донорских компонентов крови</w:t>
      </w:r>
    </w:p>
    <w:p w14:paraId="3A2C1BBC" w14:textId="77777777" w:rsidR="005F7C37" w:rsidRPr="00092151" w:rsidRDefault="005F7C37" w:rsidP="003350DC">
      <w:pPr>
        <w:pStyle w:val="1f"/>
        <w:ind w:firstLine="709"/>
        <w:contextualSpacing/>
      </w:pPr>
      <w:r w:rsidRPr="00092151">
        <w:t>4) Обследование пациента, в том числе включающее биопсии и инвазивные вмешательства, в случаях, когда оно не может быть проведено амбулаторно</w:t>
      </w:r>
    </w:p>
    <w:p w14:paraId="4930D669" w14:textId="77777777" w:rsidR="005F7C37" w:rsidRPr="00092151" w:rsidRDefault="005F7C37" w:rsidP="003350DC">
      <w:pPr>
        <w:pStyle w:val="1f"/>
        <w:ind w:firstLine="709"/>
        <w:contextualSpacing/>
      </w:pPr>
      <w:r w:rsidRPr="00092151">
        <w:t>5) Плановое хирургическое вмешательство</w:t>
      </w:r>
    </w:p>
    <w:p w14:paraId="719E4F2F" w14:textId="77777777" w:rsidR="005F7C37" w:rsidRPr="00092151" w:rsidRDefault="005F7C37" w:rsidP="003350DC">
      <w:pPr>
        <w:pStyle w:val="1f"/>
        <w:ind w:firstLine="709"/>
        <w:contextualSpacing/>
        <w:rPr>
          <w:b/>
        </w:rPr>
      </w:pPr>
      <w:r w:rsidRPr="00092151">
        <w:rPr>
          <w:b/>
        </w:rPr>
        <w:t xml:space="preserve">Показания для экстренной госпитализации: </w:t>
      </w:r>
    </w:p>
    <w:p w14:paraId="6150C47E" w14:textId="77777777" w:rsidR="005F7C37" w:rsidRPr="00092151" w:rsidRDefault="005F7C37" w:rsidP="003350DC">
      <w:pPr>
        <w:pStyle w:val="1f"/>
        <w:ind w:firstLine="709"/>
        <w:contextualSpacing/>
      </w:pPr>
      <w:r w:rsidRPr="00092151">
        <w:t>1) Развитие инфекционных и/или геморрагических осложнений;</w:t>
      </w:r>
    </w:p>
    <w:p w14:paraId="728F10E1" w14:textId="77777777" w:rsidR="005F7C37" w:rsidRPr="00092151" w:rsidRDefault="005F7C37" w:rsidP="003350DC">
      <w:pPr>
        <w:pStyle w:val="1f"/>
        <w:ind w:left="426" w:firstLine="709"/>
        <w:contextualSpacing/>
      </w:pPr>
      <w:r w:rsidRPr="00092151">
        <w:t xml:space="preserve">     2) Глубокая тромбоцитопения и/или анемия, требующие экстренных заместительных трансфузий;</w:t>
      </w:r>
    </w:p>
    <w:p w14:paraId="75877249" w14:textId="77777777" w:rsidR="005F7C37" w:rsidRPr="00092151" w:rsidRDefault="005F7C37" w:rsidP="003350DC">
      <w:pPr>
        <w:pStyle w:val="1f"/>
        <w:ind w:firstLine="709"/>
        <w:contextualSpacing/>
        <w:rPr>
          <w:b/>
        </w:rPr>
      </w:pPr>
      <w:r w:rsidRPr="00092151">
        <w:rPr>
          <w:b/>
        </w:rPr>
        <w:t>Показания к выписке пациента из стационара:</w:t>
      </w:r>
    </w:p>
    <w:p w14:paraId="68383FBF" w14:textId="2D89BAB3" w:rsidR="005F7C37" w:rsidRPr="00092151" w:rsidRDefault="005F7C37" w:rsidP="003350DC">
      <w:pPr>
        <w:pStyle w:val="1f"/>
        <w:ind w:firstLine="709"/>
        <w:contextualSpacing/>
      </w:pPr>
      <w:r w:rsidRPr="00092151">
        <w:t>1) После проведенного курса АТГ** или трансплантации костного мозга– наблюдение в амбулаторном режиме;</w:t>
      </w:r>
    </w:p>
    <w:p w14:paraId="50F26B83" w14:textId="77777777" w:rsidR="005F7C37" w:rsidRPr="00092151" w:rsidRDefault="005F7C37" w:rsidP="003350DC">
      <w:pPr>
        <w:pStyle w:val="1f"/>
        <w:ind w:firstLine="709"/>
        <w:contextualSpacing/>
      </w:pPr>
      <w:r w:rsidRPr="00092151">
        <w:t>2) Купирование геморрагических и/или инфекционных осложнений в полном объеме.</w:t>
      </w:r>
    </w:p>
    <w:p w14:paraId="7F13545B" w14:textId="77777777" w:rsidR="005F7C37" w:rsidRPr="00092151" w:rsidRDefault="005F7C37" w:rsidP="003350DC">
      <w:pPr>
        <w:pStyle w:val="1f"/>
        <w:ind w:firstLine="709"/>
        <w:contextualSpacing/>
      </w:pPr>
      <w:r w:rsidRPr="00092151">
        <w:lastRenderedPageBreak/>
        <w:t>3) Выполненный комплекс диагностических мероприятий</w:t>
      </w:r>
    </w:p>
    <w:p w14:paraId="2DDDDB04" w14:textId="03D0FE00" w:rsidR="00141D88" w:rsidRPr="00092151" w:rsidRDefault="005F7C37" w:rsidP="003350DC">
      <w:pPr>
        <w:pStyle w:val="CustomContentNormal"/>
        <w:spacing w:before="0"/>
        <w:rPr>
          <w:rFonts w:cs="Times New Roman"/>
          <w:szCs w:val="24"/>
          <w:shd w:val="clear" w:color="auto" w:fill="FFFFFF"/>
        </w:rPr>
      </w:pPr>
      <w:bookmarkStart w:id="52" w:name="_Toc85649738"/>
      <w:r w:rsidRPr="00092151">
        <w:t>7</w:t>
      </w:r>
      <w:r w:rsidR="00764E6B" w:rsidRPr="00092151">
        <w:t xml:space="preserve">. </w:t>
      </w:r>
      <w:bookmarkEnd w:id="51"/>
      <w:r w:rsidRPr="00092151">
        <w:t>Дополнительная информация (в том числе факторы, влияющие на</w:t>
      </w:r>
      <w:r w:rsidR="00141F4A" w:rsidRPr="00092151">
        <w:t xml:space="preserve"> исход заболевания или состояния)</w:t>
      </w:r>
      <w:bookmarkEnd w:id="52"/>
      <w:r w:rsidRPr="00092151">
        <w:t xml:space="preserve"> </w:t>
      </w:r>
      <w:bookmarkStart w:id="53" w:name="__RefHeading___doc_criteria"/>
      <w:bookmarkStart w:id="54" w:name="_Toc11747750"/>
      <w:bookmarkStart w:id="55" w:name="_Toc24572135"/>
    </w:p>
    <w:p w14:paraId="60C6228A" w14:textId="03CF02A7" w:rsidR="00DC1619" w:rsidRPr="00092151" w:rsidRDefault="00DC1619" w:rsidP="003350DC">
      <w:pPr>
        <w:pStyle w:val="2"/>
        <w:spacing w:before="0"/>
      </w:pPr>
      <w:bookmarkStart w:id="56" w:name="_Toc85649739"/>
      <w:r w:rsidRPr="00092151">
        <w:t>7.1. Инфузионная терапия у</w:t>
      </w:r>
      <w:r w:rsidR="008E135B" w:rsidRPr="00AD3126">
        <w:t xml:space="preserve"> </w:t>
      </w:r>
      <w:r w:rsidR="008E135B">
        <w:t>пациентов с АА</w:t>
      </w:r>
      <w:r w:rsidRPr="00092151">
        <w:t xml:space="preserve"> </w:t>
      </w:r>
      <w:bookmarkEnd w:id="56"/>
    </w:p>
    <w:p w14:paraId="2C2800C5" w14:textId="3C363D91" w:rsidR="00DC1619" w:rsidRPr="00092151" w:rsidRDefault="00DC1619" w:rsidP="003350DC">
      <w:pPr>
        <w:ind w:firstLine="709"/>
        <w:rPr>
          <w:rFonts w:cs="Times New Roman"/>
          <w:szCs w:val="24"/>
        </w:rPr>
      </w:pPr>
      <w:r w:rsidRPr="00092151">
        <w:rPr>
          <w:rFonts w:cs="Times New Roman"/>
          <w:szCs w:val="24"/>
        </w:rPr>
        <w:t xml:space="preserve">Особое место в сопроводительной терапии пациентов с </w:t>
      </w:r>
      <w:r w:rsidR="008E135B">
        <w:rPr>
          <w:rFonts w:cs="Times New Roman"/>
          <w:szCs w:val="24"/>
        </w:rPr>
        <w:t>АА</w:t>
      </w:r>
      <w:r w:rsidRPr="00092151">
        <w:rPr>
          <w:rFonts w:cs="Times New Roman"/>
          <w:szCs w:val="24"/>
        </w:rPr>
        <w:t xml:space="preserve">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15B249FB" w14:textId="77777777" w:rsidR="00DC1619" w:rsidRPr="00092151" w:rsidRDefault="00DC1619" w:rsidP="003350DC">
      <w:pPr>
        <w:ind w:firstLine="709"/>
        <w:rPr>
          <w:rFonts w:cs="Times New Roman"/>
          <w:szCs w:val="24"/>
        </w:rPr>
      </w:pPr>
      <w:r w:rsidRPr="0009215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73CCCF70" w14:textId="77777777" w:rsidR="00DC1619" w:rsidRPr="00857E78" w:rsidRDefault="00DC1619" w:rsidP="003350DC">
      <w:pPr>
        <w:ind w:firstLine="709"/>
        <w:rPr>
          <w:rFonts w:cs="Times New Roman"/>
          <w:i/>
          <w:szCs w:val="24"/>
        </w:rPr>
      </w:pPr>
    </w:p>
    <w:p w14:paraId="133EF0CE" w14:textId="77777777" w:rsidR="00DC1619" w:rsidRPr="00092151" w:rsidRDefault="00DC1619" w:rsidP="003350DC">
      <w:pPr>
        <w:ind w:firstLine="709"/>
        <w:rPr>
          <w:rFonts w:cs="Times New Roman"/>
          <w:i/>
          <w:szCs w:val="24"/>
          <w:u w:val="single"/>
        </w:rPr>
      </w:pPr>
      <w:r w:rsidRPr="00092151">
        <w:rPr>
          <w:rFonts w:cs="Times New Roman"/>
          <w:i/>
          <w:szCs w:val="24"/>
          <w:u w:val="single"/>
        </w:rPr>
        <w:t>Виды инфузионных растворов</w:t>
      </w:r>
    </w:p>
    <w:p w14:paraId="70A8BEB6" w14:textId="6B309AAD" w:rsidR="00DC1619" w:rsidRPr="00092151" w:rsidRDefault="00DC1619" w:rsidP="003350DC">
      <w:pPr>
        <w:ind w:firstLine="709"/>
        <w:rPr>
          <w:rFonts w:cs="Times New Roman"/>
          <w:szCs w:val="24"/>
        </w:rPr>
      </w:pPr>
      <w:r w:rsidRPr="00092151">
        <w:rPr>
          <w:rFonts w:cs="Times New Roman"/>
          <w:szCs w:val="24"/>
        </w:rPr>
        <w:t xml:space="preserve">Кристаллоиды и коллоиды – два основных типа растворов, которые используются для ИТ в медицине. Кристаллоиды </w:t>
      </w:r>
      <w:r w:rsidR="008E135B">
        <w:rPr>
          <w:rFonts w:cs="Times New Roman"/>
          <w:szCs w:val="24"/>
        </w:rPr>
        <w:t>(</w:t>
      </w:r>
      <w:r w:rsidR="008E135B" w:rsidRPr="00B970AB">
        <w:t xml:space="preserve">АТХ B05BB – </w:t>
      </w:r>
      <w:r w:rsidR="00857E78" w:rsidRPr="00B970AB">
        <w:t>растворы</w:t>
      </w:r>
      <w:r w:rsidR="008E135B" w:rsidRPr="00B970AB">
        <w:t>, влияющие на водно-электролитный баланс</w:t>
      </w:r>
      <w:r w:rsidR="008E135B">
        <w:t>)</w:t>
      </w:r>
      <w:r w:rsidR="008E135B" w:rsidRPr="00092151">
        <w:rPr>
          <w:rFonts w:cs="Times New Roman"/>
          <w:szCs w:val="24"/>
        </w:rPr>
        <w:t xml:space="preserve"> </w:t>
      </w:r>
      <w:r w:rsidRPr="00092151">
        <w:rPr>
          <w:rFonts w:cs="Times New Roman"/>
          <w:szCs w:val="24"/>
        </w:rPr>
        <w:t>–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w:t>
      </w:r>
      <w:r w:rsidR="0025502C">
        <w:rPr>
          <w:rFonts w:cs="Times New Roman"/>
          <w:szCs w:val="24"/>
        </w:rPr>
        <w:t>**</w:t>
      </w:r>
      <w:r w:rsidRPr="00092151">
        <w:rPr>
          <w:rFonts w:cs="Times New Roman"/>
          <w:szCs w:val="24"/>
        </w:rPr>
        <w:t xml:space="preserve"> (ГЭК), альбумина</w:t>
      </w:r>
      <w:r w:rsidR="00E772B5">
        <w:rPr>
          <w:rFonts w:cs="Times New Roman"/>
          <w:szCs w:val="24"/>
        </w:rPr>
        <w:t xml:space="preserve"> человека**</w:t>
      </w:r>
      <w:r w:rsidRPr="00092151">
        <w:rPr>
          <w:rFonts w:cs="Times New Roman"/>
          <w:szCs w:val="24"/>
        </w:rPr>
        <w:t>),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w:t>
      </w:r>
      <w:r w:rsidR="00857E78" w:rsidRPr="00857E78">
        <w:rPr>
          <w:rFonts w:cs="Times New Roman"/>
          <w:szCs w:val="24"/>
        </w:rPr>
        <w:t xml:space="preserve"> (</w:t>
      </w:r>
      <w:r w:rsidR="00857E78">
        <w:rPr>
          <w:rFonts w:cs="Times New Roman"/>
          <w:szCs w:val="24"/>
        </w:rPr>
        <w:t xml:space="preserve">АТХ В05АА – кровезаменители и препараты плазмы крови, </w:t>
      </w:r>
      <w:r w:rsidRPr="00092151">
        <w:rPr>
          <w:rFonts w:cs="Times New Roman"/>
          <w:szCs w:val="24"/>
        </w:rPr>
        <w:t>в частности растворы ГЭК</w:t>
      </w:r>
      <w:r w:rsidR="0025502C">
        <w:rPr>
          <w:rFonts w:cs="Times New Roman"/>
          <w:szCs w:val="24"/>
        </w:rPr>
        <w:t>**</w:t>
      </w:r>
      <w:r w:rsidRPr="00092151">
        <w:rPr>
          <w:rFonts w:cs="Times New Roman"/>
          <w:szCs w:val="24"/>
        </w:rPr>
        <w:t xml:space="preserve">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w:t>
      </w:r>
      <w:r w:rsidRPr="00092151">
        <w:rPr>
          <w:rFonts w:cs="Times New Roman"/>
          <w:szCs w:val="24"/>
        </w:rPr>
        <w:lastRenderedPageBreak/>
        <w:t xml:space="preserve">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092151">
        <w:rPr>
          <w:rFonts w:cs="Times New Roman"/>
          <w:i/>
          <w:szCs w:val="24"/>
        </w:rPr>
        <w:t>дегидратации</w:t>
      </w:r>
      <w:r w:rsidRPr="0009215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w:t>
      </w:r>
      <w:proofErr w:type="gramStart"/>
      <w:r w:rsidRPr="00092151">
        <w:rPr>
          <w:rFonts w:cs="Times New Roman"/>
          <w:szCs w:val="24"/>
        </w:rPr>
        <w:t>например</w:t>
      </w:r>
      <w:proofErr w:type="gramEnd"/>
      <w:r w:rsidRPr="00092151">
        <w:rPr>
          <w:rFonts w:cs="Times New Roman"/>
          <w:szCs w:val="24"/>
        </w:rPr>
        <w:t xml:space="preserve"> при массивном кровотечении (</w:t>
      </w:r>
      <w:r w:rsidRPr="00092151">
        <w:rPr>
          <w:rFonts w:cs="Times New Roman"/>
          <w:i/>
          <w:szCs w:val="24"/>
        </w:rPr>
        <w:t>гиповолемия</w:t>
      </w:r>
      <w:r w:rsidRPr="0009215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14A94EF2" w14:textId="796CA8E7" w:rsidR="00DC1619" w:rsidRPr="00092151" w:rsidRDefault="00DC1619" w:rsidP="003350DC">
      <w:pPr>
        <w:ind w:firstLine="709"/>
        <w:rPr>
          <w:rFonts w:cs="Times New Roman"/>
          <w:szCs w:val="24"/>
        </w:rPr>
      </w:pPr>
      <w:r w:rsidRPr="00092151">
        <w:rPr>
          <w:rFonts w:cs="Times New Roman"/>
          <w:i/>
          <w:szCs w:val="24"/>
        </w:rPr>
        <w:t>Изотонический 0,9% раствор натрия хлорида</w:t>
      </w:r>
      <w:r w:rsidR="0025502C">
        <w:rPr>
          <w:rFonts w:cs="Times New Roman"/>
          <w:i/>
          <w:szCs w:val="24"/>
        </w:rPr>
        <w:t>**</w:t>
      </w:r>
      <w:r w:rsidRPr="00092151">
        <w:rPr>
          <w:rFonts w:cs="Times New Roman"/>
          <w:i/>
          <w:szCs w:val="24"/>
        </w:rPr>
        <w:t xml:space="preserve"> (0,9% </w:t>
      </w:r>
      <w:r w:rsidRPr="00092151">
        <w:rPr>
          <w:rFonts w:cs="Times New Roman"/>
          <w:i/>
          <w:szCs w:val="24"/>
          <w:lang w:val="en-US"/>
        </w:rPr>
        <w:t>NaCl</w:t>
      </w:r>
      <w:r w:rsidRPr="00CC66C1">
        <w:rPr>
          <w:rFonts w:cs="Times New Roman"/>
          <w:i/>
          <w:szCs w:val="24"/>
        </w:rPr>
        <w:t>),</w:t>
      </w:r>
      <w:r w:rsidRPr="0009215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натрия </w:t>
      </w:r>
      <w:r w:rsidR="009E382F" w:rsidRPr="00092151">
        <w:rPr>
          <w:rFonts w:cs="Times New Roman"/>
          <w:szCs w:val="24"/>
        </w:rPr>
        <w:t>хлорида</w:t>
      </w:r>
      <w:r w:rsidR="009E382F" w:rsidRPr="005229B3">
        <w:rPr>
          <w:rFonts w:cs="Times New Roman"/>
          <w:szCs w:val="24"/>
        </w:rPr>
        <w:t>**</w:t>
      </w:r>
      <w:r w:rsidR="009E382F" w:rsidRPr="00092151">
        <w:rPr>
          <w:rFonts w:cs="Times New Roman"/>
          <w:szCs w:val="24"/>
        </w:rPr>
        <w:t xml:space="preserve"> </w:t>
      </w:r>
      <w:r w:rsidRPr="00092151">
        <w:rPr>
          <w:rFonts w:cs="Times New Roman"/>
          <w:szCs w:val="24"/>
        </w:rPr>
        <w:t>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00857E78">
        <w:rPr>
          <w:rFonts w:cs="Times New Roman"/>
          <w:szCs w:val="24"/>
        </w:rPr>
        <w:t xml:space="preserve"> </w:t>
      </w:r>
      <w:r w:rsidR="00857E78">
        <w:rPr>
          <w:rFonts w:cs="Times New Roman"/>
          <w:szCs w:val="24"/>
        </w:rPr>
        <w:fldChar w:fldCharType="begin" w:fldLock="1"/>
      </w:r>
      <w:r w:rsidR="00023CA1">
        <w:rPr>
          <w:rFonts w:cs="Times New Roman"/>
          <w:szCs w:val="24"/>
        </w:rPr>
        <w:instrText>ADDIN CSL_CITATION {"citationItems":[{"id":"ITEM-1","itemData":{"DOI":"10.1001/jama.2017.21907","ISSN":"15383598","PMID":"29466596","abstract":"IMPORTANCE 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 OBJECTIVE To review advances in diagnosis and treatment of ARDS over the last 5 years. EVIDENCE REVIEW 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 FINDINGS After screening 1662 citations, 31 articles detailing major advances in the diagnosis or treatment of ARDS were selected. The Berlin definition proposed 3 categories of ARDS based on the severity of hypoxemia: mild (200mmHg&lt;PaO2/FIO2≤300mmHg), moderate (100mmHg&lt;PaO2/FIO2≤200mmHg), and severe (PaO2/FIO2≤100mm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2/FIO2 ratio less than 150mmHg, were associated with a significant mortality benefit whereas others (eg, extracorporeal carbon dioxide removal) remain experimental. Pharmacologic therapies such as β2 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ry pressure ventilation, prone positioning, high-frequency oscillatory ventilation, higher vs lower positive end-expiratory pressure, lung recruitment maneuvers, and ex…","author":[{"dropping-particle":"","family":"Fan","given":"Eddy","non-dropping-particle":"","parse-names":false,"suffix":""},{"dropping-particle":"","family":"Brodie","given":"Daniel","non-dropping-particle":"","parse-names":false,"suffix":""},{"dropping-particle":"","family":"Slutsky","given":"Arthur S.","non-dropping-particle":"","parse-names":false,"suffix":""}],"container-title":"JAMA - Journal of the American Medical Association","id":"ITEM-1","issue":"7","issued":{"date-parts":[["2018","2","20"]]},"page":"698-710","publisher":"American Medical Association","title":"Acute respiratory distress syndrome advances in diagnosis and treatment","type":"article","volume":"319"},"uris":["http://www.mendeley.com/documents/?uuid=c3c92f44-5bc7-32ea-a9a5-e5f8c7f0dda2"]},{"id":"ITEM-2","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2","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14481e58-7f37-4980-972f-c16576e0318f"]}],"mendeley":{"formattedCitation":"[65,66]","plainTextFormattedCitation":"[65,66]","previouslyFormattedCitation":"[65,66]"},"properties":{"noteIndex":0},"schema":"https://github.com/citation-style-language/schema/raw/master/csl-citation.json"}</w:instrText>
      </w:r>
      <w:r w:rsidR="00857E78">
        <w:rPr>
          <w:rFonts w:cs="Times New Roman"/>
          <w:szCs w:val="24"/>
        </w:rPr>
        <w:fldChar w:fldCharType="separate"/>
      </w:r>
      <w:r w:rsidR="00AC5169" w:rsidRPr="00AC5169">
        <w:rPr>
          <w:rFonts w:cs="Times New Roman"/>
          <w:noProof/>
          <w:szCs w:val="24"/>
        </w:rPr>
        <w:t>[65,66]</w:t>
      </w:r>
      <w:r w:rsidR="00857E78">
        <w:rPr>
          <w:rFonts w:cs="Times New Roman"/>
          <w:szCs w:val="24"/>
        </w:rPr>
        <w:fldChar w:fldCharType="end"/>
      </w:r>
      <w:r w:rsidR="003F123C" w:rsidRPr="003B6519">
        <w:t>.</w:t>
      </w:r>
      <w:r w:rsidRPr="00092151">
        <w:rPr>
          <w:rFonts w:cs="Times New Roman"/>
          <w:szCs w:val="24"/>
        </w:rPr>
        <w:t xml:space="preserve"> </w:t>
      </w:r>
    </w:p>
    <w:p w14:paraId="3E465316" w14:textId="45D2932D" w:rsidR="00DC1619" w:rsidRPr="00092151" w:rsidRDefault="00DC1619" w:rsidP="003350DC">
      <w:pPr>
        <w:ind w:firstLine="709"/>
        <w:rPr>
          <w:rFonts w:cs="Times New Roman"/>
          <w:szCs w:val="24"/>
        </w:rPr>
      </w:pPr>
      <w:r w:rsidRPr="00092151">
        <w:rPr>
          <w:rFonts w:cs="Times New Roman"/>
          <w:szCs w:val="24"/>
        </w:rPr>
        <w:t>Введение 1000 мл 0,9% натрия хлорида</w:t>
      </w:r>
      <w:r w:rsidR="0025502C">
        <w:rPr>
          <w:rFonts w:cs="Times New Roman"/>
          <w:szCs w:val="24"/>
        </w:rPr>
        <w:t>**</w:t>
      </w:r>
      <w:r w:rsidRPr="00092151">
        <w:rPr>
          <w:rFonts w:cs="Times New Roman"/>
          <w:szCs w:val="24"/>
        </w:rPr>
        <w:t xml:space="preserve"> увеличивает объем плазмы на 275 мл, а интерстициальной жидкости на 875 </w:t>
      </w:r>
      <w:proofErr w:type="gramStart"/>
      <w:r w:rsidRPr="00092151">
        <w:rPr>
          <w:rFonts w:cs="Times New Roman"/>
          <w:szCs w:val="24"/>
        </w:rPr>
        <w:t>мл,  суммарно</w:t>
      </w:r>
      <w:proofErr w:type="gramEnd"/>
      <w:r w:rsidRPr="00092151">
        <w:rPr>
          <w:rFonts w:cs="Times New Roman"/>
          <w:szCs w:val="24"/>
        </w:rPr>
        <w:t xml:space="preserve">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092151">
        <w:rPr>
          <w:rFonts w:cs="Times New Roman"/>
          <w:szCs w:val="24"/>
          <w:lang w:val="en-US"/>
        </w:rPr>
        <w:t>Na</w:t>
      </w:r>
      <w:r w:rsidRPr="00092151">
        <w:rPr>
          <w:rFonts w:cs="Times New Roman"/>
          <w:szCs w:val="24"/>
        </w:rPr>
        <w:t xml:space="preserve">).   Принимая во внимание побочные эффекты, следует избегать использования 0,9% </w:t>
      </w:r>
      <w:r w:rsidRPr="00092151">
        <w:rPr>
          <w:rFonts w:cs="Times New Roman"/>
          <w:szCs w:val="24"/>
          <w:lang w:val="en-US"/>
        </w:rPr>
        <w:t>NaCl</w:t>
      </w:r>
      <w:r w:rsidRPr="00092151">
        <w:rPr>
          <w:rFonts w:cs="Times New Roman"/>
          <w:szCs w:val="24"/>
        </w:rPr>
        <w:t xml:space="preserve"> для ИТ и применять его в качестве растворителя для фармакологических препаратов. </w:t>
      </w:r>
    </w:p>
    <w:p w14:paraId="2AEE3D2C" w14:textId="2AFFDD8D" w:rsidR="00DC1619" w:rsidRPr="00092151" w:rsidRDefault="00DC1619" w:rsidP="003350DC">
      <w:pPr>
        <w:ind w:firstLine="709"/>
        <w:rPr>
          <w:rFonts w:cs="Times New Roman"/>
          <w:szCs w:val="24"/>
        </w:rPr>
      </w:pPr>
      <w:r w:rsidRPr="00092151">
        <w:rPr>
          <w:rFonts w:cs="Times New Roman"/>
          <w:i/>
          <w:szCs w:val="24"/>
        </w:rPr>
        <w:t>Сбалансированные кристаллоидные растворы</w:t>
      </w:r>
      <w:r w:rsidR="00857E78" w:rsidRPr="00B0542D">
        <w:rPr>
          <w:rFonts w:cs="Times New Roman"/>
          <w:i/>
          <w:szCs w:val="24"/>
        </w:rPr>
        <w:t xml:space="preserve"> </w:t>
      </w:r>
      <w:r w:rsidRPr="00092151">
        <w:rPr>
          <w:rFonts w:cs="Times New Roman"/>
          <w:i/>
          <w:szCs w:val="24"/>
        </w:rPr>
        <w:t xml:space="preserve"> (</w:t>
      </w:r>
      <w:r w:rsidR="00B0542D" w:rsidRPr="00B0542D">
        <w:rPr>
          <w:rFonts w:cs="Times New Roman"/>
          <w:i/>
          <w:szCs w:val="24"/>
        </w:rPr>
        <w:t>АТХ B05BB – Растворы, влияющие на водно-электролитный баланс</w:t>
      </w:r>
      <w:r w:rsidRPr="00092151">
        <w:rPr>
          <w:rFonts w:cs="Times New Roman"/>
          <w:i/>
          <w:szCs w:val="24"/>
        </w:rPr>
        <w:t xml:space="preserve"> (таб.1))</w:t>
      </w:r>
      <w:r w:rsidRPr="0009215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w:t>
      </w:r>
      <w:r w:rsidR="00B0542D">
        <w:rPr>
          <w:rFonts w:cs="Times New Roman"/>
          <w:szCs w:val="24"/>
        </w:rPr>
        <w:t xml:space="preserve"> </w:t>
      </w:r>
      <w:r w:rsidR="00B0542D" w:rsidRPr="00B0542D">
        <w:rPr>
          <w:rFonts w:cs="Times New Roman"/>
          <w:szCs w:val="24"/>
        </w:rPr>
        <w:t xml:space="preserve">натрия лактата раствор сложный [Калия хлорид+Кальция хлорид+Натрия хлорид+Натрия </w:t>
      </w:r>
      <w:proofErr w:type="gramStart"/>
      <w:r w:rsidR="00B0542D" w:rsidRPr="00B0542D">
        <w:rPr>
          <w:rFonts w:cs="Times New Roman"/>
          <w:szCs w:val="24"/>
        </w:rPr>
        <w:t>лактат]</w:t>
      </w:r>
      <w:r w:rsidR="009E382F" w:rsidRPr="00926C77">
        <w:rPr>
          <w:rFonts w:cs="Times New Roman"/>
          <w:szCs w:val="24"/>
        </w:rPr>
        <w:t>*</w:t>
      </w:r>
      <w:proofErr w:type="gramEnd"/>
      <w:r w:rsidR="009E382F" w:rsidRPr="00926C77">
        <w:rPr>
          <w:rFonts w:cs="Times New Roman"/>
          <w:szCs w:val="24"/>
        </w:rPr>
        <w:t>*</w:t>
      </w:r>
      <w:r w:rsidRPr="00092151">
        <w:rPr>
          <w:rFonts w:cs="Times New Roman"/>
          <w:szCs w:val="24"/>
        </w:rPr>
        <w:t xml:space="preserve"> является гипоосмолярным – 256 ммоль/л, что делает его непригодным для использования у пациентов с отеком головного мозга. В настоящее время </w:t>
      </w:r>
      <w:r w:rsidR="00B0542D" w:rsidRPr="00B0542D">
        <w:rPr>
          <w:rFonts w:cs="Times New Roman"/>
          <w:szCs w:val="24"/>
        </w:rPr>
        <w:t xml:space="preserve">натрия лактата раствор сложный [Калия хлорид+Кальция хлорид+Натрия </w:t>
      </w:r>
      <w:r w:rsidR="00B0542D" w:rsidRPr="00B0542D">
        <w:rPr>
          <w:rFonts w:cs="Times New Roman"/>
          <w:szCs w:val="24"/>
        </w:rPr>
        <w:lastRenderedPageBreak/>
        <w:t xml:space="preserve">хлорид+Натрия </w:t>
      </w:r>
      <w:proofErr w:type="gramStart"/>
      <w:r w:rsidR="00B0542D" w:rsidRPr="00B0542D">
        <w:rPr>
          <w:rFonts w:cs="Times New Roman"/>
          <w:szCs w:val="24"/>
        </w:rPr>
        <w:t>лактат]</w:t>
      </w:r>
      <w:r w:rsidR="009E382F" w:rsidRPr="005229B3">
        <w:rPr>
          <w:rFonts w:cs="Times New Roman"/>
          <w:szCs w:val="24"/>
        </w:rPr>
        <w:t>*</w:t>
      </w:r>
      <w:proofErr w:type="gramEnd"/>
      <w:r w:rsidR="009E382F" w:rsidRPr="005229B3">
        <w:rPr>
          <w:rFonts w:cs="Times New Roman"/>
          <w:szCs w:val="24"/>
        </w:rPr>
        <w:t>*</w:t>
      </w:r>
      <w:r w:rsidRPr="00092151">
        <w:rPr>
          <w:rFonts w:cs="Times New Roman"/>
          <w:szCs w:val="24"/>
        </w:rPr>
        <w:t xml:space="preserve"> успешно применяется для коррекции гипернатриемии, инфузионной терапии во время лечения сепсиса, панкреатита и др. </w:t>
      </w:r>
    </w:p>
    <w:p w14:paraId="10AD9415" w14:textId="2C6B9015" w:rsidR="00DC1619" w:rsidRPr="00092151" w:rsidRDefault="00DC1619" w:rsidP="003350DC">
      <w:pPr>
        <w:ind w:firstLine="709"/>
        <w:rPr>
          <w:rFonts w:cs="Times New Roman"/>
          <w:szCs w:val="24"/>
        </w:rPr>
      </w:pPr>
      <w:r w:rsidRPr="00092151">
        <w:rPr>
          <w:rFonts w:cs="Times New Roman"/>
          <w:szCs w:val="24"/>
        </w:rPr>
        <w:t>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w:t>
      </w:r>
      <w:r w:rsidR="00B0542D">
        <w:rPr>
          <w:rFonts w:cs="Times New Roman"/>
          <w:szCs w:val="24"/>
        </w:rPr>
        <w:t xml:space="preserve"> </w:t>
      </w:r>
      <w:r w:rsidR="00B0542D" w:rsidRPr="00B0542D">
        <w:rPr>
          <w:rFonts w:cs="Times New Roman"/>
          <w:szCs w:val="24"/>
        </w:rPr>
        <w:t>натрия лактата раствор</w:t>
      </w:r>
      <w:r w:rsidR="00B0542D">
        <w:rPr>
          <w:rFonts w:cs="Times New Roman"/>
          <w:szCs w:val="24"/>
        </w:rPr>
        <w:t>ом</w:t>
      </w:r>
      <w:r w:rsidR="00B0542D" w:rsidRPr="00B0542D">
        <w:rPr>
          <w:rFonts w:cs="Times New Roman"/>
          <w:szCs w:val="24"/>
        </w:rPr>
        <w:t xml:space="preserve"> сложны</w:t>
      </w:r>
      <w:r w:rsidR="00B0542D">
        <w:rPr>
          <w:rFonts w:cs="Times New Roman"/>
          <w:szCs w:val="24"/>
        </w:rPr>
        <w:t>м</w:t>
      </w:r>
      <w:r w:rsidR="00AC1972">
        <w:rPr>
          <w:rFonts w:cs="Times New Roman"/>
          <w:szCs w:val="24"/>
        </w:rPr>
        <w:t>**</w:t>
      </w:r>
      <w:r w:rsidR="005229B3">
        <w:rPr>
          <w:rFonts w:cs="Times New Roman"/>
          <w:szCs w:val="24"/>
        </w:rPr>
        <w:t xml:space="preserve"> </w:t>
      </w:r>
      <w:r w:rsidR="00B0542D" w:rsidRPr="00B0542D">
        <w:rPr>
          <w:rFonts w:cs="Times New Roman"/>
          <w:szCs w:val="24"/>
        </w:rPr>
        <w:t>[Калия хлорид+Кальция хлорид+Натрия хлорид+Натрия лактат]</w:t>
      </w:r>
      <w:r w:rsidRPr="00092151">
        <w:rPr>
          <w:rFonts w:cs="Times New Roman"/>
          <w:szCs w:val="24"/>
        </w:rPr>
        <w:t xml:space="preserve"> у пациентов с циркуляторным шоком. Необходимо с осторожностью использовать</w:t>
      </w:r>
      <w:r w:rsidR="00B0542D">
        <w:rPr>
          <w:rFonts w:cs="Times New Roman"/>
          <w:szCs w:val="24"/>
        </w:rPr>
        <w:t xml:space="preserve"> </w:t>
      </w:r>
      <w:r w:rsidR="00B0542D" w:rsidRPr="00B0542D">
        <w:rPr>
          <w:rFonts w:cs="Times New Roman"/>
          <w:szCs w:val="24"/>
        </w:rPr>
        <w:t>натрия лактата раствор сложный</w:t>
      </w:r>
      <w:r w:rsidR="00AC1972">
        <w:rPr>
          <w:rFonts w:cs="Times New Roman"/>
          <w:szCs w:val="24"/>
        </w:rPr>
        <w:t>**</w:t>
      </w:r>
      <w:r w:rsidR="00B0542D" w:rsidRPr="00B0542D">
        <w:rPr>
          <w:rFonts w:cs="Times New Roman"/>
          <w:szCs w:val="24"/>
        </w:rPr>
        <w:t xml:space="preserve"> [Калия хлорид+Кальция хлорид+Натрия хлорид+Натрия лактат]</w:t>
      </w:r>
      <w:r w:rsidRPr="00092151">
        <w:rPr>
          <w:rFonts w:cs="Times New Roman"/>
          <w:szCs w:val="24"/>
        </w:rPr>
        <w:t xml:space="preserve">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6E16ADF6" w14:textId="6A458F57" w:rsidR="00DC1619" w:rsidRPr="00092151" w:rsidRDefault="00DC1619" w:rsidP="003350DC">
      <w:pPr>
        <w:ind w:firstLine="708"/>
        <w:rPr>
          <w:rFonts w:cs="Times New Roman"/>
          <w:szCs w:val="24"/>
        </w:rPr>
      </w:pPr>
      <w:r w:rsidRPr="00092151">
        <w:rPr>
          <w:rFonts w:cs="Times New Roman"/>
          <w:szCs w:val="24"/>
        </w:rPr>
        <w:t>Современные растворы</w:t>
      </w:r>
      <w:r w:rsidR="00B0542D">
        <w:rPr>
          <w:rFonts w:cs="Times New Roman"/>
          <w:szCs w:val="24"/>
        </w:rPr>
        <w:t xml:space="preserve"> </w:t>
      </w:r>
      <w:r w:rsidRPr="00092151">
        <w:rPr>
          <w:rFonts w:cs="Times New Roman"/>
          <w:szCs w:val="24"/>
        </w:rPr>
        <w:t>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w:t>
      </w:r>
      <w:r w:rsidR="00B0542D">
        <w:rPr>
          <w:rFonts w:cs="Times New Roman"/>
          <w:szCs w:val="24"/>
        </w:rPr>
        <w:t xml:space="preserve"> </w:t>
      </w:r>
      <w:r w:rsidR="00B0542D" w:rsidRPr="00B0542D">
        <w:rPr>
          <w:rFonts w:cs="Times New Roman"/>
          <w:szCs w:val="24"/>
        </w:rPr>
        <w:t>натрия лактата раствор</w:t>
      </w:r>
      <w:r w:rsidR="008C15A8">
        <w:rPr>
          <w:rFonts w:cs="Times New Roman"/>
          <w:szCs w:val="24"/>
        </w:rPr>
        <w:t>ом</w:t>
      </w:r>
      <w:r w:rsidR="00B0542D" w:rsidRPr="00B0542D">
        <w:rPr>
          <w:rFonts w:cs="Times New Roman"/>
          <w:szCs w:val="24"/>
        </w:rPr>
        <w:t xml:space="preserve"> сложны</w:t>
      </w:r>
      <w:r w:rsidR="008C15A8">
        <w:rPr>
          <w:rFonts w:cs="Times New Roman"/>
          <w:szCs w:val="24"/>
        </w:rPr>
        <w:t>м</w:t>
      </w:r>
      <w:r w:rsidR="00AC1972">
        <w:rPr>
          <w:rFonts w:cs="Times New Roman"/>
          <w:szCs w:val="24"/>
        </w:rPr>
        <w:t>**</w:t>
      </w:r>
      <w:r w:rsidR="00B0542D" w:rsidRPr="00B0542D">
        <w:rPr>
          <w:rFonts w:cs="Times New Roman"/>
          <w:szCs w:val="24"/>
        </w:rPr>
        <w:t xml:space="preserve"> [Калия хлорид+Кальция хлорид+Натрия хлорид+Натрия </w:t>
      </w:r>
      <w:proofErr w:type="gramStart"/>
      <w:r w:rsidR="00B0542D" w:rsidRPr="00B0542D">
        <w:rPr>
          <w:rFonts w:cs="Times New Roman"/>
          <w:szCs w:val="24"/>
        </w:rPr>
        <w:t>лактат]</w:t>
      </w:r>
      <w:r w:rsidR="009E382F" w:rsidRPr="005229B3">
        <w:rPr>
          <w:rFonts w:cs="Times New Roman"/>
          <w:szCs w:val="24"/>
        </w:rPr>
        <w:t>*</w:t>
      </w:r>
      <w:proofErr w:type="gramEnd"/>
      <w:r w:rsidR="009E382F" w:rsidRPr="005229B3">
        <w:rPr>
          <w:rFonts w:cs="Times New Roman"/>
          <w:szCs w:val="24"/>
        </w:rPr>
        <w:t>*</w:t>
      </w:r>
      <w:r w:rsidRPr="00092151">
        <w:rPr>
          <w:rFonts w:cs="Times New Roman"/>
          <w:szCs w:val="24"/>
        </w:rPr>
        <w:t>: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w:t>
      </w:r>
      <w:r w:rsidR="00AA55BB" w:rsidRPr="00092151">
        <w:rPr>
          <w:rFonts w:cs="Times New Roman"/>
          <w:szCs w:val="24"/>
        </w:rPr>
        <w:t>е</w:t>
      </w:r>
      <w:r w:rsidRPr="00092151">
        <w:rPr>
          <w:rFonts w:cs="Times New Roman"/>
          <w:szCs w:val="24"/>
        </w:rPr>
        <w:t xml:space="preserve">, рвоте, лихорадке. </w:t>
      </w:r>
    </w:p>
    <w:p w14:paraId="771CA961" w14:textId="61421450" w:rsidR="00DC1619" w:rsidRPr="00092151" w:rsidRDefault="00DC1619" w:rsidP="003350DC">
      <w:pPr>
        <w:ind w:firstLine="709"/>
        <w:rPr>
          <w:rFonts w:cs="Times New Roman"/>
          <w:szCs w:val="24"/>
        </w:rPr>
      </w:pPr>
      <w:r w:rsidRPr="00092151">
        <w:rPr>
          <w:rFonts w:cs="Times New Roman"/>
          <w:szCs w:val="24"/>
        </w:rPr>
        <w:t>Не рекомендуется использование изотонического раствора натрия хлорида</w:t>
      </w:r>
      <w:r w:rsidR="00B970AB">
        <w:rPr>
          <w:rFonts w:cs="Times New Roman"/>
          <w:szCs w:val="24"/>
        </w:rPr>
        <w:t>**</w:t>
      </w:r>
      <w:r w:rsidRPr="00092151">
        <w:rPr>
          <w:rFonts w:cs="Times New Roman"/>
          <w:szCs w:val="24"/>
        </w:rPr>
        <w:t xml:space="preserve">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219AE78D" w14:textId="4355ED59" w:rsidR="00DC1619" w:rsidRPr="00092151" w:rsidRDefault="00DC1619" w:rsidP="003350DC">
      <w:pPr>
        <w:ind w:firstLine="709"/>
        <w:rPr>
          <w:rFonts w:cs="Times New Roman"/>
          <w:szCs w:val="24"/>
        </w:rPr>
      </w:pPr>
      <w:r w:rsidRPr="00092151">
        <w:rPr>
          <w:rFonts w:cs="Times New Roman"/>
          <w:szCs w:val="24"/>
        </w:rPr>
        <w:t xml:space="preserve">Растворы </w:t>
      </w:r>
      <w:r w:rsidR="0025502C">
        <w:rPr>
          <w:rFonts w:cs="Times New Roman"/>
          <w:szCs w:val="24"/>
        </w:rPr>
        <w:t>декстрозы**</w:t>
      </w:r>
      <w:r w:rsidR="0025502C" w:rsidRPr="00092151">
        <w:rPr>
          <w:rFonts w:cs="Times New Roman"/>
          <w:szCs w:val="24"/>
        </w:rPr>
        <w:t xml:space="preserve"> </w:t>
      </w:r>
      <w:r w:rsidRPr="00092151">
        <w:rPr>
          <w:rFonts w:cs="Times New Roman"/>
          <w:szCs w:val="24"/>
        </w:rPr>
        <w:t xml:space="preserve">в настоящее время для инфузионной терапии практически не применяются. Это связано как с побочными эффектами – </w:t>
      </w:r>
      <w:proofErr w:type="gramStart"/>
      <w:r w:rsidRPr="00092151">
        <w:rPr>
          <w:rFonts w:cs="Times New Roman"/>
          <w:szCs w:val="24"/>
        </w:rPr>
        <w:t>гипергликемия  и</w:t>
      </w:r>
      <w:proofErr w:type="gramEnd"/>
      <w:r w:rsidRPr="00092151">
        <w:rPr>
          <w:rFonts w:cs="Times New Roman"/>
          <w:szCs w:val="24"/>
        </w:rPr>
        <w:t xml:space="preserve"> повышение концентрации лактата крови, так и с низкой </w:t>
      </w:r>
      <w:r w:rsidRPr="00092151">
        <w:rPr>
          <w:rFonts w:cs="Times New Roman"/>
          <w:szCs w:val="24"/>
        </w:rPr>
        <w:lastRenderedPageBreak/>
        <w:t xml:space="preserve">волемической активностью 5% раствора </w:t>
      </w:r>
      <w:r w:rsidR="0025502C">
        <w:rPr>
          <w:rFonts w:cs="Times New Roman"/>
          <w:szCs w:val="24"/>
        </w:rPr>
        <w:t>декстрозы**</w:t>
      </w:r>
      <w:r w:rsidRPr="00092151">
        <w:rPr>
          <w:rFonts w:cs="Times New Roman"/>
          <w:szCs w:val="24"/>
        </w:rPr>
        <w:t xml:space="preserve">: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4EB1C2B2" w14:textId="77777777" w:rsidR="00DC1619" w:rsidRPr="00092151" w:rsidRDefault="00DC1619" w:rsidP="003350DC">
      <w:pPr>
        <w:ind w:firstLine="709"/>
        <w:rPr>
          <w:rFonts w:cs="Times New Roman"/>
          <w:szCs w:val="24"/>
        </w:rPr>
      </w:pPr>
    </w:p>
    <w:p w14:paraId="14870287" w14:textId="42D7D762" w:rsidR="00DC1619" w:rsidRPr="008C15A8" w:rsidRDefault="00DC1619" w:rsidP="003350DC">
      <w:pPr>
        <w:ind w:firstLine="709"/>
        <w:rPr>
          <w:rFonts w:cs="Times New Roman"/>
          <w:iCs/>
          <w:szCs w:val="24"/>
        </w:rPr>
      </w:pPr>
      <w:r w:rsidRPr="00092151">
        <w:rPr>
          <w:rFonts w:cs="Times New Roman"/>
          <w:szCs w:val="24"/>
        </w:rPr>
        <w:t>Таблица 1. Кристаллоидные растворы</w:t>
      </w:r>
      <w:r w:rsidR="008C15A8">
        <w:rPr>
          <w:rFonts w:cs="Times New Roman"/>
          <w:szCs w:val="24"/>
        </w:rPr>
        <w:t xml:space="preserve"> </w:t>
      </w:r>
      <w:r w:rsidR="008C15A8" w:rsidRPr="008C15A8">
        <w:rPr>
          <w:rFonts w:cs="Times New Roman"/>
          <w:iCs/>
          <w:szCs w:val="24"/>
        </w:rPr>
        <w:t>(АТХ B05BB – Растворы, влияющие на водно-электролитный баланс</w:t>
      </w:r>
      <w:r w:rsidR="008C15A8">
        <w:rPr>
          <w:rFonts w:cs="Times New Roman"/>
          <w:iCs/>
          <w:szCs w:val="24"/>
        </w:rPr>
        <w:t>)</w:t>
      </w:r>
    </w:p>
    <w:tbl>
      <w:tblPr>
        <w:tblStyle w:val="affa"/>
        <w:tblW w:w="0" w:type="auto"/>
        <w:tblLook w:val="04A0" w:firstRow="1" w:lastRow="0" w:firstColumn="1" w:lastColumn="0" w:noHBand="0" w:noVBand="1"/>
      </w:tblPr>
      <w:tblGrid>
        <w:gridCol w:w="1786"/>
        <w:gridCol w:w="1419"/>
        <w:gridCol w:w="1392"/>
        <w:gridCol w:w="2083"/>
        <w:gridCol w:w="2241"/>
      </w:tblGrid>
      <w:tr w:rsidR="00DC1619" w:rsidRPr="00092151" w14:paraId="67A02903" w14:textId="77777777" w:rsidTr="00883C67">
        <w:tc>
          <w:tcPr>
            <w:tcW w:w="1914" w:type="dxa"/>
          </w:tcPr>
          <w:p w14:paraId="1A78C30C" w14:textId="77777777" w:rsidR="00DC1619" w:rsidRPr="00092151" w:rsidRDefault="00DC1619" w:rsidP="003350DC">
            <w:pPr>
              <w:jc w:val="center"/>
              <w:rPr>
                <w:rFonts w:cs="Times New Roman"/>
                <w:b/>
                <w:szCs w:val="24"/>
              </w:rPr>
            </w:pPr>
            <w:r w:rsidRPr="00092151">
              <w:rPr>
                <w:rFonts w:cs="Times New Roman"/>
                <w:b/>
                <w:szCs w:val="24"/>
              </w:rPr>
              <w:t>Компоненты</w:t>
            </w:r>
          </w:p>
        </w:tc>
        <w:tc>
          <w:tcPr>
            <w:tcW w:w="1914" w:type="dxa"/>
          </w:tcPr>
          <w:p w14:paraId="25DF5A35" w14:textId="77777777" w:rsidR="00DC1619" w:rsidRPr="00092151" w:rsidRDefault="00DC1619" w:rsidP="003350DC">
            <w:pPr>
              <w:jc w:val="center"/>
              <w:rPr>
                <w:rFonts w:cs="Times New Roman"/>
                <w:b/>
                <w:szCs w:val="24"/>
              </w:rPr>
            </w:pPr>
            <w:r w:rsidRPr="00092151">
              <w:rPr>
                <w:rFonts w:cs="Times New Roman"/>
                <w:b/>
                <w:szCs w:val="24"/>
              </w:rPr>
              <w:t>Плазма</w:t>
            </w:r>
          </w:p>
        </w:tc>
        <w:tc>
          <w:tcPr>
            <w:tcW w:w="1914" w:type="dxa"/>
          </w:tcPr>
          <w:p w14:paraId="04947B99" w14:textId="7652FB7B" w:rsidR="00DC1619" w:rsidRPr="00293534" w:rsidRDefault="00DC1619" w:rsidP="003350DC">
            <w:pPr>
              <w:jc w:val="center"/>
              <w:rPr>
                <w:rFonts w:cs="Times New Roman"/>
                <w:b/>
                <w:szCs w:val="24"/>
              </w:rPr>
            </w:pPr>
            <w:r w:rsidRPr="00092151">
              <w:rPr>
                <w:rFonts w:cs="Times New Roman"/>
                <w:b/>
                <w:szCs w:val="24"/>
              </w:rPr>
              <w:t xml:space="preserve">0,9% </w:t>
            </w:r>
            <w:r w:rsidRPr="00092151">
              <w:rPr>
                <w:rFonts w:cs="Times New Roman"/>
                <w:b/>
                <w:szCs w:val="24"/>
                <w:lang w:val="en-US"/>
              </w:rPr>
              <w:t>NaCl</w:t>
            </w:r>
            <w:r w:rsidR="0025502C">
              <w:rPr>
                <w:rFonts w:cs="Times New Roman"/>
                <w:b/>
                <w:szCs w:val="24"/>
              </w:rPr>
              <w:t>**</w:t>
            </w:r>
          </w:p>
        </w:tc>
        <w:tc>
          <w:tcPr>
            <w:tcW w:w="1914" w:type="dxa"/>
          </w:tcPr>
          <w:p w14:paraId="4F5655FA" w14:textId="50BE9B4E" w:rsidR="00DC1619" w:rsidRPr="00293534" w:rsidRDefault="00293534" w:rsidP="003350DC">
            <w:pPr>
              <w:jc w:val="center"/>
              <w:rPr>
                <w:rFonts w:cs="Times New Roman"/>
                <w:b/>
                <w:bCs/>
                <w:szCs w:val="24"/>
              </w:rPr>
            </w:pPr>
            <w:r w:rsidRPr="00293534">
              <w:rPr>
                <w:rFonts w:cs="Times New Roman"/>
                <w:b/>
                <w:bCs/>
                <w:szCs w:val="24"/>
              </w:rPr>
              <w:t>Натрия лактата раствор сложный</w:t>
            </w:r>
            <w:r w:rsidR="00AC1972">
              <w:rPr>
                <w:rFonts w:cs="Times New Roman"/>
                <w:b/>
                <w:bCs/>
                <w:szCs w:val="24"/>
              </w:rPr>
              <w:t>**</w:t>
            </w:r>
            <w:r w:rsidRPr="00293534">
              <w:rPr>
                <w:rFonts w:cs="Times New Roman"/>
                <w:b/>
                <w:bCs/>
                <w:szCs w:val="24"/>
              </w:rPr>
              <w:t xml:space="preserve"> [Калия хлорид+Кальция хлорид+Натрия хлорид+Натрия лактат]</w:t>
            </w:r>
          </w:p>
        </w:tc>
        <w:tc>
          <w:tcPr>
            <w:tcW w:w="1915" w:type="dxa"/>
          </w:tcPr>
          <w:p w14:paraId="3E2D36E8" w14:textId="3B58D01C" w:rsidR="00DC1619" w:rsidRPr="00C75C15" w:rsidRDefault="000D360D" w:rsidP="003350DC">
            <w:pPr>
              <w:jc w:val="center"/>
              <w:rPr>
                <w:rFonts w:cs="Times New Roman"/>
                <w:b/>
                <w:bCs/>
                <w:szCs w:val="24"/>
              </w:rPr>
            </w:pPr>
            <w:r w:rsidRPr="000D360D">
              <w:rPr>
                <w:rFonts w:cs="Times New Roman"/>
                <w:b/>
                <w:bCs/>
                <w:szCs w:val="24"/>
              </w:rPr>
              <w:t>Калия хлорид+Магния хлорид+Натрия ацетат+Натрия глюконат+Натрия хлорид</w:t>
            </w:r>
            <w:r w:rsidRPr="000D360D" w:rsidDel="000D360D">
              <w:rPr>
                <w:rFonts w:cs="Times New Roman"/>
                <w:b/>
                <w:bCs/>
                <w:szCs w:val="24"/>
              </w:rPr>
              <w:t xml:space="preserve"> </w:t>
            </w:r>
          </w:p>
        </w:tc>
      </w:tr>
      <w:tr w:rsidR="00DC1619" w:rsidRPr="00092151" w14:paraId="51C1AFE3" w14:textId="77777777" w:rsidTr="00284FC0">
        <w:tc>
          <w:tcPr>
            <w:tcW w:w="1914" w:type="dxa"/>
          </w:tcPr>
          <w:p w14:paraId="065243EA" w14:textId="77777777" w:rsidR="00DC1619" w:rsidRPr="00092151" w:rsidRDefault="00DC1619" w:rsidP="003350DC">
            <w:pPr>
              <w:jc w:val="center"/>
              <w:rPr>
                <w:rFonts w:cs="Times New Roman"/>
                <w:szCs w:val="24"/>
              </w:rPr>
            </w:pPr>
            <w:r w:rsidRPr="00092151">
              <w:rPr>
                <w:rFonts w:cs="Times New Roman"/>
                <w:szCs w:val="24"/>
              </w:rPr>
              <w:t>Натрий (ммоль/л)</w:t>
            </w:r>
          </w:p>
        </w:tc>
        <w:tc>
          <w:tcPr>
            <w:tcW w:w="1914" w:type="dxa"/>
          </w:tcPr>
          <w:p w14:paraId="1D042A19" w14:textId="77777777" w:rsidR="00DC1619" w:rsidRPr="00092151" w:rsidRDefault="00DC1619" w:rsidP="003350DC">
            <w:pPr>
              <w:jc w:val="center"/>
              <w:rPr>
                <w:rFonts w:cs="Times New Roman"/>
                <w:szCs w:val="24"/>
              </w:rPr>
            </w:pPr>
            <w:r w:rsidRPr="00092151">
              <w:rPr>
                <w:rFonts w:cs="Times New Roman"/>
                <w:szCs w:val="24"/>
              </w:rPr>
              <w:t>135-145</w:t>
            </w:r>
          </w:p>
        </w:tc>
        <w:tc>
          <w:tcPr>
            <w:tcW w:w="1914" w:type="dxa"/>
          </w:tcPr>
          <w:p w14:paraId="43CFBC80" w14:textId="77777777" w:rsidR="00DC1619" w:rsidRPr="00092151" w:rsidRDefault="00DC1619" w:rsidP="003350DC">
            <w:pPr>
              <w:jc w:val="center"/>
              <w:rPr>
                <w:rFonts w:cs="Times New Roman"/>
                <w:szCs w:val="24"/>
                <w:lang w:val="en-US"/>
              </w:rPr>
            </w:pPr>
            <w:r w:rsidRPr="00092151">
              <w:rPr>
                <w:rFonts w:cs="Times New Roman"/>
                <w:szCs w:val="24"/>
                <w:lang w:val="en-US"/>
              </w:rPr>
              <w:t>154</w:t>
            </w:r>
          </w:p>
        </w:tc>
        <w:tc>
          <w:tcPr>
            <w:tcW w:w="1914" w:type="dxa"/>
          </w:tcPr>
          <w:p w14:paraId="137F55EA" w14:textId="77777777" w:rsidR="00DC1619" w:rsidRPr="00092151" w:rsidRDefault="00DC1619" w:rsidP="003350DC">
            <w:pPr>
              <w:jc w:val="center"/>
              <w:rPr>
                <w:rFonts w:cs="Times New Roman"/>
                <w:szCs w:val="24"/>
                <w:lang w:val="en-US"/>
              </w:rPr>
            </w:pPr>
            <w:r w:rsidRPr="00092151">
              <w:rPr>
                <w:rFonts w:cs="Times New Roman"/>
                <w:szCs w:val="24"/>
                <w:lang w:val="en-US"/>
              </w:rPr>
              <w:t>130</w:t>
            </w:r>
          </w:p>
        </w:tc>
        <w:tc>
          <w:tcPr>
            <w:tcW w:w="1915" w:type="dxa"/>
          </w:tcPr>
          <w:p w14:paraId="170FBC90" w14:textId="77777777" w:rsidR="00DC1619" w:rsidRPr="00092151" w:rsidRDefault="00DC1619" w:rsidP="003350DC">
            <w:pPr>
              <w:jc w:val="center"/>
              <w:rPr>
                <w:rFonts w:cs="Times New Roman"/>
                <w:szCs w:val="24"/>
              </w:rPr>
            </w:pPr>
            <w:r w:rsidRPr="00092151">
              <w:rPr>
                <w:rFonts w:cs="Times New Roman"/>
                <w:szCs w:val="24"/>
              </w:rPr>
              <w:t>140</w:t>
            </w:r>
          </w:p>
        </w:tc>
      </w:tr>
      <w:tr w:rsidR="00DC1619" w:rsidRPr="00092151" w14:paraId="7B2610E4" w14:textId="77777777" w:rsidTr="00284FC0">
        <w:tc>
          <w:tcPr>
            <w:tcW w:w="1914" w:type="dxa"/>
          </w:tcPr>
          <w:p w14:paraId="0E856D90" w14:textId="77777777" w:rsidR="00DC1619" w:rsidRPr="00092151" w:rsidRDefault="00DC1619" w:rsidP="003350DC">
            <w:pPr>
              <w:jc w:val="center"/>
              <w:rPr>
                <w:rFonts w:cs="Times New Roman"/>
                <w:szCs w:val="24"/>
              </w:rPr>
            </w:pPr>
            <w:r w:rsidRPr="00092151">
              <w:rPr>
                <w:rFonts w:cs="Times New Roman"/>
                <w:szCs w:val="24"/>
              </w:rPr>
              <w:t>Хлорид (ммоль/л)</w:t>
            </w:r>
          </w:p>
        </w:tc>
        <w:tc>
          <w:tcPr>
            <w:tcW w:w="1914" w:type="dxa"/>
          </w:tcPr>
          <w:p w14:paraId="2FC8D57A" w14:textId="77777777" w:rsidR="00DC1619" w:rsidRPr="00092151" w:rsidRDefault="00DC1619" w:rsidP="003350DC">
            <w:pPr>
              <w:jc w:val="center"/>
              <w:rPr>
                <w:rFonts w:cs="Times New Roman"/>
                <w:szCs w:val="24"/>
              </w:rPr>
            </w:pPr>
            <w:r w:rsidRPr="00092151">
              <w:rPr>
                <w:rFonts w:cs="Times New Roman"/>
                <w:szCs w:val="24"/>
              </w:rPr>
              <w:t>98-106</w:t>
            </w:r>
          </w:p>
        </w:tc>
        <w:tc>
          <w:tcPr>
            <w:tcW w:w="1914" w:type="dxa"/>
          </w:tcPr>
          <w:p w14:paraId="46B26A95" w14:textId="77777777" w:rsidR="00DC1619" w:rsidRPr="00092151" w:rsidRDefault="00DC1619" w:rsidP="003350DC">
            <w:pPr>
              <w:jc w:val="center"/>
              <w:rPr>
                <w:rFonts w:cs="Times New Roman"/>
                <w:szCs w:val="24"/>
                <w:lang w:val="en-US"/>
              </w:rPr>
            </w:pPr>
            <w:r w:rsidRPr="00092151">
              <w:rPr>
                <w:rFonts w:cs="Times New Roman"/>
                <w:szCs w:val="24"/>
                <w:lang w:val="en-US"/>
              </w:rPr>
              <w:t>154</w:t>
            </w:r>
          </w:p>
        </w:tc>
        <w:tc>
          <w:tcPr>
            <w:tcW w:w="1914" w:type="dxa"/>
          </w:tcPr>
          <w:p w14:paraId="45AFB7FC" w14:textId="77777777" w:rsidR="00DC1619" w:rsidRPr="00092151" w:rsidRDefault="00DC1619" w:rsidP="003350DC">
            <w:pPr>
              <w:jc w:val="center"/>
              <w:rPr>
                <w:rFonts w:cs="Times New Roman"/>
                <w:szCs w:val="24"/>
                <w:lang w:val="en-US"/>
              </w:rPr>
            </w:pPr>
            <w:r w:rsidRPr="00092151">
              <w:rPr>
                <w:rFonts w:cs="Times New Roman"/>
                <w:szCs w:val="24"/>
                <w:lang w:val="en-US"/>
              </w:rPr>
              <w:t>109</w:t>
            </w:r>
          </w:p>
        </w:tc>
        <w:tc>
          <w:tcPr>
            <w:tcW w:w="1915" w:type="dxa"/>
          </w:tcPr>
          <w:p w14:paraId="013220EF" w14:textId="77777777" w:rsidR="00DC1619" w:rsidRPr="00092151" w:rsidRDefault="00DC1619" w:rsidP="003350DC">
            <w:pPr>
              <w:jc w:val="center"/>
              <w:rPr>
                <w:rFonts w:cs="Times New Roman"/>
                <w:szCs w:val="24"/>
              </w:rPr>
            </w:pPr>
            <w:r w:rsidRPr="00092151">
              <w:rPr>
                <w:rFonts w:cs="Times New Roman"/>
                <w:szCs w:val="24"/>
              </w:rPr>
              <w:t>98</w:t>
            </w:r>
          </w:p>
        </w:tc>
      </w:tr>
      <w:tr w:rsidR="00DC1619" w:rsidRPr="00092151" w14:paraId="68BC723B" w14:textId="77777777" w:rsidTr="00284FC0">
        <w:tc>
          <w:tcPr>
            <w:tcW w:w="1914" w:type="dxa"/>
          </w:tcPr>
          <w:p w14:paraId="7E62F123" w14:textId="77777777" w:rsidR="00DC1619" w:rsidRPr="00092151" w:rsidRDefault="00DC1619" w:rsidP="003350DC">
            <w:pPr>
              <w:jc w:val="center"/>
              <w:rPr>
                <w:rFonts w:cs="Times New Roman"/>
                <w:szCs w:val="24"/>
              </w:rPr>
            </w:pPr>
            <w:r w:rsidRPr="00092151">
              <w:rPr>
                <w:rFonts w:cs="Times New Roman"/>
                <w:szCs w:val="24"/>
              </w:rPr>
              <w:t>Калий (ммоль/л)</w:t>
            </w:r>
          </w:p>
        </w:tc>
        <w:tc>
          <w:tcPr>
            <w:tcW w:w="1914" w:type="dxa"/>
          </w:tcPr>
          <w:p w14:paraId="34C9D044" w14:textId="77777777" w:rsidR="00DC1619" w:rsidRPr="00092151" w:rsidRDefault="00DC1619" w:rsidP="003350DC">
            <w:pPr>
              <w:jc w:val="center"/>
              <w:rPr>
                <w:rFonts w:cs="Times New Roman"/>
                <w:szCs w:val="24"/>
              </w:rPr>
            </w:pPr>
            <w:r w:rsidRPr="00092151">
              <w:rPr>
                <w:rFonts w:cs="Times New Roman"/>
                <w:szCs w:val="24"/>
              </w:rPr>
              <w:t>3,5-5,0</w:t>
            </w:r>
          </w:p>
        </w:tc>
        <w:tc>
          <w:tcPr>
            <w:tcW w:w="1914" w:type="dxa"/>
          </w:tcPr>
          <w:p w14:paraId="3D47809E" w14:textId="77777777" w:rsidR="00DC1619" w:rsidRPr="00092151" w:rsidRDefault="00DC1619" w:rsidP="003350DC">
            <w:pPr>
              <w:jc w:val="center"/>
              <w:rPr>
                <w:rFonts w:cs="Times New Roman"/>
                <w:szCs w:val="24"/>
                <w:lang w:val="en-US"/>
              </w:rPr>
            </w:pPr>
            <w:r w:rsidRPr="00092151">
              <w:rPr>
                <w:rFonts w:cs="Times New Roman"/>
                <w:szCs w:val="24"/>
                <w:lang w:val="en-US"/>
              </w:rPr>
              <w:t>-</w:t>
            </w:r>
          </w:p>
        </w:tc>
        <w:tc>
          <w:tcPr>
            <w:tcW w:w="1914" w:type="dxa"/>
          </w:tcPr>
          <w:p w14:paraId="7B1E04E9" w14:textId="77777777" w:rsidR="00DC1619" w:rsidRPr="00092151" w:rsidRDefault="00DC1619" w:rsidP="003350DC">
            <w:pPr>
              <w:jc w:val="center"/>
              <w:rPr>
                <w:rFonts w:cs="Times New Roman"/>
                <w:szCs w:val="24"/>
                <w:lang w:val="en-US"/>
              </w:rPr>
            </w:pPr>
            <w:r w:rsidRPr="00092151">
              <w:rPr>
                <w:rFonts w:cs="Times New Roman"/>
                <w:szCs w:val="24"/>
                <w:lang w:val="en-US"/>
              </w:rPr>
              <w:t>4</w:t>
            </w:r>
          </w:p>
        </w:tc>
        <w:tc>
          <w:tcPr>
            <w:tcW w:w="1915" w:type="dxa"/>
          </w:tcPr>
          <w:p w14:paraId="49AF64D7" w14:textId="77777777" w:rsidR="00DC1619" w:rsidRPr="00092151" w:rsidRDefault="00DC1619" w:rsidP="003350DC">
            <w:pPr>
              <w:jc w:val="center"/>
              <w:rPr>
                <w:rFonts w:cs="Times New Roman"/>
                <w:szCs w:val="24"/>
              </w:rPr>
            </w:pPr>
            <w:r w:rsidRPr="00092151">
              <w:rPr>
                <w:rFonts w:cs="Times New Roman"/>
                <w:szCs w:val="24"/>
              </w:rPr>
              <w:t>5</w:t>
            </w:r>
          </w:p>
        </w:tc>
      </w:tr>
      <w:tr w:rsidR="00DC1619" w:rsidRPr="00092151" w14:paraId="2112B636" w14:textId="77777777" w:rsidTr="00284FC0">
        <w:tc>
          <w:tcPr>
            <w:tcW w:w="1914" w:type="dxa"/>
          </w:tcPr>
          <w:p w14:paraId="20773161" w14:textId="77777777" w:rsidR="00DC1619" w:rsidRPr="00092151" w:rsidRDefault="00DC1619" w:rsidP="003350DC">
            <w:pPr>
              <w:jc w:val="center"/>
              <w:rPr>
                <w:rFonts w:cs="Times New Roman"/>
                <w:szCs w:val="24"/>
              </w:rPr>
            </w:pPr>
            <w:r w:rsidRPr="00092151">
              <w:rPr>
                <w:rFonts w:cs="Times New Roman"/>
                <w:szCs w:val="24"/>
              </w:rPr>
              <w:t>Кальций (мг/дл)</w:t>
            </w:r>
          </w:p>
        </w:tc>
        <w:tc>
          <w:tcPr>
            <w:tcW w:w="1914" w:type="dxa"/>
          </w:tcPr>
          <w:p w14:paraId="17AE17F4" w14:textId="77777777" w:rsidR="00DC1619" w:rsidRPr="00092151" w:rsidRDefault="00DC1619" w:rsidP="003350DC">
            <w:pPr>
              <w:jc w:val="center"/>
              <w:rPr>
                <w:rFonts w:cs="Times New Roman"/>
                <w:szCs w:val="24"/>
              </w:rPr>
            </w:pPr>
            <w:r w:rsidRPr="00092151">
              <w:rPr>
                <w:rFonts w:cs="Times New Roman"/>
                <w:szCs w:val="24"/>
              </w:rPr>
              <w:t>3,0-4,5</w:t>
            </w:r>
          </w:p>
        </w:tc>
        <w:tc>
          <w:tcPr>
            <w:tcW w:w="1914" w:type="dxa"/>
          </w:tcPr>
          <w:p w14:paraId="0CD9AA95" w14:textId="77777777" w:rsidR="00DC1619" w:rsidRPr="00092151" w:rsidRDefault="00DC1619" w:rsidP="003350DC">
            <w:pPr>
              <w:jc w:val="center"/>
              <w:rPr>
                <w:rFonts w:cs="Times New Roman"/>
                <w:szCs w:val="24"/>
                <w:lang w:val="en-US"/>
              </w:rPr>
            </w:pPr>
            <w:r w:rsidRPr="00092151">
              <w:rPr>
                <w:rFonts w:cs="Times New Roman"/>
                <w:szCs w:val="24"/>
                <w:lang w:val="en-US"/>
              </w:rPr>
              <w:t>-</w:t>
            </w:r>
          </w:p>
        </w:tc>
        <w:tc>
          <w:tcPr>
            <w:tcW w:w="1914" w:type="dxa"/>
          </w:tcPr>
          <w:p w14:paraId="1571DFC9" w14:textId="77777777" w:rsidR="00DC1619" w:rsidRPr="00092151" w:rsidRDefault="00DC1619" w:rsidP="003350DC">
            <w:pPr>
              <w:jc w:val="center"/>
              <w:rPr>
                <w:rFonts w:cs="Times New Roman"/>
                <w:szCs w:val="24"/>
                <w:lang w:val="en-US"/>
              </w:rPr>
            </w:pPr>
            <w:r w:rsidRPr="00092151">
              <w:rPr>
                <w:rFonts w:cs="Times New Roman"/>
                <w:szCs w:val="24"/>
                <w:lang w:val="en-US"/>
              </w:rPr>
              <w:t>4</w:t>
            </w:r>
          </w:p>
        </w:tc>
        <w:tc>
          <w:tcPr>
            <w:tcW w:w="1915" w:type="dxa"/>
          </w:tcPr>
          <w:p w14:paraId="4CA2EAB3" w14:textId="77777777" w:rsidR="00DC1619" w:rsidRPr="00092151" w:rsidRDefault="00DC1619" w:rsidP="003350DC">
            <w:pPr>
              <w:jc w:val="center"/>
              <w:rPr>
                <w:rFonts w:cs="Times New Roman"/>
                <w:szCs w:val="24"/>
              </w:rPr>
            </w:pPr>
            <w:r w:rsidRPr="00092151">
              <w:rPr>
                <w:rFonts w:cs="Times New Roman"/>
                <w:szCs w:val="24"/>
              </w:rPr>
              <w:t>-</w:t>
            </w:r>
          </w:p>
        </w:tc>
      </w:tr>
      <w:tr w:rsidR="00DC1619" w:rsidRPr="00092151" w14:paraId="74020B0F" w14:textId="77777777" w:rsidTr="00284FC0">
        <w:tc>
          <w:tcPr>
            <w:tcW w:w="1914" w:type="dxa"/>
          </w:tcPr>
          <w:p w14:paraId="65E4FFA5" w14:textId="77777777" w:rsidR="00DC1619" w:rsidRPr="00092151" w:rsidRDefault="00DC1619" w:rsidP="003350DC">
            <w:pPr>
              <w:jc w:val="center"/>
              <w:rPr>
                <w:rFonts w:cs="Times New Roman"/>
                <w:szCs w:val="24"/>
              </w:rPr>
            </w:pPr>
            <w:r w:rsidRPr="00092151">
              <w:rPr>
                <w:rFonts w:cs="Times New Roman"/>
                <w:szCs w:val="24"/>
              </w:rPr>
              <w:t>Магний (ммоль/л)</w:t>
            </w:r>
          </w:p>
        </w:tc>
        <w:tc>
          <w:tcPr>
            <w:tcW w:w="1914" w:type="dxa"/>
          </w:tcPr>
          <w:p w14:paraId="1D304877" w14:textId="77777777" w:rsidR="00DC1619" w:rsidRPr="00092151" w:rsidRDefault="00DC1619" w:rsidP="003350DC">
            <w:pPr>
              <w:jc w:val="center"/>
              <w:rPr>
                <w:rFonts w:cs="Times New Roman"/>
                <w:szCs w:val="24"/>
              </w:rPr>
            </w:pPr>
            <w:r w:rsidRPr="00092151">
              <w:rPr>
                <w:rFonts w:cs="Times New Roman"/>
                <w:szCs w:val="24"/>
              </w:rPr>
              <w:t>0,7-1,2</w:t>
            </w:r>
          </w:p>
        </w:tc>
        <w:tc>
          <w:tcPr>
            <w:tcW w:w="1914" w:type="dxa"/>
          </w:tcPr>
          <w:p w14:paraId="6058C9CE" w14:textId="77777777" w:rsidR="00DC1619" w:rsidRPr="00092151" w:rsidRDefault="00DC1619" w:rsidP="003350DC">
            <w:pPr>
              <w:jc w:val="center"/>
              <w:rPr>
                <w:rFonts w:cs="Times New Roman"/>
                <w:szCs w:val="24"/>
                <w:lang w:val="en-US"/>
              </w:rPr>
            </w:pPr>
            <w:r w:rsidRPr="00092151">
              <w:rPr>
                <w:rFonts w:cs="Times New Roman"/>
                <w:szCs w:val="24"/>
                <w:lang w:val="en-US"/>
              </w:rPr>
              <w:t>-</w:t>
            </w:r>
          </w:p>
        </w:tc>
        <w:tc>
          <w:tcPr>
            <w:tcW w:w="1914" w:type="dxa"/>
          </w:tcPr>
          <w:p w14:paraId="4942D61A" w14:textId="77777777" w:rsidR="00DC1619" w:rsidRPr="00092151" w:rsidRDefault="00DC1619" w:rsidP="003350DC">
            <w:pPr>
              <w:jc w:val="center"/>
              <w:rPr>
                <w:rFonts w:cs="Times New Roman"/>
                <w:szCs w:val="24"/>
                <w:lang w:val="en-US"/>
              </w:rPr>
            </w:pPr>
            <w:r w:rsidRPr="00092151">
              <w:rPr>
                <w:rFonts w:cs="Times New Roman"/>
                <w:szCs w:val="24"/>
                <w:lang w:val="en-US"/>
              </w:rPr>
              <w:t>-</w:t>
            </w:r>
          </w:p>
        </w:tc>
        <w:tc>
          <w:tcPr>
            <w:tcW w:w="1915" w:type="dxa"/>
          </w:tcPr>
          <w:p w14:paraId="241C7D5C" w14:textId="77777777" w:rsidR="00DC1619" w:rsidRPr="00092151" w:rsidRDefault="00DC1619" w:rsidP="003350DC">
            <w:pPr>
              <w:jc w:val="center"/>
              <w:rPr>
                <w:rFonts w:cs="Times New Roman"/>
                <w:szCs w:val="24"/>
              </w:rPr>
            </w:pPr>
            <w:r w:rsidRPr="00092151">
              <w:rPr>
                <w:rFonts w:cs="Times New Roman"/>
                <w:szCs w:val="24"/>
              </w:rPr>
              <w:t>3</w:t>
            </w:r>
          </w:p>
        </w:tc>
      </w:tr>
      <w:tr w:rsidR="00DC1619" w:rsidRPr="00092151" w14:paraId="7B94D4D7" w14:textId="77777777" w:rsidTr="00284FC0">
        <w:tc>
          <w:tcPr>
            <w:tcW w:w="1914" w:type="dxa"/>
          </w:tcPr>
          <w:p w14:paraId="0D6F3A16" w14:textId="77777777" w:rsidR="00DC1619" w:rsidRPr="00092151" w:rsidRDefault="00DC1619" w:rsidP="003350DC">
            <w:pPr>
              <w:jc w:val="center"/>
              <w:rPr>
                <w:rFonts w:cs="Times New Roman"/>
                <w:szCs w:val="24"/>
              </w:rPr>
            </w:pPr>
            <w:r w:rsidRPr="00092151">
              <w:rPr>
                <w:rFonts w:cs="Times New Roman"/>
                <w:szCs w:val="24"/>
              </w:rPr>
              <w:t>Буфер (ммоль/л)</w:t>
            </w:r>
          </w:p>
        </w:tc>
        <w:tc>
          <w:tcPr>
            <w:tcW w:w="1914" w:type="dxa"/>
          </w:tcPr>
          <w:p w14:paraId="7F140660" w14:textId="77777777" w:rsidR="00DC1619" w:rsidRPr="00092151" w:rsidRDefault="00DC1619" w:rsidP="003350DC">
            <w:pPr>
              <w:jc w:val="center"/>
              <w:rPr>
                <w:rFonts w:cs="Times New Roman"/>
                <w:szCs w:val="24"/>
                <w:vertAlign w:val="subscript"/>
                <w:lang w:val="en-US"/>
              </w:rPr>
            </w:pPr>
            <w:r w:rsidRPr="00092151">
              <w:rPr>
                <w:rFonts w:cs="Times New Roman"/>
                <w:szCs w:val="24"/>
                <w:lang w:val="en-US"/>
              </w:rPr>
              <w:t>HCO</w:t>
            </w:r>
            <w:r w:rsidRPr="00092151">
              <w:rPr>
                <w:rFonts w:cs="Times New Roman"/>
                <w:szCs w:val="24"/>
                <w:vertAlign w:val="superscript"/>
                <w:lang w:val="en-US"/>
              </w:rPr>
              <w:t>-</w:t>
            </w:r>
            <w:r w:rsidRPr="00092151">
              <w:rPr>
                <w:rFonts w:cs="Times New Roman"/>
                <w:szCs w:val="24"/>
                <w:vertAlign w:val="subscript"/>
                <w:lang w:val="en-US"/>
              </w:rPr>
              <w:t>3</w:t>
            </w:r>
          </w:p>
          <w:p w14:paraId="3E458D68" w14:textId="77777777" w:rsidR="00DC1619" w:rsidRPr="00092151" w:rsidRDefault="00DC1619" w:rsidP="003350DC">
            <w:pPr>
              <w:jc w:val="center"/>
              <w:rPr>
                <w:rFonts w:cs="Times New Roman"/>
                <w:szCs w:val="24"/>
                <w:lang w:val="en-US"/>
              </w:rPr>
            </w:pPr>
            <w:r w:rsidRPr="00092151">
              <w:rPr>
                <w:rFonts w:cs="Times New Roman"/>
                <w:szCs w:val="24"/>
                <w:lang w:val="en-US"/>
              </w:rPr>
              <w:t>(22-28)</w:t>
            </w:r>
          </w:p>
        </w:tc>
        <w:tc>
          <w:tcPr>
            <w:tcW w:w="1914" w:type="dxa"/>
          </w:tcPr>
          <w:p w14:paraId="0D4EA46D" w14:textId="77777777" w:rsidR="00DC1619" w:rsidRPr="00092151" w:rsidRDefault="00DC1619" w:rsidP="003350DC">
            <w:pPr>
              <w:jc w:val="center"/>
              <w:rPr>
                <w:rFonts w:cs="Times New Roman"/>
                <w:szCs w:val="24"/>
                <w:lang w:val="en-US"/>
              </w:rPr>
            </w:pPr>
            <w:r w:rsidRPr="00092151">
              <w:rPr>
                <w:rFonts w:cs="Times New Roman"/>
                <w:szCs w:val="24"/>
                <w:lang w:val="en-US"/>
              </w:rPr>
              <w:t>-</w:t>
            </w:r>
          </w:p>
        </w:tc>
        <w:tc>
          <w:tcPr>
            <w:tcW w:w="1914" w:type="dxa"/>
          </w:tcPr>
          <w:p w14:paraId="1D06B4AE" w14:textId="77777777" w:rsidR="00DC1619" w:rsidRPr="00092151" w:rsidRDefault="00DC1619" w:rsidP="003350DC">
            <w:pPr>
              <w:jc w:val="center"/>
              <w:rPr>
                <w:rFonts w:cs="Times New Roman"/>
                <w:szCs w:val="24"/>
              </w:rPr>
            </w:pPr>
            <w:r w:rsidRPr="00092151">
              <w:rPr>
                <w:rFonts w:cs="Times New Roman"/>
                <w:szCs w:val="24"/>
              </w:rPr>
              <w:t>Лактат (28)</w:t>
            </w:r>
          </w:p>
        </w:tc>
        <w:tc>
          <w:tcPr>
            <w:tcW w:w="1915" w:type="dxa"/>
          </w:tcPr>
          <w:p w14:paraId="254E2AD7" w14:textId="77777777" w:rsidR="00DC1619" w:rsidRPr="00092151" w:rsidRDefault="00DC1619" w:rsidP="003350DC">
            <w:pPr>
              <w:jc w:val="center"/>
              <w:rPr>
                <w:rFonts w:cs="Times New Roman"/>
                <w:szCs w:val="24"/>
              </w:rPr>
            </w:pPr>
            <w:r w:rsidRPr="00092151">
              <w:rPr>
                <w:rFonts w:cs="Times New Roman"/>
                <w:szCs w:val="24"/>
              </w:rPr>
              <w:t>Ацетат (27)</w:t>
            </w:r>
          </w:p>
          <w:p w14:paraId="42CE335A" w14:textId="77777777" w:rsidR="00DC1619" w:rsidRPr="00092151" w:rsidRDefault="00DC1619" w:rsidP="003350DC">
            <w:pPr>
              <w:jc w:val="center"/>
              <w:rPr>
                <w:rFonts w:cs="Times New Roman"/>
                <w:szCs w:val="24"/>
              </w:rPr>
            </w:pPr>
            <w:r w:rsidRPr="00092151">
              <w:rPr>
                <w:rFonts w:cs="Times New Roman"/>
                <w:szCs w:val="24"/>
              </w:rPr>
              <w:t>Глюканат (23)</w:t>
            </w:r>
          </w:p>
        </w:tc>
      </w:tr>
      <w:tr w:rsidR="00DC1619" w:rsidRPr="00092151" w14:paraId="3D639772" w14:textId="77777777" w:rsidTr="00284FC0">
        <w:tc>
          <w:tcPr>
            <w:tcW w:w="1914" w:type="dxa"/>
          </w:tcPr>
          <w:p w14:paraId="17B63172" w14:textId="77777777" w:rsidR="00DC1619" w:rsidRPr="00092151" w:rsidRDefault="00DC1619" w:rsidP="003350DC">
            <w:pPr>
              <w:jc w:val="center"/>
              <w:rPr>
                <w:rFonts w:cs="Times New Roman"/>
                <w:szCs w:val="24"/>
              </w:rPr>
            </w:pPr>
            <w:r w:rsidRPr="00092151">
              <w:rPr>
                <w:rFonts w:cs="Times New Roman"/>
                <w:szCs w:val="24"/>
              </w:rPr>
              <w:t>Осмолярность  (мОсм/л)</w:t>
            </w:r>
          </w:p>
        </w:tc>
        <w:tc>
          <w:tcPr>
            <w:tcW w:w="1914" w:type="dxa"/>
          </w:tcPr>
          <w:p w14:paraId="4393A746" w14:textId="77777777" w:rsidR="00DC1619" w:rsidRPr="00092151" w:rsidRDefault="00DC1619" w:rsidP="003350DC">
            <w:pPr>
              <w:jc w:val="center"/>
              <w:rPr>
                <w:rFonts w:cs="Times New Roman"/>
                <w:szCs w:val="24"/>
                <w:lang w:val="en-US"/>
              </w:rPr>
            </w:pPr>
            <w:r w:rsidRPr="00092151">
              <w:rPr>
                <w:rFonts w:cs="Times New Roman"/>
                <w:szCs w:val="24"/>
                <w:lang w:val="en-US"/>
              </w:rPr>
              <w:t>290</w:t>
            </w:r>
          </w:p>
        </w:tc>
        <w:tc>
          <w:tcPr>
            <w:tcW w:w="1914" w:type="dxa"/>
          </w:tcPr>
          <w:p w14:paraId="1284FF80" w14:textId="77777777" w:rsidR="00DC1619" w:rsidRPr="00092151" w:rsidRDefault="00DC1619" w:rsidP="003350DC">
            <w:pPr>
              <w:jc w:val="center"/>
              <w:rPr>
                <w:rFonts w:cs="Times New Roman"/>
                <w:szCs w:val="24"/>
                <w:lang w:val="en-US"/>
              </w:rPr>
            </w:pPr>
            <w:r w:rsidRPr="00092151">
              <w:rPr>
                <w:rFonts w:cs="Times New Roman"/>
                <w:szCs w:val="24"/>
                <w:lang w:val="en-US"/>
              </w:rPr>
              <w:t>308</w:t>
            </w:r>
          </w:p>
        </w:tc>
        <w:tc>
          <w:tcPr>
            <w:tcW w:w="1914" w:type="dxa"/>
          </w:tcPr>
          <w:p w14:paraId="134A8787" w14:textId="77777777" w:rsidR="00DC1619" w:rsidRPr="00092151" w:rsidRDefault="00DC1619" w:rsidP="003350DC">
            <w:pPr>
              <w:jc w:val="center"/>
              <w:rPr>
                <w:rFonts w:cs="Times New Roman"/>
                <w:szCs w:val="24"/>
              </w:rPr>
            </w:pPr>
            <w:r w:rsidRPr="00092151">
              <w:rPr>
                <w:rFonts w:cs="Times New Roman"/>
                <w:szCs w:val="24"/>
              </w:rPr>
              <w:t>273</w:t>
            </w:r>
          </w:p>
        </w:tc>
        <w:tc>
          <w:tcPr>
            <w:tcW w:w="1915" w:type="dxa"/>
          </w:tcPr>
          <w:p w14:paraId="2D3DF819" w14:textId="77777777" w:rsidR="00DC1619" w:rsidRPr="00092151" w:rsidRDefault="00DC1619" w:rsidP="003350DC">
            <w:pPr>
              <w:jc w:val="center"/>
              <w:rPr>
                <w:rFonts w:cs="Times New Roman"/>
                <w:szCs w:val="24"/>
              </w:rPr>
            </w:pPr>
            <w:r w:rsidRPr="00092151">
              <w:rPr>
                <w:rFonts w:cs="Times New Roman"/>
                <w:szCs w:val="24"/>
              </w:rPr>
              <w:t>295</w:t>
            </w:r>
          </w:p>
        </w:tc>
      </w:tr>
    </w:tbl>
    <w:p w14:paraId="30B5CB61" w14:textId="77777777" w:rsidR="00DC1619" w:rsidRPr="00092151" w:rsidRDefault="00DC1619" w:rsidP="003350DC">
      <w:pPr>
        <w:ind w:firstLine="709"/>
        <w:rPr>
          <w:rFonts w:cs="Times New Roman"/>
          <w:szCs w:val="24"/>
        </w:rPr>
      </w:pPr>
    </w:p>
    <w:p w14:paraId="49480F58" w14:textId="77777777" w:rsidR="00DC1619" w:rsidRPr="00092151" w:rsidRDefault="00DC1619" w:rsidP="003350DC">
      <w:pPr>
        <w:ind w:firstLine="709"/>
        <w:rPr>
          <w:rFonts w:cs="Times New Roman"/>
          <w:i/>
          <w:szCs w:val="24"/>
          <w:u w:val="single"/>
        </w:rPr>
      </w:pPr>
      <w:r w:rsidRPr="00092151">
        <w:rPr>
          <w:rFonts w:cs="Times New Roman"/>
          <w:i/>
          <w:szCs w:val="24"/>
          <w:u w:val="single"/>
        </w:rPr>
        <w:t>Показания к проведению инфузионной терапии</w:t>
      </w:r>
    </w:p>
    <w:p w14:paraId="6C818B44" w14:textId="7599B8F1" w:rsidR="00DC1619" w:rsidRPr="00092151" w:rsidRDefault="00DC1619" w:rsidP="003350DC">
      <w:pPr>
        <w:ind w:firstLine="709"/>
        <w:rPr>
          <w:rFonts w:cs="Times New Roman"/>
          <w:szCs w:val="24"/>
        </w:rPr>
      </w:pPr>
      <w:r w:rsidRPr="00092151">
        <w:rPr>
          <w:rFonts w:cs="Times New Roman"/>
          <w:szCs w:val="24"/>
        </w:rPr>
        <w:t>Основны</w:t>
      </w:r>
      <w:r w:rsidR="008C15A8">
        <w:rPr>
          <w:rFonts w:cs="Times New Roman"/>
          <w:szCs w:val="24"/>
        </w:rPr>
        <w:t>е</w:t>
      </w:r>
      <w:r w:rsidRPr="00092151">
        <w:rPr>
          <w:rFonts w:cs="Times New Roman"/>
          <w:szCs w:val="24"/>
        </w:rPr>
        <w:t xml:space="preserve"> показания для инфузионной терапии у пац</w:t>
      </w:r>
      <w:r w:rsidR="008C15A8">
        <w:rPr>
          <w:rFonts w:cs="Times New Roman"/>
          <w:szCs w:val="24"/>
        </w:rPr>
        <w:t>и</w:t>
      </w:r>
      <w:r w:rsidRPr="00092151">
        <w:rPr>
          <w:rFonts w:cs="Times New Roman"/>
          <w:szCs w:val="24"/>
        </w:rPr>
        <w:t>ентов с</w:t>
      </w:r>
      <w:r w:rsidR="008C15A8">
        <w:rPr>
          <w:rFonts w:cs="Times New Roman"/>
          <w:szCs w:val="24"/>
        </w:rPr>
        <w:t xml:space="preserve"> АА</w:t>
      </w:r>
      <w:r w:rsidRPr="00092151">
        <w:rPr>
          <w:rFonts w:cs="Times New Roman"/>
          <w:szCs w:val="24"/>
        </w:rPr>
        <w:t>:</w:t>
      </w:r>
    </w:p>
    <w:p w14:paraId="40C8A9E9" w14:textId="77777777" w:rsidR="00DC1619" w:rsidRPr="00092151" w:rsidRDefault="00DC1619" w:rsidP="003350DC">
      <w:pPr>
        <w:pStyle w:val="afe"/>
        <w:numPr>
          <w:ilvl w:val="0"/>
          <w:numId w:val="67"/>
        </w:numPr>
        <w:rPr>
          <w:rFonts w:cs="Times New Roman"/>
          <w:szCs w:val="24"/>
        </w:rPr>
      </w:pPr>
      <w:r w:rsidRPr="00092151">
        <w:rPr>
          <w:rFonts w:cs="Times New Roman"/>
          <w:szCs w:val="24"/>
        </w:rPr>
        <w:t>Дегидратация,</w:t>
      </w:r>
      <w:r w:rsidRPr="00092151">
        <w:rPr>
          <w:rFonts w:cs="Times New Roman"/>
          <w:i/>
          <w:szCs w:val="24"/>
        </w:rPr>
        <w:t xml:space="preserve"> </w:t>
      </w:r>
      <w:r w:rsidRPr="00092151">
        <w:rPr>
          <w:rFonts w:cs="Times New Roman"/>
          <w:szCs w:val="24"/>
        </w:rPr>
        <w:t>причинами которой могут быть диарея, перспирация (вследствие лихорадки), рвота, алиментарная недостаточность.</w:t>
      </w:r>
    </w:p>
    <w:p w14:paraId="6D2B335F" w14:textId="77777777" w:rsidR="00DC1619" w:rsidRPr="00092151" w:rsidRDefault="00DC1619" w:rsidP="003350DC">
      <w:pPr>
        <w:pStyle w:val="afe"/>
        <w:numPr>
          <w:ilvl w:val="0"/>
          <w:numId w:val="67"/>
        </w:numPr>
        <w:rPr>
          <w:rFonts w:cs="Times New Roman"/>
          <w:szCs w:val="24"/>
        </w:rPr>
      </w:pPr>
      <w:r w:rsidRPr="00092151">
        <w:rPr>
          <w:rFonts w:cs="Times New Roman"/>
          <w:szCs w:val="24"/>
        </w:rPr>
        <w:lastRenderedPageBreak/>
        <w:t>Гиповолемия или дефицит объема циркулирующей крови (например, при кровотечении у гематологических пациентов).</w:t>
      </w:r>
    </w:p>
    <w:p w14:paraId="2D5EBAA6" w14:textId="77777777" w:rsidR="00DC1619" w:rsidRPr="00092151" w:rsidRDefault="00DC1619" w:rsidP="003350DC">
      <w:pPr>
        <w:pStyle w:val="afe"/>
        <w:numPr>
          <w:ilvl w:val="0"/>
          <w:numId w:val="67"/>
        </w:numPr>
        <w:rPr>
          <w:rFonts w:cs="Times New Roman"/>
          <w:szCs w:val="24"/>
        </w:rPr>
      </w:pPr>
      <w:r w:rsidRPr="00092151">
        <w:rPr>
          <w:rFonts w:cs="Times New Roman"/>
          <w:szCs w:val="24"/>
        </w:rPr>
        <w:t xml:space="preserve">Проведение форсированного диуреза для профилактики синдрома лизиса опухоли. </w:t>
      </w:r>
    </w:p>
    <w:p w14:paraId="262B44F4" w14:textId="77777777" w:rsidR="00DC1619" w:rsidRPr="00092151" w:rsidRDefault="00DC1619" w:rsidP="003350DC">
      <w:pPr>
        <w:pStyle w:val="afe"/>
        <w:numPr>
          <w:ilvl w:val="0"/>
          <w:numId w:val="67"/>
        </w:numPr>
        <w:rPr>
          <w:rFonts w:cs="Times New Roman"/>
          <w:szCs w:val="24"/>
        </w:rPr>
      </w:pPr>
      <w:r w:rsidRPr="00092151">
        <w:rPr>
          <w:rFonts w:cs="Times New Roman"/>
          <w:szCs w:val="24"/>
        </w:rPr>
        <w:t xml:space="preserve">Проведение терапевтической гемоделюции (для лечения ишемических и тромботических осложнений). </w:t>
      </w:r>
    </w:p>
    <w:p w14:paraId="65010587" w14:textId="77777777" w:rsidR="00DC1619" w:rsidRPr="00092151" w:rsidRDefault="00DC1619" w:rsidP="003350DC">
      <w:pPr>
        <w:pStyle w:val="afe"/>
        <w:numPr>
          <w:ilvl w:val="0"/>
          <w:numId w:val="67"/>
        </w:numPr>
        <w:rPr>
          <w:rFonts w:cs="Times New Roman"/>
          <w:szCs w:val="24"/>
        </w:rPr>
      </w:pPr>
      <w:r w:rsidRPr="00092151">
        <w:rPr>
          <w:rFonts w:cs="Times New Roman"/>
          <w:szCs w:val="24"/>
        </w:rPr>
        <w:t xml:space="preserve">Коррекция электролитных нарушений. </w:t>
      </w:r>
    </w:p>
    <w:p w14:paraId="733DF16B" w14:textId="77777777" w:rsidR="00DC1619" w:rsidRPr="00092151" w:rsidRDefault="00DC1619" w:rsidP="003350DC">
      <w:pPr>
        <w:pStyle w:val="afe"/>
        <w:numPr>
          <w:ilvl w:val="0"/>
          <w:numId w:val="67"/>
        </w:numPr>
        <w:rPr>
          <w:rFonts w:cs="Times New Roman"/>
          <w:szCs w:val="24"/>
        </w:rPr>
      </w:pPr>
      <w:r w:rsidRPr="00092151">
        <w:rPr>
          <w:rFonts w:cs="Times New Roman"/>
          <w:szCs w:val="24"/>
        </w:rPr>
        <w:t xml:space="preserve">Дезинтоксикационная терапия. </w:t>
      </w:r>
    </w:p>
    <w:p w14:paraId="2A638CDC" w14:textId="77777777" w:rsidR="00DC1619" w:rsidRPr="00092151" w:rsidRDefault="00DC1619" w:rsidP="003350DC">
      <w:pPr>
        <w:ind w:firstLine="709"/>
        <w:rPr>
          <w:rFonts w:cs="Times New Roman"/>
          <w:b/>
          <w:szCs w:val="24"/>
        </w:rPr>
      </w:pPr>
    </w:p>
    <w:p w14:paraId="481F987B" w14:textId="19B2AB38" w:rsidR="00DC1619" w:rsidRPr="00092151" w:rsidRDefault="00DC1619" w:rsidP="003350DC">
      <w:pPr>
        <w:ind w:firstLine="709"/>
        <w:rPr>
          <w:rFonts w:cs="Times New Roman"/>
          <w:i/>
          <w:szCs w:val="24"/>
          <w:u w:val="single"/>
          <w:lang w:val="en-US"/>
        </w:rPr>
      </w:pPr>
      <w:r w:rsidRPr="00092151">
        <w:rPr>
          <w:rFonts w:cs="Times New Roman"/>
          <w:i/>
          <w:szCs w:val="24"/>
          <w:u w:val="single"/>
        </w:rPr>
        <w:t xml:space="preserve">Выбор инфузионных растворов </w:t>
      </w:r>
      <w:r w:rsidRPr="00092151">
        <w:rPr>
          <w:rFonts w:cs="Times New Roman"/>
          <w:i/>
          <w:szCs w:val="24"/>
          <w:u w:val="single"/>
        </w:rPr>
        <w:fldChar w:fldCharType="begin" w:fldLock="1"/>
      </w:r>
      <w:r w:rsidR="00023CA1">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67]","plainTextFormattedCitation":"[67]","previouslyFormattedCitation":"[67]"},"properties":{"noteIndex":0},"schema":"https://github.com/citation-style-language/schema/raw/master/csl-citation.json"}</w:instrText>
      </w:r>
      <w:r w:rsidRPr="00092151">
        <w:rPr>
          <w:rFonts w:cs="Times New Roman"/>
          <w:i/>
          <w:szCs w:val="24"/>
          <w:u w:val="single"/>
        </w:rPr>
        <w:fldChar w:fldCharType="separate"/>
      </w:r>
      <w:r w:rsidR="00AC5169" w:rsidRPr="00AC5169">
        <w:rPr>
          <w:rFonts w:cs="Times New Roman"/>
          <w:noProof/>
          <w:szCs w:val="24"/>
        </w:rPr>
        <w:t>[67]</w:t>
      </w:r>
      <w:r w:rsidRPr="00092151">
        <w:rPr>
          <w:rFonts w:cs="Times New Roman"/>
          <w:i/>
          <w:szCs w:val="24"/>
          <w:u w:val="single"/>
        </w:rPr>
        <w:fldChar w:fldCharType="end"/>
      </w:r>
    </w:p>
    <w:p w14:paraId="7F29883D" w14:textId="77777777" w:rsidR="00DC1619" w:rsidRPr="00092151" w:rsidRDefault="00DC1619" w:rsidP="003350DC">
      <w:pPr>
        <w:ind w:firstLine="709"/>
        <w:rPr>
          <w:rFonts w:cs="Times New Roman"/>
          <w:szCs w:val="24"/>
        </w:rPr>
      </w:pPr>
      <w:r w:rsidRPr="0009215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775C7907" w14:textId="765F3851" w:rsidR="00DC1619" w:rsidRPr="00092151" w:rsidRDefault="00DC1619" w:rsidP="003350DC">
      <w:pPr>
        <w:ind w:firstLine="709"/>
        <w:rPr>
          <w:rFonts w:cs="Times New Roman"/>
          <w:szCs w:val="24"/>
        </w:rPr>
      </w:pPr>
      <w:r w:rsidRPr="00092151">
        <w:rPr>
          <w:rFonts w:cs="Times New Roman"/>
          <w:szCs w:val="24"/>
        </w:rPr>
        <w:t>Коллоидные растворы (</w:t>
      </w:r>
      <w:r w:rsidR="00293534" w:rsidRPr="00293534">
        <w:rPr>
          <w:rFonts w:cs="Times New Roman"/>
          <w:szCs w:val="24"/>
        </w:rPr>
        <w:t>АТХ B05AA</w:t>
      </w:r>
      <w:r w:rsidR="00293534">
        <w:rPr>
          <w:rFonts w:cs="Times New Roman"/>
          <w:szCs w:val="24"/>
        </w:rPr>
        <w:t xml:space="preserve"> –</w:t>
      </w:r>
      <w:r w:rsidR="00293534" w:rsidRPr="00293534">
        <w:rPr>
          <w:rFonts w:cs="Times New Roman"/>
          <w:szCs w:val="24"/>
        </w:rPr>
        <w:t xml:space="preserve"> кровезаменители и препараты плазмы крови</w:t>
      </w:r>
      <w:r w:rsidRPr="00092151">
        <w:rPr>
          <w:rFonts w:cs="Times New Roman"/>
          <w:szCs w:val="24"/>
        </w:rPr>
        <w:t>),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319BFEE6" w14:textId="5BB0A621" w:rsidR="00DC1619" w:rsidRPr="00092151" w:rsidRDefault="00DC1619" w:rsidP="003350DC">
      <w:pPr>
        <w:ind w:firstLine="709"/>
        <w:rPr>
          <w:rFonts w:cs="Times New Roman"/>
          <w:szCs w:val="24"/>
        </w:rPr>
      </w:pPr>
      <w:r w:rsidRPr="00092151">
        <w:rPr>
          <w:rFonts w:cs="Times New Roman"/>
          <w:szCs w:val="24"/>
        </w:rPr>
        <w:t xml:space="preserve">Для разведения лекарственных препаратов используется 0,9% раствор натрия </w:t>
      </w:r>
      <w:r w:rsidRPr="00CC66C1">
        <w:rPr>
          <w:rFonts w:cs="Times New Roman"/>
          <w:szCs w:val="24"/>
        </w:rPr>
        <w:t>хлорида</w:t>
      </w:r>
      <w:r w:rsidR="0025502C">
        <w:rPr>
          <w:rFonts w:cs="Times New Roman"/>
          <w:szCs w:val="24"/>
        </w:rPr>
        <w:t>**</w:t>
      </w:r>
      <w:r w:rsidRPr="00092151">
        <w:rPr>
          <w:rFonts w:cs="Times New Roman"/>
          <w:szCs w:val="24"/>
        </w:rPr>
        <w:t>, что исключает выпадения солей кальция в приготовленном растворе.</w:t>
      </w:r>
    </w:p>
    <w:p w14:paraId="488E930C" w14:textId="77777777" w:rsidR="00DC1619" w:rsidRPr="00092151" w:rsidRDefault="00DC1619" w:rsidP="003350DC">
      <w:pPr>
        <w:ind w:firstLine="709"/>
        <w:rPr>
          <w:rFonts w:cs="Times New Roman"/>
          <w:szCs w:val="24"/>
        </w:rPr>
      </w:pPr>
      <w:r w:rsidRPr="00092151">
        <w:rPr>
          <w:rFonts w:cs="Times New Roman"/>
          <w:szCs w:val="24"/>
        </w:rPr>
        <w:t xml:space="preserve">Объем инфузионной терапии определяется клиническими показаниями. </w:t>
      </w:r>
    </w:p>
    <w:p w14:paraId="20AC16DE" w14:textId="77777777" w:rsidR="00DC1619" w:rsidRPr="00092151" w:rsidRDefault="00DC1619" w:rsidP="003350DC">
      <w:pPr>
        <w:ind w:firstLine="709"/>
        <w:rPr>
          <w:rFonts w:cs="Times New Roman"/>
          <w:b/>
          <w:szCs w:val="24"/>
        </w:rPr>
      </w:pPr>
    </w:p>
    <w:p w14:paraId="04F5FE85" w14:textId="77777777" w:rsidR="00DC1619" w:rsidRPr="00092151" w:rsidRDefault="00DC1619" w:rsidP="003350DC">
      <w:pPr>
        <w:ind w:firstLine="709"/>
        <w:rPr>
          <w:rFonts w:cs="Times New Roman"/>
          <w:i/>
          <w:szCs w:val="24"/>
          <w:u w:val="single"/>
        </w:rPr>
      </w:pPr>
      <w:r w:rsidRPr="00092151">
        <w:rPr>
          <w:rFonts w:cs="Times New Roman"/>
          <w:i/>
          <w:szCs w:val="24"/>
          <w:u w:val="single"/>
        </w:rPr>
        <w:t>Алгоритм действия врача</w:t>
      </w:r>
    </w:p>
    <w:p w14:paraId="6C31ECCF" w14:textId="77777777" w:rsidR="00DC1619" w:rsidRPr="00092151" w:rsidRDefault="00DC1619" w:rsidP="003350DC">
      <w:pPr>
        <w:pStyle w:val="afe"/>
        <w:numPr>
          <w:ilvl w:val="0"/>
          <w:numId w:val="68"/>
        </w:numPr>
        <w:rPr>
          <w:rFonts w:cs="Times New Roman"/>
          <w:szCs w:val="24"/>
        </w:rPr>
      </w:pPr>
      <w:r w:rsidRPr="00092151">
        <w:rPr>
          <w:rFonts w:cs="Times New Roman"/>
          <w:szCs w:val="24"/>
        </w:rPr>
        <w:t>Определение показаний для инфузионная терапии.</w:t>
      </w:r>
    </w:p>
    <w:p w14:paraId="5256BFC1" w14:textId="77777777" w:rsidR="00DC1619" w:rsidRPr="00092151" w:rsidRDefault="00DC1619" w:rsidP="003350DC">
      <w:pPr>
        <w:pStyle w:val="afe"/>
        <w:numPr>
          <w:ilvl w:val="0"/>
          <w:numId w:val="68"/>
        </w:numPr>
        <w:rPr>
          <w:rFonts w:cs="Times New Roman"/>
          <w:szCs w:val="24"/>
        </w:rPr>
      </w:pPr>
      <w:r w:rsidRPr="00092151">
        <w:rPr>
          <w:rFonts w:cs="Times New Roman"/>
          <w:szCs w:val="24"/>
        </w:rPr>
        <w:t>Выбор инфузионного раствора в зависимости от показаний.</w:t>
      </w:r>
    </w:p>
    <w:p w14:paraId="65072102" w14:textId="77777777" w:rsidR="00DC1619" w:rsidRPr="00092151" w:rsidRDefault="00DC1619" w:rsidP="003350DC">
      <w:pPr>
        <w:pStyle w:val="afe"/>
        <w:numPr>
          <w:ilvl w:val="0"/>
          <w:numId w:val="68"/>
        </w:numPr>
        <w:rPr>
          <w:rFonts w:cs="Times New Roman"/>
          <w:szCs w:val="24"/>
        </w:rPr>
      </w:pPr>
      <w:r w:rsidRPr="0009215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D8A3805" w14:textId="77777777" w:rsidR="00DC1619" w:rsidRPr="00092151" w:rsidRDefault="00DC1619" w:rsidP="003350DC">
      <w:pPr>
        <w:pStyle w:val="afe"/>
        <w:numPr>
          <w:ilvl w:val="0"/>
          <w:numId w:val="68"/>
        </w:numPr>
        <w:rPr>
          <w:rFonts w:cs="Times New Roman"/>
          <w:szCs w:val="24"/>
        </w:rPr>
      </w:pPr>
      <w:r w:rsidRPr="0009215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1A94000B" w14:textId="77777777" w:rsidR="00DC1619" w:rsidRPr="00092151" w:rsidRDefault="00DC1619" w:rsidP="003350DC">
      <w:pPr>
        <w:widowControl w:val="0"/>
        <w:autoSpaceDE w:val="0"/>
        <w:autoSpaceDN w:val="0"/>
        <w:adjustRightInd w:val="0"/>
        <w:rPr>
          <w:rFonts w:cs="Times New Roman"/>
          <w:szCs w:val="24"/>
        </w:rPr>
      </w:pPr>
    </w:p>
    <w:p w14:paraId="3AD272E0" w14:textId="336DA439" w:rsidR="00DC1619" w:rsidRPr="00092151" w:rsidRDefault="00DC1619" w:rsidP="003350DC">
      <w:pPr>
        <w:pStyle w:val="2"/>
        <w:spacing w:before="0"/>
      </w:pPr>
      <w:bookmarkStart w:id="57" w:name="_Toc85649740"/>
      <w:r w:rsidRPr="00092151">
        <w:t>7.2. Парентеральное питание у гематологических пациентов</w:t>
      </w:r>
      <w:bookmarkEnd w:id="57"/>
    </w:p>
    <w:p w14:paraId="368DBCCA" w14:textId="77777777" w:rsidR="00DC1619" w:rsidRPr="00092151" w:rsidRDefault="00DC1619" w:rsidP="003350DC">
      <w:pPr>
        <w:ind w:firstLine="709"/>
        <w:rPr>
          <w:rFonts w:cs="Times New Roman"/>
          <w:szCs w:val="24"/>
        </w:rPr>
      </w:pPr>
      <w:r w:rsidRPr="00092151">
        <w:rPr>
          <w:rFonts w:cs="Times New Roman"/>
          <w:szCs w:val="24"/>
        </w:rPr>
        <w:lastRenderedPageBreak/>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76905ACF" w14:textId="77777777" w:rsidR="00DC1619" w:rsidRPr="00092151" w:rsidRDefault="00DC1619" w:rsidP="003350DC">
      <w:pPr>
        <w:ind w:firstLine="709"/>
        <w:rPr>
          <w:rFonts w:cs="Times New Roman"/>
          <w:szCs w:val="24"/>
        </w:rPr>
      </w:pPr>
      <w:r w:rsidRPr="00092151">
        <w:rPr>
          <w:rFonts w:cs="Times New Roman"/>
          <w:szCs w:val="24"/>
        </w:rPr>
        <w:t xml:space="preserve">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клеток крови (ТГСК)) негативно сказывается на исходах лечения. </w:t>
      </w:r>
      <w:commentRangeStart w:id="58"/>
      <w:r w:rsidRPr="00092151">
        <w:rPr>
          <w:rFonts w:cs="Times New Roman"/>
          <w:szCs w:val="24"/>
        </w:rPr>
        <w:t>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w:t>
      </w:r>
      <w:proofErr w:type="gramStart"/>
      <w:r w:rsidRPr="00092151">
        <w:rPr>
          <w:rFonts w:cs="Times New Roman"/>
          <w:szCs w:val="24"/>
        </w:rPr>
        <w:t>p&lt;</w:t>
      </w:r>
      <w:proofErr w:type="gramEnd"/>
      <w:r w:rsidRPr="00092151">
        <w:rPr>
          <w:rFonts w:cs="Times New Roman"/>
          <w:szCs w:val="24"/>
        </w:rPr>
        <w: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commentRangeEnd w:id="58"/>
      <w:r w:rsidR="00E41618">
        <w:rPr>
          <w:rStyle w:val="af0"/>
        </w:rPr>
        <w:commentReference w:id="58"/>
      </w:r>
    </w:p>
    <w:p w14:paraId="1AF8B7B4" w14:textId="2F86E0F3" w:rsidR="00DC1619" w:rsidRPr="00092151" w:rsidRDefault="00DC1619" w:rsidP="003350DC">
      <w:pPr>
        <w:ind w:firstLine="708"/>
        <w:rPr>
          <w:rFonts w:cs="Times New Roman"/>
          <w:szCs w:val="24"/>
        </w:rPr>
      </w:pPr>
      <w:r w:rsidRPr="00092151">
        <w:rPr>
          <w:rFonts w:cs="Times New Roman"/>
          <w:szCs w:val="24"/>
        </w:rPr>
        <w:t xml:space="preserve">Для предотвращения негативных эффектов гипотрофии </w:t>
      </w:r>
      <w:r w:rsidR="0025502C">
        <w:rPr>
          <w:rFonts w:cs="Times New Roman"/>
          <w:szCs w:val="24"/>
        </w:rPr>
        <w:t>пациентов</w:t>
      </w:r>
      <w:r w:rsidRPr="00092151">
        <w:rPr>
          <w:rFonts w:cs="Times New Roman"/>
          <w:szCs w:val="24"/>
        </w:rPr>
        <w:t>,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52AC3BA6" w14:textId="77777777" w:rsidR="00DC1619" w:rsidRPr="00092151" w:rsidRDefault="00DC1619" w:rsidP="003350DC">
      <w:pPr>
        <w:ind w:firstLine="708"/>
        <w:rPr>
          <w:rFonts w:cs="Times New Roman"/>
          <w:szCs w:val="24"/>
        </w:rPr>
      </w:pPr>
      <w:r w:rsidRPr="00092151">
        <w:rPr>
          <w:rFonts w:cs="Times New Roman"/>
          <w:szCs w:val="24"/>
        </w:rPr>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w:t>
      </w:r>
      <w:r w:rsidRPr="00092151">
        <w:rPr>
          <w:rFonts w:cs="Times New Roman"/>
          <w:szCs w:val="24"/>
        </w:rPr>
        <w:lastRenderedPageBreak/>
        <w:t xml:space="preserve">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34791F2E" w14:textId="77777777" w:rsidR="00DC1619" w:rsidRPr="00092151" w:rsidRDefault="00DC1619" w:rsidP="003350DC">
      <w:pPr>
        <w:ind w:firstLine="708"/>
        <w:rPr>
          <w:rFonts w:cs="Times New Roman"/>
          <w:szCs w:val="24"/>
        </w:rPr>
      </w:pPr>
      <w:r w:rsidRPr="00092151">
        <w:rPr>
          <w:rFonts w:cs="Times New Roman"/>
          <w:szCs w:val="24"/>
        </w:rPr>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25ADF351" w14:textId="17D8BDB6" w:rsidR="00DC1619" w:rsidRPr="00092151" w:rsidRDefault="00DC1619" w:rsidP="003350DC">
      <w:pPr>
        <w:ind w:firstLine="708"/>
        <w:rPr>
          <w:rFonts w:cs="Times New Roman"/>
          <w:szCs w:val="24"/>
        </w:rPr>
      </w:pPr>
      <w:r w:rsidRPr="00092151">
        <w:rPr>
          <w:rFonts w:cs="Times New Roman"/>
          <w:szCs w:val="24"/>
        </w:rPr>
        <w:t xml:space="preserve">Гипергликемия у </w:t>
      </w:r>
      <w:r w:rsidR="0025502C">
        <w:rPr>
          <w:rFonts w:cs="Times New Roman"/>
          <w:szCs w:val="24"/>
        </w:rPr>
        <w:t>пациентов</w:t>
      </w:r>
      <w:r w:rsidR="0025502C" w:rsidRPr="00092151">
        <w:rPr>
          <w:rFonts w:cs="Times New Roman"/>
          <w:szCs w:val="24"/>
        </w:rPr>
        <w:t xml:space="preserve"> </w:t>
      </w:r>
      <w:r w:rsidRPr="00092151">
        <w:rPr>
          <w:rFonts w:cs="Times New Roman"/>
          <w:szCs w:val="24"/>
        </w:rPr>
        <w:t xml:space="preserve">после ТГСК связана с развитием ассоциированного с трансплантацией сахарного диабета, инфекционных осложнений, а двухлетняя безрецидивная выживаемость больных с нормогликемией в раннем посттрансплантационном периоде </w:t>
      </w:r>
      <w:r w:rsidR="00293534" w:rsidRPr="00092151">
        <w:rPr>
          <w:rFonts w:cs="Times New Roman"/>
          <w:szCs w:val="24"/>
        </w:rPr>
        <w:t>выше,</w:t>
      </w:r>
      <w:r w:rsidRPr="00092151">
        <w:rPr>
          <w:rFonts w:cs="Times New Roman"/>
          <w:szCs w:val="24"/>
        </w:rPr>
        <w:t xml:space="preserve">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инсулину и увеличивает продукцию глюкозы печенью. Дефицит витамина </w:t>
      </w:r>
      <w:r w:rsidRPr="00092151">
        <w:rPr>
          <w:rFonts w:cs="Times New Roman"/>
          <w:szCs w:val="24"/>
          <w:lang w:val="en-US"/>
        </w:rPr>
        <w:t>D</w:t>
      </w:r>
      <w:r w:rsidRPr="00092151">
        <w:rPr>
          <w:rFonts w:cs="Times New Roman"/>
          <w:szCs w:val="24"/>
        </w:rPr>
        <w:t xml:space="preserve"> и применение </w:t>
      </w:r>
      <w:r w:rsidR="0025502C">
        <w:rPr>
          <w:rFonts w:cs="Times New Roman"/>
          <w:szCs w:val="24"/>
        </w:rPr>
        <w:t>глюкокортикоидов</w:t>
      </w:r>
      <w:r w:rsidRPr="00092151">
        <w:rPr>
          <w:rFonts w:cs="Times New Roman"/>
          <w:szCs w:val="24"/>
        </w:rPr>
        <w:t xml:space="preserve"> также вносят свой вклад в развитие гипергликемии у больных после ТГСК. Для коррекции гипергликемии ассоциированной с парентеральным питанием, используется постоянна инфузия </w:t>
      </w:r>
      <w:del w:id="59" w:author="Влада К. Федяева" w:date="2022-06-28T12:52:00Z">
        <w:r w:rsidRPr="00092151" w:rsidDel="00E41618">
          <w:rPr>
            <w:rFonts w:cs="Times New Roman"/>
            <w:szCs w:val="24"/>
          </w:rPr>
          <w:delText xml:space="preserve">инсулина </w:delText>
        </w:r>
      </w:del>
      <w:ins w:id="60" w:author="Влада К. Федяева" w:date="2022-06-28T12:52:00Z">
        <w:r w:rsidR="00E41618">
          <w:rPr>
            <w:rFonts w:cs="Times New Roman"/>
            <w:szCs w:val="24"/>
          </w:rPr>
          <w:t>препаратов инсулина и его аналогов</w:t>
        </w:r>
        <w:r w:rsidR="00E41618" w:rsidRPr="00092151">
          <w:rPr>
            <w:rFonts w:cs="Times New Roman"/>
            <w:szCs w:val="24"/>
          </w:rPr>
          <w:t xml:space="preserve"> </w:t>
        </w:r>
      </w:ins>
      <w:r w:rsidRPr="00092151">
        <w:rPr>
          <w:rFonts w:cs="Times New Roman"/>
          <w:szCs w:val="24"/>
        </w:rPr>
        <w:t xml:space="preserve">с регулярным контролем концентрации глюкозы и последующей коррекцией скорости введения </w:t>
      </w:r>
      <w:del w:id="61" w:author="Влада К. Федяева" w:date="2022-06-28T12:52:00Z">
        <w:r w:rsidRPr="00092151" w:rsidDel="00E41618">
          <w:rPr>
            <w:rFonts w:cs="Times New Roman"/>
            <w:szCs w:val="24"/>
          </w:rPr>
          <w:delText>инсулина</w:delText>
        </w:r>
      </w:del>
      <w:ins w:id="62" w:author="Влада К. Федяева" w:date="2022-06-28T12:52:00Z">
        <w:r w:rsidR="00E41618">
          <w:rPr>
            <w:rFonts w:cs="Times New Roman"/>
            <w:szCs w:val="24"/>
          </w:rPr>
          <w:t>препаратов инсулина и его аналогов</w:t>
        </w:r>
      </w:ins>
      <w:r w:rsidRPr="00092151">
        <w:rPr>
          <w:rFonts w:cs="Times New Roman"/>
          <w:szCs w:val="24"/>
        </w:rPr>
        <w:t>.</w:t>
      </w:r>
    </w:p>
    <w:p w14:paraId="1D5C2878" w14:textId="303DE7B9" w:rsidR="00DC1619" w:rsidRPr="00092151" w:rsidRDefault="00DC1619" w:rsidP="003350DC">
      <w:pPr>
        <w:rPr>
          <w:rFonts w:cs="Times New Roman"/>
          <w:szCs w:val="24"/>
        </w:rPr>
      </w:pPr>
      <w:r w:rsidRPr="00092151">
        <w:rPr>
          <w:rFonts w:cs="Times New Roman"/>
          <w:szCs w:val="24"/>
        </w:rPr>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w:t>
      </w:r>
      <w:proofErr w:type="gramStart"/>
      <w:r w:rsidRPr="00092151">
        <w:rPr>
          <w:rFonts w:cs="Times New Roman"/>
          <w:szCs w:val="24"/>
        </w:rPr>
        <w:t>мозга,  то</w:t>
      </w:r>
      <w:proofErr w:type="gramEnd"/>
      <w:r w:rsidRPr="00092151">
        <w:rPr>
          <w:rFonts w:cs="Times New Roman"/>
          <w:szCs w:val="24"/>
        </w:rPr>
        <w:t xml:space="preserve">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w:t>
      </w:r>
      <w:proofErr w:type="gramStart"/>
      <w:r w:rsidRPr="00092151">
        <w:rPr>
          <w:rFonts w:cs="Times New Roman"/>
          <w:szCs w:val="24"/>
        </w:rPr>
        <w:t>опосредует  транклеточный</w:t>
      </w:r>
      <w:proofErr w:type="gramEnd"/>
      <w:r w:rsidRPr="00092151">
        <w:rPr>
          <w:rFonts w:cs="Times New Roman"/>
          <w:szCs w:val="24"/>
        </w:rPr>
        <w:t xml:space="preserve">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w:t>
      </w:r>
      <w:r w:rsidRPr="00092151">
        <w:rPr>
          <w:rFonts w:cs="Times New Roman"/>
          <w:szCs w:val="24"/>
        </w:rPr>
        <w:lastRenderedPageBreak/>
        <w:t xml:space="preserve">начало ПП должно быть постепенным, с 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7389465A" w14:textId="15A4B495" w:rsidR="00DC1619" w:rsidRPr="00092151" w:rsidRDefault="00DC1619" w:rsidP="003350DC">
      <w:pPr>
        <w:rPr>
          <w:rFonts w:cs="Times New Roman"/>
          <w:szCs w:val="24"/>
        </w:rPr>
      </w:pPr>
      <w:r w:rsidRPr="00092151">
        <w:rPr>
          <w:rFonts w:cs="Times New Roman"/>
          <w:szCs w:val="24"/>
        </w:rPr>
        <w:tab/>
        <w:t>Проведение длительного парентерального питания требует регулярного контроля функции печени</w:t>
      </w:r>
      <w:r w:rsidR="00B8416F">
        <w:rPr>
          <w:rFonts w:cs="Times New Roman"/>
          <w:szCs w:val="24"/>
        </w:rPr>
        <w:t xml:space="preserve"> (</w:t>
      </w:r>
      <w:r w:rsidR="00B8416F" w:rsidRPr="00B8416F">
        <w:rPr>
          <w:rFonts w:cs="Times New Roman"/>
          <w:szCs w:val="24"/>
        </w:rPr>
        <w:t>определение активности аланинаминотрансферазы в крови</w:t>
      </w:r>
      <w:r w:rsidR="00B8416F">
        <w:rPr>
          <w:rFonts w:cs="Times New Roman"/>
          <w:szCs w:val="24"/>
        </w:rPr>
        <w:t xml:space="preserve">, </w:t>
      </w:r>
      <w:r w:rsidR="00B8416F" w:rsidRPr="00B8416F">
        <w:rPr>
          <w:rFonts w:cs="Times New Roman"/>
          <w:szCs w:val="24"/>
        </w:rPr>
        <w:t>определение активности аспартатаминотрансферазы в крови</w:t>
      </w:r>
      <w:r w:rsidR="00B8416F">
        <w:rPr>
          <w:rFonts w:cs="Times New Roman"/>
          <w:szCs w:val="24"/>
        </w:rPr>
        <w:t xml:space="preserve">, </w:t>
      </w:r>
      <w:r w:rsidR="00B8416F" w:rsidRPr="00B8416F">
        <w:rPr>
          <w:rFonts w:cs="Times New Roman"/>
          <w:szCs w:val="24"/>
        </w:rPr>
        <w:t>исследование уровня холестерина в крови</w:t>
      </w:r>
      <w:r w:rsidR="00B8416F">
        <w:rPr>
          <w:rFonts w:cs="Times New Roman"/>
          <w:szCs w:val="24"/>
        </w:rPr>
        <w:t xml:space="preserve">, </w:t>
      </w:r>
      <w:r w:rsidR="00B8416F" w:rsidRPr="00B8416F">
        <w:rPr>
          <w:rFonts w:cs="Times New Roman"/>
          <w:szCs w:val="24"/>
        </w:rPr>
        <w:t>исследование уровня холестерина липопротеинов низкой плотности</w:t>
      </w:r>
      <w:r w:rsidR="00B8416F">
        <w:rPr>
          <w:rFonts w:cs="Times New Roman"/>
          <w:szCs w:val="24"/>
        </w:rPr>
        <w:t xml:space="preserve">, </w:t>
      </w:r>
      <w:r w:rsidR="00B8416F" w:rsidRPr="00B8416F">
        <w:rPr>
          <w:rFonts w:cs="Times New Roman"/>
          <w:szCs w:val="24"/>
        </w:rPr>
        <w:t>коагулограмма (ориентировочное исследование системы гемостаза)</w:t>
      </w:r>
      <w:r w:rsidR="00B8416F">
        <w:rPr>
          <w:rFonts w:cs="Times New Roman"/>
          <w:szCs w:val="24"/>
        </w:rPr>
        <w:t>)</w:t>
      </w:r>
      <w:r w:rsidRPr="00092151">
        <w:rPr>
          <w:rFonts w:cs="Times New Roman"/>
          <w:szCs w:val="24"/>
        </w:rPr>
        <w:t>,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w:t>
      </w:r>
    </w:p>
    <w:p w14:paraId="745CE4D3" w14:textId="77777777" w:rsidR="00DC1619" w:rsidRPr="00092151" w:rsidRDefault="00DC1619" w:rsidP="003350DC">
      <w:pPr>
        <w:rPr>
          <w:rFonts w:cs="Times New Roman"/>
          <w:szCs w:val="24"/>
        </w:rPr>
      </w:pPr>
      <w:r w:rsidRPr="00092151">
        <w:rPr>
          <w:rFonts w:cs="Times New Roman"/>
          <w:szCs w:val="24"/>
        </w:rPr>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2AC375DA" w14:textId="77777777" w:rsidR="00DC1619" w:rsidRPr="00092151" w:rsidRDefault="00DC1619" w:rsidP="003350DC">
      <w:pPr>
        <w:ind w:firstLine="708"/>
        <w:rPr>
          <w:rFonts w:cs="Times New Roman"/>
          <w:i/>
          <w:szCs w:val="24"/>
          <w:u w:val="single"/>
        </w:rPr>
      </w:pPr>
    </w:p>
    <w:p w14:paraId="278D0822" w14:textId="77777777" w:rsidR="00DC1619" w:rsidRPr="00092151" w:rsidRDefault="00DC1619" w:rsidP="003350DC">
      <w:pPr>
        <w:ind w:firstLine="708"/>
        <w:rPr>
          <w:rFonts w:cs="Times New Roman"/>
          <w:i/>
          <w:szCs w:val="24"/>
          <w:u w:val="single"/>
        </w:rPr>
      </w:pPr>
      <w:r w:rsidRPr="00092151">
        <w:rPr>
          <w:rFonts w:cs="Times New Roman"/>
          <w:i/>
          <w:szCs w:val="24"/>
          <w:u w:val="single"/>
        </w:rPr>
        <w:t>Компоненты парентерального питания</w:t>
      </w:r>
    </w:p>
    <w:p w14:paraId="687DD551" w14:textId="77777777" w:rsidR="00DC1619" w:rsidRPr="00092151" w:rsidRDefault="00DC1619" w:rsidP="003350DC">
      <w:pPr>
        <w:rPr>
          <w:rFonts w:cs="Times New Roman"/>
          <w:szCs w:val="24"/>
        </w:rPr>
      </w:pPr>
      <w:r w:rsidRPr="00092151">
        <w:rPr>
          <w:rFonts w:cs="Times New Roman"/>
          <w:szCs w:val="24"/>
        </w:rPr>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w:t>
      </w:r>
      <w:proofErr w:type="gramStart"/>
      <w:r w:rsidRPr="00092151">
        <w:rPr>
          <w:rFonts w:cs="Times New Roman"/>
          <w:szCs w:val="24"/>
        </w:rPr>
        <w:t>схема  введения</w:t>
      </w:r>
      <w:proofErr w:type="gramEnd"/>
      <w:r w:rsidRPr="00092151">
        <w:rPr>
          <w:rFonts w:cs="Times New Roman"/>
          <w:szCs w:val="24"/>
        </w:rPr>
        <w:t xml:space="preserve">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3E6D83E1" w14:textId="77777777" w:rsidR="00DC1619" w:rsidRPr="00092151" w:rsidRDefault="00DC1619" w:rsidP="003350DC">
      <w:pPr>
        <w:ind w:firstLine="708"/>
        <w:rPr>
          <w:rFonts w:cs="Times New Roman"/>
          <w:szCs w:val="24"/>
        </w:rPr>
      </w:pPr>
      <w:r w:rsidRPr="00092151">
        <w:rPr>
          <w:rFonts w:cs="Times New Roman"/>
          <w:szCs w:val="24"/>
        </w:rPr>
        <w:t>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w:t>
      </w:r>
      <w:proofErr w:type="gramStart"/>
      <w:r w:rsidRPr="00092151">
        <w:rPr>
          <w:rFonts w:cs="Times New Roman"/>
          <w:szCs w:val="24"/>
        </w:rPr>
        <w:t>A,D</w:t>
      </w:r>
      <w:proofErr w:type="gramEnd"/>
      <w:r w:rsidRPr="00092151">
        <w:rPr>
          <w:rFonts w:cs="Times New Roman"/>
          <w:szCs w:val="24"/>
        </w:rPr>
        <w:t xml:space="preserve">,E,K1) добавляется в жировую эмульсию, а во флаконы с аминокислотами и углеводами вводятся адъюванты с микроэлементами (Se, </w:t>
      </w:r>
      <w:r w:rsidRPr="00092151">
        <w:rPr>
          <w:rFonts w:cs="Times New Roman"/>
          <w:szCs w:val="24"/>
        </w:rPr>
        <w:lastRenderedPageBreak/>
        <w:t xml:space="preserve">Zn, Fe, Cu, Cr, I, F, Mn, Mo) и водорастворимыми витаминами, однако существуют препараты с сочетанием водо- и жирорасторимых витаминов. </w:t>
      </w:r>
    </w:p>
    <w:p w14:paraId="0A692775" w14:textId="77777777" w:rsidR="00DC1619" w:rsidRPr="00092151" w:rsidRDefault="00DC1619" w:rsidP="003350DC">
      <w:pPr>
        <w:ind w:firstLine="708"/>
        <w:rPr>
          <w:rFonts w:cs="Times New Roman"/>
          <w:szCs w:val="24"/>
        </w:rPr>
      </w:pPr>
      <w:r w:rsidRPr="00092151">
        <w:rPr>
          <w:rFonts w:cs="Times New Roman"/>
          <w:szCs w:val="24"/>
        </w:rPr>
        <w:t xml:space="preserve">ПП </w:t>
      </w:r>
      <w:proofErr w:type="gramStart"/>
      <w:r w:rsidRPr="00092151">
        <w:rPr>
          <w:rFonts w:cs="Times New Roman"/>
          <w:szCs w:val="24"/>
        </w:rPr>
        <w:t>может быть</w:t>
      </w:r>
      <w:proofErr w:type="gramEnd"/>
      <w:r w:rsidRPr="00092151">
        <w:rPr>
          <w:rFonts w:cs="Times New Roman"/>
          <w:szCs w:val="24"/>
        </w:rPr>
        <w:t xml:space="preserve"> как полным, то есть обеспечивать все энергетические и нутритивные потребности пациента, так и неполным (смешанным), когда потребность в питании удовлетворяется как пероральным, так и парентеральным питанием, например во время восстановления после перерыва в приеме пищи.</w:t>
      </w:r>
    </w:p>
    <w:p w14:paraId="489B1CBB" w14:textId="77777777" w:rsidR="00DC1619" w:rsidRPr="00092151" w:rsidRDefault="00DC1619" w:rsidP="003350DC">
      <w:pPr>
        <w:rPr>
          <w:rFonts w:cs="Times New Roman"/>
          <w:szCs w:val="24"/>
        </w:rPr>
      </w:pPr>
      <w:r w:rsidRPr="00092151">
        <w:rPr>
          <w:rFonts w:cs="Times New Roman"/>
          <w:szCs w:val="24"/>
        </w:rPr>
        <w:tab/>
      </w:r>
    </w:p>
    <w:p w14:paraId="01AA1E36" w14:textId="77777777" w:rsidR="00DC1619" w:rsidRPr="00092151" w:rsidRDefault="00DC1619" w:rsidP="003350DC">
      <w:pPr>
        <w:ind w:firstLine="709"/>
        <w:rPr>
          <w:rFonts w:cs="Times New Roman"/>
          <w:i/>
          <w:szCs w:val="24"/>
          <w:u w:val="single"/>
        </w:rPr>
      </w:pPr>
      <w:r w:rsidRPr="00092151">
        <w:rPr>
          <w:rFonts w:cs="Times New Roman"/>
          <w:i/>
          <w:szCs w:val="24"/>
          <w:u w:val="single"/>
        </w:rPr>
        <w:t>Методика проведения ПП:</w:t>
      </w:r>
    </w:p>
    <w:p w14:paraId="76559CC9" w14:textId="77777777" w:rsidR="00DC1619" w:rsidRPr="00092151" w:rsidRDefault="00DC1619" w:rsidP="003350DC">
      <w:pPr>
        <w:pStyle w:val="afe"/>
        <w:numPr>
          <w:ilvl w:val="0"/>
          <w:numId w:val="76"/>
        </w:numPr>
        <w:rPr>
          <w:rFonts w:cs="Times New Roman"/>
          <w:szCs w:val="24"/>
        </w:rPr>
      </w:pPr>
      <w:r w:rsidRPr="00092151">
        <w:rPr>
          <w:rFonts w:cs="Times New Roman"/>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4D6CBA70" w14:textId="77777777" w:rsidR="00DC1619" w:rsidRPr="00092151" w:rsidRDefault="00DC1619" w:rsidP="003350DC">
      <w:pPr>
        <w:pStyle w:val="afe"/>
        <w:numPr>
          <w:ilvl w:val="0"/>
          <w:numId w:val="76"/>
        </w:numPr>
        <w:rPr>
          <w:rFonts w:cs="Times New Roman"/>
          <w:szCs w:val="24"/>
        </w:rPr>
      </w:pPr>
      <w:proofErr w:type="gramStart"/>
      <w:r w:rsidRPr="00092151">
        <w:rPr>
          <w:rFonts w:cs="Times New Roman"/>
          <w:szCs w:val="24"/>
        </w:rPr>
        <w:t>продленная  инфузия</w:t>
      </w:r>
      <w:proofErr w:type="gramEnd"/>
      <w:r w:rsidRPr="00092151">
        <w:rPr>
          <w:rFonts w:cs="Times New Roman"/>
          <w:szCs w:val="24"/>
        </w:rPr>
        <w:t xml:space="preserve"> (18-20 часов);</w:t>
      </w:r>
    </w:p>
    <w:p w14:paraId="5F3943F6" w14:textId="77777777" w:rsidR="00DC1619" w:rsidRPr="00092151" w:rsidRDefault="00DC1619" w:rsidP="003350DC">
      <w:pPr>
        <w:pStyle w:val="afe"/>
        <w:numPr>
          <w:ilvl w:val="0"/>
          <w:numId w:val="76"/>
        </w:numPr>
        <w:rPr>
          <w:rFonts w:cs="Times New Roman"/>
          <w:szCs w:val="24"/>
        </w:rPr>
      </w:pPr>
      <w:r w:rsidRPr="00092151">
        <w:rPr>
          <w:rFonts w:cs="Times New Roman"/>
          <w:szCs w:val="24"/>
        </w:rPr>
        <w:t>циклический режим (8-12 часов) для стационаров с дневным пребыванием или для домашнего применения.</w:t>
      </w:r>
    </w:p>
    <w:p w14:paraId="32F11613" w14:textId="77777777" w:rsidR="00DC1619" w:rsidRPr="00092151" w:rsidRDefault="00DC1619" w:rsidP="003350DC">
      <w:pPr>
        <w:ind w:firstLine="709"/>
        <w:rPr>
          <w:rFonts w:cs="Times New Roman"/>
          <w:i/>
          <w:szCs w:val="24"/>
          <w:u w:val="single"/>
        </w:rPr>
      </w:pPr>
    </w:p>
    <w:p w14:paraId="65E8AB58" w14:textId="77777777" w:rsidR="00DC1619" w:rsidRPr="00092151" w:rsidRDefault="00DC1619" w:rsidP="003350DC">
      <w:pPr>
        <w:ind w:firstLine="709"/>
        <w:rPr>
          <w:rFonts w:cs="Times New Roman"/>
          <w:i/>
          <w:szCs w:val="24"/>
          <w:u w:val="single"/>
        </w:rPr>
      </w:pPr>
      <w:r w:rsidRPr="00092151">
        <w:rPr>
          <w:rFonts w:cs="Times New Roman"/>
          <w:i/>
          <w:szCs w:val="24"/>
          <w:u w:val="single"/>
        </w:rPr>
        <w:t>Принятие решения о начале ПП.</w:t>
      </w:r>
    </w:p>
    <w:p w14:paraId="2A024402" w14:textId="77777777" w:rsidR="00DC1619" w:rsidRPr="00092151" w:rsidRDefault="00DC1619" w:rsidP="003350DC">
      <w:pPr>
        <w:rPr>
          <w:rFonts w:cs="Times New Roman"/>
          <w:szCs w:val="24"/>
        </w:rPr>
      </w:pPr>
      <w:r w:rsidRPr="00092151">
        <w:rPr>
          <w:rFonts w:cs="Times New Roman"/>
          <w:szCs w:val="24"/>
        </w:rPr>
        <w:tab/>
        <w:t>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33F7CFED" w14:textId="77777777" w:rsidR="00DC1619" w:rsidRPr="00092151" w:rsidRDefault="00DC1619" w:rsidP="003350DC">
      <w:pPr>
        <w:ind w:firstLine="709"/>
        <w:rPr>
          <w:rFonts w:cs="Times New Roman"/>
          <w:i/>
          <w:szCs w:val="24"/>
          <w:u w:val="single"/>
        </w:rPr>
      </w:pPr>
    </w:p>
    <w:p w14:paraId="44F090B6" w14:textId="01725750" w:rsidR="00DC1619" w:rsidRPr="00092151" w:rsidRDefault="00DC1619" w:rsidP="003350DC">
      <w:pPr>
        <w:ind w:firstLine="709"/>
        <w:rPr>
          <w:rFonts w:cs="Times New Roman"/>
          <w:i/>
          <w:szCs w:val="24"/>
          <w:u w:val="single"/>
        </w:rPr>
      </w:pPr>
      <w:r w:rsidRPr="00092151">
        <w:rPr>
          <w:rFonts w:cs="Times New Roman"/>
          <w:i/>
          <w:szCs w:val="24"/>
          <w:u w:val="single"/>
        </w:rPr>
        <w:t xml:space="preserve">Показания для проведения ПП </w:t>
      </w:r>
      <w:r w:rsidRPr="00092151">
        <w:rPr>
          <w:rFonts w:cs="Times New Roman"/>
          <w:i/>
          <w:szCs w:val="24"/>
          <w:u w:val="single"/>
        </w:rPr>
        <w:fldChar w:fldCharType="begin" w:fldLock="1"/>
      </w:r>
      <w:r w:rsidR="00023CA1">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68]","plainTextFormattedCitation":"[68]","previouslyFormattedCitation":"[68]"},"properties":{"noteIndex":0},"schema":"https://github.com/citation-style-language/schema/raw/master/csl-citation.json"}</w:instrText>
      </w:r>
      <w:r w:rsidRPr="00092151">
        <w:rPr>
          <w:rFonts w:cs="Times New Roman"/>
          <w:i/>
          <w:szCs w:val="24"/>
          <w:u w:val="single"/>
        </w:rPr>
        <w:fldChar w:fldCharType="separate"/>
      </w:r>
      <w:r w:rsidR="00AC5169" w:rsidRPr="00AC5169">
        <w:rPr>
          <w:rFonts w:cs="Times New Roman"/>
          <w:noProof/>
          <w:szCs w:val="24"/>
        </w:rPr>
        <w:t>[68]</w:t>
      </w:r>
      <w:r w:rsidRPr="00092151">
        <w:rPr>
          <w:rFonts w:cs="Times New Roman"/>
          <w:i/>
          <w:szCs w:val="24"/>
          <w:u w:val="single"/>
        </w:rPr>
        <w:fldChar w:fldCharType="end"/>
      </w:r>
      <w:r w:rsidRPr="00092151">
        <w:rPr>
          <w:rFonts w:cs="Times New Roman"/>
          <w:i/>
          <w:szCs w:val="24"/>
          <w:u w:val="single"/>
        </w:rPr>
        <w:t>:</w:t>
      </w:r>
    </w:p>
    <w:p w14:paraId="5BEC793F" w14:textId="77777777" w:rsidR="00DC1619" w:rsidRPr="00092151" w:rsidRDefault="00DC1619" w:rsidP="003350DC">
      <w:pPr>
        <w:pStyle w:val="afe"/>
        <w:numPr>
          <w:ilvl w:val="0"/>
          <w:numId w:val="69"/>
        </w:numPr>
        <w:rPr>
          <w:rFonts w:cs="Times New Roman"/>
          <w:szCs w:val="24"/>
        </w:rPr>
      </w:pPr>
      <w:r w:rsidRPr="00092151">
        <w:rPr>
          <w:rFonts w:cs="Times New Roman"/>
          <w:szCs w:val="24"/>
        </w:rPr>
        <w:t>Невозможность проведения перорального или энтерального питания более 72 часов;</w:t>
      </w:r>
    </w:p>
    <w:p w14:paraId="19F44BA4" w14:textId="77777777" w:rsidR="00DC1619" w:rsidRPr="00092151" w:rsidRDefault="00DC1619" w:rsidP="003350DC">
      <w:pPr>
        <w:pStyle w:val="afe"/>
        <w:numPr>
          <w:ilvl w:val="0"/>
          <w:numId w:val="69"/>
        </w:numPr>
        <w:rPr>
          <w:rFonts w:cs="Times New Roman"/>
          <w:szCs w:val="24"/>
        </w:rPr>
      </w:pPr>
      <w:r w:rsidRPr="00092151">
        <w:rPr>
          <w:rFonts w:cs="Times New Roman"/>
          <w:szCs w:val="24"/>
        </w:rPr>
        <w:t>Тяжелая белково-энергетическая недостаточность (индекс массы тела менее 19 кг/м</w:t>
      </w:r>
      <w:r w:rsidRPr="00092151">
        <w:rPr>
          <w:rFonts w:cs="Times New Roman"/>
          <w:szCs w:val="24"/>
          <w:vertAlign w:val="superscript"/>
        </w:rPr>
        <w:t>2</w:t>
      </w:r>
      <w:r w:rsidRPr="00092151">
        <w:rPr>
          <w:rFonts w:cs="Times New Roman"/>
          <w:szCs w:val="24"/>
        </w:rPr>
        <w:t xml:space="preserve">), которая не может быть полностью </w:t>
      </w:r>
      <w:proofErr w:type="gramStart"/>
      <w:r w:rsidRPr="00092151">
        <w:rPr>
          <w:rFonts w:cs="Times New Roman"/>
          <w:szCs w:val="24"/>
        </w:rPr>
        <w:t>корригирована  пероральным</w:t>
      </w:r>
      <w:proofErr w:type="gramEnd"/>
      <w:r w:rsidRPr="00092151">
        <w:rPr>
          <w:rFonts w:cs="Times New Roman"/>
          <w:szCs w:val="24"/>
        </w:rPr>
        <w:t xml:space="preserve"> или энтеральным питанием;</w:t>
      </w:r>
    </w:p>
    <w:p w14:paraId="4C069FAE" w14:textId="77777777" w:rsidR="00DC1619" w:rsidRPr="00092151" w:rsidRDefault="00DC1619" w:rsidP="003350DC">
      <w:pPr>
        <w:pStyle w:val="afe"/>
        <w:numPr>
          <w:ilvl w:val="0"/>
          <w:numId w:val="69"/>
        </w:numPr>
        <w:rPr>
          <w:rFonts w:cs="Times New Roman"/>
          <w:szCs w:val="24"/>
        </w:rPr>
      </w:pPr>
      <w:r w:rsidRPr="00092151">
        <w:rPr>
          <w:rFonts w:cs="Times New Roman"/>
          <w:szCs w:val="24"/>
        </w:rPr>
        <w:t>Кишечная недостаточность или тяжелая диарея (&gt; 500 мл/сут</w:t>
      </w:r>
      <w:r w:rsidRPr="00092151">
        <w:rPr>
          <w:rFonts w:cs="Times New Roman"/>
          <w:i/>
          <w:szCs w:val="24"/>
        </w:rPr>
        <w:t xml:space="preserve"> </w:t>
      </w:r>
      <w:r w:rsidRPr="00092151">
        <w:rPr>
          <w:rFonts w:cs="Times New Roman"/>
          <w:szCs w:val="24"/>
        </w:rPr>
        <w:t>более 3 суток);</w:t>
      </w:r>
    </w:p>
    <w:p w14:paraId="3528AC88" w14:textId="77777777" w:rsidR="00DC1619" w:rsidRPr="00092151" w:rsidRDefault="00DC1619" w:rsidP="003350DC">
      <w:pPr>
        <w:pStyle w:val="afe"/>
        <w:numPr>
          <w:ilvl w:val="0"/>
          <w:numId w:val="69"/>
        </w:numPr>
        <w:rPr>
          <w:rFonts w:cs="Times New Roman"/>
          <w:szCs w:val="24"/>
        </w:rPr>
      </w:pPr>
      <w:r w:rsidRPr="00092151">
        <w:rPr>
          <w:rFonts w:cs="Times New Roman"/>
          <w:szCs w:val="24"/>
        </w:rPr>
        <w:t>Реакция трансплантат против хозяина с поражением кишечника с признаками тяжелой энтеропатии (диарея, кровоточивость);</w:t>
      </w:r>
    </w:p>
    <w:p w14:paraId="746F9A78" w14:textId="77777777" w:rsidR="00DC1619" w:rsidRPr="00092151" w:rsidRDefault="00DC1619" w:rsidP="003350DC">
      <w:pPr>
        <w:pStyle w:val="afe"/>
        <w:numPr>
          <w:ilvl w:val="0"/>
          <w:numId w:val="69"/>
        </w:numPr>
        <w:rPr>
          <w:rFonts w:cs="Times New Roman"/>
          <w:szCs w:val="24"/>
        </w:rPr>
      </w:pPr>
      <w:r w:rsidRPr="00092151">
        <w:rPr>
          <w:rFonts w:cs="Times New Roman"/>
          <w:szCs w:val="24"/>
        </w:rPr>
        <w:t>Тяжелый мукозит (с прекращением перорального питания);</w:t>
      </w:r>
    </w:p>
    <w:p w14:paraId="7885EF37" w14:textId="77777777" w:rsidR="00DC1619" w:rsidRPr="00092151" w:rsidRDefault="00DC1619" w:rsidP="003350DC">
      <w:pPr>
        <w:pStyle w:val="afe"/>
        <w:numPr>
          <w:ilvl w:val="0"/>
          <w:numId w:val="69"/>
        </w:numPr>
        <w:rPr>
          <w:rFonts w:cs="Times New Roman"/>
          <w:szCs w:val="24"/>
        </w:rPr>
      </w:pPr>
      <w:r w:rsidRPr="00092151">
        <w:rPr>
          <w:rFonts w:cs="Times New Roman"/>
          <w:szCs w:val="24"/>
        </w:rPr>
        <w:t>Тяжелый панкреатит;</w:t>
      </w:r>
    </w:p>
    <w:p w14:paraId="45371A79" w14:textId="77777777" w:rsidR="00DC1619" w:rsidRPr="00092151" w:rsidRDefault="00DC1619" w:rsidP="003350DC">
      <w:pPr>
        <w:pStyle w:val="afe"/>
        <w:numPr>
          <w:ilvl w:val="0"/>
          <w:numId w:val="69"/>
        </w:numPr>
        <w:rPr>
          <w:rFonts w:cs="Times New Roman"/>
          <w:szCs w:val="24"/>
        </w:rPr>
      </w:pPr>
      <w:r w:rsidRPr="00092151">
        <w:rPr>
          <w:rFonts w:cs="Times New Roman"/>
          <w:szCs w:val="24"/>
        </w:rPr>
        <w:t>Кишечная непроходимость;</w:t>
      </w:r>
    </w:p>
    <w:p w14:paraId="6DFF79C8" w14:textId="77777777" w:rsidR="00DC1619" w:rsidRPr="00092151" w:rsidRDefault="00DC1619" w:rsidP="003350DC">
      <w:pPr>
        <w:pStyle w:val="afe"/>
        <w:numPr>
          <w:ilvl w:val="0"/>
          <w:numId w:val="69"/>
        </w:numPr>
        <w:rPr>
          <w:rFonts w:cs="Times New Roman"/>
          <w:szCs w:val="24"/>
        </w:rPr>
      </w:pPr>
      <w:r w:rsidRPr="00092151">
        <w:rPr>
          <w:rFonts w:cs="Times New Roman"/>
          <w:szCs w:val="24"/>
        </w:rPr>
        <w:t xml:space="preserve">Гастростаз или обструкция пилорического отдела желудка; </w:t>
      </w:r>
    </w:p>
    <w:p w14:paraId="7CEFE816" w14:textId="77777777" w:rsidR="00DC1619" w:rsidRPr="00092151" w:rsidRDefault="00DC1619" w:rsidP="003350DC">
      <w:pPr>
        <w:pStyle w:val="afe"/>
        <w:numPr>
          <w:ilvl w:val="0"/>
          <w:numId w:val="69"/>
        </w:numPr>
        <w:rPr>
          <w:rFonts w:cs="Times New Roman"/>
          <w:szCs w:val="24"/>
        </w:rPr>
      </w:pPr>
      <w:r w:rsidRPr="00092151">
        <w:rPr>
          <w:rFonts w:cs="Times New Roman"/>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1AA78CB4" w14:textId="77777777" w:rsidR="00DC1619" w:rsidRPr="00092151" w:rsidRDefault="00DC1619" w:rsidP="003350DC">
      <w:pPr>
        <w:pStyle w:val="afe"/>
        <w:numPr>
          <w:ilvl w:val="0"/>
          <w:numId w:val="69"/>
        </w:numPr>
        <w:rPr>
          <w:rFonts w:cs="Times New Roman"/>
          <w:szCs w:val="24"/>
        </w:rPr>
      </w:pPr>
      <w:r w:rsidRPr="00092151">
        <w:rPr>
          <w:rFonts w:cs="Times New Roman"/>
          <w:szCs w:val="24"/>
        </w:rPr>
        <w:t>Наружный свищ тонкой кишки.</w:t>
      </w:r>
    </w:p>
    <w:p w14:paraId="28CDA0D8" w14:textId="77777777" w:rsidR="00DC1619" w:rsidRPr="00092151" w:rsidRDefault="00DC1619" w:rsidP="003350DC">
      <w:pPr>
        <w:pStyle w:val="afe"/>
        <w:ind w:left="0" w:firstLine="709"/>
        <w:rPr>
          <w:rFonts w:cs="Times New Roman"/>
          <w:szCs w:val="24"/>
        </w:rPr>
      </w:pPr>
      <w:r w:rsidRPr="00092151">
        <w:rPr>
          <w:rFonts w:cs="Times New Roman"/>
          <w:szCs w:val="24"/>
        </w:rPr>
        <w:t>У гематологических пациентов</w:t>
      </w:r>
      <w:r w:rsidRPr="00092151">
        <w:rPr>
          <w:rFonts w:cs="Times New Roman"/>
          <w:i/>
          <w:color w:val="FF0000"/>
          <w:szCs w:val="24"/>
        </w:rPr>
        <w:t xml:space="preserve"> </w:t>
      </w:r>
      <w:r w:rsidRPr="00092151">
        <w:rPr>
          <w:rFonts w:cs="Times New Roman"/>
          <w:szCs w:val="24"/>
        </w:rPr>
        <w:t>чаще всего начало ПП связано с развитием тяжелой диареи, тяжелой РТПХ с поражением кишечника, мукозитом.</w:t>
      </w:r>
    </w:p>
    <w:p w14:paraId="73A054EF" w14:textId="77777777" w:rsidR="00DC1619" w:rsidRPr="00092151" w:rsidRDefault="00DC1619" w:rsidP="003350DC">
      <w:pPr>
        <w:ind w:firstLine="709"/>
        <w:rPr>
          <w:rFonts w:cs="Times New Roman"/>
          <w:i/>
          <w:szCs w:val="24"/>
          <w:u w:val="single"/>
        </w:rPr>
      </w:pPr>
    </w:p>
    <w:p w14:paraId="68E74630" w14:textId="0C19010C" w:rsidR="00DC1619" w:rsidRPr="00092151" w:rsidRDefault="00DC1619" w:rsidP="003350DC">
      <w:pPr>
        <w:ind w:firstLine="709"/>
        <w:rPr>
          <w:rFonts w:cs="Times New Roman"/>
          <w:i/>
          <w:szCs w:val="24"/>
          <w:u w:val="single"/>
        </w:rPr>
      </w:pPr>
      <w:r w:rsidRPr="00092151">
        <w:rPr>
          <w:rFonts w:cs="Times New Roman"/>
          <w:i/>
          <w:szCs w:val="24"/>
          <w:u w:val="single"/>
        </w:rPr>
        <w:t xml:space="preserve">Противопоказания для ПП </w:t>
      </w:r>
      <w:r w:rsidRPr="00092151">
        <w:rPr>
          <w:rFonts w:cs="Times New Roman"/>
          <w:i/>
          <w:szCs w:val="24"/>
          <w:u w:val="single"/>
        </w:rPr>
        <w:fldChar w:fldCharType="begin" w:fldLock="1"/>
      </w:r>
      <w:r w:rsidR="00023CA1">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68]","plainTextFormattedCitation":"[68]","previouslyFormattedCitation":"[68]"},"properties":{"noteIndex":0},"schema":"https://github.com/citation-style-language/schema/raw/master/csl-citation.json"}</w:instrText>
      </w:r>
      <w:r w:rsidRPr="00092151">
        <w:rPr>
          <w:rFonts w:cs="Times New Roman"/>
          <w:i/>
          <w:szCs w:val="24"/>
          <w:u w:val="single"/>
        </w:rPr>
        <w:fldChar w:fldCharType="separate"/>
      </w:r>
      <w:r w:rsidR="00AC5169" w:rsidRPr="00AC5169">
        <w:rPr>
          <w:rFonts w:cs="Times New Roman"/>
          <w:noProof/>
          <w:szCs w:val="24"/>
        </w:rPr>
        <w:t>[68]</w:t>
      </w:r>
      <w:r w:rsidRPr="00092151">
        <w:rPr>
          <w:rFonts w:cs="Times New Roman"/>
          <w:i/>
          <w:szCs w:val="24"/>
          <w:u w:val="single"/>
        </w:rPr>
        <w:fldChar w:fldCharType="end"/>
      </w:r>
      <w:r w:rsidRPr="00092151">
        <w:rPr>
          <w:rFonts w:cs="Times New Roman"/>
          <w:i/>
          <w:szCs w:val="24"/>
          <w:u w:val="single"/>
        </w:rPr>
        <w:t>:</w:t>
      </w:r>
    </w:p>
    <w:p w14:paraId="0B7C98E6" w14:textId="77777777" w:rsidR="00DC1619" w:rsidRPr="00092151" w:rsidRDefault="00DC1619" w:rsidP="003350DC">
      <w:pPr>
        <w:pStyle w:val="afe"/>
        <w:numPr>
          <w:ilvl w:val="0"/>
          <w:numId w:val="70"/>
        </w:numPr>
        <w:rPr>
          <w:rFonts w:cs="Times New Roman"/>
          <w:szCs w:val="24"/>
        </w:rPr>
      </w:pPr>
      <w:r w:rsidRPr="00092151">
        <w:rPr>
          <w:rFonts w:cs="Times New Roman"/>
          <w:szCs w:val="24"/>
        </w:rPr>
        <w:t>Возможность полноценного восполнения нутритивного дефицита перорально или энтерально;</w:t>
      </w:r>
    </w:p>
    <w:p w14:paraId="460273E4" w14:textId="77777777" w:rsidR="00DC1619" w:rsidRPr="00092151" w:rsidRDefault="00DC1619" w:rsidP="003350DC">
      <w:pPr>
        <w:pStyle w:val="afe"/>
        <w:numPr>
          <w:ilvl w:val="0"/>
          <w:numId w:val="70"/>
        </w:numPr>
        <w:rPr>
          <w:rFonts w:cs="Times New Roman"/>
          <w:szCs w:val="24"/>
        </w:rPr>
      </w:pPr>
      <w:r w:rsidRPr="00092151">
        <w:rPr>
          <w:rFonts w:cs="Times New Roman"/>
          <w:szCs w:val="24"/>
        </w:rPr>
        <w:t>Терминальное состояние пациента (относительное противопоказание);</w:t>
      </w:r>
    </w:p>
    <w:p w14:paraId="6724BE7A" w14:textId="77777777" w:rsidR="00DC1619" w:rsidRPr="00092151" w:rsidRDefault="00DC1619" w:rsidP="003350DC">
      <w:pPr>
        <w:pStyle w:val="afe"/>
        <w:numPr>
          <w:ilvl w:val="0"/>
          <w:numId w:val="70"/>
        </w:numPr>
        <w:rPr>
          <w:rFonts w:cs="Times New Roman"/>
          <w:szCs w:val="24"/>
        </w:rPr>
      </w:pPr>
      <w:r w:rsidRPr="00092151">
        <w:rPr>
          <w:rFonts w:cs="Times New Roman"/>
          <w:szCs w:val="24"/>
        </w:rPr>
        <w:t xml:space="preserve">Рекомендуется воздержаться в первые 48 часов после развития септического шока от парентерального питания. </w:t>
      </w:r>
    </w:p>
    <w:p w14:paraId="07AC478F" w14:textId="77777777" w:rsidR="00DC1619" w:rsidRPr="00092151" w:rsidRDefault="00DC1619" w:rsidP="003350DC">
      <w:pPr>
        <w:ind w:left="360" w:firstLine="348"/>
        <w:rPr>
          <w:rFonts w:cs="Times New Roman"/>
          <w:szCs w:val="24"/>
        </w:rPr>
      </w:pPr>
      <w:r w:rsidRPr="00092151">
        <w:rPr>
          <w:rFonts w:cs="Times New Roman"/>
          <w:szCs w:val="24"/>
        </w:rPr>
        <w:t>Наличие острой почечной недостаточности у больных не может быть противопоказанием для проведения парентерального питания.</w:t>
      </w:r>
    </w:p>
    <w:p w14:paraId="7741E860" w14:textId="77777777" w:rsidR="00DC1619" w:rsidRPr="00092151" w:rsidRDefault="00DC1619" w:rsidP="003350DC">
      <w:pPr>
        <w:ind w:left="142" w:firstLine="348"/>
        <w:rPr>
          <w:rFonts w:cs="Times New Roman"/>
          <w:szCs w:val="24"/>
        </w:rPr>
      </w:pPr>
    </w:p>
    <w:p w14:paraId="367CAA41" w14:textId="77777777" w:rsidR="00DC1619" w:rsidRPr="00092151" w:rsidRDefault="00DC1619" w:rsidP="003350DC">
      <w:pPr>
        <w:ind w:firstLine="709"/>
        <w:rPr>
          <w:rFonts w:cs="Times New Roman"/>
          <w:i/>
          <w:szCs w:val="24"/>
          <w:u w:val="single"/>
        </w:rPr>
      </w:pPr>
      <w:r w:rsidRPr="00092151">
        <w:rPr>
          <w:rFonts w:cs="Times New Roman"/>
          <w:i/>
          <w:szCs w:val="24"/>
          <w:u w:val="single"/>
        </w:rPr>
        <w:t>Осложнения проведения ПП:</w:t>
      </w:r>
    </w:p>
    <w:p w14:paraId="679C515C" w14:textId="77777777" w:rsidR="00DC1619" w:rsidRPr="00092151" w:rsidRDefault="00DC1619" w:rsidP="003350DC">
      <w:pPr>
        <w:ind w:left="709" w:hanging="283"/>
        <w:rPr>
          <w:rFonts w:cs="Times New Roman"/>
          <w:szCs w:val="24"/>
        </w:rPr>
      </w:pPr>
      <w:r w:rsidRPr="00092151">
        <w:rPr>
          <w:rFonts w:cs="Times New Roman"/>
          <w:szCs w:val="24"/>
        </w:rPr>
        <w:t xml:space="preserve">1. Осложнения, связанные с катетеризацией центральных вен: </w:t>
      </w:r>
    </w:p>
    <w:p w14:paraId="72EA16C7" w14:textId="77777777" w:rsidR="00DC1619" w:rsidRPr="00092151" w:rsidRDefault="00DC1619" w:rsidP="003350DC">
      <w:pPr>
        <w:pStyle w:val="afe"/>
        <w:numPr>
          <w:ilvl w:val="1"/>
          <w:numId w:val="71"/>
        </w:numPr>
        <w:tabs>
          <w:tab w:val="left" w:pos="1134"/>
        </w:tabs>
        <w:rPr>
          <w:rFonts w:cs="Times New Roman"/>
          <w:szCs w:val="24"/>
        </w:rPr>
      </w:pPr>
      <w:r w:rsidRPr="00092151">
        <w:rPr>
          <w:rFonts w:cs="Times New Roman"/>
          <w:szCs w:val="24"/>
        </w:rPr>
        <w:t>Инфекционные;</w:t>
      </w:r>
    </w:p>
    <w:p w14:paraId="1978C0C3" w14:textId="77777777" w:rsidR="00DC1619" w:rsidRPr="00092151" w:rsidRDefault="00DC1619" w:rsidP="003350DC">
      <w:pPr>
        <w:pStyle w:val="afe"/>
        <w:numPr>
          <w:ilvl w:val="1"/>
          <w:numId w:val="71"/>
        </w:numPr>
        <w:tabs>
          <w:tab w:val="left" w:pos="1134"/>
        </w:tabs>
        <w:rPr>
          <w:rFonts w:cs="Times New Roman"/>
          <w:szCs w:val="24"/>
        </w:rPr>
      </w:pPr>
      <w:r w:rsidRPr="00092151">
        <w:rPr>
          <w:rFonts w:cs="Times New Roman"/>
          <w:szCs w:val="24"/>
        </w:rPr>
        <w:t>Тромботические;</w:t>
      </w:r>
    </w:p>
    <w:p w14:paraId="4887C50B" w14:textId="77777777" w:rsidR="00DC1619" w:rsidRPr="00092151" w:rsidRDefault="00DC1619" w:rsidP="003350DC">
      <w:pPr>
        <w:pStyle w:val="afe"/>
        <w:numPr>
          <w:ilvl w:val="1"/>
          <w:numId w:val="71"/>
        </w:numPr>
        <w:tabs>
          <w:tab w:val="left" w:pos="1134"/>
        </w:tabs>
        <w:rPr>
          <w:rFonts w:cs="Times New Roman"/>
          <w:szCs w:val="24"/>
        </w:rPr>
      </w:pPr>
      <w:r w:rsidRPr="00092151">
        <w:rPr>
          <w:rFonts w:cs="Times New Roman"/>
          <w:szCs w:val="24"/>
        </w:rPr>
        <w:t xml:space="preserve">Геморрагические; </w:t>
      </w:r>
    </w:p>
    <w:p w14:paraId="1B9F066C" w14:textId="77777777" w:rsidR="00DC1619" w:rsidRPr="00092151" w:rsidRDefault="00DC1619" w:rsidP="003350DC">
      <w:pPr>
        <w:pStyle w:val="afe"/>
        <w:numPr>
          <w:ilvl w:val="1"/>
          <w:numId w:val="71"/>
        </w:numPr>
        <w:tabs>
          <w:tab w:val="left" w:pos="1134"/>
        </w:tabs>
        <w:rPr>
          <w:rFonts w:cs="Times New Roman"/>
          <w:szCs w:val="24"/>
        </w:rPr>
      </w:pPr>
      <w:r w:rsidRPr="00092151">
        <w:rPr>
          <w:rFonts w:cs="Times New Roman"/>
          <w:szCs w:val="24"/>
        </w:rPr>
        <w:t xml:space="preserve">Воздушная эмболия; </w:t>
      </w:r>
    </w:p>
    <w:p w14:paraId="3EC62564" w14:textId="77777777" w:rsidR="00DC1619" w:rsidRPr="00092151" w:rsidRDefault="00DC1619" w:rsidP="003350DC">
      <w:pPr>
        <w:pStyle w:val="afe"/>
        <w:numPr>
          <w:ilvl w:val="1"/>
          <w:numId w:val="71"/>
        </w:numPr>
        <w:tabs>
          <w:tab w:val="left" w:pos="1134"/>
        </w:tabs>
        <w:rPr>
          <w:rFonts w:cs="Times New Roman"/>
          <w:szCs w:val="24"/>
        </w:rPr>
      </w:pPr>
      <w:r w:rsidRPr="00092151">
        <w:rPr>
          <w:rFonts w:cs="Times New Roman"/>
          <w:szCs w:val="24"/>
        </w:rPr>
        <w:lastRenderedPageBreak/>
        <w:t>Пневмоторакс.</w:t>
      </w:r>
    </w:p>
    <w:p w14:paraId="52954418" w14:textId="77777777" w:rsidR="00DC1619" w:rsidRPr="00092151" w:rsidRDefault="00DC1619" w:rsidP="003350DC">
      <w:pPr>
        <w:tabs>
          <w:tab w:val="left" w:pos="284"/>
        </w:tabs>
        <w:ind w:left="993" w:hanging="567"/>
        <w:rPr>
          <w:rFonts w:cs="Times New Roman"/>
          <w:szCs w:val="24"/>
        </w:rPr>
      </w:pPr>
      <w:r w:rsidRPr="00092151">
        <w:rPr>
          <w:rFonts w:cs="Times New Roman"/>
          <w:szCs w:val="24"/>
        </w:rPr>
        <w:t xml:space="preserve">2. Метаболические осложнения: </w:t>
      </w:r>
    </w:p>
    <w:p w14:paraId="43623398" w14:textId="77777777" w:rsidR="00DC1619" w:rsidRPr="00092151" w:rsidRDefault="00DC1619" w:rsidP="003350DC">
      <w:pPr>
        <w:pStyle w:val="afe"/>
        <w:numPr>
          <w:ilvl w:val="0"/>
          <w:numId w:val="72"/>
        </w:numPr>
        <w:tabs>
          <w:tab w:val="left" w:pos="1134"/>
          <w:tab w:val="left" w:pos="1276"/>
        </w:tabs>
        <w:rPr>
          <w:rFonts w:cs="Times New Roman"/>
          <w:szCs w:val="24"/>
        </w:rPr>
      </w:pPr>
      <w:r w:rsidRPr="00092151">
        <w:rPr>
          <w:rFonts w:cs="Times New Roman"/>
          <w:szCs w:val="24"/>
        </w:rPr>
        <w:t>Гипергликемия;</w:t>
      </w:r>
    </w:p>
    <w:p w14:paraId="2962371F" w14:textId="77777777" w:rsidR="00DC1619" w:rsidRPr="00092151" w:rsidRDefault="00DC1619" w:rsidP="003350DC">
      <w:pPr>
        <w:pStyle w:val="afe"/>
        <w:numPr>
          <w:ilvl w:val="0"/>
          <w:numId w:val="72"/>
        </w:numPr>
        <w:tabs>
          <w:tab w:val="left" w:pos="1134"/>
          <w:tab w:val="left" w:pos="1276"/>
        </w:tabs>
        <w:rPr>
          <w:rFonts w:cs="Times New Roman"/>
          <w:szCs w:val="24"/>
        </w:rPr>
      </w:pPr>
      <w:r w:rsidRPr="00092151">
        <w:rPr>
          <w:rFonts w:cs="Times New Roman"/>
          <w:szCs w:val="24"/>
        </w:rPr>
        <w:t>Водно-электролитные нарушения;</w:t>
      </w:r>
    </w:p>
    <w:p w14:paraId="37E95F21" w14:textId="77777777" w:rsidR="00DC1619" w:rsidRPr="00092151" w:rsidRDefault="00DC1619" w:rsidP="003350DC">
      <w:pPr>
        <w:pStyle w:val="afe"/>
        <w:numPr>
          <w:ilvl w:val="0"/>
          <w:numId w:val="72"/>
        </w:numPr>
        <w:tabs>
          <w:tab w:val="left" w:pos="1134"/>
          <w:tab w:val="left" w:pos="1276"/>
        </w:tabs>
        <w:rPr>
          <w:rFonts w:cs="Times New Roman"/>
          <w:szCs w:val="24"/>
        </w:rPr>
      </w:pPr>
      <w:r w:rsidRPr="00092151">
        <w:rPr>
          <w:rFonts w:cs="Times New Roman"/>
          <w:szCs w:val="24"/>
        </w:rPr>
        <w:t>Гипертриглицеридемия;</w:t>
      </w:r>
    </w:p>
    <w:p w14:paraId="0EF337AE" w14:textId="77777777" w:rsidR="00DC1619" w:rsidRPr="00092151" w:rsidRDefault="00DC1619" w:rsidP="003350DC">
      <w:pPr>
        <w:pStyle w:val="afe"/>
        <w:numPr>
          <w:ilvl w:val="0"/>
          <w:numId w:val="72"/>
        </w:numPr>
        <w:tabs>
          <w:tab w:val="left" w:pos="1134"/>
          <w:tab w:val="left" w:pos="1276"/>
        </w:tabs>
        <w:rPr>
          <w:rFonts w:cs="Times New Roman"/>
          <w:szCs w:val="24"/>
        </w:rPr>
      </w:pPr>
      <w:r w:rsidRPr="00092151">
        <w:rPr>
          <w:rFonts w:cs="Times New Roman"/>
          <w:szCs w:val="24"/>
        </w:rPr>
        <w:t>Повышения концентрации азота мочевины;</w:t>
      </w:r>
    </w:p>
    <w:p w14:paraId="23ABB4A7" w14:textId="77777777" w:rsidR="00DC1619" w:rsidRPr="00092151" w:rsidRDefault="00DC1619" w:rsidP="003350DC">
      <w:pPr>
        <w:pStyle w:val="afe"/>
        <w:numPr>
          <w:ilvl w:val="0"/>
          <w:numId w:val="72"/>
        </w:numPr>
        <w:tabs>
          <w:tab w:val="left" w:pos="1134"/>
          <w:tab w:val="left" w:pos="1276"/>
        </w:tabs>
        <w:rPr>
          <w:rFonts w:cs="Times New Roman"/>
          <w:szCs w:val="24"/>
        </w:rPr>
      </w:pPr>
      <w:r w:rsidRPr="00092151">
        <w:rPr>
          <w:rFonts w:cs="Times New Roman"/>
          <w:szCs w:val="24"/>
        </w:rPr>
        <w:t>Повышение активности печеночных трансаминаз.</w:t>
      </w:r>
    </w:p>
    <w:p w14:paraId="0D3E251E" w14:textId="77777777" w:rsidR="00DC1619" w:rsidRPr="00092151" w:rsidRDefault="00DC1619" w:rsidP="003350DC">
      <w:pPr>
        <w:tabs>
          <w:tab w:val="left" w:pos="1134"/>
        </w:tabs>
        <w:ind w:left="993" w:hanging="567"/>
        <w:rPr>
          <w:rFonts w:cs="Times New Roman"/>
          <w:szCs w:val="24"/>
        </w:rPr>
      </w:pPr>
      <w:r w:rsidRPr="00092151">
        <w:rPr>
          <w:rFonts w:cs="Times New Roman"/>
          <w:szCs w:val="24"/>
        </w:rPr>
        <w:t>3. Дисфункция органов пищеварительной системы:</w:t>
      </w:r>
    </w:p>
    <w:p w14:paraId="24229717" w14:textId="77777777" w:rsidR="00DC1619" w:rsidRPr="00092151" w:rsidRDefault="00DC1619" w:rsidP="003350DC">
      <w:pPr>
        <w:pStyle w:val="afe"/>
        <w:numPr>
          <w:ilvl w:val="0"/>
          <w:numId w:val="73"/>
        </w:numPr>
        <w:tabs>
          <w:tab w:val="left" w:pos="1134"/>
        </w:tabs>
        <w:rPr>
          <w:rFonts w:cs="Times New Roman"/>
          <w:szCs w:val="24"/>
        </w:rPr>
      </w:pPr>
      <w:r w:rsidRPr="00092151">
        <w:rPr>
          <w:rFonts w:cs="Times New Roman"/>
          <w:szCs w:val="24"/>
        </w:rPr>
        <w:t>Холестаз, холецистит;</w:t>
      </w:r>
    </w:p>
    <w:p w14:paraId="5E0B00C1" w14:textId="77777777" w:rsidR="00DC1619" w:rsidRPr="00092151" w:rsidRDefault="00DC1619" w:rsidP="003350DC">
      <w:pPr>
        <w:pStyle w:val="afe"/>
        <w:numPr>
          <w:ilvl w:val="0"/>
          <w:numId w:val="73"/>
        </w:numPr>
        <w:tabs>
          <w:tab w:val="left" w:pos="1134"/>
        </w:tabs>
        <w:rPr>
          <w:rFonts w:cs="Times New Roman"/>
          <w:szCs w:val="24"/>
        </w:rPr>
      </w:pPr>
      <w:r w:rsidRPr="00092151">
        <w:rPr>
          <w:rFonts w:cs="Times New Roman"/>
          <w:szCs w:val="24"/>
        </w:rPr>
        <w:t>Гипотрофия стенки кишечника;</w:t>
      </w:r>
    </w:p>
    <w:p w14:paraId="6728DD2E" w14:textId="77777777" w:rsidR="00DC1619" w:rsidRPr="00092151" w:rsidRDefault="00DC1619" w:rsidP="003350DC">
      <w:pPr>
        <w:pStyle w:val="afe"/>
        <w:numPr>
          <w:ilvl w:val="0"/>
          <w:numId w:val="73"/>
        </w:numPr>
        <w:tabs>
          <w:tab w:val="left" w:pos="1134"/>
        </w:tabs>
        <w:rPr>
          <w:rFonts w:cs="Times New Roman"/>
          <w:szCs w:val="24"/>
        </w:rPr>
      </w:pPr>
      <w:r w:rsidRPr="00092151">
        <w:rPr>
          <w:rFonts w:cs="Times New Roman"/>
          <w:szCs w:val="24"/>
        </w:rPr>
        <w:t>Жировой стеатоз печени;</w:t>
      </w:r>
    </w:p>
    <w:p w14:paraId="25BA0B39" w14:textId="77777777" w:rsidR="00DC1619" w:rsidRPr="00092151" w:rsidRDefault="00DC1619" w:rsidP="003350DC">
      <w:pPr>
        <w:pStyle w:val="afe"/>
        <w:numPr>
          <w:ilvl w:val="0"/>
          <w:numId w:val="73"/>
        </w:numPr>
        <w:tabs>
          <w:tab w:val="left" w:pos="1134"/>
        </w:tabs>
        <w:rPr>
          <w:rFonts w:cs="Times New Roman"/>
          <w:szCs w:val="24"/>
        </w:rPr>
      </w:pPr>
      <w:r w:rsidRPr="00092151">
        <w:rPr>
          <w:rFonts w:cs="Times New Roman"/>
          <w:szCs w:val="24"/>
        </w:rPr>
        <w:t>Острый панкреатит (особенно в случае с сочетанием с врожденной гипертриглицеридемией)</w:t>
      </w:r>
    </w:p>
    <w:p w14:paraId="6D4D578E" w14:textId="77777777" w:rsidR="00DC1619" w:rsidRPr="00092151" w:rsidRDefault="00DC1619" w:rsidP="003350DC">
      <w:pPr>
        <w:ind w:firstLine="426"/>
        <w:rPr>
          <w:rFonts w:cs="Times New Roman"/>
          <w:szCs w:val="24"/>
        </w:rPr>
      </w:pPr>
      <w:r w:rsidRPr="00092151">
        <w:rPr>
          <w:rFonts w:cs="Times New Roman"/>
          <w:szCs w:val="24"/>
        </w:rPr>
        <w:t>4. Аллергические реакции на компоненты парентерального питания.</w:t>
      </w:r>
    </w:p>
    <w:p w14:paraId="4B24D839" w14:textId="77777777" w:rsidR="00DC1619" w:rsidRPr="00092151" w:rsidRDefault="00DC1619" w:rsidP="003350DC">
      <w:pPr>
        <w:ind w:firstLine="426"/>
        <w:rPr>
          <w:rFonts w:cs="Times New Roman"/>
          <w:szCs w:val="24"/>
        </w:rPr>
      </w:pPr>
      <w:r w:rsidRPr="00092151">
        <w:rPr>
          <w:rFonts w:cs="Times New Roman"/>
          <w:szCs w:val="24"/>
        </w:rPr>
        <w:t xml:space="preserve">5. Образование преципитатов (солей) в случае несовместимых инфузий с ПП. </w:t>
      </w:r>
    </w:p>
    <w:p w14:paraId="5F87E370" w14:textId="77777777" w:rsidR="00DC1619" w:rsidRPr="00092151" w:rsidRDefault="00DC1619" w:rsidP="003350DC">
      <w:pPr>
        <w:ind w:firstLine="426"/>
        <w:rPr>
          <w:rFonts w:cs="Times New Roman"/>
          <w:szCs w:val="24"/>
        </w:rPr>
      </w:pPr>
      <w:r w:rsidRPr="00092151">
        <w:rPr>
          <w:rFonts w:cs="Times New Roman"/>
          <w:szCs w:val="24"/>
        </w:rPr>
        <w:t xml:space="preserve">6. Токсические эффекты витаминных комплексов (аккумуляция жирорастворимых витаминов </w:t>
      </w:r>
      <w:proofErr w:type="gramStart"/>
      <w:r w:rsidRPr="00092151">
        <w:rPr>
          <w:rFonts w:cs="Times New Roman"/>
          <w:szCs w:val="24"/>
          <w:lang w:val="en-US"/>
        </w:rPr>
        <w:t>A</w:t>
      </w:r>
      <w:r w:rsidRPr="00092151">
        <w:rPr>
          <w:rFonts w:cs="Times New Roman"/>
          <w:szCs w:val="24"/>
        </w:rPr>
        <w:t>,</w:t>
      </w:r>
      <w:r w:rsidRPr="00092151">
        <w:rPr>
          <w:rFonts w:cs="Times New Roman"/>
          <w:szCs w:val="24"/>
          <w:lang w:val="en-US"/>
        </w:rPr>
        <w:t>D</w:t>
      </w:r>
      <w:proofErr w:type="gramEnd"/>
      <w:r w:rsidRPr="00092151">
        <w:rPr>
          <w:rFonts w:cs="Times New Roman"/>
          <w:szCs w:val="24"/>
        </w:rPr>
        <w:t>,</w:t>
      </w:r>
      <w:r w:rsidRPr="00092151">
        <w:rPr>
          <w:rFonts w:cs="Times New Roman"/>
          <w:szCs w:val="24"/>
          <w:lang w:val="en-US"/>
        </w:rPr>
        <w:t>E</w:t>
      </w:r>
      <w:r w:rsidRPr="00092151">
        <w:rPr>
          <w:rFonts w:cs="Times New Roman"/>
          <w:szCs w:val="24"/>
        </w:rPr>
        <w:t>,</w:t>
      </w:r>
      <w:r w:rsidRPr="00092151">
        <w:rPr>
          <w:rFonts w:cs="Times New Roman"/>
          <w:szCs w:val="24"/>
          <w:lang w:val="en-US"/>
        </w:rPr>
        <w:t>K</w:t>
      </w:r>
      <w:r w:rsidRPr="00092151">
        <w:rPr>
          <w:rFonts w:cs="Times New Roman"/>
          <w:szCs w:val="24"/>
        </w:rPr>
        <w:t>).</w:t>
      </w:r>
    </w:p>
    <w:p w14:paraId="7B2D2CA1" w14:textId="77777777" w:rsidR="00DC1619" w:rsidRPr="00092151" w:rsidRDefault="00DC1619" w:rsidP="003350DC">
      <w:pPr>
        <w:ind w:firstLine="426"/>
        <w:rPr>
          <w:rFonts w:cs="Times New Roman"/>
          <w:szCs w:val="24"/>
        </w:rPr>
      </w:pPr>
      <w:r w:rsidRPr="00092151">
        <w:rPr>
          <w:rFonts w:cs="Times New Roman"/>
          <w:szCs w:val="24"/>
        </w:rPr>
        <w:t>7. Синдром возобновления питания или рефидинг-синдром.</w:t>
      </w:r>
    </w:p>
    <w:p w14:paraId="0F1620BD" w14:textId="77777777" w:rsidR="00DC1619" w:rsidRPr="00092151" w:rsidRDefault="00DC1619" w:rsidP="003350DC">
      <w:pPr>
        <w:pStyle w:val="afe"/>
        <w:rPr>
          <w:rFonts w:cs="Times New Roman"/>
          <w:b/>
          <w:szCs w:val="24"/>
        </w:rPr>
      </w:pPr>
    </w:p>
    <w:p w14:paraId="5EF2BD10" w14:textId="0550BA7E" w:rsidR="00DC1619" w:rsidRPr="00092151" w:rsidRDefault="00DC1619" w:rsidP="003350DC">
      <w:pPr>
        <w:ind w:firstLine="709"/>
        <w:rPr>
          <w:rFonts w:cs="Times New Roman"/>
          <w:i/>
          <w:szCs w:val="24"/>
          <w:u w:val="single"/>
        </w:rPr>
      </w:pPr>
      <w:r w:rsidRPr="00092151">
        <w:rPr>
          <w:rFonts w:cs="Times New Roman"/>
          <w:i/>
          <w:szCs w:val="24"/>
          <w:u w:val="single"/>
        </w:rPr>
        <w:t xml:space="preserve">Алгоритм действия врача </w:t>
      </w:r>
      <w:r w:rsidRPr="00092151">
        <w:rPr>
          <w:rFonts w:cs="Times New Roman"/>
          <w:i/>
          <w:szCs w:val="24"/>
          <w:u w:val="single"/>
        </w:rPr>
        <w:fldChar w:fldCharType="begin" w:fldLock="1"/>
      </w:r>
      <w:r w:rsidR="00023CA1">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68]","plainTextFormattedCitation":"[68]","previouslyFormattedCitation":"[68]"},"properties":{"noteIndex":0},"schema":"https://github.com/citation-style-language/schema/raw/master/csl-citation.json"}</w:instrText>
      </w:r>
      <w:r w:rsidRPr="00092151">
        <w:rPr>
          <w:rFonts w:cs="Times New Roman"/>
          <w:i/>
          <w:szCs w:val="24"/>
          <w:u w:val="single"/>
        </w:rPr>
        <w:fldChar w:fldCharType="separate"/>
      </w:r>
      <w:r w:rsidR="00AC5169" w:rsidRPr="00AC5169">
        <w:rPr>
          <w:rFonts w:cs="Times New Roman"/>
          <w:noProof/>
          <w:szCs w:val="24"/>
        </w:rPr>
        <w:t>[68]</w:t>
      </w:r>
      <w:r w:rsidRPr="00092151">
        <w:rPr>
          <w:rFonts w:cs="Times New Roman"/>
          <w:i/>
          <w:szCs w:val="24"/>
          <w:u w:val="single"/>
        </w:rPr>
        <w:fldChar w:fldCharType="end"/>
      </w:r>
      <w:r w:rsidRPr="00092151">
        <w:rPr>
          <w:rFonts w:cs="Times New Roman"/>
          <w:i/>
          <w:szCs w:val="24"/>
          <w:u w:val="single"/>
        </w:rPr>
        <w:t>:</w:t>
      </w:r>
    </w:p>
    <w:p w14:paraId="214BF6D1" w14:textId="77777777" w:rsidR="00DC1619" w:rsidRPr="00092151" w:rsidRDefault="00DC1619" w:rsidP="003350DC">
      <w:pPr>
        <w:ind w:firstLine="708"/>
        <w:rPr>
          <w:rFonts w:cs="Times New Roman"/>
          <w:szCs w:val="24"/>
        </w:rPr>
      </w:pPr>
      <w:r w:rsidRPr="00092151">
        <w:rPr>
          <w:rFonts w:cs="Times New Roman"/>
          <w:szCs w:val="24"/>
        </w:rPr>
        <w:t xml:space="preserve">1. </w:t>
      </w:r>
      <w:r w:rsidRPr="00092151">
        <w:rPr>
          <w:rFonts w:cs="Times New Roman"/>
          <w:i/>
          <w:szCs w:val="24"/>
        </w:rPr>
        <w:t>Сосудистый доступ.</w:t>
      </w:r>
      <w:r w:rsidRPr="00092151">
        <w:rPr>
          <w:rFonts w:cs="Times New Roman"/>
          <w:szCs w:val="24"/>
        </w:rPr>
        <w:t xml:space="preserve">  После принятия решения о начала ПП с учетом показаний и противопоказаний решается вопрос об обеспечении сосудистого доступа </w:t>
      </w:r>
      <w:r w:rsidRPr="00092151">
        <w:rPr>
          <w:rFonts w:cs="Times New Roman"/>
          <w:i/>
          <w:szCs w:val="24"/>
        </w:rPr>
        <w:t xml:space="preserve">(см. Приложение «Сосудистый доступ у гематологических пациентов»), </w:t>
      </w:r>
      <w:r w:rsidRPr="00092151">
        <w:rPr>
          <w:rFonts w:cs="Times New Roman"/>
          <w:szCs w:val="24"/>
        </w:rPr>
        <w:t>который</w:t>
      </w:r>
      <w:r w:rsidRPr="00092151">
        <w:rPr>
          <w:rFonts w:cs="Times New Roman"/>
          <w:i/>
          <w:szCs w:val="24"/>
        </w:rPr>
        <w:t xml:space="preserve"> </w:t>
      </w:r>
      <w:r w:rsidRPr="00092151">
        <w:rPr>
          <w:rFonts w:cs="Times New Roman"/>
          <w:szCs w:val="24"/>
        </w:rPr>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7A4867E5" w14:textId="77777777" w:rsidR="00DC1619" w:rsidRPr="00092151" w:rsidRDefault="00DC1619" w:rsidP="003350DC">
      <w:pPr>
        <w:ind w:firstLine="708"/>
        <w:rPr>
          <w:rFonts w:cs="Times New Roman"/>
          <w:szCs w:val="24"/>
        </w:rPr>
      </w:pPr>
      <w:r w:rsidRPr="00092151">
        <w:rPr>
          <w:rFonts w:cs="Times New Roman"/>
          <w:szCs w:val="24"/>
        </w:rPr>
        <w:t>2</w:t>
      </w:r>
      <w:r w:rsidRPr="00092151">
        <w:rPr>
          <w:rFonts w:cs="Times New Roman"/>
          <w:i/>
          <w:szCs w:val="24"/>
        </w:rPr>
        <w:t>. Рассчитывается требуемая суточная калорийность</w:t>
      </w:r>
      <w:r w:rsidRPr="00092151">
        <w:rPr>
          <w:rFonts w:cs="Times New Roman"/>
          <w:szCs w:val="24"/>
        </w:rPr>
        <w:t xml:space="preserve"> в зависимости от степени катаболизма (см. табл 1):</w:t>
      </w:r>
    </w:p>
    <w:p w14:paraId="46C6B055" w14:textId="77777777" w:rsidR="00DC1619" w:rsidRPr="00092151" w:rsidRDefault="00DC1619" w:rsidP="003350DC">
      <w:pPr>
        <w:rPr>
          <w:rFonts w:cs="Times New Roman"/>
          <w:szCs w:val="24"/>
        </w:rPr>
      </w:pPr>
    </w:p>
    <w:p w14:paraId="4F677555" w14:textId="77777777" w:rsidR="00DC1619" w:rsidRPr="00092151" w:rsidRDefault="00DC1619" w:rsidP="003350DC">
      <w:pPr>
        <w:rPr>
          <w:rFonts w:cs="Times New Roman"/>
          <w:szCs w:val="24"/>
        </w:rPr>
      </w:pPr>
      <w:r w:rsidRPr="00092151">
        <w:rPr>
          <w:rFonts w:cs="Times New Roman"/>
          <w:szCs w:val="24"/>
        </w:rPr>
        <w:t>Таблица 1. Расчет энергетических потребностей в зависимости от степени катаболизма.</w:t>
      </w:r>
    </w:p>
    <w:tbl>
      <w:tblPr>
        <w:tblStyle w:val="affa"/>
        <w:tblW w:w="9571" w:type="dxa"/>
        <w:tblLook w:val="04A0" w:firstRow="1" w:lastRow="0" w:firstColumn="1" w:lastColumn="0" w:noHBand="0" w:noVBand="1"/>
      </w:tblPr>
      <w:tblGrid>
        <w:gridCol w:w="2109"/>
        <w:gridCol w:w="1532"/>
        <w:gridCol w:w="1618"/>
        <w:gridCol w:w="1261"/>
        <w:gridCol w:w="1330"/>
        <w:gridCol w:w="1721"/>
      </w:tblGrid>
      <w:tr w:rsidR="00DC1619" w:rsidRPr="00092151" w14:paraId="44E5CD40" w14:textId="77777777" w:rsidTr="00883C67">
        <w:trPr>
          <w:trHeight w:val="1164"/>
        </w:trPr>
        <w:tc>
          <w:tcPr>
            <w:tcW w:w="2117" w:type="dxa"/>
          </w:tcPr>
          <w:p w14:paraId="4F0D3085" w14:textId="77777777" w:rsidR="00DC1619" w:rsidRPr="00092151" w:rsidRDefault="00DC1619" w:rsidP="003350DC">
            <w:pPr>
              <w:jc w:val="center"/>
              <w:rPr>
                <w:rFonts w:cs="Times New Roman"/>
                <w:szCs w:val="24"/>
              </w:rPr>
            </w:pPr>
            <w:r w:rsidRPr="00092151">
              <w:rPr>
                <w:rFonts w:cs="Times New Roman"/>
                <w:szCs w:val="24"/>
              </w:rPr>
              <w:t>Недостаточность</w:t>
            </w:r>
          </w:p>
          <w:p w14:paraId="480B34B5" w14:textId="77777777" w:rsidR="00DC1619" w:rsidRPr="00092151" w:rsidRDefault="00DC1619" w:rsidP="003350DC">
            <w:pPr>
              <w:jc w:val="center"/>
              <w:rPr>
                <w:rFonts w:cs="Times New Roman"/>
                <w:szCs w:val="24"/>
              </w:rPr>
            </w:pPr>
            <w:r w:rsidRPr="00092151">
              <w:rPr>
                <w:rFonts w:cs="Times New Roman"/>
                <w:szCs w:val="24"/>
              </w:rPr>
              <w:t>питания</w:t>
            </w:r>
          </w:p>
        </w:tc>
        <w:tc>
          <w:tcPr>
            <w:tcW w:w="1545" w:type="dxa"/>
          </w:tcPr>
          <w:p w14:paraId="70F1EE26" w14:textId="77777777" w:rsidR="00DC1619" w:rsidRPr="00092151" w:rsidRDefault="00DC1619" w:rsidP="003350DC">
            <w:pPr>
              <w:jc w:val="center"/>
              <w:rPr>
                <w:rFonts w:cs="Times New Roman"/>
                <w:szCs w:val="24"/>
              </w:rPr>
            </w:pPr>
            <w:r w:rsidRPr="00092151">
              <w:rPr>
                <w:rFonts w:cs="Times New Roman"/>
                <w:szCs w:val="24"/>
              </w:rPr>
              <w:t xml:space="preserve">Потеря массы тела (за </w:t>
            </w:r>
            <w:r w:rsidRPr="00092151">
              <w:rPr>
                <w:rFonts w:cs="Times New Roman"/>
                <w:szCs w:val="24"/>
              </w:rPr>
              <w:lastRenderedPageBreak/>
              <w:t>последние 3 мес.)</w:t>
            </w:r>
          </w:p>
        </w:tc>
        <w:tc>
          <w:tcPr>
            <w:tcW w:w="1628" w:type="dxa"/>
          </w:tcPr>
          <w:p w14:paraId="0C4A2550" w14:textId="77777777" w:rsidR="00DC1619" w:rsidRPr="00092151" w:rsidRDefault="00DC1619" w:rsidP="003350DC">
            <w:pPr>
              <w:jc w:val="center"/>
              <w:rPr>
                <w:rFonts w:cs="Times New Roman"/>
                <w:szCs w:val="24"/>
              </w:rPr>
            </w:pPr>
            <w:r w:rsidRPr="00092151">
              <w:rPr>
                <w:rFonts w:cs="Times New Roman"/>
                <w:szCs w:val="24"/>
              </w:rPr>
              <w:lastRenderedPageBreak/>
              <w:t xml:space="preserve">Потери азота, г/сут </w:t>
            </w:r>
            <w:r w:rsidRPr="00092151">
              <w:rPr>
                <w:rFonts w:cs="Times New Roman"/>
                <w:szCs w:val="24"/>
              </w:rPr>
              <w:lastRenderedPageBreak/>
              <w:t>(Азотистый баланс)</w:t>
            </w:r>
          </w:p>
        </w:tc>
        <w:tc>
          <w:tcPr>
            <w:tcW w:w="1277" w:type="dxa"/>
          </w:tcPr>
          <w:p w14:paraId="13862B22" w14:textId="77777777" w:rsidR="00DC1619" w:rsidRPr="00092151" w:rsidRDefault="00DC1619" w:rsidP="003350DC">
            <w:pPr>
              <w:jc w:val="center"/>
              <w:rPr>
                <w:rFonts w:cs="Times New Roman"/>
                <w:szCs w:val="24"/>
              </w:rPr>
            </w:pPr>
            <w:r w:rsidRPr="00092151">
              <w:rPr>
                <w:rFonts w:cs="Times New Roman"/>
                <w:szCs w:val="24"/>
              </w:rPr>
              <w:lastRenderedPageBreak/>
              <w:t>Общий белок, г/л</w:t>
            </w:r>
          </w:p>
        </w:tc>
        <w:tc>
          <w:tcPr>
            <w:tcW w:w="1277" w:type="dxa"/>
          </w:tcPr>
          <w:p w14:paraId="1D316C41" w14:textId="77777777" w:rsidR="00DC1619" w:rsidRPr="00092151" w:rsidRDefault="00DC1619" w:rsidP="003350DC">
            <w:pPr>
              <w:jc w:val="center"/>
              <w:rPr>
                <w:rFonts w:cs="Times New Roman"/>
                <w:szCs w:val="24"/>
              </w:rPr>
            </w:pPr>
            <w:r w:rsidRPr="00092151">
              <w:rPr>
                <w:rFonts w:cs="Times New Roman"/>
                <w:szCs w:val="24"/>
              </w:rPr>
              <w:t>Альбумин, г/л</w:t>
            </w:r>
          </w:p>
        </w:tc>
        <w:tc>
          <w:tcPr>
            <w:tcW w:w="1727" w:type="dxa"/>
          </w:tcPr>
          <w:p w14:paraId="0C12B63C" w14:textId="77777777" w:rsidR="00DC1619" w:rsidRPr="00092151" w:rsidRDefault="00DC1619" w:rsidP="003350DC">
            <w:pPr>
              <w:jc w:val="center"/>
              <w:rPr>
                <w:rFonts w:cs="Times New Roman"/>
                <w:b/>
                <w:szCs w:val="24"/>
              </w:rPr>
            </w:pPr>
            <w:r w:rsidRPr="00092151">
              <w:rPr>
                <w:rFonts w:cs="Times New Roman"/>
                <w:b/>
                <w:szCs w:val="24"/>
              </w:rPr>
              <w:t xml:space="preserve">Потребность энергии в </w:t>
            </w:r>
            <w:r w:rsidRPr="00092151">
              <w:rPr>
                <w:rFonts w:cs="Times New Roman"/>
                <w:b/>
                <w:szCs w:val="24"/>
              </w:rPr>
              <w:lastRenderedPageBreak/>
              <w:t>сутки, ккал/кг</w:t>
            </w:r>
          </w:p>
        </w:tc>
      </w:tr>
      <w:tr w:rsidR="00DC1619" w:rsidRPr="00092151" w14:paraId="4BAC4551" w14:textId="77777777" w:rsidTr="00883C67">
        <w:trPr>
          <w:trHeight w:val="329"/>
        </w:trPr>
        <w:tc>
          <w:tcPr>
            <w:tcW w:w="2117" w:type="dxa"/>
          </w:tcPr>
          <w:p w14:paraId="3EFFE598" w14:textId="77777777" w:rsidR="00DC1619" w:rsidRPr="00092151" w:rsidRDefault="00DC1619" w:rsidP="003350DC">
            <w:pPr>
              <w:jc w:val="center"/>
              <w:rPr>
                <w:rFonts w:cs="Times New Roman"/>
                <w:szCs w:val="24"/>
              </w:rPr>
            </w:pPr>
            <w:r w:rsidRPr="00092151">
              <w:rPr>
                <w:rFonts w:cs="Times New Roman"/>
                <w:szCs w:val="24"/>
              </w:rPr>
              <w:lastRenderedPageBreak/>
              <w:t>Нет</w:t>
            </w:r>
          </w:p>
        </w:tc>
        <w:tc>
          <w:tcPr>
            <w:tcW w:w="1545" w:type="dxa"/>
          </w:tcPr>
          <w:p w14:paraId="7A17CDC9" w14:textId="77777777" w:rsidR="00DC1619" w:rsidRPr="00092151" w:rsidRDefault="00DC1619" w:rsidP="003350DC">
            <w:pPr>
              <w:jc w:val="center"/>
              <w:rPr>
                <w:rFonts w:cs="Times New Roman"/>
                <w:szCs w:val="24"/>
              </w:rPr>
            </w:pPr>
            <w:r w:rsidRPr="00092151">
              <w:rPr>
                <w:rFonts w:cs="Times New Roman"/>
                <w:szCs w:val="24"/>
              </w:rPr>
              <w:t>&lt; 2%</w:t>
            </w:r>
          </w:p>
        </w:tc>
        <w:tc>
          <w:tcPr>
            <w:tcW w:w="1628" w:type="dxa"/>
          </w:tcPr>
          <w:p w14:paraId="7E3E827D" w14:textId="77777777" w:rsidR="00DC1619" w:rsidRPr="00092151" w:rsidRDefault="00DC1619" w:rsidP="003350DC">
            <w:pPr>
              <w:jc w:val="center"/>
              <w:rPr>
                <w:rFonts w:cs="Times New Roman"/>
                <w:szCs w:val="24"/>
              </w:rPr>
            </w:pPr>
            <w:r w:rsidRPr="00092151">
              <w:rPr>
                <w:rFonts w:cs="Times New Roman"/>
                <w:szCs w:val="24"/>
              </w:rPr>
              <w:t>0-6</w:t>
            </w:r>
          </w:p>
        </w:tc>
        <w:tc>
          <w:tcPr>
            <w:tcW w:w="1277" w:type="dxa"/>
          </w:tcPr>
          <w:p w14:paraId="3F20F9F5" w14:textId="77777777" w:rsidR="00DC1619" w:rsidRPr="00092151" w:rsidRDefault="00DC1619" w:rsidP="003350DC">
            <w:pPr>
              <w:jc w:val="center"/>
              <w:rPr>
                <w:rFonts w:cs="Times New Roman"/>
                <w:szCs w:val="24"/>
              </w:rPr>
            </w:pPr>
            <w:r w:rsidRPr="00092151">
              <w:rPr>
                <w:rFonts w:cs="Times New Roman"/>
                <w:szCs w:val="24"/>
              </w:rPr>
              <w:t>&gt;65</w:t>
            </w:r>
          </w:p>
        </w:tc>
        <w:tc>
          <w:tcPr>
            <w:tcW w:w="1277" w:type="dxa"/>
          </w:tcPr>
          <w:p w14:paraId="6F221247" w14:textId="77777777" w:rsidR="00DC1619" w:rsidRPr="00092151" w:rsidRDefault="00DC1619" w:rsidP="003350DC">
            <w:pPr>
              <w:jc w:val="center"/>
              <w:rPr>
                <w:rFonts w:cs="Times New Roman"/>
                <w:szCs w:val="24"/>
              </w:rPr>
            </w:pPr>
            <w:r w:rsidRPr="00092151">
              <w:rPr>
                <w:rFonts w:cs="Times New Roman"/>
                <w:szCs w:val="24"/>
              </w:rPr>
              <w:t>&gt;35</w:t>
            </w:r>
          </w:p>
        </w:tc>
        <w:tc>
          <w:tcPr>
            <w:tcW w:w="1727" w:type="dxa"/>
          </w:tcPr>
          <w:p w14:paraId="09242BAD" w14:textId="77777777" w:rsidR="00DC1619" w:rsidRPr="00092151" w:rsidRDefault="00DC1619" w:rsidP="003350DC">
            <w:pPr>
              <w:jc w:val="center"/>
              <w:rPr>
                <w:rFonts w:cs="Times New Roman"/>
                <w:b/>
                <w:szCs w:val="24"/>
              </w:rPr>
            </w:pPr>
            <w:r w:rsidRPr="00092151">
              <w:rPr>
                <w:rFonts w:cs="Times New Roman"/>
                <w:b/>
                <w:szCs w:val="24"/>
              </w:rPr>
              <w:t>20 – 25</w:t>
            </w:r>
          </w:p>
        </w:tc>
      </w:tr>
      <w:tr w:rsidR="00DC1619" w:rsidRPr="00092151" w14:paraId="0E486FF5" w14:textId="77777777" w:rsidTr="00883C67">
        <w:trPr>
          <w:trHeight w:val="313"/>
        </w:trPr>
        <w:tc>
          <w:tcPr>
            <w:tcW w:w="2117" w:type="dxa"/>
          </w:tcPr>
          <w:p w14:paraId="2AEC1A7B" w14:textId="77777777" w:rsidR="00DC1619" w:rsidRPr="00092151" w:rsidRDefault="00DC1619" w:rsidP="003350DC">
            <w:pPr>
              <w:jc w:val="center"/>
              <w:rPr>
                <w:rFonts w:cs="Times New Roman"/>
                <w:szCs w:val="24"/>
              </w:rPr>
            </w:pPr>
            <w:r w:rsidRPr="00092151">
              <w:rPr>
                <w:rFonts w:cs="Times New Roman"/>
                <w:szCs w:val="24"/>
              </w:rPr>
              <w:t>Легкая</w:t>
            </w:r>
          </w:p>
        </w:tc>
        <w:tc>
          <w:tcPr>
            <w:tcW w:w="1545" w:type="dxa"/>
          </w:tcPr>
          <w:p w14:paraId="3EC0A34C" w14:textId="77777777" w:rsidR="00DC1619" w:rsidRPr="00092151" w:rsidRDefault="00DC1619" w:rsidP="003350DC">
            <w:pPr>
              <w:jc w:val="center"/>
              <w:rPr>
                <w:rFonts w:cs="Times New Roman"/>
                <w:szCs w:val="24"/>
              </w:rPr>
            </w:pPr>
            <w:r w:rsidRPr="00092151">
              <w:rPr>
                <w:rFonts w:cs="Times New Roman"/>
                <w:szCs w:val="24"/>
              </w:rPr>
              <w:t>2-5%</w:t>
            </w:r>
          </w:p>
        </w:tc>
        <w:tc>
          <w:tcPr>
            <w:tcW w:w="1628" w:type="dxa"/>
          </w:tcPr>
          <w:p w14:paraId="7F456070" w14:textId="77777777" w:rsidR="00DC1619" w:rsidRPr="00092151" w:rsidRDefault="00DC1619" w:rsidP="003350DC">
            <w:pPr>
              <w:jc w:val="center"/>
              <w:rPr>
                <w:rFonts w:cs="Times New Roman"/>
                <w:szCs w:val="24"/>
              </w:rPr>
            </w:pPr>
            <w:r w:rsidRPr="00092151">
              <w:rPr>
                <w:rFonts w:cs="Times New Roman"/>
                <w:szCs w:val="24"/>
              </w:rPr>
              <w:t>6-12</w:t>
            </w:r>
          </w:p>
        </w:tc>
        <w:tc>
          <w:tcPr>
            <w:tcW w:w="1277" w:type="dxa"/>
          </w:tcPr>
          <w:p w14:paraId="2391B3FB" w14:textId="77777777" w:rsidR="00DC1619" w:rsidRPr="00092151" w:rsidRDefault="00DC1619" w:rsidP="003350DC">
            <w:pPr>
              <w:jc w:val="center"/>
              <w:rPr>
                <w:rFonts w:cs="Times New Roman"/>
                <w:szCs w:val="24"/>
              </w:rPr>
            </w:pPr>
            <w:r w:rsidRPr="00092151">
              <w:rPr>
                <w:rFonts w:cs="Times New Roman"/>
                <w:szCs w:val="24"/>
              </w:rPr>
              <w:t>65-55</w:t>
            </w:r>
          </w:p>
        </w:tc>
        <w:tc>
          <w:tcPr>
            <w:tcW w:w="1277" w:type="dxa"/>
          </w:tcPr>
          <w:p w14:paraId="27B27170" w14:textId="77777777" w:rsidR="00DC1619" w:rsidRPr="00092151" w:rsidRDefault="00DC1619" w:rsidP="003350DC">
            <w:pPr>
              <w:jc w:val="center"/>
              <w:rPr>
                <w:rFonts w:cs="Times New Roman"/>
                <w:szCs w:val="24"/>
              </w:rPr>
            </w:pPr>
            <w:r w:rsidRPr="00092151">
              <w:rPr>
                <w:rFonts w:cs="Times New Roman"/>
                <w:szCs w:val="24"/>
              </w:rPr>
              <w:t>35-30</w:t>
            </w:r>
          </w:p>
        </w:tc>
        <w:tc>
          <w:tcPr>
            <w:tcW w:w="1727" w:type="dxa"/>
          </w:tcPr>
          <w:p w14:paraId="03B69395" w14:textId="77777777" w:rsidR="00DC1619" w:rsidRPr="00092151" w:rsidRDefault="00DC1619" w:rsidP="003350DC">
            <w:pPr>
              <w:jc w:val="center"/>
              <w:rPr>
                <w:rFonts w:cs="Times New Roman"/>
                <w:b/>
                <w:szCs w:val="24"/>
              </w:rPr>
            </w:pPr>
            <w:r w:rsidRPr="00092151">
              <w:rPr>
                <w:rFonts w:cs="Times New Roman"/>
                <w:b/>
                <w:szCs w:val="24"/>
              </w:rPr>
              <w:t>25 – 30</w:t>
            </w:r>
          </w:p>
        </w:tc>
      </w:tr>
      <w:tr w:rsidR="00DC1619" w:rsidRPr="00092151" w14:paraId="479D3DBD" w14:textId="77777777" w:rsidTr="00883C67">
        <w:trPr>
          <w:trHeight w:val="313"/>
        </w:trPr>
        <w:tc>
          <w:tcPr>
            <w:tcW w:w="2117" w:type="dxa"/>
          </w:tcPr>
          <w:p w14:paraId="0BFBBFA8" w14:textId="77777777" w:rsidR="00DC1619" w:rsidRPr="00092151" w:rsidRDefault="00DC1619" w:rsidP="003350DC">
            <w:pPr>
              <w:jc w:val="center"/>
              <w:rPr>
                <w:rFonts w:cs="Times New Roman"/>
                <w:szCs w:val="24"/>
              </w:rPr>
            </w:pPr>
            <w:r w:rsidRPr="00092151">
              <w:rPr>
                <w:rFonts w:cs="Times New Roman"/>
                <w:szCs w:val="24"/>
              </w:rPr>
              <w:t>Средняя</w:t>
            </w:r>
          </w:p>
        </w:tc>
        <w:tc>
          <w:tcPr>
            <w:tcW w:w="1545" w:type="dxa"/>
          </w:tcPr>
          <w:p w14:paraId="53F4459B" w14:textId="77777777" w:rsidR="00DC1619" w:rsidRPr="00092151" w:rsidRDefault="00DC1619" w:rsidP="003350DC">
            <w:pPr>
              <w:jc w:val="center"/>
              <w:rPr>
                <w:rFonts w:cs="Times New Roman"/>
                <w:szCs w:val="24"/>
              </w:rPr>
            </w:pPr>
            <w:r w:rsidRPr="00092151">
              <w:rPr>
                <w:rFonts w:cs="Times New Roman"/>
                <w:szCs w:val="24"/>
              </w:rPr>
              <w:t>6-10%</w:t>
            </w:r>
          </w:p>
        </w:tc>
        <w:tc>
          <w:tcPr>
            <w:tcW w:w="1628" w:type="dxa"/>
          </w:tcPr>
          <w:p w14:paraId="5D1F2047" w14:textId="77777777" w:rsidR="00DC1619" w:rsidRPr="00092151" w:rsidRDefault="00DC1619" w:rsidP="003350DC">
            <w:pPr>
              <w:jc w:val="center"/>
              <w:rPr>
                <w:rFonts w:cs="Times New Roman"/>
                <w:szCs w:val="24"/>
              </w:rPr>
            </w:pPr>
            <w:r w:rsidRPr="00092151">
              <w:rPr>
                <w:rFonts w:cs="Times New Roman"/>
                <w:szCs w:val="24"/>
              </w:rPr>
              <w:t>6-12</w:t>
            </w:r>
          </w:p>
        </w:tc>
        <w:tc>
          <w:tcPr>
            <w:tcW w:w="1277" w:type="dxa"/>
          </w:tcPr>
          <w:p w14:paraId="0E261CE3" w14:textId="77777777" w:rsidR="00DC1619" w:rsidRPr="00092151" w:rsidRDefault="00DC1619" w:rsidP="003350DC">
            <w:pPr>
              <w:jc w:val="center"/>
              <w:rPr>
                <w:rFonts w:cs="Times New Roman"/>
                <w:szCs w:val="24"/>
              </w:rPr>
            </w:pPr>
            <w:r w:rsidRPr="00092151">
              <w:rPr>
                <w:rFonts w:cs="Times New Roman"/>
                <w:szCs w:val="24"/>
              </w:rPr>
              <w:t>55-45</w:t>
            </w:r>
          </w:p>
        </w:tc>
        <w:tc>
          <w:tcPr>
            <w:tcW w:w="1277" w:type="dxa"/>
          </w:tcPr>
          <w:p w14:paraId="672EE2D1" w14:textId="77777777" w:rsidR="00DC1619" w:rsidRPr="00092151" w:rsidRDefault="00DC1619" w:rsidP="003350DC">
            <w:pPr>
              <w:jc w:val="center"/>
              <w:rPr>
                <w:rFonts w:cs="Times New Roman"/>
                <w:szCs w:val="24"/>
              </w:rPr>
            </w:pPr>
            <w:r w:rsidRPr="00092151">
              <w:rPr>
                <w:rFonts w:cs="Times New Roman"/>
                <w:szCs w:val="24"/>
              </w:rPr>
              <w:t>30-25</w:t>
            </w:r>
          </w:p>
        </w:tc>
        <w:tc>
          <w:tcPr>
            <w:tcW w:w="1727" w:type="dxa"/>
          </w:tcPr>
          <w:p w14:paraId="0CC0482A" w14:textId="77777777" w:rsidR="00DC1619" w:rsidRPr="00092151" w:rsidRDefault="00DC1619" w:rsidP="003350DC">
            <w:pPr>
              <w:jc w:val="center"/>
              <w:rPr>
                <w:rFonts w:cs="Times New Roman"/>
                <w:b/>
                <w:szCs w:val="24"/>
              </w:rPr>
            </w:pPr>
            <w:r w:rsidRPr="00092151">
              <w:rPr>
                <w:rFonts w:cs="Times New Roman"/>
                <w:b/>
                <w:szCs w:val="24"/>
              </w:rPr>
              <w:t>25 – 35</w:t>
            </w:r>
          </w:p>
        </w:tc>
      </w:tr>
      <w:tr w:rsidR="00DC1619" w:rsidRPr="00092151" w14:paraId="3694BE39" w14:textId="77777777" w:rsidTr="00883C67">
        <w:trPr>
          <w:trHeight w:val="329"/>
        </w:trPr>
        <w:tc>
          <w:tcPr>
            <w:tcW w:w="2117" w:type="dxa"/>
          </w:tcPr>
          <w:p w14:paraId="76564443" w14:textId="77777777" w:rsidR="00DC1619" w:rsidRPr="00092151" w:rsidRDefault="00DC1619" w:rsidP="003350DC">
            <w:pPr>
              <w:jc w:val="center"/>
              <w:rPr>
                <w:rFonts w:cs="Times New Roman"/>
                <w:szCs w:val="24"/>
              </w:rPr>
            </w:pPr>
            <w:r w:rsidRPr="00092151">
              <w:rPr>
                <w:rFonts w:cs="Times New Roman"/>
                <w:szCs w:val="24"/>
              </w:rPr>
              <w:t>Тяжелая</w:t>
            </w:r>
          </w:p>
        </w:tc>
        <w:tc>
          <w:tcPr>
            <w:tcW w:w="1545" w:type="dxa"/>
          </w:tcPr>
          <w:p w14:paraId="6685BEEA" w14:textId="77777777" w:rsidR="00DC1619" w:rsidRPr="00092151" w:rsidRDefault="00DC1619" w:rsidP="003350DC">
            <w:pPr>
              <w:jc w:val="center"/>
              <w:rPr>
                <w:rFonts w:cs="Times New Roman"/>
                <w:szCs w:val="24"/>
              </w:rPr>
            </w:pPr>
            <w:r w:rsidRPr="00092151">
              <w:rPr>
                <w:rFonts w:cs="Times New Roman"/>
                <w:szCs w:val="24"/>
              </w:rPr>
              <w:t>&lt;10 %</w:t>
            </w:r>
          </w:p>
        </w:tc>
        <w:tc>
          <w:tcPr>
            <w:tcW w:w="1628" w:type="dxa"/>
          </w:tcPr>
          <w:p w14:paraId="33FA0B86" w14:textId="77777777" w:rsidR="00DC1619" w:rsidRPr="00092151" w:rsidRDefault="00DC1619" w:rsidP="003350DC">
            <w:pPr>
              <w:jc w:val="center"/>
              <w:rPr>
                <w:rFonts w:cs="Times New Roman"/>
                <w:szCs w:val="24"/>
              </w:rPr>
            </w:pPr>
            <w:r w:rsidRPr="00092151">
              <w:rPr>
                <w:rFonts w:cs="Times New Roman"/>
                <w:szCs w:val="24"/>
              </w:rPr>
              <w:t>&gt;12</w:t>
            </w:r>
          </w:p>
        </w:tc>
        <w:tc>
          <w:tcPr>
            <w:tcW w:w="1277" w:type="dxa"/>
          </w:tcPr>
          <w:p w14:paraId="1A98D877" w14:textId="77777777" w:rsidR="00DC1619" w:rsidRPr="00092151" w:rsidRDefault="00DC1619" w:rsidP="003350DC">
            <w:pPr>
              <w:jc w:val="center"/>
              <w:rPr>
                <w:rFonts w:cs="Times New Roman"/>
                <w:szCs w:val="24"/>
              </w:rPr>
            </w:pPr>
            <w:r w:rsidRPr="00092151">
              <w:rPr>
                <w:rFonts w:cs="Times New Roman"/>
                <w:szCs w:val="24"/>
              </w:rPr>
              <w:t>&lt;45</w:t>
            </w:r>
          </w:p>
        </w:tc>
        <w:tc>
          <w:tcPr>
            <w:tcW w:w="1277" w:type="dxa"/>
          </w:tcPr>
          <w:p w14:paraId="74B51D53" w14:textId="77777777" w:rsidR="00DC1619" w:rsidRPr="00092151" w:rsidRDefault="00DC1619" w:rsidP="003350DC">
            <w:pPr>
              <w:jc w:val="center"/>
              <w:rPr>
                <w:rFonts w:cs="Times New Roman"/>
                <w:szCs w:val="24"/>
              </w:rPr>
            </w:pPr>
            <w:r w:rsidRPr="00092151">
              <w:rPr>
                <w:rFonts w:cs="Times New Roman"/>
                <w:szCs w:val="24"/>
              </w:rPr>
              <w:t>&lt;25</w:t>
            </w:r>
          </w:p>
        </w:tc>
        <w:tc>
          <w:tcPr>
            <w:tcW w:w="1727" w:type="dxa"/>
          </w:tcPr>
          <w:p w14:paraId="63330005" w14:textId="77777777" w:rsidR="00DC1619" w:rsidRPr="00092151" w:rsidRDefault="00DC1619" w:rsidP="003350DC">
            <w:pPr>
              <w:jc w:val="center"/>
              <w:rPr>
                <w:rFonts w:cs="Times New Roman"/>
                <w:b/>
                <w:szCs w:val="24"/>
              </w:rPr>
            </w:pPr>
            <w:r w:rsidRPr="00092151">
              <w:rPr>
                <w:rFonts w:cs="Times New Roman"/>
                <w:b/>
                <w:szCs w:val="24"/>
              </w:rPr>
              <w:t>30 – 45</w:t>
            </w:r>
          </w:p>
        </w:tc>
      </w:tr>
    </w:tbl>
    <w:p w14:paraId="03525499" w14:textId="77777777" w:rsidR="00DC1619" w:rsidRPr="00092151" w:rsidRDefault="00DC1619" w:rsidP="003350DC">
      <w:pPr>
        <w:rPr>
          <w:rFonts w:cs="Times New Roman"/>
          <w:szCs w:val="24"/>
        </w:rPr>
      </w:pPr>
      <w:r w:rsidRPr="00092151">
        <w:rPr>
          <w:rFonts w:cs="Times New Roman"/>
          <w:szCs w:val="24"/>
        </w:rPr>
        <w:tab/>
        <w:t xml:space="preserve">Азотистый </w:t>
      </w:r>
      <w:proofErr w:type="gramStart"/>
      <w:r w:rsidRPr="00092151">
        <w:rPr>
          <w:rFonts w:cs="Times New Roman"/>
          <w:szCs w:val="24"/>
        </w:rPr>
        <w:t>баланс  (</w:t>
      </w:r>
      <w:proofErr w:type="gramEnd"/>
      <w:r w:rsidRPr="00092151">
        <w:rPr>
          <w:rFonts w:cs="Times New Roman"/>
          <w:szCs w:val="24"/>
        </w:rPr>
        <w:t xml:space="preserve">АБ) можно рассчитать по формуле: </w:t>
      </w:r>
    </w:p>
    <w:p w14:paraId="0884146D" w14:textId="77777777" w:rsidR="00DC1619" w:rsidRPr="00092151" w:rsidRDefault="00DC1619" w:rsidP="003350DC">
      <w:pPr>
        <w:rPr>
          <w:rFonts w:cs="Times New Roman"/>
          <w:i/>
          <w:szCs w:val="24"/>
        </w:rPr>
      </w:pPr>
      <w:r w:rsidRPr="00092151">
        <w:rPr>
          <w:rFonts w:cs="Times New Roman"/>
          <w:i/>
          <w:szCs w:val="24"/>
        </w:rPr>
        <w:t xml:space="preserve">АБ </w:t>
      </w:r>
      <w:proofErr w:type="gramStart"/>
      <w:r w:rsidRPr="00092151">
        <w:rPr>
          <w:rFonts w:cs="Times New Roman"/>
          <w:i/>
          <w:szCs w:val="24"/>
        </w:rPr>
        <w:t>=  введенный</w:t>
      </w:r>
      <w:proofErr w:type="gramEnd"/>
      <w:r w:rsidRPr="00092151">
        <w:rPr>
          <w:rFonts w:cs="Times New Roman"/>
          <w:i/>
          <w:szCs w:val="24"/>
        </w:rPr>
        <w:t xml:space="preserve"> белок (г)/6,25 – азот мочи (г) -4 9внепочечные потери.</w:t>
      </w:r>
    </w:p>
    <w:p w14:paraId="4E105ED5" w14:textId="77777777" w:rsidR="00DC1619" w:rsidRPr="00092151" w:rsidRDefault="00DC1619" w:rsidP="003350DC">
      <w:pPr>
        <w:rPr>
          <w:rFonts w:cs="Times New Roman"/>
          <w:i/>
          <w:szCs w:val="24"/>
        </w:rPr>
      </w:pPr>
    </w:p>
    <w:p w14:paraId="6512FBEA" w14:textId="5EE1CF73" w:rsidR="00DC1619" w:rsidRPr="00092151" w:rsidRDefault="00DC1619" w:rsidP="003350DC">
      <w:pPr>
        <w:rPr>
          <w:rFonts w:cs="Times New Roman"/>
          <w:szCs w:val="24"/>
        </w:rPr>
      </w:pPr>
      <w:r w:rsidRPr="00092151">
        <w:rPr>
          <w:rFonts w:cs="Times New Roman"/>
          <w:i/>
          <w:szCs w:val="24"/>
        </w:rPr>
        <w:tab/>
      </w:r>
      <w:r w:rsidRPr="00092151">
        <w:rPr>
          <w:rFonts w:cs="Times New Roman"/>
          <w:szCs w:val="24"/>
        </w:rPr>
        <w:t xml:space="preserve">3. </w:t>
      </w:r>
      <w:r w:rsidRPr="00092151">
        <w:rPr>
          <w:rFonts w:cs="Times New Roman"/>
          <w:i/>
          <w:szCs w:val="24"/>
        </w:rPr>
        <w:t>Расчет скорости введения</w:t>
      </w:r>
      <w:r w:rsidRPr="00092151">
        <w:rPr>
          <w:rFonts w:cs="Times New Roman"/>
          <w:szCs w:val="24"/>
        </w:rPr>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w:t>
      </w:r>
      <w:r w:rsidR="009C16A2">
        <w:rPr>
          <w:rFonts w:cs="Times New Roman"/>
          <w:szCs w:val="24"/>
        </w:rPr>
        <w:t xml:space="preserve">растворах для парентерального питания </w:t>
      </w:r>
      <w:r w:rsidRPr="00092151">
        <w:rPr>
          <w:rFonts w:cs="Times New Roman"/>
          <w:szCs w:val="24"/>
        </w:rPr>
        <w:t xml:space="preserve">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24573C2A" w14:textId="15E95D8F" w:rsidR="00DC1619" w:rsidRPr="00092151" w:rsidRDefault="00DC1619" w:rsidP="003350DC">
      <w:pPr>
        <w:ind w:firstLine="708"/>
        <w:rPr>
          <w:rFonts w:cs="Times New Roman"/>
          <w:szCs w:val="24"/>
        </w:rPr>
      </w:pPr>
      <w:r w:rsidRPr="00092151">
        <w:rPr>
          <w:rFonts w:cs="Times New Roman"/>
          <w:szCs w:val="24"/>
        </w:rPr>
        <w:t xml:space="preserve">4. </w:t>
      </w:r>
      <w:r w:rsidRPr="00092151">
        <w:rPr>
          <w:rFonts w:cs="Times New Roman"/>
          <w:i/>
          <w:szCs w:val="24"/>
        </w:rPr>
        <w:t>Начало введения ПП в первые сутки</w:t>
      </w:r>
      <w:r w:rsidRPr="00092151">
        <w:rPr>
          <w:rFonts w:cs="Times New Roman"/>
          <w:szCs w:val="24"/>
        </w:rPr>
        <w:t>. При нахождении больного в круглосуточном стационаре ПП вводится непрерывно в течени</w:t>
      </w:r>
      <w:r w:rsidR="009C16A2">
        <w:rPr>
          <w:rFonts w:cs="Times New Roman"/>
          <w:szCs w:val="24"/>
        </w:rPr>
        <w:t>е</w:t>
      </w:r>
      <w:r w:rsidRPr="00092151">
        <w:rPr>
          <w:rFonts w:cs="Times New Roman"/>
          <w:szCs w:val="24"/>
        </w:rPr>
        <w:t xml:space="preserve">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Производители парентерального питания также рекомендуют постепенно увеличивать скорость до целевой в первые 30 минут введения ПП.</w:t>
      </w:r>
    </w:p>
    <w:p w14:paraId="41ABF046" w14:textId="77777777" w:rsidR="00DC1619" w:rsidRPr="00092151" w:rsidRDefault="00DC1619" w:rsidP="003350DC">
      <w:pPr>
        <w:ind w:firstLine="708"/>
        <w:rPr>
          <w:rFonts w:cs="Times New Roman"/>
          <w:szCs w:val="24"/>
        </w:rPr>
      </w:pPr>
      <w:r w:rsidRPr="00092151">
        <w:rPr>
          <w:rFonts w:cs="Times New Roman"/>
          <w:szCs w:val="24"/>
        </w:rPr>
        <w:t xml:space="preserve">5. </w:t>
      </w:r>
      <w:r w:rsidRPr="00092151">
        <w:rPr>
          <w:rFonts w:cs="Times New Roman"/>
          <w:i/>
          <w:szCs w:val="24"/>
        </w:rPr>
        <w:t>Контроль возможных осложнений</w:t>
      </w:r>
      <w:r w:rsidRPr="00092151">
        <w:rPr>
          <w:rFonts w:cs="Times New Roman"/>
          <w:szCs w:val="24"/>
        </w:rPr>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w:t>
      </w:r>
      <w:proofErr w:type="gramStart"/>
      <w:r w:rsidRPr="00092151">
        <w:rPr>
          <w:rFonts w:cs="Times New Roman"/>
          <w:szCs w:val="24"/>
        </w:rPr>
        <w:t>линий  на</w:t>
      </w:r>
      <w:proofErr w:type="gramEnd"/>
      <w:r w:rsidRPr="00092151">
        <w:rPr>
          <w:rFonts w:cs="Times New Roman"/>
          <w:szCs w:val="24"/>
        </w:rPr>
        <w:t xml:space="preserve">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фиксировать ЭКГ и контролировать электролиты крови с целью предотвращения рефидинг-синдрома.</w:t>
      </w:r>
    </w:p>
    <w:p w14:paraId="7C2D7F2C" w14:textId="77777777" w:rsidR="00DC1619" w:rsidRPr="00092151" w:rsidRDefault="00DC1619" w:rsidP="003350DC">
      <w:pPr>
        <w:ind w:firstLine="708"/>
        <w:rPr>
          <w:rFonts w:cs="Times New Roman"/>
          <w:szCs w:val="24"/>
        </w:rPr>
      </w:pPr>
      <w:r w:rsidRPr="00092151">
        <w:rPr>
          <w:rFonts w:cs="Times New Roman"/>
          <w:szCs w:val="24"/>
        </w:rPr>
        <w:lastRenderedPageBreak/>
        <w:t xml:space="preserve">6. </w:t>
      </w:r>
      <w:r w:rsidRPr="00092151">
        <w:rPr>
          <w:rFonts w:cs="Times New Roman"/>
          <w:i/>
          <w:szCs w:val="24"/>
        </w:rPr>
        <w:t>Включение в схему питания адъювантных витаминных комплексов</w:t>
      </w:r>
      <w:r w:rsidRPr="00092151">
        <w:rPr>
          <w:rFonts w:cs="Times New Roman"/>
          <w:szCs w:val="24"/>
        </w:rPr>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7874C1B4" w14:textId="77777777" w:rsidR="00DC1619" w:rsidRPr="00092151" w:rsidRDefault="00DC1619" w:rsidP="003350DC">
      <w:pPr>
        <w:ind w:firstLine="708"/>
        <w:rPr>
          <w:rFonts w:cs="Times New Roman"/>
          <w:szCs w:val="24"/>
        </w:rPr>
      </w:pPr>
      <w:r w:rsidRPr="00092151">
        <w:rPr>
          <w:rFonts w:cs="Times New Roman"/>
          <w:szCs w:val="24"/>
        </w:rPr>
        <w:t xml:space="preserve">7. </w:t>
      </w:r>
      <w:r w:rsidRPr="00092151">
        <w:rPr>
          <w:rFonts w:cs="Times New Roman"/>
          <w:i/>
          <w:szCs w:val="24"/>
        </w:rPr>
        <w:t>Оценка эффективности ПП</w:t>
      </w:r>
      <w:r w:rsidRPr="00092151">
        <w:rPr>
          <w:rFonts w:cs="Times New Roman"/>
          <w:szCs w:val="24"/>
        </w:rPr>
        <w:t xml:space="preserve">. Врачом после начала ПП проводится оценка его эффективности и диагностика возможных осложнений. Эффективность оценивается с учетом анализа </w:t>
      </w:r>
      <w:proofErr w:type="gramStart"/>
      <w:r w:rsidRPr="00092151">
        <w:rPr>
          <w:rFonts w:cs="Times New Roman"/>
          <w:szCs w:val="24"/>
        </w:rPr>
        <w:t>прироста  массы</w:t>
      </w:r>
      <w:proofErr w:type="gramEnd"/>
      <w:r w:rsidRPr="00092151">
        <w:rPr>
          <w:rFonts w:cs="Times New Roman"/>
          <w:szCs w:val="24"/>
        </w:rPr>
        <w:t xml:space="preserve">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32380702" w14:textId="77777777" w:rsidR="00DC1619" w:rsidRPr="00092151" w:rsidRDefault="00DC1619" w:rsidP="003350DC">
      <w:pPr>
        <w:pStyle w:val="afe"/>
        <w:ind w:left="0" w:firstLine="709"/>
        <w:rPr>
          <w:rFonts w:cs="Times New Roman"/>
          <w:i/>
          <w:szCs w:val="24"/>
        </w:rPr>
      </w:pPr>
      <w:r w:rsidRPr="00092151">
        <w:rPr>
          <w:rFonts w:cs="Times New Roman"/>
          <w:i/>
          <w:szCs w:val="24"/>
        </w:rPr>
        <w:t>8.Лабораторные исследования во время проведения ПП:</w:t>
      </w:r>
    </w:p>
    <w:p w14:paraId="2A71B1DE" w14:textId="77777777" w:rsidR="00DC1619" w:rsidRPr="00092151" w:rsidRDefault="00DC1619" w:rsidP="003350DC">
      <w:pPr>
        <w:pStyle w:val="afe"/>
        <w:numPr>
          <w:ilvl w:val="0"/>
          <w:numId w:val="74"/>
        </w:numPr>
        <w:rPr>
          <w:rFonts w:cs="Times New Roman"/>
          <w:szCs w:val="24"/>
        </w:rPr>
      </w:pPr>
      <w:r w:rsidRPr="00092151">
        <w:rPr>
          <w:rFonts w:cs="Times New Roman"/>
          <w:szCs w:val="24"/>
        </w:rPr>
        <w:t xml:space="preserve">Исследование уровня глюкозы в крови – 2 – 4 р/сут; </w:t>
      </w:r>
    </w:p>
    <w:p w14:paraId="66C158D4" w14:textId="77777777" w:rsidR="00DC1619" w:rsidRPr="00092151" w:rsidRDefault="00DC1619" w:rsidP="003350DC">
      <w:pPr>
        <w:pStyle w:val="afe"/>
        <w:numPr>
          <w:ilvl w:val="0"/>
          <w:numId w:val="74"/>
        </w:numPr>
        <w:rPr>
          <w:rFonts w:cs="Times New Roman"/>
          <w:szCs w:val="24"/>
        </w:rPr>
      </w:pPr>
      <w:r w:rsidRPr="00092151">
        <w:rPr>
          <w:rFonts w:cs="Times New Roman"/>
          <w:szCs w:val="24"/>
        </w:rPr>
        <w:t>Исследование кислотно-основного состояния и газов крови – 1 р/сут;</w:t>
      </w:r>
    </w:p>
    <w:p w14:paraId="2279AC49" w14:textId="77777777" w:rsidR="00DC1619" w:rsidRPr="00092151" w:rsidRDefault="00DC1619" w:rsidP="003350DC">
      <w:pPr>
        <w:pStyle w:val="afe"/>
        <w:numPr>
          <w:ilvl w:val="0"/>
          <w:numId w:val="74"/>
        </w:numPr>
        <w:rPr>
          <w:rFonts w:cs="Times New Roman"/>
          <w:szCs w:val="24"/>
        </w:rPr>
      </w:pPr>
      <w:r w:rsidRPr="00092151">
        <w:rPr>
          <w:rFonts w:cs="Times New Roman"/>
          <w:szCs w:val="24"/>
        </w:rPr>
        <w:t>Анализ крови биохимический общетерапевтический (дважды в неделю) с исследованием концентрации печеночных трансаминаз, общего белка, альбумина, триглицеридов, липазы, амилазы;</w:t>
      </w:r>
    </w:p>
    <w:p w14:paraId="30D33C3F" w14:textId="77777777" w:rsidR="00DC1619" w:rsidRPr="00092151" w:rsidRDefault="00DC1619" w:rsidP="003350DC">
      <w:pPr>
        <w:pStyle w:val="afe"/>
        <w:numPr>
          <w:ilvl w:val="0"/>
          <w:numId w:val="74"/>
        </w:numPr>
        <w:rPr>
          <w:rFonts w:cs="Times New Roman"/>
          <w:szCs w:val="24"/>
        </w:rPr>
      </w:pPr>
      <w:r w:rsidRPr="00092151">
        <w:rPr>
          <w:rFonts w:cs="Times New Roman"/>
          <w:szCs w:val="24"/>
        </w:rPr>
        <w:t>Исследование уровня калия в крови, исследование уровня натрия в крови, исследование уровня общего кальция в крови, исследование уровня хлоридов в крови, исследование уровня общего магния в сыворотке крови при длительном парентеральном питании (более 1 месяца).</w:t>
      </w:r>
    </w:p>
    <w:p w14:paraId="32BAFA8E" w14:textId="77777777" w:rsidR="00DC1619" w:rsidRPr="00092151" w:rsidRDefault="00DC1619" w:rsidP="003350DC">
      <w:pPr>
        <w:pStyle w:val="afe"/>
        <w:ind w:left="0" w:firstLine="709"/>
        <w:rPr>
          <w:rFonts w:cs="Times New Roman"/>
          <w:i/>
          <w:szCs w:val="24"/>
        </w:rPr>
      </w:pPr>
      <w:r w:rsidRPr="00092151">
        <w:rPr>
          <w:rFonts w:cs="Times New Roman"/>
          <w:i/>
          <w:szCs w:val="24"/>
        </w:rPr>
        <w:t>9.Регулярные обследования во время проведения ПП:</w:t>
      </w:r>
    </w:p>
    <w:p w14:paraId="4A2ADFDE" w14:textId="77777777" w:rsidR="00DC1619" w:rsidRPr="00092151" w:rsidRDefault="00DC1619" w:rsidP="003350DC">
      <w:pPr>
        <w:pStyle w:val="afe"/>
        <w:numPr>
          <w:ilvl w:val="0"/>
          <w:numId w:val="75"/>
        </w:numPr>
        <w:rPr>
          <w:rFonts w:cs="Times New Roman"/>
          <w:szCs w:val="24"/>
        </w:rPr>
      </w:pPr>
      <w:r w:rsidRPr="00092151">
        <w:rPr>
          <w:rFonts w:cs="Times New Roman"/>
          <w:szCs w:val="24"/>
        </w:rPr>
        <w:t>Суточный баланс жидкости – ежедневно;</w:t>
      </w:r>
    </w:p>
    <w:p w14:paraId="69DB3005" w14:textId="77777777" w:rsidR="00DC1619" w:rsidRPr="00092151" w:rsidRDefault="00DC1619" w:rsidP="003350DC">
      <w:pPr>
        <w:pStyle w:val="afe"/>
        <w:numPr>
          <w:ilvl w:val="0"/>
          <w:numId w:val="75"/>
        </w:numPr>
        <w:rPr>
          <w:rFonts w:cs="Times New Roman"/>
          <w:szCs w:val="24"/>
        </w:rPr>
      </w:pPr>
      <w:r w:rsidRPr="00092151">
        <w:rPr>
          <w:rFonts w:cs="Times New Roman"/>
          <w:szCs w:val="24"/>
        </w:rPr>
        <w:t>Динамика массы тела – ежедневно (стремительная прибавка в весе, более 2 кг в неделю, вероятнее всего связана с задержкой жидкости);</w:t>
      </w:r>
    </w:p>
    <w:p w14:paraId="18CE30FF" w14:textId="77777777" w:rsidR="00DC1619" w:rsidRPr="00092151" w:rsidRDefault="00DC1619" w:rsidP="003350DC">
      <w:pPr>
        <w:pStyle w:val="afe"/>
        <w:numPr>
          <w:ilvl w:val="0"/>
          <w:numId w:val="75"/>
        </w:numPr>
        <w:rPr>
          <w:rFonts w:cs="Times New Roman"/>
          <w:szCs w:val="24"/>
        </w:rPr>
      </w:pPr>
      <w:r w:rsidRPr="00092151">
        <w:rPr>
          <w:rFonts w:cs="Times New Roman"/>
          <w:szCs w:val="24"/>
        </w:rPr>
        <w:t>Азотистый баланс и оценка трофического статуса (ИМТ) – один раз в неделю.</w:t>
      </w:r>
    </w:p>
    <w:p w14:paraId="393A5FCF" w14:textId="77777777" w:rsidR="00DC1619" w:rsidRPr="00092151" w:rsidRDefault="00DC1619" w:rsidP="003350DC">
      <w:pPr>
        <w:rPr>
          <w:rFonts w:cs="Times New Roman"/>
          <w:szCs w:val="24"/>
        </w:rPr>
      </w:pPr>
      <w:r w:rsidRPr="00092151">
        <w:rPr>
          <w:rFonts w:cs="Times New Roman"/>
          <w:szCs w:val="24"/>
        </w:rPr>
        <w:tab/>
        <w:t xml:space="preserve"> 10. </w:t>
      </w:r>
      <w:r w:rsidRPr="00092151">
        <w:rPr>
          <w:rFonts w:cs="Times New Roman"/>
          <w:i/>
          <w:szCs w:val="24"/>
        </w:rPr>
        <w:t>Завершение ПП.</w:t>
      </w:r>
      <w:r w:rsidRPr="00092151">
        <w:rPr>
          <w:rFonts w:cs="Times New Roman"/>
          <w:szCs w:val="24"/>
        </w:rPr>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0F7A5262" w14:textId="7D247CAE" w:rsidR="00DC1619" w:rsidRPr="00092151" w:rsidRDefault="00DC1619" w:rsidP="003350DC">
      <w:pPr>
        <w:ind w:firstLine="708"/>
        <w:rPr>
          <w:rFonts w:cs="Times New Roman"/>
          <w:szCs w:val="24"/>
        </w:rPr>
      </w:pPr>
      <w:r w:rsidRPr="00092151">
        <w:rPr>
          <w:rFonts w:cs="Times New Roman"/>
          <w:szCs w:val="24"/>
        </w:rPr>
        <w:t xml:space="preserve">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w:t>
      </w:r>
      <w:r w:rsidR="00590E1D">
        <w:rPr>
          <w:rFonts w:cs="Times New Roman"/>
          <w:szCs w:val="24"/>
        </w:rPr>
        <w:t>средств системного действия</w:t>
      </w:r>
      <w:r w:rsidRPr="00092151">
        <w:rPr>
          <w:rFonts w:cs="Times New Roman"/>
          <w:szCs w:val="24"/>
        </w:rPr>
        <w:t>, таких как дифенгидрамин</w:t>
      </w:r>
      <w:r w:rsidR="00FD1E67">
        <w:rPr>
          <w:rFonts w:cs="Times New Roman"/>
          <w:szCs w:val="24"/>
        </w:rPr>
        <w:t>**</w:t>
      </w:r>
      <w:r w:rsidRPr="00092151">
        <w:rPr>
          <w:rFonts w:cs="Times New Roman"/>
          <w:szCs w:val="24"/>
        </w:rPr>
        <w:t>,</w:t>
      </w:r>
      <w:r w:rsidR="00590E1D">
        <w:rPr>
          <w:rFonts w:cs="Times New Roman"/>
          <w:szCs w:val="24"/>
        </w:rPr>
        <w:t xml:space="preserve"> хлорпирамин**, клемастин</w:t>
      </w:r>
      <w:r w:rsidRPr="00092151">
        <w:rPr>
          <w:rFonts w:cs="Times New Roman"/>
          <w:szCs w:val="24"/>
        </w:rPr>
        <w:t>. При развитии анафилактического шока первым вводится</w:t>
      </w:r>
      <w:r w:rsidR="00AD3126">
        <w:rPr>
          <w:rFonts w:cs="Times New Roman"/>
          <w:szCs w:val="24"/>
        </w:rPr>
        <w:t xml:space="preserve"> эпинефрин** </w:t>
      </w:r>
      <w:r w:rsidRPr="00092151">
        <w:rPr>
          <w:rFonts w:cs="Times New Roman"/>
          <w:szCs w:val="24"/>
        </w:rPr>
        <w:t>и инфузионная нагрузка с последующим введением дексаметазона</w:t>
      </w:r>
      <w:r w:rsidR="00FD1E67">
        <w:rPr>
          <w:rFonts w:cs="Times New Roman"/>
          <w:szCs w:val="24"/>
        </w:rPr>
        <w:t>**</w:t>
      </w:r>
      <w:r w:rsidRPr="00092151">
        <w:rPr>
          <w:rFonts w:cs="Times New Roman"/>
          <w:szCs w:val="24"/>
        </w:rPr>
        <w:t xml:space="preserve"> или преднизолона</w:t>
      </w:r>
      <w:r w:rsidR="00FD1E67">
        <w:rPr>
          <w:rFonts w:cs="Times New Roman"/>
          <w:szCs w:val="24"/>
        </w:rPr>
        <w:t>**</w:t>
      </w:r>
      <w:r w:rsidRPr="00092151">
        <w:rPr>
          <w:rFonts w:cs="Times New Roman"/>
          <w:szCs w:val="24"/>
        </w:rPr>
        <w:t>.</w:t>
      </w:r>
    </w:p>
    <w:p w14:paraId="62B72655" w14:textId="77777777" w:rsidR="00DC1619" w:rsidRPr="00092151" w:rsidRDefault="00DC1619" w:rsidP="003350DC">
      <w:pPr>
        <w:ind w:firstLine="709"/>
        <w:rPr>
          <w:rFonts w:cs="Times New Roman"/>
          <w:b/>
          <w:szCs w:val="24"/>
        </w:rPr>
      </w:pPr>
    </w:p>
    <w:p w14:paraId="27467594" w14:textId="77777777" w:rsidR="00DC1619" w:rsidRPr="00092151" w:rsidRDefault="00DC1619" w:rsidP="003350DC">
      <w:pPr>
        <w:ind w:firstLine="709"/>
        <w:rPr>
          <w:rFonts w:cs="Times New Roman"/>
          <w:i/>
          <w:szCs w:val="24"/>
          <w:u w:val="single"/>
        </w:rPr>
      </w:pPr>
      <w:r w:rsidRPr="00092151">
        <w:rPr>
          <w:rFonts w:cs="Times New Roman"/>
          <w:i/>
          <w:szCs w:val="24"/>
          <w:u w:val="single"/>
        </w:rPr>
        <w:t>Особые указания</w:t>
      </w:r>
    </w:p>
    <w:p w14:paraId="55197B6B" w14:textId="7A73AE3F" w:rsidR="00DC1619" w:rsidRPr="00092151" w:rsidRDefault="00DC1619" w:rsidP="003350DC">
      <w:pPr>
        <w:ind w:firstLine="709"/>
        <w:rPr>
          <w:rFonts w:cs="Times New Roman"/>
          <w:szCs w:val="24"/>
        </w:rPr>
      </w:pPr>
      <w:r w:rsidRPr="00092151">
        <w:rPr>
          <w:rFonts w:cs="Times New Roman"/>
          <w:szCs w:val="24"/>
        </w:rPr>
        <w:t>Противопоказано одновременное введение цефтриаксона</w:t>
      </w:r>
      <w:r w:rsidR="00FD1E67">
        <w:rPr>
          <w:rFonts w:cs="Times New Roman"/>
          <w:szCs w:val="24"/>
        </w:rPr>
        <w:t>**</w:t>
      </w:r>
      <w:r w:rsidRPr="00092151">
        <w:rPr>
          <w:rFonts w:cs="Times New Roman"/>
          <w:szCs w:val="24"/>
        </w:rPr>
        <w:t xml:space="preserve"> и </w:t>
      </w:r>
      <w:commentRangeStart w:id="63"/>
      <w:r w:rsidRPr="00092151">
        <w:rPr>
          <w:rFonts w:cs="Times New Roman"/>
          <w:szCs w:val="24"/>
        </w:rPr>
        <w:t xml:space="preserve">смесей ПП </w:t>
      </w:r>
      <w:commentRangeEnd w:id="63"/>
      <w:r w:rsidR="00E41618">
        <w:rPr>
          <w:rStyle w:val="af0"/>
        </w:rPr>
        <w:commentReference w:id="63"/>
      </w:r>
      <w:r w:rsidRPr="00092151">
        <w:rPr>
          <w:rFonts w:cs="Times New Roman"/>
          <w:szCs w:val="24"/>
        </w:rPr>
        <w:t>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4DA08ABE" w14:textId="77777777" w:rsidR="00DC1619" w:rsidRPr="00092151" w:rsidRDefault="00DC1619" w:rsidP="003350DC">
      <w:pPr>
        <w:ind w:firstLine="709"/>
        <w:rPr>
          <w:rFonts w:cs="Times New Roman"/>
          <w:szCs w:val="24"/>
        </w:rPr>
      </w:pPr>
      <w:r w:rsidRPr="00092151">
        <w:rPr>
          <w:rFonts w:cs="Times New Roman"/>
          <w:szCs w:val="24"/>
        </w:rPr>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09AFDAF2" w14:textId="07D2ECA4" w:rsidR="00DC1619" w:rsidRPr="00092151" w:rsidRDefault="00DC1619" w:rsidP="003350DC">
      <w:pPr>
        <w:pStyle w:val="2"/>
        <w:spacing w:before="0"/>
      </w:pPr>
      <w:bookmarkStart w:id="64" w:name="_Toc85649741"/>
      <w:r w:rsidRPr="00092151">
        <w:t xml:space="preserve">7.3. </w:t>
      </w:r>
      <w:bookmarkStart w:id="65" w:name="_Toc64477951"/>
      <w:r w:rsidRPr="00092151">
        <w:t>Применение компонентов донорской крови у гематологических пациентов</w:t>
      </w:r>
      <w:bookmarkEnd w:id="64"/>
      <w:bookmarkEnd w:id="65"/>
    </w:p>
    <w:p w14:paraId="3A6F214C" w14:textId="61B0B913" w:rsidR="00DC1619" w:rsidRPr="00092151" w:rsidRDefault="00DC1619" w:rsidP="003350DC">
      <w:pPr>
        <w:ind w:firstLine="708"/>
        <w:contextualSpacing/>
        <w:rPr>
          <w:szCs w:val="24"/>
        </w:rPr>
      </w:pPr>
      <w:r w:rsidRPr="00092151">
        <w:rPr>
          <w:szCs w:val="24"/>
        </w:rPr>
        <w:t xml:space="preserve">Основным </w:t>
      </w:r>
      <w:r w:rsidRPr="00092151">
        <w:rPr>
          <w:szCs w:val="24"/>
          <w:lang w:eastAsia="ru-RU"/>
        </w:rPr>
        <w:t xml:space="preserve">медицинским показанием к </w:t>
      </w:r>
      <w:r w:rsidRPr="00092151">
        <w:rPr>
          <w:szCs w:val="24"/>
        </w:rPr>
        <w:t xml:space="preserve">трансфузии эритроцитов у гематологических пациентов является неадекватная оксигенация органов и тканей и связанный с этим риск осложнений. Переливание донорских тромбоцитов гематологическим пациентам проводят </w:t>
      </w:r>
      <w:r w:rsidRPr="00092151">
        <w:rPr>
          <w:szCs w:val="24"/>
          <w:lang w:val="en-US"/>
        </w:rPr>
        <w:t>c</w:t>
      </w:r>
      <w:r w:rsidRPr="00092151">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w:t>
      </w:r>
      <w:commentRangeStart w:id="66"/>
      <w:r w:rsidRPr="00092151">
        <w:rPr>
          <w:szCs w:val="24"/>
        </w:rPr>
        <w:t>криопреципитат</w:t>
      </w:r>
      <w:commentRangeEnd w:id="66"/>
      <w:r w:rsidR="00E41618">
        <w:rPr>
          <w:rStyle w:val="af0"/>
        </w:rPr>
        <w:commentReference w:id="66"/>
      </w:r>
      <w:r w:rsidRPr="00092151">
        <w:rPr>
          <w:szCs w:val="24"/>
        </w:rPr>
        <w:t xml:space="preserve">, </w:t>
      </w:r>
      <w:r w:rsidR="00303D49">
        <w:rPr>
          <w:szCs w:val="24"/>
        </w:rPr>
        <w:t>факторы свертывания крови (</w:t>
      </w:r>
      <w:r w:rsidR="00303D49">
        <w:rPr>
          <w:szCs w:val="24"/>
          <w:lang w:val="en-US"/>
        </w:rPr>
        <w:t>B</w:t>
      </w:r>
      <w:r w:rsidR="00303D49" w:rsidRPr="00303D49">
        <w:rPr>
          <w:szCs w:val="24"/>
        </w:rPr>
        <w:t>02</w:t>
      </w:r>
      <w:r w:rsidR="00303D49">
        <w:rPr>
          <w:szCs w:val="24"/>
          <w:lang w:val="en-US"/>
        </w:rPr>
        <w:t>BD</w:t>
      </w:r>
      <w:r w:rsidR="00303D49" w:rsidRPr="00303D49">
        <w:rPr>
          <w:szCs w:val="24"/>
        </w:rPr>
        <w:t xml:space="preserve"> </w:t>
      </w:r>
      <w:r w:rsidR="00303D49">
        <w:rPr>
          <w:szCs w:val="24"/>
        </w:rPr>
        <w:t xml:space="preserve">по АТХ классификации), </w:t>
      </w:r>
      <w:r w:rsidRPr="00092151">
        <w:rPr>
          <w:szCs w:val="24"/>
        </w:rPr>
        <w:t>ингибиторы протеаз, ингибиторы фибринолиза</w:t>
      </w:r>
      <w:r w:rsidR="00303D49">
        <w:rPr>
          <w:szCs w:val="24"/>
        </w:rPr>
        <w:t xml:space="preserve"> (</w:t>
      </w:r>
      <w:r w:rsidR="00303D49">
        <w:rPr>
          <w:szCs w:val="24"/>
          <w:lang w:val="en-US"/>
        </w:rPr>
        <w:t>B</w:t>
      </w:r>
      <w:r w:rsidR="00303D49" w:rsidRPr="00303D49">
        <w:rPr>
          <w:szCs w:val="24"/>
        </w:rPr>
        <w:t>02</w:t>
      </w:r>
      <w:r w:rsidR="00303D49">
        <w:rPr>
          <w:szCs w:val="24"/>
          <w:lang w:val="en-US"/>
        </w:rPr>
        <w:t>A</w:t>
      </w:r>
      <w:r w:rsidR="00303D49" w:rsidRPr="00303D49">
        <w:rPr>
          <w:szCs w:val="24"/>
        </w:rPr>
        <w:t xml:space="preserve"> </w:t>
      </w:r>
      <w:r w:rsidR="00303D49">
        <w:rPr>
          <w:szCs w:val="24"/>
        </w:rPr>
        <w:t>по АТХ классификации)</w:t>
      </w:r>
      <w:r w:rsidRPr="00092151">
        <w:rPr>
          <w:szCs w:val="24"/>
        </w:rPr>
        <w:t xml:space="preserve">. Трансфузии СЗП показаны также для </w:t>
      </w:r>
      <w:r w:rsidRPr="00303D49">
        <w:t xml:space="preserve">возмещения объема при проведении </w:t>
      </w:r>
      <w:r w:rsidRPr="00092151">
        <w:rPr>
          <w:szCs w:val="24"/>
        </w:rPr>
        <w:t>процедур плазмафереза при гиперлейкоцитозе, Выбор конкретного вида компонента крови для гемотрансфузии (тип э</w:t>
      </w:r>
      <w:r w:rsidRPr="00092151">
        <w:rPr>
          <w:szCs w:val="24"/>
          <w:lang w:eastAsia="ru-RU"/>
        </w:rPr>
        <w:t xml:space="preserve">ритроцитосодержащего компонента крови, тип </w:t>
      </w:r>
      <w:r w:rsidRPr="00092151">
        <w:rPr>
          <w:bCs/>
          <w:iCs/>
          <w:szCs w:val="24"/>
          <w:lang w:eastAsia="ru-RU"/>
        </w:rPr>
        <w:t xml:space="preserve">концентрата тромбоцитов, тип препарата </w:t>
      </w:r>
      <w:r w:rsidRPr="00092151">
        <w:rPr>
          <w:iCs/>
          <w:szCs w:val="24"/>
        </w:rPr>
        <w:t>плазмы) осуществляется лечащим врачом или врачом-</w:t>
      </w:r>
      <w:r w:rsidRPr="00092151">
        <w:rPr>
          <w:iCs/>
          <w:szCs w:val="24"/>
        </w:rPr>
        <w:lastRenderedPageBreak/>
        <w:t xml:space="preserve">трансфузиологом в соответствии с клинической ситуаций и на основании </w:t>
      </w:r>
      <w:r w:rsidRPr="00092151">
        <w:rPr>
          <w:szCs w:val="24"/>
        </w:rPr>
        <w:t>Приказа Минздрава России от 28.10.2020 N 1170н</w:t>
      </w:r>
      <w:r w:rsidRPr="00092151">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092151">
        <w:rPr>
          <w:szCs w:val="24"/>
          <w:lang w:val="en-US"/>
        </w:rPr>
        <w:t>N</w:t>
      </w:r>
      <w:r w:rsidRPr="00092151">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w:t>
      </w:r>
      <w:r w:rsidRPr="00092151">
        <w:rPr>
          <w:szCs w:val="24"/>
          <w:lang w:val="en-US"/>
        </w:rPr>
        <w:t>N</w:t>
      </w:r>
      <w:r w:rsidRPr="00092151">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545D40F7" w14:textId="77777777" w:rsidR="00DC1619" w:rsidRPr="00092151" w:rsidRDefault="00DC1619" w:rsidP="003350DC">
      <w:pPr>
        <w:contextualSpacing/>
        <w:rPr>
          <w:b/>
          <w:szCs w:val="24"/>
          <w:lang w:eastAsia="ru-RU"/>
        </w:rPr>
      </w:pPr>
    </w:p>
    <w:p w14:paraId="18923433" w14:textId="77777777" w:rsidR="00DC1619" w:rsidRPr="00092151" w:rsidRDefault="00DC1619" w:rsidP="003350DC">
      <w:pPr>
        <w:contextualSpacing/>
        <w:rPr>
          <w:i/>
          <w:szCs w:val="24"/>
          <w:u w:val="single"/>
          <w:lang w:eastAsia="ru-RU"/>
        </w:rPr>
      </w:pPr>
      <w:r w:rsidRPr="00092151">
        <w:rPr>
          <w:i/>
          <w:szCs w:val="24"/>
          <w:u w:val="single"/>
          <w:lang w:eastAsia="ru-RU"/>
        </w:rPr>
        <w:t>Трансфузии эритроцитосодержащих компонентов крови (ЭСК)</w:t>
      </w:r>
    </w:p>
    <w:p w14:paraId="3BE954A8" w14:textId="77777777" w:rsidR="00DC1619" w:rsidRPr="00092151" w:rsidRDefault="00DC1619" w:rsidP="003350DC">
      <w:pPr>
        <w:ind w:firstLine="708"/>
        <w:rPr>
          <w:rFonts w:eastAsia="Times New Roman"/>
          <w:szCs w:val="24"/>
          <w:u w:val="single"/>
        </w:rPr>
      </w:pPr>
      <w:r w:rsidRPr="00092151">
        <w:rPr>
          <w:rFonts w:eastAsia="Times New Roman"/>
          <w:bCs/>
          <w:szCs w:val="24"/>
          <w:u w:val="single"/>
        </w:rPr>
        <w:t>Необходимые исследования до трансфузии</w:t>
      </w:r>
    </w:p>
    <w:p w14:paraId="6B8E247A" w14:textId="1202814F" w:rsidR="009407AC" w:rsidRPr="00092151" w:rsidRDefault="00DC1619" w:rsidP="003350DC">
      <w:pPr>
        <w:ind w:firstLine="709"/>
        <w:rPr>
          <w:rFonts w:eastAsia="Times New Roman"/>
          <w:szCs w:val="24"/>
        </w:rPr>
      </w:pPr>
      <w:r w:rsidRPr="00092151">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4FD3BB72" w14:textId="059C953B" w:rsidR="009407AC" w:rsidRPr="009407AC" w:rsidRDefault="00DC1619" w:rsidP="003350DC">
      <w:pPr>
        <w:pStyle w:val="afe"/>
        <w:numPr>
          <w:ilvl w:val="0"/>
          <w:numId w:val="87"/>
        </w:numPr>
      </w:pPr>
      <w:r w:rsidRPr="009407AC">
        <w:rPr>
          <w:rFonts w:eastAsia="Times New Roman"/>
          <w:szCs w:val="24"/>
        </w:rPr>
        <w:t xml:space="preserve">определение </w:t>
      </w:r>
      <w:r w:rsidR="0014431A" w:rsidRPr="009407AC">
        <w:rPr>
          <w:rFonts w:eastAsia="Times New Roman"/>
          <w:szCs w:val="24"/>
        </w:rPr>
        <w:t xml:space="preserve">основных </w:t>
      </w:r>
      <w:r w:rsidRPr="009407AC">
        <w:rPr>
          <w:rFonts w:eastAsia="Times New Roman"/>
          <w:szCs w:val="24"/>
        </w:rPr>
        <w:t>групп крови по системе AB0</w:t>
      </w:r>
      <w:r w:rsidR="0014431A" w:rsidRPr="009407AC">
        <w:rPr>
          <w:rFonts w:eastAsia="Times New Roman"/>
          <w:szCs w:val="24"/>
        </w:rPr>
        <w:t>, определение антигена D системы Резус (резус-фактор)</w:t>
      </w:r>
      <w:r w:rsidRPr="009407AC">
        <w:rPr>
          <w:rFonts w:eastAsia="Times New Roman"/>
          <w:szCs w:val="24"/>
        </w:rPr>
        <w:t>;</w:t>
      </w:r>
      <w:r w:rsidR="009407AC" w:rsidRPr="009407AC">
        <w:rPr>
          <w:szCs w:val="24"/>
        </w:rPr>
        <w:t xml:space="preserve"> </w:t>
      </w:r>
    </w:p>
    <w:p w14:paraId="45758D66" w14:textId="631599DA" w:rsidR="009407AC" w:rsidRPr="009407AC" w:rsidRDefault="009407AC" w:rsidP="003350DC">
      <w:pPr>
        <w:pStyle w:val="afe"/>
        <w:numPr>
          <w:ilvl w:val="0"/>
          <w:numId w:val="87"/>
        </w:numPr>
      </w:pPr>
      <w:r w:rsidRPr="009407AC">
        <w:rPr>
          <w:szCs w:val="24"/>
        </w:rPr>
        <w:t xml:space="preserve">определение подгруппы и других групп крови меньшего значения A-1, A-2, D, Cc, E, Kell, Duffy; </w:t>
      </w:r>
    </w:p>
    <w:p w14:paraId="5E67460A" w14:textId="4EBC1A7C" w:rsidR="009407AC" w:rsidRDefault="009407AC" w:rsidP="003350DC">
      <w:pPr>
        <w:pStyle w:val="afe"/>
        <w:numPr>
          <w:ilvl w:val="0"/>
          <w:numId w:val="87"/>
        </w:numPr>
      </w:pPr>
      <w:r w:rsidRPr="009407AC">
        <w:rPr>
          <w:szCs w:val="24"/>
        </w:rPr>
        <w:t xml:space="preserve">определение содержания аллоиммунных антител к антигенам гранулоцитов </w:t>
      </w:r>
      <w:r w:rsidR="00DC1619" w:rsidRPr="009407AC">
        <w:t>с использованием не менее 3 образцов тест-эритроцитов</w:t>
      </w:r>
      <w:r w:rsidRPr="009407AC">
        <w:t>.</w:t>
      </w:r>
    </w:p>
    <w:p w14:paraId="332C7656" w14:textId="134524B0" w:rsidR="00DC1619" w:rsidRPr="009407AC" w:rsidRDefault="00DC1619" w:rsidP="003350DC">
      <w:pPr>
        <w:ind w:firstLine="709"/>
        <w:rPr>
          <w:szCs w:val="24"/>
        </w:rPr>
      </w:pPr>
      <w:r w:rsidRPr="009407AC">
        <w:rPr>
          <w:rFonts w:eastAsia="Times New Roman"/>
          <w:szCs w:val="24"/>
        </w:rPr>
        <w:t xml:space="preserve">При совпадении результатов определения антигенов эритроцитов </w:t>
      </w:r>
      <w:r w:rsidR="00FB69E5" w:rsidRPr="009407AC">
        <w:rPr>
          <w:szCs w:val="24"/>
        </w:rPr>
        <w:t>Cc, E, Kell</w:t>
      </w:r>
      <w:r w:rsidRPr="009407AC">
        <w:rPr>
          <w:rFonts w:eastAsia="Times New Roman"/>
          <w:szCs w:val="24"/>
        </w:rPr>
        <w:t xml:space="preserve">, проведенных дважды в организации, осуществляющей клиническое использование </w:t>
      </w:r>
      <w:r w:rsidRPr="00FB69E5">
        <w:rPr>
          <w:rFonts w:eastAsia="Times New Roman"/>
          <w:szCs w:val="24"/>
        </w:rPr>
        <w:t xml:space="preserve">донорской крови и ее компонентов, антигены эритроцитов </w:t>
      </w:r>
      <w:r w:rsidR="00FB69E5" w:rsidRPr="009407AC">
        <w:rPr>
          <w:szCs w:val="24"/>
        </w:rPr>
        <w:t>Cc, E, Kell</w:t>
      </w:r>
      <w:r w:rsidRPr="00FB69E5">
        <w:rPr>
          <w:rFonts w:eastAsia="Times New Roman"/>
          <w:szCs w:val="24"/>
        </w:rPr>
        <w:t xml:space="preserve"> считаются установленными и в дальнейшем не определяются.</w:t>
      </w:r>
    </w:p>
    <w:p w14:paraId="4BC49563" w14:textId="77777777" w:rsidR="00DC1619" w:rsidRPr="00092151" w:rsidRDefault="00DC1619" w:rsidP="003350DC">
      <w:pPr>
        <w:ind w:firstLine="708"/>
        <w:rPr>
          <w:szCs w:val="24"/>
        </w:rPr>
      </w:pPr>
      <w:r w:rsidRPr="00092151">
        <w:rPr>
          <w:rFonts w:eastAsia="Times New Roman"/>
          <w:szCs w:val="24"/>
        </w:rPr>
        <w:t xml:space="preserve">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w:t>
      </w:r>
      <w:r w:rsidRPr="00092151">
        <w:rPr>
          <w:rFonts w:eastAsia="Times New Roman"/>
          <w:szCs w:val="24"/>
        </w:rPr>
        <w:lastRenderedPageBreak/>
        <w:t>иными медицинскими организациями, в которых больному ранее была оказана медицинская помощь или проводилось медицинское обследование.</w:t>
      </w:r>
    </w:p>
    <w:p w14:paraId="4FA3D021" w14:textId="77777777" w:rsidR="00DC1619" w:rsidRPr="00092151" w:rsidRDefault="00DC1619" w:rsidP="003350DC">
      <w:pPr>
        <w:ind w:firstLine="708"/>
        <w:rPr>
          <w:rFonts w:eastAsia="Times New Roman"/>
          <w:szCs w:val="24"/>
        </w:rPr>
      </w:pPr>
      <w:r w:rsidRPr="00092151">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092151">
        <w:rPr>
          <w:rFonts w:eastAsia="Times New Roman"/>
          <w:szCs w:val="24"/>
          <w:vertAlign w:val="superscript"/>
          <w:lang w:val="en-US" w:eastAsia="ru-RU"/>
        </w:rPr>
        <w:t>W</w:t>
      </w:r>
      <w:r w:rsidRPr="00092151">
        <w:rPr>
          <w:rFonts w:eastAsia="Times New Roman"/>
          <w:szCs w:val="24"/>
        </w:rPr>
        <w:t>.</w:t>
      </w:r>
    </w:p>
    <w:p w14:paraId="5A7461AC" w14:textId="77777777" w:rsidR="00DC1619" w:rsidRPr="00092151" w:rsidRDefault="00DC1619" w:rsidP="003350DC">
      <w:pPr>
        <w:ind w:firstLine="708"/>
        <w:rPr>
          <w:rFonts w:eastAsia="Times New Roman"/>
          <w:szCs w:val="24"/>
        </w:rPr>
      </w:pPr>
      <w:r w:rsidRPr="00092151">
        <w:rPr>
          <w:rFonts w:eastAsia="Times New Roman"/>
          <w:szCs w:val="24"/>
          <w:lang w:eastAsia="ru-RU"/>
        </w:rPr>
        <w:t xml:space="preserve">Индивидуальный подбор компонентов крови осуществляется реципиентам, имеющим: </w:t>
      </w:r>
    </w:p>
    <w:p w14:paraId="3DD3DB9A" w14:textId="77777777" w:rsidR="00DC1619" w:rsidRPr="00092151" w:rsidRDefault="00DC1619" w:rsidP="003350DC">
      <w:pPr>
        <w:pStyle w:val="afe"/>
        <w:numPr>
          <w:ilvl w:val="0"/>
          <w:numId w:val="52"/>
        </w:numPr>
        <w:rPr>
          <w:rFonts w:eastAsia="Times New Roman"/>
          <w:szCs w:val="24"/>
        </w:rPr>
      </w:pPr>
      <w:r w:rsidRPr="00092151">
        <w:rPr>
          <w:rFonts w:eastAsia="Times New Roman"/>
          <w:szCs w:val="24"/>
          <w:lang w:eastAsia="ru-RU"/>
        </w:rPr>
        <w:t>посттрансфузионные осложнения в анамнезе</w:t>
      </w:r>
    </w:p>
    <w:p w14:paraId="039C6DCD" w14:textId="77777777" w:rsidR="00DC1619" w:rsidRPr="00092151" w:rsidRDefault="00DC1619" w:rsidP="003350DC">
      <w:pPr>
        <w:pStyle w:val="afe"/>
        <w:numPr>
          <w:ilvl w:val="0"/>
          <w:numId w:val="52"/>
        </w:numPr>
        <w:rPr>
          <w:rFonts w:eastAsia="Times New Roman"/>
          <w:szCs w:val="24"/>
          <w:lang w:eastAsia="ru-RU"/>
        </w:rPr>
      </w:pPr>
      <w:r w:rsidRPr="00092151">
        <w:rPr>
          <w:rFonts w:eastAsia="Times New Roman"/>
          <w:szCs w:val="24"/>
          <w:lang w:eastAsia="ru-RU"/>
        </w:rPr>
        <w:t>беременность</w:t>
      </w:r>
    </w:p>
    <w:p w14:paraId="232D168F" w14:textId="77777777" w:rsidR="00DC1619" w:rsidRPr="00092151" w:rsidRDefault="00DC1619" w:rsidP="003350DC">
      <w:pPr>
        <w:pStyle w:val="afe"/>
        <w:numPr>
          <w:ilvl w:val="0"/>
          <w:numId w:val="52"/>
        </w:numPr>
        <w:rPr>
          <w:rFonts w:eastAsia="Times New Roman"/>
          <w:szCs w:val="24"/>
          <w:lang w:eastAsia="ru-RU"/>
        </w:rPr>
      </w:pPr>
      <w:r w:rsidRPr="00092151">
        <w:rPr>
          <w:rFonts w:eastAsia="Times New Roman"/>
          <w:szCs w:val="24"/>
          <w:lang w:eastAsia="ru-RU"/>
        </w:rPr>
        <w:t>рождение детей с гемолитической болезнью новорожденного в анамнезе</w:t>
      </w:r>
    </w:p>
    <w:p w14:paraId="13C73190" w14:textId="77777777" w:rsidR="00DC1619" w:rsidRPr="00092151" w:rsidRDefault="00DC1619" w:rsidP="003350DC">
      <w:pPr>
        <w:pStyle w:val="afe"/>
        <w:numPr>
          <w:ilvl w:val="0"/>
          <w:numId w:val="52"/>
        </w:numPr>
        <w:rPr>
          <w:rFonts w:eastAsia="Times New Roman"/>
          <w:szCs w:val="24"/>
        </w:rPr>
      </w:pPr>
      <w:r w:rsidRPr="00092151">
        <w:rPr>
          <w:rFonts w:eastAsia="Times New Roman"/>
          <w:szCs w:val="24"/>
          <w:lang w:eastAsia="ru-RU"/>
        </w:rPr>
        <w:t xml:space="preserve">аллоиммунные антитела. </w:t>
      </w:r>
    </w:p>
    <w:p w14:paraId="5BC50AF9" w14:textId="77777777" w:rsidR="00DC1619" w:rsidRPr="00092151" w:rsidRDefault="00DC1619" w:rsidP="003350DC">
      <w:pPr>
        <w:ind w:firstLine="708"/>
        <w:rPr>
          <w:rFonts w:eastAsia="Times New Roman"/>
          <w:szCs w:val="24"/>
        </w:rPr>
      </w:pPr>
      <w:r w:rsidRPr="00092151">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3142CBFF" w14:textId="77777777" w:rsidR="00DC1619" w:rsidRPr="00092151" w:rsidRDefault="00DC1619" w:rsidP="003350DC">
      <w:pPr>
        <w:ind w:firstLine="708"/>
        <w:rPr>
          <w:rFonts w:eastAsia="Times New Roman"/>
          <w:szCs w:val="24"/>
        </w:rPr>
      </w:pPr>
      <w:r w:rsidRPr="00092151">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A98D1CC" w14:textId="77777777" w:rsidR="00DC1619" w:rsidRPr="00092151" w:rsidRDefault="00DC1619" w:rsidP="003350DC">
      <w:pPr>
        <w:pStyle w:val="afe"/>
        <w:numPr>
          <w:ilvl w:val="0"/>
          <w:numId w:val="53"/>
        </w:numPr>
        <w:rPr>
          <w:rFonts w:eastAsia="Times New Roman"/>
          <w:szCs w:val="24"/>
        </w:rPr>
      </w:pPr>
      <w:r w:rsidRPr="0009215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03B568FD" w14:textId="103043A0" w:rsidR="00DC1619" w:rsidRPr="00092151" w:rsidRDefault="00DC1619" w:rsidP="003350DC">
      <w:pPr>
        <w:pStyle w:val="afe"/>
        <w:numPr>
          <w:ilvl w:val="0"/>
          <w:numId w:val="53"/>
        </w:numPr>
        <w:rPr>
          <w:szCs w:val="24"/>
        </w:rPr>
      </w:pPr>
      <w:r w:rsidRPr="00092151">
        <w:rPr>
          <w:rFonts w:eastAsia="Times New Roman"/>
          <w:szCs w:val="24"/>
        </w:rPr>
        <w:t xml:space="preserve">Перед трансфузией СЗП, </w:t>
      </w:r>
      <w:commentRangeStart w:id="67"/>
      <w:r w:rsidRPr="00092151">
        <w:rPr>
          <w:rFonts w:eastAsia="Times New Roman"/>
          <w:szCs w:val="24"/>
        </w:rPr>
        <w:t xml:space="preserve">криопреципитата </w:t>
      </w:r>
      <w:commentRangeEnd w:id="67"/>
      <w:r w:rsidR="00E41618">
        <w:rPr>
          <w:rStyle w:val="af0"/>
        </w:rPr>
        <w:commentReference w:id="67"/>
      </w:r>
      <w:r w:rsidRPr="00092151">
        <w:rPr>
          <w:rFonts w:eastAsia="Times New Roman"/>
          <w:szCs w:val="24"/>
        </w:rPr>
        <w:t>и криосупернатантной плазмы - коагулограмма</w:t>
      </w:r>
      <w:r w:rsidR="001B3F2E" w:rsidRPr="001B3F2E">
        <w:t xml:space="preserve"> </w:t>
      </w:r>
      <w:r w:rsidR="001B3F2E" w:rsidRPr="001B3F2E">
        <w:rPr>
          <w:rFonts w:eastAsia="Times New Roman"/>
          <w:szCs w:val="24"/>
        </w:rPr>
        <w:t>(ориентировочное исследования системы гемостаза)</w:t>
      </w:r>
      <w:r w:rsidRPr="001B3F2E">
        <w:rPr>
          <w:rFonts w:eastAsia="Times New Roman"/>
          <w:szCs w:val="24"/>
        </w:rPr>
        <w:t>.</w:t>
      </w:r>
    </w:p>
    <w:p w14:paraId="61895846" w14:textId="77777777" w:rsidR="00DC1619" w:rsidRPr="00092151" w:rsidRDefault="00DC1619" w:rsidP="003350DC">
      <w:pPr>
        <w:pStyle w:val="afe"/>
        <w:numPr>
          <w:ilvl w:val="0"/>
          <w:numId w:val="53"/>
        </w:numPr>
        <w:rPr>
          <w:szCs w:val="24"/>
        </w:rPr>
      </w:pPr>
      <w:r w:rsidRPr="00092151">
        <w:rPr>
          <w:rFonts w:eastAsia="Times New Roman"/>
          <w:szCs w:val="24"/>
        </w:rPr>
        <w:t>После трансфузии компонентов крови</w:t>
      </w:r>
    </w:p>
    <w:p w14:paraId="6D0C4F44" w14:textId="77777777" w:rsidR="00DC1619" w:rsidRPr="00092151" w:rsidRDefault="00DC1619" w:rsidP="003350DC">
      <w:pPr>
        <w:rPr>
          <w:b/>
          <w:u w:val="single"/>
        </w:rPr>
      </w:pPr>
      <w:r w:rsidRPr="00092151">
        <w:rPr>
          <w:u w:val="single"/>
        </w:rPr>
        <w:t>Показания к переливанию ЭСК</w:t>
      </w:r>
    </w:p>
    <w:p w14:paraId="0C49DBBE"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 xml:space="preserve">Пациентам с хронической анемией переливание показано при уровне гемоглобина </w:t>
      </w:r>
      <w:proofErr w:type="gramStart"/>
      <w:r w:rsidRPr="00FB69E5">
        <w:rPr>
          <w:color w:val="auto"/>
        </w:rPr>
        <w:t>&lt; 60</w:t>
      </w:r>
      <w:proofErr w:type="gramEnd"/>
      <w:r w:rsidRPr="00FB69E5">
        <w:rPr>
          <w:color w:val="auto"/>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087FBB34"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 xml:space="preserve">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w:t>
      </w:r>
      <w:proofErr w:type="gramStart"/>
      <w:r w:rsidRPr="00FB69E5">
        <w:rPr>
          <w:color w:val="auto"/>
        </w:rPr>
        <w:t>&lt; 100</w:t>
      </w:r>
      <w:proofErr w:type="gramEnd"/>
      <w:r w:rsidRPr="00FB69E5">
        <w:rPr>
          <w:color w:val="auto"/>
        </w:rPr>
        <w:t> г/л.</w:t>
      </w:r>
    </w:p>
    <w:p w14:paraId="273D6FB1"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 xml:space="preserve">Пациентам старше 60 лет трансфузии эритроцитов показаны при уровне гемоглобина </w:t>
      </w:r>
      <w:proofErr w:type="gramStart"/>
      <w:r w:rsidRPr="00FB69E5">
        <w:rPr>
          <w:color w:val="auto"/>
        </w:rPr>
        <w:t>&lt; 100</w:t>
      </w:r>
      <w:proofErr w:type="gramEnd"/>
      <w:r w:rsidRPr="00FB69E5">
        <w:rPr>
          <w:color w:val="auto"/>
        </w:rPr>
        <w:t> г/л.</w:t>
      </w:r>
    </w:p>
    <w:p w14:paraId="7AF29CCF"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Беременным пациенткам с заболеваниями системы крови рекомендовано обеспечивать уровень гемоглобина в крови не менее 80 г/л.</w:t>
      </w:r>
    </w:p>
    <w:p w14:paraId="4876A44A" w14:textId="77777777" w:rsidR="00DC1619" w:rsidRPr="00092151" w:rsidRDefault="00DC1619" w:rsidP="003350DC">
      <w:pPr>
        <w:rPr>
          <w:b/>
          <w:u w:val="single"/>
        </w:rPr>
      </w:pPr>
      <w:r w:rsidRPr="00092151">
        <w:rPr>
          <w:u w:val="single"/>
        </w:rPr>
        <w:t>Показания к ЭСК при острой анемии вследствие массивной кровопотери</w:t>
      </w:r>
    </w:p>
    <w:p w14:paraId="0A8984BA"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lastRenderedPageBreak/>
        <w:t xml:space="preserve">Кровопотеря, составляющая 15—30% от объема циркулирующей крови при наличии предшествующей анемии или сопутствующих </w:t>
      </w:r>
      <w:proofErr w:type="gramStart"/>
      <w:r w:rsidRPr="00FB69E5">
        <w:rPr>
          <w:color w:val="auto"/>
        </w:rPr>
        <w:t>кардиологических</w:t>
      </w:r>
      <w:proofErr w:type="gramEnd"/>
      <w:r w:rsidRPr="00FB69E5">
        <w:rPr>
          <w:color w:val="auto"/>
        </w:rPr>
        <w:t xml:space="preserve"> или пульмонологических заболеваниях.</w:t>
      </w:r>
    </w:p>
    <w:p w14:paraId="58B57EE1"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Уровень гемоглобина ниже 70—90 г/л при активном кровотечении.</w:t>
      </w:r>
    </w:p>
    <w:p w14:paraId="45D15721"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 xml:space="preserve">Уровень гемоглобина </w:t>
      </w:r>
      <w:proofErr w:type="gramStart"/>
      <w:r w:rsidRPr="00FB69E5">
        <w:rPr>
          <w:color w:val="auto"/>
        </w:rPr>
        <w:t>&lt; 100</w:t>
      </w:r>
      <w:proofErr w:type="gramEnd"/>
      <w:r w:rsidRPr="00FB69E5">
        <w:rPr>
          <w:color w:val="auto"/>
        </w:rPr>
        <w:t>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0B085B38" w14:textId="77777777" w:rsidR="00DC1619" w:rsidRPr="00FB69E5" w:rsidRDefault="00DC1619" w:rsidP="003350DC">
      <w:pPr>
        <w:pStyle w:val="FitzBullet"/>
        <w:numPr>
          <w:ilvl w:val="0"/>
          <w:numId w:val="54"/>
        </w:numPr>
        <w:tabs>
          <w:tab w:val="clear" w:pos="317"/>
          <w:tab w:val="left" w:pos="144"/>
        </w:tabs>
        <w:spacing w:before="0" w:after="0" w:line="360" w:lineRule="auto"/>
        <w:rPr>
          <w:color w:val="auto"/>
        </w:rPr>
      </w:pPr>
      <w:r w:rsidRPr="00FB69E5">
        <w:rPr>
          <w:color w:val="auto"/>
        </w:rPr>
        <w:t>Рекомендуется соблюдение формулы 1:1:1, обозначающей должное соотношение эритроцитов, СЗП и тромбоцитов.</w:t>
      </w:r>
    </w:p>
    <w:p w14:paraId="5AA018BB" w14:textId="77777777" w:rsidR="00DC1619" w:rsidRPr="00FB69E5" w:rsidRDefault="00DC1619" w:rsidP="003350DC">
      <w:pPr>
        <w:pStyle w:val="FitzBullet"/>
        <w:spacing w:before="0" w:after="0" w:line="360" w:lineRule="auto"/>
        <w:ind w:left="720" w:firstLine="0"/>
        <w:rPr>
          <w:color w:val="auto"/>
        </w:rPr>
      </w:pPr>
    </w:p>
    <w:p w14:paraId="4AE1B046" w14:textId="77777777" w:rsidR="00DC1619" w:rsidRPr="00092151" w:rsidRDefault="00DC1619" w:rsidP="003350DC">
      <w:pPr>
        <w:rPr>
          <w:bCs/>
          <w:i/>
          <w:iCs/>
          <w:szCs w:val="24"/>
          <w:u w:val="single"/>
          <w:lang w:eastAsia="ru-RU"/>
        </w:rPr>
      </w:pPr>
      <w:r w:rsidRPr="00092151">
        <w:rPr>
          <w:bCs/>
          <w:i/>
          <w:iCs/>
          <w:szCs w:val="24"/>
          <w:u w:val="single"/>
          <w:lang w:eastAsia="ru-RU"/>
        </w:rPr>
        <w:t>Трансфузии концентрата тромбоцитов</w:t>
      </w:r>
    </w:p>
    <w:p w14:paraId="4F344E50" w14:textId="77777777" w:rsidR="00DC1619" w:rsidRPr="00FB69E5" w:rsidRDefault="00DC1619" w:rsidP="003350DC">
      <w:pPr>
        <w:ind w:firstLine="709"/>
        <w:contextualSpacing/>
      </w:pPr>
      <w:r w:rsidRPr="00FB69E5">
        <w:t>Считается, что 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FB69E5">
        <w:rPr>
          <w:vertAlign w:val="superscript"/>
        </w:rPr>
        <w:t>9</w:t>
      </w:r>
      <w:r w:rsidRPr="00FB69E5">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092151">
        <w:rPr>
          <w:szCs w:val="24"/>
        </w:rPr>
        <w:t>х</w:t>
      </w:r>
      <w:r w:rsidRPr="00FB69E5">
        <w:t>10</w:t>
      </w:r>
      <w:r w:rsidRPr="00FB69E5">
        <w:rPr>
          <w:vertAlign w:val="superscript"/>
        </w:rPr>
        <w:t>9</w:t>
      </w:r>
      <w:r w:rsidRPr="00FB69E5">
        <w:t>/л и ниже, а перед люмбальной пункцией или объемной операцией пороговый уровень тромбоцитов повышается до 50х10</w:t>
      </w:r>
      <w:r w:rsidRPr="00FB69E5">
        <w:rPr>
          <w:vertAlign w:val="superscript"/>
        </w:rPr>
        <w:t>9</w:t>
      </w:r>
      <w:r w:rsidRPr="00FB69E5">
        <w:t>/л.</w:t>
      </w:r>
      <w:r w:rsidRPr="00092151">
        <w:rPr>
          <w:szCs w:val="24"/>
        </w:rPr>
        <w:t xml:space="preserve"> </w:t>
      </w:r>
    </w:p>
    <w:p w14:paraId="24AD2795" w14:textId="77777777" w:rsidR="00DC1619" w:rsidRPr="00092151" w:rsidRDefault="00DC1619" w:rsidP="003350DC">
      <w:pPr>
        <w:ind w:firstLine="709"/>
        <w:contextualSpacing/>
        <w:rPr>
          <w:bCs/>
          <w:szCs w:val="24"/>
        </w:rPr>
      </w:pPr>
      <w:r w:rsidRPr="00092151">
        <w:rPr>
          <w:szCs w:val="24"/>
        </w:rPr>
        <w:t xml:space="preserve">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w:t>
      </w:r>
      <w:commentRangeStart w:id="68"/>
      <w:r w:rsidRPr="00092151">
        <w:rPr>
          <w:szCs w:val="24"/>
        </w:rPr>
        <w:t xml:space="preserve">Так,  у  всех пациентов с острым промиелоцитарным лейкозом (ОПЛ) пороговый уровень тромбоцитов увеличен до </w:t>
      </w:r>
      <w:r w:rsidRPr="00FB69E5">
        <w:t>50х10</w:t>
      </w:r>
      <w:r w:rsidRPr="00FB69E5">
        <w:rPr>
          <w:vertAlign w:val="superscript"/>
        </w:rPr>
        <w:t>9</w:t>
      </w:r>
      <w:r w:rsidRPr="00FB69E5">
        <w:t>/л</w:t>
      </w:r>
      <w:r w:rsidRPr="00092151">
        <w:rPr>
          <w:szCs w:val="24"/>
        </w:rPr>
        <w:t xml:space="preserve">, </w:t>
      </w:r>
      <w:r w:rsidRPr="00092151">
        <w:rPr>
          <w:bCs/>
          <w:szCs w:val="24"/>
        </w:rPr>
        <w:t xml:space="preserve">поскольку ОПЛ характеризуется тяжелым геморрагическим синдромом и избыточным активированным фибринолизом; у  </w:t>
      </w:r>
      <w:r w:rsidRPr="00092151">
        <w:rPr>
          <w:szCs w:val="24"/>
        </w:rPr>
        <w:t>беременных пациенток с другими опухолевыми гематологическими заболеваниями</w:t>
      </w:r>
      <w:r w:rsidRPr="00092151">
        <w:rPr>
          <w:bCs/>
          <w:szCs w:val="24"/>
        </w:rPr>
        <w:t xml:space="preserve"> пороговый уровень тромбоцитов составляет 30х10</w:t>
      </w:r>
      <w:r w:rsidRPr="00092151">
        <w:rPr>
          <w:bCs/>
          <w:szCs w:val="24"/>
          <w:vertAlign w:val="superscript"/>
        </w:rPr>
        <w:t>9</w:t>
      </w:r>
      <w:r w:rsidRPr="00092151">
        <w:rPr>
          <w:bCs/>
          <w:szCs w:val="24"/>
        </w:rPr>
        <w:t>/л.</w:t>
      </w:r>
      <w:commentRangeEnd w:id="68"/>
      <w:r w:rsidR="00E41618">
        <w:rPr>
          <w:rStyle w:val="af0"/>
        </w:rPr>
        <w:commentReference w:id="68"/>
      </w:r>
    </w:p>
    <w:p w14:paraId="21D454C6" w14:textId="77777777" w:rsidR="00DC1619" w:rsidRPr="00092151" w:rsidRDefault="00DC1619" w:rsidP="003350DC">
      <w:pPr>
        <w:ind w:firstLine="709"/>
        <w:contextualSpacing/>
        <w:rPr>
          <w:szCs w:val="24"/>
          <w:lang w:eastAsia="ru-RU"/>
        </w:rPr>
      </w:pPr>
      <w:r w:rsidRPr="00092151">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емся кровотечении. При тромбоцитопатиях трансфузия тромбоцитов также рутинно не показана, и осуществляется только в неотложных ситуациях: при массивных кровотечениях, операциях, родах.</w:t>
      </w:r>
    </w:p>
    <w:p w14:paraId="69C4FB01" w14:textId="77777777" w:rsidR="00DC1619" w:rsidRPr="00092151" w:rsidRDefault="00DC1619" w:rsidP="003350DC">
      <w:pPr>
        <w:ind w:firstLine="709"/>
        <w:contextualSpacing/>
        <w:rPr>
          <w:szCs w:val="24"/>
        </w:rPr>
      </w:pPr>
      <w:r w:rsidRPr="00092151">
        <w:rPr>
          <w:szCs w:val="24"/>
          <w:u w:val="single"/>
        </w:rPr>
        <w:lastRenderedPageBreak/>
        <w:t>Показания к переливанию концентрата тромбоцитов с профилактической целью</w:t>
      </w:r>
      <w:r w:rsidRPr="00092151">
        <w:rPr>
          <w:szCs w:val="24"/>
        </w:rPr>
        <w:t xml:space="preserve"> приведены в табл. 1.</w:t>
      </w:r>
    </w:p>
    <w:p w14:paraId="44DE55B7" w14:textId="77777777" w:rsidR="00DC1619" w:rsidRPr="00092151" w:rsidRDefault="00DC1619" w:rsidP="003350DC">
      <w:pPr>
        <w:contextualSpacing/>
        <w:rPr>
          <w:bCs/>
          <w:szCs w:val="24"/>
        </w:rPr>
      </w:pPr>
    </w:p>
    <w:p w14:paraId="208B2D17" w14:textId="77777777" w:rsidR="00DC1619" w:rsidRPr="00092151" w:rsidRDefault="00DC1619" w:rsidP="003350DC">
      <w:pPr>
        <w:contextualSpacing/>
        <w:rPr>
          <w:szCs w:val="24"/>
        </w:rPr>
      </w:pPr>
      <w:r w:rsidRPr="00092151">
        <w:rPr>
          <w:bCs/>
          <w:szCs w:val="24"/>
        </w:rPr>
        <w:t>Таблица 1. Показания к переливанию концентрата тромбоцит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Change w:id="69" w:author="Влада К. Федяева" w:date="2022-06-28T13:00:00Z">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PrChange>
      </w:tblPr>
      <w:tblGrid>
        <w:gridCol w:w="2865"/>
        <w:gridCol w:w="2539"/>
        <w:gridCol w:w="3517"/>
        <w:tblGridChange w:id="70">
          <w:tblGrid>
            <w:gridCol w:w="3007"/>
            <w:gridCol w:w="2663"/>
            <w:gridCol w:w="3690"/>
          </w:tblGrid>
        </w:tblGridChange>
      </w:tblGrid>
      <w:tr w:rsidR="00360586" w:rsidRPr="00092151" w14:paraId="70622E0E" w14:textId="77777777" w:rsidTr="00E41618">
        <w:tc>
          <w:tcPr>
            <w:tcW w:w="1606" w:type="pct"/>
            <w:vAlign w:val="center"/>
            <w:tcPrChange w:id="71" w:author="Влада К. Федяева" w:date="2022-06-28T13:00:00Z">
              <w:tcPr>
                <w:tcW w:w="3007" w:type="dxa"/>
                <w:vAlign w:val="center"/>
              </w:tcPr>
            </w:tcPrChange>
          </w:tcPr>
          <w:p w14:paraId="164D9C81"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Показание</w:t>
            </w:r>
          </w:p>
        </w:tc>
        <w:tc>
          <w:tcPr>
            <w:tcW w:w="1423" w:type="pct"/>
            <w:vAlign w:val="center"/>
            <w:tcPrChange w:id="72" w:author="Влада К. Федяева" w:date="2022-06-28T13:00:00Z">
              <w:tcPr>
                <w:tcW w:w="2663" w:type="dxa"/>
                <w:vAlign w:val="center"/>
              </w:tcPr>
            </w:tcPrChange>
          </w:tcPr>
          <w:p w14:paraId="3A79CFD7"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Количество тромбоцитов в периферической крови</w:t>
            </w:r>
          </w:p>
        </w:tc>
        <w:tc>
          <w:tcPr>
            <w:tcW w:w="1971" w:type="pct"/>
            <w:vAlign w:val="center"/>
            <w:tcPrChange w:id="73" w:author="Влада К. Федяева" w:date="2022-06-28T13:00:00Z">
              <w:tcPr>
                <w:tcW w:w="3690" w:type="dxa"/>
                <w:vAlign w:val="center"/>
              </w:tcPr>
            </w:tcPrChange>
          </w:tcPr>
          <w:p w14:paraId="6E272FD0"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Примечания</w:t>
            </w:r>
          </w:p>
        </w:tc>
      </w:tr>
      <w:tr w:rsidR="00360586" w:rsidRPr="00092151" w14:paraId="2A7542D2" w14:textId="77777777" w:rsidTr="00E41618">
        <w:tc>
          <w:tcPr>
            <w:tcW w:w="1606" w:type="pct"/>
            <w:tcPrChange w:id="74" w:author="Влада К. Федяева" w:date="2022-06-28T13:00:00Z">
              <w:tcPr>
                <w:tcW w:w="3007" w:type="dxa"/>
              </w:tcPr>
            </w:tcPrChange>
          </w:tcPr>
          <w:p w14:paraId="018DB3B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Во время или после химиотерапии, в период миелотоксического агранулоцитоза</w:t>
            </w:r>
          </w:p>
        </w:tc>
        <w:tc>
          <w:tcPr>
            <w:tcW w:w="1423" w:type="pct"/>
            <w:vAlign w:val="center"/>
            <w:tcPrChange w:id="75" w:author="Влада К. Федяева" w:date="2022-06-28T13:00:00Z">
              <w:tcPr>
                <w:tcW w:w="2663" w:type="dxa"/>
                <w:vAlign w:val="center"/>
              </w:tcPr>
            </w:tcPrChange>
          </w:tcPr>
          <w:p w14:paraId="34344B39" w14:textId="5E9D1EDF"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Менее </w:t>
            </w:r>
            <w:r w:rsidR="008F56F9">
              <w:rPr>
                <w:sz w:val="22"/>
                <w:szCs w:val="22"/>
                <w:lang w:val="ru-RU"/>
              </w:rPr>
              <w:t>2</w:t>
            </w:r>
            <w:r w:rsidR="008F56F9" w:rsidRPr="00092151">
              <w:rPr>
                <w:sz w:val="22"/>
                <w:szCs w:val="22"/>
                <w:lang w:val="ru-RU"/>
              </w:rPr>
              <w:t>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76" w:author="Влада К. Федяева" w:date="2022-06-28T13:00:00Z">
              <w:tcPr>
                <w:tcW w:w="3690" w:type="dxa"/>
              </w:tcPr>
            </w:tcPrChange>
          </w:tcPr>
          <w:p w14:paraId="5536981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ри синдроме повышенного потребления тромбоцитов* данный порог необходимо повысить</w:t>
            </w:r>
          </w:p>
        </w:tc>
      </w:tr>
      <w:tr w:rsidR="00360586" w:rsidRPr="00092151" w14:paraId="0C305C0C" w14:textId="77777777" w:rsidTr="00E41618">
        <w:tc>
          <w:tcPr>
            <w:tcW w:w="1606" w:type="pct"/>
            <w:tcPrChange w:id="77" w:author="Влада К. Федяева" w:date="2022-06-28T13:00:00Z">
              <w:tcPr>
                <w:tcW w:w="3007" w:type="dxa"/>
              </w:tcPr>
            </w:tcPrChange>
          </w:tcPr>
          <w:p w14:paraId="6F9144B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Установка ЦВК</w:t>
            </w:r>
          </w:p>
        </w:tc>
        <w:tc>
          <w:tcPr>
            <w:tcW w:w="1423" w:type="pct"/>
            <w:vAlign w:val="center"/>
            <w:tcPrChange w:id="78" w:author="Влада К. Федяева" w:date="2022-06-28T13:00:00Z">
              <w:tcPr>
                <w:tcW w:w="2663" w:type="dxa"/>
                <w:vAlign w:val="center"/>
              </w:tcPr>
            </w:tcPrChange>
          </w:tcPr>
          <w:p w14:paraId="3305CC7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3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79" w:author="Влада К. Федяева" w:date="2022-06-28T13:00:00Z">
              <w:tcPr>
                <w:tcW w:w="3690" w:type="dxa"/>
              </w:tcPr>
            </w:tcPrChange>
          </w:tcPr>
          <w:p w14:paraId="0081BCB0" w14:textId="77777777" w:rsidR="00DC1619" w:rsidRPr="00092151" w:rsidRDefault="00DC1619" w:rsidP="003350DC">
            <w:pPr>
              <w:pStyle w:val="table-text-0"/>
              <w:spacing w:before="0" w:line="360" w:lineRule="auto"/>
              <w:ind w:firstLine="0"/>
              <w:jc w:val="center"/>
              <w:rPr>
                <w:sz w:val="22"/>
                <w:szCs w:val="22"/>
                <w:lang w:val="ru-RU"/>
              </w:rPr>
            </w:pPr>
            <w:r w:rsidRPr="00092151">
              <w:rPr>
                <w:sz w:val="22"/>
                <w:szCs w:val="22"/>
                <w:lang w:val="ru-RU"/>
              </w:rPr>
              <w:t>-</w:t>
            </w:r>
          </w:p>
        </w:tc>
      </w:tr>
      <w:tr w:rsidR="00360586" w:rsidRPr="00092151" w14:paraId="11670D11" w14:textId="77777777" w:rsidTr="00E41618">
        <w:tc>
          <w:tcPr>
            <w:tcW w:w="1606" w:type="pct"/>
            <w:tcPrChange w:id="80" w:author="Влада К. Федяева" w:date="2022-06-28T13:00:00Z">
              <w:tcPr>
                <w:tcW w:w="3007" w:type="dxa"/>
              </w:tcPr>
            </w:tcPrChange>
          </w:tcPr>
          <w:p w14:paraId="3647DD00"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Люмбальная пункция</w:t>
            </w:r>
          </w:p>
        </w:tc>
        <w:tc>
          <w:tcPr>
            <w:tcW w:w="1423" w:type="pct"/>
            <w:vAlign w:val="center"/>
            <w:tcPrChange w:id="81" w:author="Влада К. Федяева" w:date="2022-06-28T13:00:00Z">
              <w:tcPr>
                <w:tcW w:w="2663" w:type="dxa"/>
                <w:vAlign w:val="center"/>
              </w:tcPr>
            </w:tcPrChange>
          </w:tcPr>
          <w:p w14:paraId="7DF6278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5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82" w:author="Влада К. Федяева" w:date="2022-06-28T13:00:00Z">
              <w:tcPr>
                <w:tcW w:w="3690" w:type="dxa"/>
              </w:tcPr>
            </w:tcPrChange>
          </w:tcPr>
          <w:p w14:paraId="67570BA8" w14:textId="77777777" w:rsidR="00DC1619" w:rsidRPr="00092151" w:rsidRDefault="00DC1619" w:rsidP="003350DC">
            <w:pPr>
              <w:pStyle w:val="table-text-0"/>
              <w:spacing w:before="0" w:line="360" w:lineRule="auto"/>
              <w:ind w:firstLine="0"/>
              <w:jc w:val="center"/>
              <w:rPr>
                <w:sz w:val="22"/>
                <w:szCs w:val="22"/>
                <w:lang w:val="ru-RU"/>
              </w:rPr>
            </w:pPr>
            <w:r w:rsidRPr="00092151">
              <w:rPr>
                <w:sz w:val="22"/>
                <w:szCs w:val="22"/>
                <w:lang w:val="ru-RU"/>
              </w:rPr>
              <w:t>-</w:t>
            </w:r>
          </w:p>
        </w:tc>
      </w:tr>
      <w:tr w:rsidR="00360586" w:rsidRPr="00092151" w14:paraId="587D962E" w14:textId="77777777" w:rsidTr="00E41618">
        <w:tc>
          <w:tcPr>
            <w:tcW w:w="1606" w:type="pct"/>
            <w:tcPrChange w:id="83" w:author="Влада К. Федяева" w:date="2022-06-28T13:00:00Z">
              <w:tcPr>
                <w:tcW w:w="3007" w:type="dxa"/>
              </w:tcPr>
            </w:tcPrChange>
          </w:tcPr>
          <w:p w14:paraId="396D014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Объемные операции и малообъемные инвазивные вмешательства</w:t>
            </w:r>
          </w:p>
        </w:tc>
        <w:tc>
          <w:tcPr>
            <w:tcW w:w="1423" w:type="pct"/>
            <w:vAlign w:val="center"/>
            <w:tcPrChange w:id="84" w:author="Влада К. Федяева" w:date="2022-06-28T13:00:00Z">
              <w:tcPr>
                <w:tcW w:w="2663" w:type="dxa"/>
                <w:vAlign w:val="center"/>
              </w:tcPr>
            </w:tcPrChange>
          </w:tcPr>
          <w:p w14:paraId="25D6817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5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85" w:author="Влада К. Федяева" w:date="2022-06-28T13:00:00Z">
              <w:tcPr>
                <w:tcW w:w="3690" w:type="dxa"/>
              </w:tcPr>
            </w:tcPrChange>
          </w:tcPr>
          <w:p w14:paraId="3131A46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360586" w:rsidRPr="00092151" w14:paraId="7B26CA42" w14:textId="77777777" w:rsidTr="00E41618">
        <w:tc>
          <w:tcPr>
            <w:tcW w:w="1606" w:type="pct"/>
            <w:tcPrChange w:id="86" w:author="Влада К. Федяева" w:date="2022-06-28T13:00:00Z">
              <w:tcPr>
                <w:tcW w:w="3007" w:type="dxa"/>
              </w:tcPr>
            </w:tcPrChange>
          </w:tcPr>
          <w:p w14:paraId="64F73F7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Беременные</w:t>
            </w:r>
          </w:p>
        </w:tc>
        <w:tc>
          <w:tcPr>
            <w:tcW w:w="1423" w:type="pct"/>
            <w:tcPrChange w:id="87" w:author="Влада К. Федяева" w:date="2022-06-28T13:00:00Z">
              <w:tcPr>
                <w:tcW w:w="2663" w:type="dxa"/>
              </w:tcPr>
            </w:tcPrChange>
          </w:tcPr>
          <w:p w14:paraId="7C4AD9D9"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3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88" w:author="Влада К. Федяева" w:date="2022-06-28T13:00:00Z">
              <w:tcPr>
                <w:tcW w:w="3690" w:type="dxa"/>
              </w:tcPr>
            </w:tcPrChange>
          </w:tcPr>
          <w:p w14:paraId="5E945251" w14:textId="77777777" w:rsidR="00DC1619" w:rsidRPr="00092151" w:rsidRDefault="00DC1619" w:rsidP="003350DC">
            <w:pPr>
              <w:pStyle w:val="table-text-0"/>
              <w:spacing w:before="0" w:line="360" w:lineRule="auto"/>
              <w:ind w:firstLine="0"/>
              <w:jc w:val="center"/>
              <w:rPr>
                <w:sz w:val="22"/>
                <w:szCs w:val="22"/>
                <w:lang w:val="ru-RU"/>
              </w:rPr>
            </w:pPr>
            <w:r w:rsidRPr="00092151">
              <w:rPr>
                <w:sz w:val="22"/>
                <w:szCs w:val="22"/>
                <w:lang w:val="ru-RU"/>
              </w:rPr>
              <w:t>-</w:t>
            </w:r>
          </w:p>
        </w:tc>
      </w:tr>
      <w:tr w:rsidR="00360586" w:rsidRPr="00092151" w14:paraId="1557D3C2" w14:textId="77777777" w:rsidTr="00E41618">
        <w:tc>
          <w:tcPr>
            <w:tcW w:w="1606" w:type="pct"/>
            <w:tcPrChange w:id="89" w:author="Влада К. Федяева" w:date="2022-06-28T13:00:00Z">
              <w:tcPr>
                <w:tcW w:w="3007" w:type="dxa"/>
              </w:tcPr>
            </w:tcPrChange>
          </w:tcPr>
          <w:p w14:paraId="1A2A4834"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ациенты с ОПЛ</w:t>
            </w:r>
          </w:p>
        </w:tc>
        <w:tc>
          <w:tcPr>
            <w:tcW w:w="1423" w:type="pct"/>
            <w:tcPrChange w:id="90" w:author="Влада К. Федяева" w:date="2022-06-28T13:00:00Z">
              <w:tcPr>
                <w:tcW w:w="2663" w:type="dxa"/>
              </w:tcPr>
            </w:tcPrChange>
          </w:tcPr>
          <w:p w14:paraId="6320C10A"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5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91" w:author="Влада К. Федяева" w:date="2022-06-28T13:00:00Z">
              <w:tcPr>
                <w:tcW w:w="3690" w:type="dxa"/>
              </w:tcPr>
            </w:tcPrChange>
          </w:tcPr>
          <w:p w14:paraId="7A9A87C7" w14:textId="77777777" w:rsidR="00DC1619" w:rsidRPr="00092151" w:rsidRDefault="00DC1619" w:rsidP="003350DC">
            <w:pPr>
              <w:pStyle w:val="table-text-0"/>
              <w:spacing w:before="0" w:line="360" w:lineRule="auto"/>
              <w:ind w:firstLine="0"/>
              <w:jc w:val="center"/>
              <w:rPr>
                <w:sz w:val="22"/>
                <w:szCs w:val="22"/>
                <w:lang w:val="ru-RU"/>
              </w:rPr>
            </w:pPr>
            <w:r w:rsidRPr="00092151">
              <w:rPr>
                <w:sz w:val="22"/>
                <w:szCs w:val="22"/>
                <w:lang w:val="ru-RU"/>
              </w:rPr>
              <w:t>-</w:t>
            </w:r>
          </w:p>
        </w:tc>
      </w:tr>
      <w:tr w:rsidR="00360586" w:rsidRPr="00092151" w14:paraId="642D2E9D" w14:textId="77777777" w:rsidTr="00E41618">
        <w:tc>
          <w:tcPr>
            <w:tcW w:w="1606" w:type="pct"/>
            <w:tcPrChange w:id="92" w:author="Влада К. Федяева" w:date="2022-06-28T13:00:00Z">
              <w:tcPr>
                <w:tcW w:w="3007" w:type="dxa"/>
              </w:tcPr>
            </w:tcPrChange>
          </w:tcPr>
          <w:p w14:paraId="656373B2"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ДВС-синдром</w:t>
            </w:r>
          </w:p>
        </w:tc>
        <w:tc>
          <w:tcPr>
            <w:tcW w:w="1423" w:type="pct"/>
            <w:tcPrChange w:id="93" w:author="Влада К. Федяева" w:date="2022-06-28T13:00:00Z">
              <w:tcPr>
                <w:tcW w:w="2663" w:type="dxa"/>
              </w:tcPr>
            </w:tcPrChange>
          </w:tcPr>
          <w:p w14:paraId="335A52A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нее 50 </w:t>
            </w:r>
            <w:r w:rsidRPr="00092151">
              <w:rPr>
                <w:rFonts w:ascii="Symbol" w:hAnsi="Symbol" w:cs="Symbol"/>
              </w:rPr>
              <w:t></w:t>
            </w:r>
            <w:r w:rsidRPr="00092151">
              <w:rPr>
                <w:sz w:val="22"/>
                <w:szCs w:val="22"/>
                <w:lang w:val="ru-RU"/>
              </w:rPr>
              <w:t xml:space="preserve"> 10</w:t>
            </w:r>
            <w:r w:rsidRPr="00092151">
              <w:rPr>
                <w:sz w:val="22"/>
                <w:szCs w:val="22"/>
                <w:vertAlign w:val="superscript"/>
                <w:lang w:val="ru-RU"/>
              </w:rPr>
              <w:t>9</w:t>
            </w:r>
            <w:r w:rsidRPr="00092151">
              <w:rPr>
                <w:sz w:val="22"/>
                <w:szCs w:val="22"/>
                <w:lang w:val="ru-RU"/>
              </w:rPr>
              <w:t>/л</w:t>
            </w:r>
          </w:p>
        </w:tc>
        <w:tc>
          <w:tcPr>
            <w:tcW w:w="1971" w:type="pct"/>
            <w:tcPrChange w:id="94" w:author="Влада К. Федяева" w:date="2022-06-28T13:00:00Z">
              <w:tcPr>
                <w:tcW w:w="3690" w:type="dxa"/>
              </w:tcPr>
            </w:tcPrChange>
          </w:tcPr>
          <w:p w14:paraId="2B22769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ак часть основной терапии ДВС- синдрома</w:t>
            </w:r>
          </w:p>
        </w:tc>
      </w:tr>
    </w:tbl>
    <w:p w14:paraId="3462251D" w14:textId="77777777" w:rsidR="00DC1619" w:rsidRPr="00092151" w:rsidRDefault="00DC1619" w:rsidP="003350DC">
      <w:pPr>
        <w:rPr>
          <w:b/>
        </w:rPr>
      </w:pPr>
      <w:r w:rsidRPr="00092151">
        <w:t>* Сепсис, пульмонологические заболевания, лихорадка.</w:t>
      </w:r>
    </w:p>
    <w:p w14:paraId="3436887A" w14:textId="77777777" w:rsidR="00DC1619" w:rsidRPr="00FB69E5" w:rsidRDefault="00DC1619" w:rsidP="003350DC">
      <w:pPr>
        <w:pStyle w:val="1ff3"/>
        <w:spacing w:before="0" w:beforeAutospacing="0" w:after="0" w:afterAutospacing="0"/>
      </w:pPr>
    </w:p>
    <w:p w14:paraId="2B1E79FA" w14:textId="77777777" w:rsidR="00DC1619" w:rsidRPr="00092151" w:rsidRDefault="00DC1619" w:rsidP="003350DC">
      <w:pPr>
        <w:ind w:firstLine="708"/>
        <w:rPr>
          <w:b/>
          <w:u w:val="single"/>
        </w:rPr>
      </w:pPr>
      <w:r w:rsidRPr="00092151">
        <w:rPr>
          <w:u w:val="single"/>
        </w:rPr>
        <w:t>Показания к переливанию концентрата тромбоцитов с лечебной целью.</w:t>
      </w:r>
    </w:p>
    <w:p w14:paraId="4B3A3480" w14:textId="77777777" w:rsidR="00DC1619" w:rsidRPr="00092151" w:rsidRDefault="00DC1619" w:rsidP="003350DC">
      <w:pPr>
        <w:ind w:firstLine="708"/>
        <w:rPr>
          <w:szCs w:val="24"/>
        </w:rPr>
      </w:pPr>
      <w:r w:rsidRPr="00092151">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2)</w:t>
      </w:r>
      <w:r w:rsidRPr="00092151">
        <w:rPr>
          <w:szCs w:val="24"/>
        </w:rPr>
        <w:t>.</w:t>
      </w:r>
    </w:p>
    <w:p w14:paraId="12FCF3AF" w14:textId="77777777" w:rsidR="00DC1619" w:rsidRPr="00092151" w:rsidRDefault="00DC1619" w:rsidP="003350DC">
      <w:pPr>
        <w:rPr>
          <w:bCs/>
          <w:szCs w:val="24"/>
        </w:rPr>
      </w:pPr>
    </w:p>
    <w:p w14:paraId="0D1D4A9B" w14:textId="77777777" w:rsidR="00DC1619" w:rsidRPr="00092151" w:rsidRDefault="00DC1619" w:rsidP="003350DC">
      <w:pPr>
        <w:rPr>
          <w:szCs w:val="24"/>
        </w:rPr>
      </w:pPr>
      <w:r w:rsidRPr="00092151">
        <w:rPr>
          <w:bCs/>
          <w:szCs w:val="24"/>
        </w:rPr>
        <w:t>Таблица 2. Шкала кровотечений по ВОЗ</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Change w:id="95" w:author="Влада К. Федяева" w:date="2022-06-28T13:00:00Z">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PrChange>
      </w:tblPr>
      <w:tblGrid>
        <w:gridCol w:w="8921"/>
        <w:tblGridChange w:id="96">
          <w:tblGrid>
            <w:gridCol w:w="8471"/>
          </w:tblGrid>
        </w:tblGridChange>
      </w:tblGrid>
      <w:tr w:rsidR="00360586" w:rsidRPr="00092151" w14:paraId="70AD852B" w14:textId="77777777" w:rsidTr="00E41618">
        <w:tc>
          <w:tcPr>
            <w:tcW w:w="5000" w:type="pct"/>
            <w:shd w:val="clear" w:color="auto" w:fill="auto"/>
            <w:tcPrChange w:id="97" w:author="Влада К. Федяева" w:date="2022-06-28T13:00:00Z">
              <w:tcPr>
                <w:tcW w:w="9121" w:type="dxa"/>
                <w:shd w:val="clear" w:color="auto" w:fill="auto"/>
              </w:tcPr>
            </w:tcPrChange>
          </w:tcPr>
          <w:p w14:paraId="37C3E178" w14:textId="77777777" w:rsidR="00DC1619" w:rsidRPr="00FB69E5" w:rsidRDefault="00DC1619" w:rsidP="003350DC">
            <w:pPr>
              <w:pStyle w:val="table-text-1"/>
              <w:spacing w:before="0" w:after="0" w:line="360" w:lineRule="auto"/>
              <w:rPr>
                <w:b/>
                <w:i/>
                <w:color w:val="auto"/>
                <w:sz w:val="24"/>
              </w:rPr>
            </w:pPr>
            <w:r w:rsidRPr="00FB69E5">
              <w:rPr>
                <w:color w:val="auto"/>
                <w:sz w:val="22"/>
              </w:rPr>
              <w:t>1 степень (не требует трансфузии)</w:t>
            </w:r>
          </w:p>
        </w:tc>
      </w:tr>
      <w:tr w:rsidR="00360586" w:rsidRPr="00092151" w14:paraId="16ED09A7" w14:textId="77777777" w:rsidTr="00E41618">
        <w:tc>
          <w:tcPr>
            <w:tcW w:w="5000" w:type="pct"/>
            <w:shd w:val="clear" w:color="auto" w:fill="auto"/>
            <w:tcPrChange w:id="98" w:author="Влада К. Федяева" w:date="2022-06-28T13:00:00Z">
              <w:tcPr>
                <w:tcW w:w="9121" w:type="dxa"/>
                <w:shd w:val="clear" w:color="auto" w:fill="auto"/>
              </w:tcPr>
            </w:tcPrChange>
          </w:tcPr>
          <w:p w14:paraId="4BDAB4E3"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ровоточивость кожи и слизистых, включая полость рта</w:t>
            </w:r>
          </w:p>
          <w:p w14:paraId="205A427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етехии менее 2 мм</w:t>
            </w:r>
          </w:p>
          <w:p w14:paraId="41B43BC0"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Пурпура менее 2,54 см в диаметре</w:t>
            </w:r>
          </w:p>
          <w:p w14:paraId="3A6505E6"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Экхимозы (очаги менее 10 см в диаметре)</w:t>
            </w:r>
          </w:p>
          <w:p w14:paraId="50A0178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Ротоглоточные кровотечения</w:t>
            </w:r>
          </w:p>
          <w:p w14:paraId="28B3811E"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ровоизлияния в конъюнктиву</w:t>
            </w:r>
          </w:p>
          <w:p w14:paraId="096D250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осовые кровотечения продолжительностью менее 1 часа, не требующие вмешательства</w:t>
            </w:r>
          </w:p>
          <w:p w14:paraId="3B32622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номальные ациклические маточные кровотечения (менее двух прокладок в сутки)</w:t>
            </w:r>
          </w:p>
        </w:tc>
      </w:tr>
      <w:tr w:rsidR="00360586" w:rsidRPr="00092151" w14:paraId="4B209DB6" w14:textId="77777777" w:rsidTr="00E41618">
        <w:tc>
          <w:tcPr>
            <w:tcW w:w="5000" w:type="pct"/>
            <w:shd w:val="clear" w:color="auto" w:fill="auto"/>
            <w:tcPrChange w:id="99" w:author="Влада К. Федяева" w:date="2022-06-28T13:00:00Z">
              <w:tcPr>
                <w:tcW w:w="9121" w:type="dxa"/>
                <w:shd w:val="clear" w:color="auto" w:fill="auto"/>
              </w:tcPr>
            </w:tcPrChange>
          </w:tcPr>
          <w:p w14:paraId="1E981314" w14:textId="77777777" w:rsidR="00DC1619" w:rsidRPr="00FB69E5" w:rsidRDefault="00DC1619" w:rsidP="003350DC">
            <w:pPr>
              <w:pStyle w:val="table-text-1"/>
              <w:spacing w:before="0" w:after="0" w:line="360" w:lineRule="auto"/>
              <w:rPr>
                <w:color w:val="auto"/>
                <w:sz w:val="22"/>
              </w:rPr>
            </w:pPr>
            <w:r w:rsidRPr="00FB69E5">
              <w:rPr>
                <w:color w:val="auto"/>
                <w:sz w:val="22"/>
              </w:rPr>
              <w:lastRenderedPageBreak/>
              <w:t>2 степень (в основном не требуют трансфузии)</w:t>
            </w:r>
          </w:p>
        </w:tc>
      </w:tr>
      <w:tr w:rsidR="00360586" w:rsidRPr="00092151" w14:paraId="2F8D5834" w14:textId="77777777" w:rsidTr="00E41618">
        <w:tc>
          <w:tcPr>
            <w:tcW w:w="5000" w:type="pct"/>
            <w:shd w:val="clear" w:color="auto" w:fill="auto"/>
            <w:tcPrChange w:id="100" w:author="Влада К. Федяева" w:date="2022-06-28T13:00:00Z">
              <w:tcPr>
                <w:tcW w:w="9121" w:type="dxa"/>
                <w:shd w:val="clear" w:color="auto" w:fill="auto"/>
              </w:tcPr>
            </w:tcPrChange>
          </w:tcPr>
          <w:p w14:paraId="3D4F38D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Экхимозы (более 10 см в диаметре)</w:t>
            </w:r>
          </w:p>
          <w:p w14:paraId="23447543"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Гематомы</w:t>
            </w:r>
          </w:p>
          <w:p w14:paraId="14534710"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осовые кровотечения продолжительностью более 1 часа или требующие тампонады</w:t>
            </w:r>
          </w:p>
          <w:p w14:paraId="59D9DB5F"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ровоизлияния в сетчатку без ухудшения зрения</w:t>
            </w:r>
          </w:p>
          <w:p w14:paraId="15C1ABF3"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номальные ациклические маточные кровотечения (более двух прокладок в сутки)</w:t>
            </w:r>
          </w:p>
          <w:p w14:paraId="41EE33F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лена, рвота с кровью, кровохарканье, гематурия, стул с кровью</w:t>
            </w:r>
          </w:p>
          <w:p w14:paraId="6A4D38EA" w14:textId="77777777" w:rsidR="00DC1619" w:rsidRPr="00092151" w:rsidRDefault="00DC1619" w:rsidP="003350DC">
            <w:pPr>
              <w:pStyle w:val="table-text-0"/>
              <w:spacing w:before="0" w:line="360" w:lineRule="auto"/>
              <w:ind w:firstLine="0"/>
              <w:rPr>
                <w:sz w:val="24"/>
                <w:szCs w:val="24"/>
                <w:lang w:val="ru-RU"/>
              </w:rPr>
            </w:pPr>
            <w:r w:rsidRPr="00092151">
              <w:rPr>
                <w:sz w:val="22"/>
                <w:szCs w:val="22"/>
                <w:lang w:val="ru-RU"/>
              </w:rPr>
              <w:t>Кровотечения после инвазивных вмешательств, мышечно-суставные кровоизлияния</w:t>
            </w:r>
          </w:p>
        </w:tc>
      </w:tr>
      <w:tr w:rsidR="00360586" w:rsidRPr="00092151" w14:paraId="57632117" w14:textId="77777777" w:rsidTr="00E41618">
        <w:tc>
          <w:tcPr>
            <w:tcW w:w="5000" w:type="pct"/>
            <w:shd w:val="clear" w:color="auto" w:fill="auto"/>
            <w:tcPrChange w:id="101" w:author="Влада К. Федяева" w:date="2022-06-28T13:00:00Z">
              <w:tcPr>
                <w:tcW w:w="9121" w:type="dxa"/>
                <w:shd w:val="clear" w:color="auto" w:fill="auto"/>
              </w:tcPr>
            </w:tcPrChange>
          </w:tcPr>
          <w:p w14:paraId="5C7D8BA5" w14:textId="77777777" w:rsidR="00DC1619" w:rsidRPr="00FB69E5" w:rsidRDefault="00DC1619" w:rsidP="003350DC">
            <w:pPr>
              <w:pStyle w:val="table-text-1"/>
              <w:spacing w:before="0" w:after="0" w:line="360" w:lineRule="auto"/>
              <w:rPr>
                <w:b/>
                <w:i/>
                <w:color w:val="auto"/>
                <w:sz w:val="24"/>
              </w:rPr>
            </w:pPr>
            <w:r w:rsidRPr="00FB69E5">
              <w:rPr>
                <w:color w:val="auto"/>
                <w:sz w:val="22"/>
              </w:rPr>
              <w:t>3 степень (требуют трансфузии)</w:t>
            </w:r>
          </w:p>
        </w:tc>
      </w:tr>
      <w:tr w:rsidR="00360586" w:rsidRPr="00092151" w14:paraId="1D293F0B" w14:textId="77777777" w:rsidTr="00E41618">
        <w:tc>
          <w:tcPr>
            <w:tcW w:w="5000" w:type="pct"/>
            <w:shd w:val="clear" w:color="auto" w:fill="auto"/>
            <w:tcPrChange w:id="102" w:author="Влада К. Федяева" w:date="2022-06-28T13:00:00Z">
              <w:tcPr>
                <w:tcW w:w="9121" w:type="dxa"/>
                <w:shd w:val="clear" w:color="auto" w:fill="auto"/>
              </w:tcPr>
            </w:tcPrChange>
          </w:tcPr>
          <w:p w14:paraId="10F95BA1"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Мелена</w:t>
            </w:r>
          </w:p>
          <w:p w14:paraId="493CF506"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Рвота с кровью</w:t>
            </w:r>
          </w:p>
          <w:p w14:paraId="4290B03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ровохарканье</w:t>
            </w:r>
          </w:p>
          <w:p w14:paraId="43C5CB7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Гематурия, включая непрекращающееся кровотечение без свертывания </w:t>
            </w:r>
          </w:p>
          <w:p w14:paraId="161B234B"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номальные маточные кровотечения</w:t>
            </w:r>
          </w:p>
          <w:p w14:paraId="2A25BB4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тул с кровью</w:t>
            </w:r>
          </w:p>
          <w:p w14:paraId="048E7421"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Носовое кровотечение </w:t>
            </w:r>
          </w:p>
          <w:p w14:paraId="6809C79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Ротоглоточное кровотечение</w:t>
            </w:r>
          </w:p>
          <w:p w14:paraId="5A3ACF22" w14:textId="77777777" w:rsidR="00DC1619" w:rsidRPr="00092151" w:rsidRDefault="00DC1619" w:rsidP="003350DC">
            <w:pPr>
              <w:pStyle w:val="table-text-0"/>
              <w:spacing w:before="0" w:line="360" w:lineRule="auto"/>
              <w:ind w:firstLine="0"/>
              <w:rPr>
                <w:sz w:val="24"/>
                <w:szCs w:val="24"/>
                <w:lang w:val="ru-RU"/>
              </w:rPr>
            </w:pPr>
            <w:r w:rsidRPr="00092151">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360586" w:rsidRPr="00092151" w14:paraId="6D0BA19F" w14:textId="77777777" w:rsidTr="00E41618">
        <w:tc>
          <w:tcPr>
            <w:tcW w:w="5000" w:type="pct"/>
            <w:shd w:val="clear" w:color="auto" w:fill="auto"/>
            <w:tcPrChange w:id="103" w:author="Влада К. Федяева" w:date="2022-06-28T13:00:00Z">
              <w:tcPr>
                <w:tcW w:w="9121" w:type="dxa"/>
                <w:shd w:val="clear" w:color="auto" w:fill="auto"/>
              </w:tcPr>
            </w:tcPrChange>
          </w:tcPr>
          <w:p w14:paraId="52644DDB" w14:textId="77777777" w:rsidR="00DC1619" w:rsidRPr="00FB69E5" w:rsidRDefault="00DC1619" w:rsidP="003350DC">
            <w:pPr>
              <w:pStyle w:val="table-text-1"/>
              <w:spacing w:before="0" w:after="0" w:line="360" w:lineRule="auto"/>
              <w:rPr>
                <w:b/>
                <w:i/>
                <w:color w:val="auto"/>
                <w:sz w:val="24"/>
              </w:rPr>
            </w:pPr>
            <w:r w:rsidRPr="00FB69E5">
              <w:rPr>
                <w:color w:val="auto"/>
                <w:sz w:val="22"/>
              </w:rPr>
              <w:t>4 степень (требуют трансфузии)</w:t>
            </w:r>
          </w:p>
        </w:tc>
      </w:tr>
      <w:tr w:rsidR="00DC1619" w:rsidRPr="00092151" w14:paraId="1EC4B915" w14:textId="77777777" w:rsidTr="00E41618">
        <w:tc>
          <w:tcPr>
            <w:tcW w:w="5000" w:type="pct"/>
            <w:shd w:val="clear" w:color="auto" w:fill="auto"/>
            <w:tcPrChange w:id="104" w:author="Влада К. Федяева" w:date="2022-06-28T13:00:00Z">
              <w:tcPr>
                <w:tcW w:w="9121" w:type="dxa"/>
                <w:shd w:val="clear" w:color="auto" w:fill="auto"/>
              </w:tcPr>
            </w:tcPrChange>
          </w:tcPr>
          <w:p w14:paraId="72445382"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ровоизлияния в сетчатку с нарушением зрения</w:t>
            </w:r>
          </w:p>
          <w:p w14:paraId="4244A11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ефатальные кровоизлияния в ЦНС с неврологической симптоматикой</w:t>
            </w:r>
          </w:p>
          <w:p w14:paraId="5DE46A09" w14:textId="77777777" w:rsidR="00DC1619" w:rsidRPr="00092151" w:rsidRDefault="00DC1619" w:rsidP="003350DC">
            <w:pPr>
              <w:pStyle w:val="table-text-0"/>
              <w:spacing w:before="0" w:line="360" w:lineRule="auto"/>
              <w:ind w:firstLine="0"/>
              <w:rPr>
                <w:sz w:val="24"/>
                <w:szCs w:val="24"/>
                <w:lang w:val="ru-RU"/>
              </w:rPr>
            </w:pPr>
            <w:r w:rsidRPr="00092151">
              <w:rPr>
                <w:sz w:val="22"/>
                <w:szCs w:val="22"/>
                <w:lang w:val="ru-RU"/>
              </w:rPr>
              <w:t>Фатальные кровотечения вне зависимости от источника</w:t>
            </w:r>
          </w:p>
        </w:tc>
      </w:tr>
    </w:tbl>
    <w:p w14:paraId="7BFD1DFC" w14:textId="77777777" w:rsidR="00DC1619" w:rsidRPr="00FB69E5" w:rsidRDefault="00DC1619" w:rsidP="003350DC">
      <w:pPr>
        <w:pStyle w:val="afd"/>
        <w:spacing w:beforeAutospacing="0" w:afterAutospacing="0" w:line="360" w:lineRule="auto"/>
      </w:pPr>
    </w:p>
    <w:p w14:paraId="38745810" w14:textId="77777777" w:rsidR="00DC1619" w:rsidRPr="00092151" w:rsidRDefault="00DC1619" w:rsidP="003350DC">
      <w:pPr>
        <w:ind w:firstLine="708"/>
        <w:rPr>
          <w:b/>
          <w:u w:val="single"/>
        </w:rPr>
      </w:pPr>
      <w:r w:rsidRPr="00092151">
        <w:rPr>
          <w:u w:val="single"/>
        </w:rPr>
        <w:t>Расчет дозы концентрата тромбоцитов для трансфузий</w:t>
      </w:r>
    </w:p>
    <w:p w14:paraId="6263400B" w14:textId="77777777" w:rsidR="00DC1619" w:rsidRPr="00092151" w:rsidRDefault="00DC1619" w:rsidP="003350DC">
      <w:pPr>
        <w:ind w:firstLine="708"/>
        <w:rPr>
          <w:szCs w:val="24"/>
        </w:rPr>
      </w:pPr>
      <w:r w:rsidRPr="00092151">
        <w:rPr>
          <w:rFonts w:eastAsia="Times New Roman"/>
          <w:szCs w:val="24"/>
        </w:rPr>
        <w:t>Количество концентрата тромбоцитов для трансфузии необходимо использовать из расчета 50-70х</w:t>
      </w:r>
      <w:r w:rsidRPr="00092151">
        <w:rPr>
          <w:szCs w:val="24"/>
        </w:rPr>
        <w:t>10</w:t>
      </w:r>
      <w:r w:rsidRPr="00092151">
        <w:rPr>
          <w:szCs w:val="24"/>
          <w:vertAlign w:val="superscript"/>
        </w:rPr>
        <w:t>9</w:t>
      </w:r>
      <w:r w:rsidRPr="00092151">
        <w:rPr>
          <w:szCs w:val="24"/>
        </w:rPr>
        <w:t xml:space="preserve"> тромбоцитов на 10 кг массы тела реципиента или 200-2</w:t>
      </w:r>
      <w:r w:rsidRPr="00092151">
        <w:rPr>
          <w:rFonts w:eastAsia="Times New Roman"/>
          <w:szCs w:val="24"/>
        </w:rPr>
        <w:t>50х</w:t>
      </w:r>
      <w:r w:rsidRPr="00092151">
        <w:rPr>
          <w:szCs w:val="24"/>
        </w:rPr>
        <w:t>10</w:t>
      </w:r>
      <w:r w:rsidRPr="00092151">
        <w:rPr>
          <w:szCs w:val="24"/>
          <w:vertAlign w:val="superscript"/>
        </w:rPr>
        <w:t>9</w:t>
      </w:r>
      <w:r w:rsidRPr="00092151">
        <w:rPr>
          <w:szCs w:val="24"/>
        </w:rPr>
        <w:t xml:space="preserve"> тромбоцитов на 1м</w:t>
      </w:r>
      <w:r w:rsidRPr="00092151">
        <w:rPr>
          <w:szCs w:val="24"/>
          <w:vertAlign w:val="superscript"/>
        </w:rPr>
        <w:t>2</w:t>
      </w:r>
      <w:r w:rsidRPr="00092151">
        <w:rPr>
          <w:szCs w:val="24"/>
        </w:rPr>
        <w:t xml:space="preserve"> поверхности тела реципиента.</w:t>
      </w:r>
    </w:p>
    <w:p w14:paraId="149CC4DC" w14:textId="77777777" w:rsidR="00DC1619" w:rsidRPr="00092151" w:rsidRDefault="00DC1619" w:rsidP="003350DC">
      <w:pPr>
        <w:ind w:firstLine="708"/>
        <w:rPr>
          <w:szCs w:val="24"/>
        </w:rPr>
      </w:pPr>
      <w:r w:rsidRPr="00092151">
        <w:rPr>
          <w:szCs w:val="24"/>
        </w:rPr>
        <w:t xml:space="preserve">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5D38DDBF" w14:textId="77777777" w:rsidR="00DC1619" w:rsidRPr="00092151" w:rsidRDefault="00DC1619" w:rsidP="003350DC">
      <w:pPr>
        <w:ind w:firstLine="708"/>
        <w:rPr>
          <w:u w:val="single"/>
        </w:rPr>
      </w:pPr>
    </w:p>
    <w:p w14:paraId="699FE092" w14:textId="77777777" w:rsidR="00DC1619" w:rsidRPr="00092151" w:rsidRDefault="00DC1619" w:rsidP="003350DC">
      <w:pPr>
        <w:ind w:firstLine="708"/>
        <w:rPr>
          <w:b/>
          <w:u w:val="single"/>
        </w:rPr>
      </w:pPr>
      <w:r w:rsidRPr="00092151">
        <w:rPr>
          <w:u w:val="single"/>
        </w:rPr>
        <w:t>Критерии эффективности трансфузий концентрата тромбоцитов</w:t>
      </w:r>
    </w:p>
    <w:p w14:paraId="3577285E" w14:textId="77777777" w:rsidR="00DC1619" w:rsidRPr="00092151" w:rsidRDefault="00DC1619" w:rsidP="003350DC">
      <w:pPr>
        <w:ind w:firstLine="708"/>
        <w:contextualSpacing/>
        <w:rPr>
          <w:szCs w:val="24"/>
          <w:lang w:eastAsia="ru-RU"/>
        </w:rPr>
      </w:pPr>
      <w:r w:rsidRPr="00092151">
        <w:rPr>
          <w:i/>
          <w:szCs w:val="24"/>
          <w:lang w:eastAsia="ru-RU"/>
        </w:rPr>
        <w:t xml:space="preserve">Клиническими критериями </w:t>
      </w:r>
      <w:r w:rsidRPr="00092151">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37546422" w14:textId="77777777" w:rsidR="00DC1619" w:rsidRPr="00092151" w:rsidRDefault="00DC1619" w:rsidP="003350DC">
      <w:pPr>
        <w:ind w:firstLine="708"/>
        <w:contextualSpacing/>
        <w:rPr>
          <w:szCs w:val="24"/>
          <w:lang w:eastAsia="ru-RU"/>
        </w:rPr>
      </w:pPr>
      <w:r w:rsidRPr="00092151">
        <w:rPr>
          <w:i/>
          <w:szCs w:val="24"/>
          <w:lang w:eastAsia="ru-RU"/>
        </w:rPr>
        <w:t>Лабораторными критериями</w:t>
      </w:r>
      <w:r w:rsidRPr="0009215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B9238DB" w14:textId="77777777" w:rsidR="00DC1619" w:rsidRPr="00092151" w:rsidRDefault="00DC1619" w:rsidP="003350DC">
      <w:pPr>
        <w:ind w:firstLine="708"/>
        <w:contextualSpacing/>
        <w:rPr>
          <w:bCs/>
          <w:szCs w:val="24"/>
        </w:rPr>
      </w:pPr>
      <w:r w:rsidRPr="00FB69E5">
        <w:t xml:space="preserve">Трансфузию считают эффективной, если абсолютный прирост тромбоцитов через 1 час составил </w:t>
      </w:r>
      <w:r w:rsidRPr="00092151">
        <w:rPr>
          <w:szCs w:val="24"/>
        </w:rPr>
        <w:t>10х10</w:t>
      </w:r>
      <w:r w:rsidRPr="00092151">
        <w:rPr>
          <w:szCs w:val="24"/>
          <w:vertAlign w:val="superscript"/>
        </w:rPr>
        <w:t>9</w:t>
      </w:r>
      <w:r w:rsidRPr="00092151">
        <w:rPr>
          <w:szCs w:val="24"/>
        </w:rPr>
        <w:t xml:space="preserve">/л от исходного уровня. </w:t>
      </w:r>
      <w:r w:rsidRPr="00092151">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739BEE7D" w14:textId="77777777" w:rsidR="00DC1619" w:rsidRPr="00092151" w:rsidRDefault="00DC1619" w:rsidP="003350DC">
      <w:pPr>
        <w:pStyle w:val="formula"/>
        <w:spacing w:before="0" w:after="0" w:line="360" w:lineRule="auto"/>
        <w:rPr>
          <w:sz w:val="24"/>
          <w:szCs w:val="24"/>
        </w:rPr>
      </w:pPr>
      <w:r w:rsidRPr="00092151">
        <w:rPr>
          <w:sz w:val="24"/>
          <w:szCs w:val="24"/>
        </w:rPr>
        <w:t>СПТ = (АПТ х площадь поверхности тела, м</w:t>
      </w:r>
      <w:r w:rsidRPr="00092151">
        <w:rPr>
          <w:sz w:val="24"/>
          <w:szCs w:val="24"/>
          <w:vertAlign w:val="superscript"/>
        </w:rPr>
        <w:t>2</w:t>
      </w:r>
      <w:r w:rsidRPr="00092151">
        <w:rPr>
          <w:sz w:val="24"/>
          <w:szCs w:val="24"/>
        </w:rPr>
        <w:t>) / количество перелитых тромбоцитов х 10</w:t>
      </w:r>
      <w:r w:rsidRPr="00092151">
        <w:rPr>
          <w:sz w:val="24"/>
          <w:szCs w:val="24"/>
          <w:vertAlign w:val="superscript"/>
        </w:rPr>
        <w:t>11</w:t>
      </w:r>
    </w:p>
    <w:p w14:paraId="401935CF" w14:textId="76F4D01F" w:rsidR="00DC1619" w:rsidRPr="00092151" w:rsidRDefault="00DC1619" w:rsidP="003350DC">
      <w:pPr>
        <w:ind w:firstLine="227"/>
        <w:contextualSpacing/>
        <w:rPr>
          <w:szCs w:val="24"/>
        </w:rPr>
      </w:pPr>
      <w:r w:rsidRPr="00092151">
        <w:rPr>
          <w:szCs w:val="24"/>
        </w:rPr>
        <w:t xml:space="preserve">Трансфузию считают эффективной, если СПТ через 1 час </w:t>
      </w:r>
      <w:r w:rsidR="0069477A" w:rsidRPr="00092151">
        <w:rPr>
          <w:szCs w:val="24"/>
        </w:rPr>
        <w:t>составил&gt;</w:t>
      </w:r>
      <w:r w:rsidRPr="00092151">
        <w:rPr>
          <w:szCs w:val="24"/>
        </w:rPr>
        <w:t> 7,5 РЕ, а СПТ через 24 </w:t>
      </w:r>
      <w:proofErr w:type="gramStart"/>
      <w:r w:rsidRPr="00092151">
        <w:rPr>
          <w:szCs w:val="24"/>
        </w:rPr>
        <w:t>ч &gt;</w:t>
      </w:r>
      <w:proofErr w:type="gramEnd"/>
      <w:r w:rsidRPr="00092151">
        <w:rPr>
          <w:szCs w:val="24"/>
        </w:rPr>
        <w:t xml:space="preserve"> 4,5 РЕ. </w:t>
      </w:r>
      <w:r w:rsidRPr="00092151">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092151">
        <w:rPr>
          <w:szCs w:val="24"/>
        </w:rPr>
        <w:t>«Лечебный цитаферез и плазмаферез при гематологических заболеваниях»</w:t>
      </w:r>
      <w:r w:rsidRPr="00092151">
        <w:rPr>
          <w:szCs w:val="24"/>
          <w:lang w:eastAsia="ru-RU"/>
        </w:rPr>
        <w:t>).</w:t>
      </w:r>
    </w:p>
    <w:p w14:paraId="22321E8B" w14:textId="77777777" w:rsidR="00DC1619" w:rsidRPr="00092151" w:rsidRDefault="00DC1619" w:rsidP="003350DC">
      <w:pPr>
        <w:rPr>
          <w:i/>
          <w:iCs/>
          <w:u w:val="single"/>
        </w:rPr>
      </w:pPr>
    </w:p>
    <w:p w14:paraId="77CA73E3" w14:textId="77777777" w:rsidR="00DC1619" w:rsidRPr="00E41618" w:rsidRDefault="00DC1619" w:rsidP="003350DC">
      <w:pPr>
        <w:rPr>
          <w:b/>
          <w:i/>
          <w:iCs/>
          <w:u w:val="single"/>
          <w:rPrChange w:id="105" w:author="Влада К. Федяева" w:date="2022-06-28T12:49:00Z">
            <w:rPr>
              <w:b/>
              <w:i/>
              <w:iCs/>
              <w:u w:val="single"/>
              <w:lang w:val="en-US"/>
            </w:rPr>
          </w:rPrChange>
        </w:rPr>
      </w:pPr>
      <w:r w:rsidRPr="00092151">
        <w:rPr>
          <w:i/>
          <w:iCs/>
          <w:u w:val="single"/>
        </w:rPr>
        <w:t>Трансфузии СЗП</w:t>
      </w:r>
    </w:p>
    <w:p w14:paraId="2CCCD0EA" w14:textId="06382719" w:rsidR="00DC1619" w:rsidRPr="00092151" w:rsidRDefault="00DC1619" w:rsidP="003350DC">
      <w:pPr>
        <w:ind w:firstLine="349"/>
        <w:rPr>
          <w:b/>
          <w:u w:val="single"/>
        </w:rPr>
      </w:pPr>
      <w:r w:rsidRPr="00092151">
        <w:rPr>
          <w:u w:val="single"/>
        </w:rPr>
        <w:t>Показания к переливанию СЗП:</w:t>
      </w:r>
    </w:p>
    <w:p w14:paraId="487767D1" w14:textId="726C198D" w:rsidR="00DC1619" w:rsidRPr="00B75213" w:rsidRDefault="00DC1619" w:rsidP="003350DC">
      <w:pPr>
        <w:pStyle w:val="FitzBullet"/>
        <w:numPr>
          <w:ilvl w:val="0"/>
          <w:numId w:val="55"/>
        </w:numPr>
        <w:tabs>
          <w:tab w:val="clear" w:pos="317"/>
          <w:tab w:val="left" w:pos="144"/>
        </w:tabs>
        <w:spacing w:before="0" w:after="0" w:line="360" w:lineRule="auto"/>
        <w:ind w:left="709"/>
        <w:rPr>
          <w:color w:val="auto"/>
        </w:rPr>
      </w:pPr>
      <w:r w:rsidRPr="00B75213">
        <w:rPr>
          <w:color w:val="auto"/>
        </w:rPr>
        <w:t>Экстренная реверсия действия</w:t>
      </w:r>
      <w:r w:rsidR="00B75213" w:rsidRPr="00B75213">
        <w:rPr>
          <w:color w:val="auto"/>
        </w:rPr>
        <w:t xml:space="preserve"> </w:t>
      </w:r>
      <w:r w:rsidR="00B75213">
        <w:rPr>
          <w:color w:val="auto"/>
        </w:rPr>
        <w:t>антагонистов витамина К (группа В01АА по АТХ классификации)</w:t>
      </w:r>
      <w:r w:rsidRPr="00B75213">
        <w:rPr>
          <w:color w:val="auto"/>
        </w:rPr>
        <w:t>; переливают СЗП из расчета 5—8 мл/кг.</w:t>
      </w:r>
    </w:p>
    <w:p w14:paraId="6C602606" w14:textId="381D3A2C" w:rsidR="00DC1619" w:rsidRPr="00B75213" w:rsidRDefault="00DC1619" w:rsidP="003350DC">
      <w:pPr>
        <w:pStyle w:val="FitzBullet"/>
        <w:numPr>
          <w:ilvl w:val="0"/>
          <w:numId w:val="55"/>
        </w:numPr>
        <w:tabs>
          <w:tab w:val="clear" w:pos="317"/>
          <w:tab w:val="left" w:pos="144"/>
        </w:tabs>
        <w:spacing w:before="0" w:after="0" w:line="360" w:lineRule="auto"/>
        <w:ind w:left="709"/>
        <w:rPr>
          <w:color w:val="auto"/>
        </w:rPr>
      </w:pPr>
      <w:r w:rsidRPr="00B75213">
        <w:rPr>
          <w:color w:val="auto"/>
        </w:rPr>
        <w:t>Коррекция геморрагического синдрома при увеличении (&gt; 1,5 раз по сравнению с нормой)</w:t>
      </w:r>
      <w:r w:rsidR="00B75213">
        <w:rPr>
          <w:color w:val="auto"/>
        </w:rPr>
        <w:t xml:space="preserve"> протромбинового времени</w:t>
      </w:r>
      <w:r w:rsidRPr="00B75213">
        <w:rPr>
          <w:color w:val="auto"/>
        </w:rPr>
        <w:t xml:space="preserve"> или АЧТВ.</w:t>
      </w:r>
    </w:p>
    <w:p w14:paraId="3F9F9656" w14:textId="77777777" w:rsidR="00DC1619" w:rsidRPr="00B75213" w:rsidRDefault="00DC1619" w:rsidP="003350DC">
      <w:pPr>
        <w:pStyle w:val="FitzBullet"/>
        <w:numPr>
          <w:ilvl w:val="0"/>
          <w:numId w:val="55"/>
        </w:numPr>
        <w:tabs>
          <w:tab w:val="clear" w:pos="317"/>
          <w:tab w:val="left" w:pos="144"/>
        </w:tabs>
        <w:spacing w:before="0" w:after="0" w:line="360" w:lineRule="auto"/>
        <w:ind w:left="709"/>
        <w:rPr>
          <w:color w:val="auto"/>
        </w:rPr>
      </w:pPr>
      <w:r w:rsidRPr="00B75213">
        <w:rPr>
          <w:color w:val="auto"/>
        </w:rPr>
        <w:t>Возмещение объема при проведении плазмафереза.</w:t>
      </w:r>
    </w:p>
    <w:p w14:paraId="500183FC" w14:textId="77777777" w:rsidR="00DC1619" w:rsidRPr="00092151" w:rsidRDefault="00DC1619" w:rsidP="003350DC">
      <w:pPr>
        <w:ind w:firstLine="349"/>
        <w:rPr>
          <w:b/>
          <w:u w:val="single"/>
        </w:rPr>
      </w:pPr>
      <w:r w:rsidRPr="00092151">
        <w:rPr>
          <w:u w:val="single"/>
        </w:rPr>
        <w:t>Показания к переливанию криопреципитата</w:t>
      </w:r>
    </w:p>
    <w:p w14:paraId="2E5FACDC" w14:textId="77777777" w:rsidR="00DC1619" w:rsidRPr="00B75213" w:rsidRDefault="00DC1619" w:rsidP="003350DC">
      <w:pPr>
        <w:pStyle w:val="FitzBullet"/>
        <w:numPr>
          <w:ilvl w:val="0"/>
          <w:numId w:val="56"/>
        </w:numPr>
        <w:tabs>
          <w:tab w:val="clear" w:pos="317"/>
          <w:tab w:val="left" w:pos="144"/>
        </w:tabs>
        <w:spacing w:before="0" w:after="0" w:line="360" w:lineRule="auto"/>
        <w:ind w:left="709"/>
        <w:rPr>
          <w:color w:val="auto"/>
        </w:rPr>
      </w:pPr>
      <w:r w:rsidRPr="00B75213">
        <w:rPr>
          <w:color w:val="auto"/>
        </w:rPr>
        <w:t xml:space="preserve">Гипофибриногенемия </w:t>
      </w:r>
      <w:proofErr w:type="gramStart"/>
      <w:r w:rsidRPr="00B75213">
        <w:rPr>
          <w:color w:val="auto"/>
        </w:rPr>
        <w:t>(&lt; 1</w:t>
      </w:r>
      <w:proofErr w:type="gramEnd"/>
      <w:r w:rsidRPr="00B75213">
        <w:rPr>
          <w:color w:val="auto"/>
        </w:rPr>
        <w:t> г/л).</w:t>
      </w:r>
    </w:p>
    <w:p w14:paraId="239C29CB" w14:textId="77777777" w:rsidR="00DC1619" w:rsidRPr="00B75213" w:rsidRDefault="00DC1619" w:rsidP="003350DC">
      <w:pPr>
        <w:pStyle w:val="FitzBullet"/>
        <w:numPr>
          <w:ilvl w:val="0"/>
          <w:numId w:val="56"/>
        </w:numPr>
        <w:tabs>
          <w:tab w:val="clear" w:pos="317"/>
          <w:tab w:val="left" w:pos="144"/>
        </w:tabs>
        <w:spacing w:before="0" w:after="0" w:line="360" w:lineRule="auto"/>
        <w:ind w:left="709"/>
        <w:rPr>
          <w:color w:val="auto"/>
        </w:rPr>
      </w:pPr>
      <w:r w:rsidRPr="00B75213">
        <w:rPr>
          <w:color w:val="auto"/>
        </w:rPr>
        <w:t xml:space="preserve">Периоперационный период или массивные кровотечения при уровне фибриногена </w:t>
      </w:r>
      <w:proofErr w:type="gramStart"/>
      <w:r w:rsidRPr="00B75213">
        <w:rPr>
          <w:color w:val="auto"/>
        </w:rPr>
        <w:t>&lt; 1</w:t>
      </w:r>
      <w:proofErr w:type="gramEnd"/>
      <w:r w:rsidRPr="00B75213">
        <w:rPr>
          <w:color w:val="auto"/>
        </w:rPr>
        <w:t>,5 г/л.</w:t>
      </w:r>
    </w:p>
    <w:p w14:paraId="38FC2258" w14:textId="77777777" w:rsidR="00DC1619" w:rsidRPr="00092151" w:rsidRDefault="00DC1619" w:rsidP="003350DC">
      <w:pPr>
        <w:ind w:firstLine="708"/>
        <w:rPr>
          <w:szCs w:val="24"/>
        </w:rPr>
      </w:pPr>
      <w:r w:rsidRPr="00092151">
        <w:rPr>
          <w:szCs w:val="24"/>
        </w:rPr>
        <w:lastRenderedPageBreak/>
        <w:t xml:space="preserve">Расчетная доза </w:t>
      </w:r>
      <w:r w:rsidRPr="00092151">
        <w:rPr>
          <w:iCs/>
          <w:szCs w:val="24"/>
        </w:rPr>
        <w:t>криопреципитата</w:t>
      </w:r>
      <w:r w:rsidRPr="00092151">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3BBE5C64" w14:textId="77777777" w:rsidR="00DC1619" w:rsidRPr="00092151" w:rsidRDefault="00DC1619" w:rsidP="003350DC">
      <w:pPr>
        <w:ind w:firstLine="708"/>
        <w:rPr>
          <w:u w:val="single"/>
        </w:rPr>
      </w:pPr>
    </w:p>
    <w:p w14:paraId="10EB3AAD" w14:textId="77777777" w:rsidR="00DC1619" w:rsidRPr="00092151" w:rsidRDefault="00DC1619" w:rsidP="003350DC">
      <w:pPr>
        <w:ind w:firstLine="708"/>
        <w:rPr>
          <w:b/>
          <w:u w:val="single"/>
        </w:rPr>
      </w:pPr>
      <w:r w:rsidRPr="00092151">
        <w:rPr>
          <w:u w:val="single"/>
        </w:rPr>
        <w:t xml:space="preserve">Качество компонентов крови, применяемых при сопроводительной терапии гематологических пациентов </w:t>
      </w:r>
    </w:p>
    <w:p w14:paraId="2B36CA3A" w14:textId="77777777" w:rsidR="00DC1619" w:rsidRPr="00092151" w:rsidRDefault="00DC1619" w:rsidP="003350DC">
      <w:pPr>
        <w:ind w:firstLine="709"/>
        <w:rPr>
          <w:szCs w:val="24"/>
        </w:rPr>
      </w:pPr>
      <w:r w:rsidRPr="00092151">
        <w:rPr>
          <w:szCs w:val="24"/>
        </w:rPr>
        <w:t>При гематологических заболеваниях с известными показаниями к неоднократным трансфузиям компонентов крови (лейкозы, лимфомы, миелодиспластические синдромы, апластическая анемия и др),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p>
    <w:p w14:paraId="6FF8E291"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Лейкоредуцированные — содержание лейкоцитов в дозе переливаемой среды снижено до 1 х 10</w:t>
      </w:r>
      <w:r w:rsidRPr="00B75213">
        <w:rPr>
          <w:color w:val="auto"/>
          <w:vertAlign w:val="superscript"/>
        </w:rPr>
        <w:t>6</w:t>
      </w:r>
      <w:r w:rsidRPr="00B75213">
        <w:rPr>
          <w:color w:val="auto"/>
        </w:rPr>
        <w:t> клеток.</w:t>
      </w:r>
    </w:p>
    <w:p w14:paraId="3A18CA2A"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Облученные эритроциты и тромбоциты (гамма-излучение или рентегновское излучение в дозе 25—50 Гр).</w:t>
      </w:r>
    </w:p>
    <w:p w14:paraId="64107FE7"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Ограничение использования донорской плазмы путем использования взвешивающих растворов для эритроцитов.</w:t>
      </w:r>
    </w:p>
    <w:p w14:paraId="6807A82B"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После исследования донорской крови на маркеры вирусных инфекций посредством молекулярно-биологических методов.</w:t>
      </w:r>
    </w:p>
    <w:p w14:paraId="08CB5F01" w14:textId="77777777" w:rsidR="00DC1619" w:rsidRPr="00092151" w:rsidRDefault="00DC1619" w:rsidP="003350DC">
      <w:pPr>
        <w:pStyle w:val="afe"/>
        <w:numPr>
          <w:ilvl w:val="0"/>
          <w:numId w:val="57"/>
        </w:numPr>
        <w:ind w:left="709"/>
        <w:rPr>
          <w:szCs w:val="24"/>
        </w:rPr>
      </w:pPr>
      <w:r w:rsidRPr="00092151">
        <w:rPr>
          <w:szCs w:val="24"/>
        </w:rPr>
        <w:t>С целью повышения безопасности трансфузий дополнительно могут применяться следующие технологии:</w:t>
      </w:r>
    </w:p>
    <w:p w14:paraId="7D08539F"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Инактивация патогенов в концентрате тромбоцитов.</w:t>
      </w:r>
    </w:p>
    <w:p w14:paraId="437CE5AF"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Применение добавочных растворов для замещения донорской плазмы в концентрате тромбоцитов.</w:t>
      </w:r>
    </w:p>
    <w:p w14:paraId="29844C35" w14:textId="77777777" w:rsidR="00DC1619" w:rsidRPr="00B75213" w:rsidRDefault="00DC1619" w:rsidP="003350DC">
      <w:pPr>
        <w:pStyle w:val="FitzBullet"/>
        <w:numPr>
          <w:ilvl w:val="0"/>
          <w:numId w:val="57"/>
        </w:numPr>
        <w:tabs>
          <w:tab w:val="clear" w:pos="317"/>
          <w:tab w:val="left" w:pos="144"/>
        </w:tabs>
        <w:spacing w:before="0" w:after="0" w:line="360" w:lineRule="auto"/>
        <w:ind w:left="709"/>
        <w:rPr>
          <w:color w:val="auto"/>
        </w:rPr>
      </w:pPr>
      <w:r w:rsidRPr="00B75213">
        <w:rPr>
          <w:color w:val="auto"/>
        </w:rPr>
        <w:t>Расширение спектра тестируемых маркеров вирусных инфекций (цитомегаловирус, вирус гепатита </w:t>
      </w:r>
      <w:r w:rsidRPr="00B75213">
        <w:rPr>
          <w:color w:val="auto"/>
          <w:lang w:val="en-US"/>
        </w:rPr>
        <w:t>B</w:t>
      </w:r>
      <w:r w:rsidRPr="00B75213">
        <w:rPr>
          <w:color w:val="auto"/>
        </w:rPr>
        <w:t xml:space="preserve">, </w:t>
      </w:r>
      <w:r w:rsidRPr="00B75213">
        <w:rPr>
          <w:color w:val="auto"/>
          <w:lang w:val="en-US"/>
        </w:rPr>
        <w:t>T</w:t>
      </w:r>
      <w:r w:rsidRPr="00B75213">
        <w:rPr>
          <w:color w:val="auto"/>
        </w:rPr>
        <w:t>-лимфотропный вирус человека и другие).</w:t>
      </w:r>
    </w:p>
    <w:p w14:paraId="536C5ABB" w14:textId="77777777" w:rsidR="00DC1619" w:rsidRPr="00092151" w:rsidRDefault="00DC1619" w:rsidP="003350DC">
      <w:pPr>
        <w:ind w:firstLine="709"/>
        <w:rPr>
          <w:szCs w:val="24"/>
        </w:rPr>
      </w:pPr>
      <w:r w:rsidRPr="00092151">
        <w:rPr>
          <w:szCs w:val="24"/>
        </w:rPr>
        <w:t>Основные реакции и осложнения, связанные с трансфузией приведены в табл. 3.</w:t>
      </w:r>
    </w:p>
    <w:p w14:paraId="7EE18ABA" w14:textId="77777777" w:rsidR="00DC1619" w:rsidRPr="00092151" w:rsidRDefault="00DC1619" w:rsidP="003350DC">
      <w:pPr>
        <w:rPr>
          <w:bCs/>
          <w:szCs w:val="24"/>
        </w:rPr>
      </w:pPr>
    </w:p>
    <w:p w14:paraId="2D93F6C2" w14:textId="77777777" w:rsidR="00DC1619" w:rsidRPr="00092151" w:rsidRDefault="00DC1619" w:rsidP="003350DC">
      <w:pPr>
        <w:rPr>
          <w:szCs w:val="24"/>
        </w:rPr>
      </w:pPr>
      <w:r w:rsidRPr="00092151">
        <w:rPr>
          <w:bCs/>
          <w:szCs w:val="24"/>
        </w:rPr>
        <w:t>Таблица 3. Основные реакции и осложнения, связанные с трансфузией (переливанием) компонентов донорской крови</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Change w:id="106" w:author="Влада К. Федяева" w:date="2022-06-28T13:00:00Z">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PrChange>
      </w:tblPr>
      <w:tblGrid>
        <w:gridCol w:w="2034"/>
        <w:gridCol w:w="2255"/>
        <w:gridCol w:w="2430"/>
        <w:gridCol w:w="2202"/>
        <w:tblGridChange w:id="107">
          <w:tblGrid>
            <w:gridCol w:w="2110"/>
            <w:gridCol w:w="2340"/>
            <w:gridCol w:w="2520"/>
            <w:gridCol w:w="2284"/>
          </w:tblGrid>
        </w:tblGridChange>
      </w:tblGrid>
      <w:tr w:rsidR="00360586" w:rsidRPr="00092151" w14:paraId="288A9610" w14:textId="77777777" w:rsidTr="00E41618">
        <w:trPr>
          <w:jc w:val="center"/>
          <w:trPrChange w:id="108" w:author="Влада К. Федяева" w:date="2022-06-28T13:00:00Z">
            <w:trPr>
              <w:jc w:val="center"/>
            </w:trPr>
          </w:trPrChange>
        </w:trPr>
        <w:tc>
          <w:tcPr>
            <w:tcW w:w="1140" w:type="pct"/>
            <w:tcPrChange w:id="109" w:author="Влада К. Федяева" w:date="2022-06-28T13:00:00Z">
              <w:tcPr>
                <w:tcW w:w="2110" w:type="dxa"/>
              </w:tcPr>
            </w:tcPrChange>
          </w:tcPr>
          <w:p w14:paraId="206E4D9D"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Реакция (осложнение)</w:t>
            </w:r>
          </w:p>
        </w:tc>
        <w:tc>
          <w:tcPr>
            <w:tcW w:w="1264" w:type="pct"/>
            <w:tcPrChange w:id="110" w:author="Влада К. Федяева" w:date="2022-06-28T13:00:00Z">
              <w:tcPr>
                <w:tcW w:w="2340" w:type="dxa"/>
              </w:tcPr>
            </w:tcPrChange>
          </w:tcPr>
          <w:p w14:paraId="42A45168"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Причина</w:t>
            </w:r>
          </w:p>
        </w:tc>
        <w:tc>
          <w:tcPr>
            <w:tcW w:w="1362" w:type="pct"/>
            <w:tcPrChange w:id="111" w:author="Влада К. Федяева" w:date="2022-06-28T13:00:00Z">
              <w:tcPr>
                <w:tcW w:w="2520" w:type="dxa"/>
              </w:tcPr>
            </w:tcPrChange>
          </w:tcPr>
          <w:p w14:paraId="34D3E6A9" w14:textId="77777777" w:rsidR="00DC1619" w:rsidRPr="00092151" w:rsidRDefault="00DC1619" w:rsidP="003350DC">
            <w:pPr>
              <w:pStyle w:val="Table-head-italic"/>
              <w:spacing w:line="360" w:lineRule="auto"/>
              <w:jc w:val="center"/>
              <w:rPr>
                <w:i w:val="0"/>
                <w:sz w:val="22"/>
                <w:szCs w:val="22"/>
                <w:lang w:val="ru-RU"/>
              </w:rPr>
            </w:pPr>
            <w:r w:rsidRPr="00092151">
              <w:rPr>
                <w:i w:val="0"/>
                <w:sz w:val="22"/>
                <w:szCs w:val="22"/>
                <w:lang w:val="ru-RU"/>
              </w:rPr>
              <w:t>Лечение</w:t>
            </w:r>
          </w:p>
        </w:tc>
        <w:tc>
          <w:tcPr>
            <w:tcW w:w="1234" w:type="pct"/>
            <w:tcPrChange w:id="112" w:author="Влада К. Федяева" w:date="2022-06-28T13:00:00Z">
              <w:tcPr>
                <w:tcW w:w="2284" w:type="dxa"/>
              </w:tcPr>
            </w:tcPrChange>
          </w:tcPr>
          <w:p w14:paraId="4044C01B" w14:textId="77777777" w:rsidR="00DC1619" w:rsidRPr="00092151" w:rsidRDefault="00DC1619" w:rsidP="003350DC">
            <w:pPr>
              <w:pStyle w:val="Table-head-italic"/>
              <w:spacing w:line="360" w:lineRule="auto"/>
              <w:jc w:val="center"/>
              <w:rPr>
                <w:i w:val="0"/>
                <w:sz w:val="22"/>
                <w:szCs w:val="22"/>
                <w:lang w:val="ru-RU"/>
              </w:rPr>
            </w:pPr>
            <w:commentRangeStart w:id="113"/>
            <w:r w:rsidRPr="00092151">
              <w:rPr>
                <w:i w:val="0"/>
                <w:sz w:val="22"/>
                <w:szCs w:val="22"/>
                <w:lang w:val="ru-RU"/>
              </w:rPr>
              <w:t xml:space="preserve">Обязательные и дополнительные лабораторные и </w:t>
            </w:r>
            <w:r w:rsidRPr="00092151">
              <w:rPr>
                <w:i w:val="0"/>
                <w:sz w:val="22"/>
                <w:szCs w:val="22"/>
                <w:lang w:val="ru-RU"/>
              </w:rPr>
              <w:lastRenderedPageBreak/>
              <w:t>инструментальные исследования*</w:t>
            </w:r>
            <w:commentRangeEnd w:id="113"/>
            <w:r w:rsidR="007F03E6">
              <w:rPr>
                <w:rStyle w:val="af0"/>
                <w:rFonts w:eastAsiaTheme="minorHAnsi" w:cstheme="minorBidi"/>
                <w:i w:val="0"/>
                <w:iCs w:val="0"/>
                <w:lang w:val="ru-RU" w:eastAsia="en-US"/>
              </w:rPr>
              <w:commentReference w:id="113"/>
            </w:r>
          </w:p>
        </w:tc>
      </w:tr>
      <w:tr w:rsidR="00360586" w:rsidRPr="00092151" w14:paraId="211ADB26" w14:textId="77777777" w:rsidTr="00E41618">
        <w:trPr>
          <w:jc w:val="center"/>
          <w:trPrChange w:id="114" w:author="Влада К. Федяева" w:date="2022-06-28T13:00:00Z">
            <w:trPr>
              <w:jc w:val="center"/>
            </w:trPr>
          </w:trPrChange>
        </w:trPr>
        <w:tc>
          <w:tcPr>
            <w:tcW w:w="1140" w:type="pct"/>
            <w:vAlign w:val="center"/>
            <w:tcPrChange w:id="115" w:author="Влада К. Федяева" w:date="2022-06-28T13:00:00Z">
              <w:tcPr>
                <w:tcW w:w="2110" w:type="dxa"/>
                <w:vAlign w:val="center"/>
              </w:tcPr>
            </w:tcPrChange>
          </w:tcPr>
          <w:p w14:paraId="67ABBDE0"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Острая сердечно-сосудистая недостаточность, отек легких (синдром </w:t>
            </w:r>
            <w:r w:rsidRPr="00092151">
              <w:rPr>
                <w:sz w:val="22"/>
                <w:szCs w:val="22"/>
              </w:rPr>
              <w:t>TACO</w:t>
            </w:r>
            <w:r w:rsidRPr="00092151">
              <w:rPr>
                <w:sz w:val="22"/>
                <w:szCs w:val="22"/>
                <w:lang w:val="ru-RU"/>
              </w:rPr>
              <w:t xml:space="preserve">, от </w:t>
            </w:r>
            <w:r w:rsidRPr="00092151">
              <w:rPr>
                <w:sz w:val="22"/>
                <w:szCs w:val="22"/>
              </w:rPr>
              <w:t>t</w:t>
            </w:r>
            <w:r w:rsidRPr="00092151">
              <w:rPr>
                <w:sz w:val="22"/>
                <w:szCs w:val="22"/>
                <w:lang w:val="ru-RU"/>
              </w:rPr>
              <w:t>ransfusion associated circulatory overload)</w:t>
            </w:r>
          </w:p>
        </w:tc>
        <w:tc>
          <w:tcPr>
            <w:tcW w:w="1264" w:type="pct"/>
            <w:tcPrChange w:id="116" w:author="Влада К. Федяева" w:date="2022-06-28T13:00:00Z">
              <w:tcPr>
                <w:tcW w:w="2340" w:type="dxa"/>
              </w:tcPr>
            </w:tcPrChange>
          </w:tcPr>
          <w:p w14:paraId="42A020F4"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ерегрузка объемом</w:t>
            </w:r>
          </w:p>
        </w:tc>
        <w:tc>
          <w:tcPr>
            <w:tcW w:w="1362" w:type="pct"/>
            <w:tcPrChange w:id="117" w:author="Влада К. Федяева" w:date="2022-06-28T13:00:00Z">
              <w:tcPr>
                <w:tcW w:w="2520" w:type="dxa"/>
              </w:tcPr>
            </w:tcPrChange>
          </w:tcPr>
          <w:p w14:paraId="141CFDAB"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Симптоматическая терапия отека легких </w:t>
            </w:r>
          </w:p>
        </w:tc>
        <w:tc>
          <w:tcPr>
            <w:tcW w:w="1234" w:type="pct"/>
            <w:tcPrChange w:id="118" w:author="Влада К. Федяева" w:date="2022-06-28T13:00:00Z">
              <w:tcPr>
                <w:tcW w:w="2284" w:type="dxa"/>
              </w:tcPr>
            </w:tcPrChange>
          </w:tcPr>
          <w:p w14:paraId="373C5879" w14:textId="77777777" w:rsidR="00DC1619" w:rsidRPr="00092151" w:rsidRDefault="00DC1619" w:rsidP="003350DC">
            <w:pPr>
              <w:pStyle w:val="table-text-0"/>
              <w:spacing w:before="0" w:line="360" w:lineRule="auto"/>
              <w:ind w:firstLine="0"/>
              <w:rPr>
                <w:sz w:val="22"/>
                <w:szCs w:val="22"/>
                <w:lang w:val="ru-RU"/>
              </w:rPr>
            </w:pPr>
          </w:p>
        </w:tc>
      </w:tr>
      <w:tr w:rsidR="00360586" w:rsidRPr="00092151" w14:paraId="7D3FC54E" w14:textId="77777777" w:rsidTr="00E41618">
        <w:trPr>
          <w:jc w:val="center"/>
          <w:trPrChange w:id="119" w:author="Влада К. Федяева" w:date="2022-06-28T13:00:00Z">
            <w:trPr>
              <w:jc w:val="center"/>
            </w:trPr>
          </w:trPrChange>
        </w:trPr>
        <w:tc>
          <w:tcPr>
            <w:tcW w:w="1140" w:type="pct"/>
            <w:tcPrChange w:id="120" w:author="Влада К. Федяева" w:date="2022-06-28T13:00:00Z">
              <w:tcPr>
                <w:tcW w:w="2110" w:type="dxa"/>
              </w:tcPr>
            </w:tcPrChange>
          </w:tcPr>
          <w:p w14:paraId="1E55F55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Острое обусловленное трансфузией повреждение легких (синдром TRALI, от </w:t>
            </w:r>
            <w:r w:rsidRPr="00092151">
              <w:rPr>
                <w:sz w:val="22"/>
                <w:szCs w:val="22"/>
              </w:rPr>
              <w:t>t</w:t>
            </w:r>
            <w:r w:rsidRPr="00092151">
              <w:rPr>
                <w:sz w:val="22"/>
                <w:szCs w:val="22"/>
                <w:lang w:val="ru-RU"/>
              </w:rPr>
              <w:t>ransfusion-related acute lung injury)</w:t>
            </w:r>
          </w:p>
        </w:tc>
        <w:tc>
          <w:tcPr>
            <w:tcW w:w="1264" w:type="pct"/>
            <w:tcPrChange w:id="121" w:author="Влада К. Федяева" w:date="2022-06-28T13:00:00Z">
              <w:tcPr>
                <w:tcW w:w="2340" w:type="dxa"/>
              </w:tcPr>
            </w:tcPrChange>
          </w:tcPr>
          <w:p w14:paraId="62B17E04"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аличие донорских антилейкоцитарных антител в крови реципиента</w:t>
            </w:r>
          </w:p>
        </w:tc>
        <w:tc>
          <w:tcPr>
            <w:tcW w:w="1362" w:type="pct"/>
            <w:tcPrChange w:id="122" w:author="Влада К. Федяева" w:date="2022-06-28T13:00:00Z">
              <w:tcPr>
                <w:tcW w:w="2520" w:type="dxa"/>
              </w:tcPr>
            </w:tcPrChange>
          </w:tcPr>
          <w:p w14:paraId="7A37A3D8" w14:textId="41031A22"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имптоматическая терапия отека легких</w:t>
            </w:r>
          </w:p>
        </w:tc>
        <w:tc>
          <w:tcPr>
            <w:tcW w:w="1234" w:type="pct"/>
            <w:tcPrChange w:id="123" w:author="Влада К. Федяева" w:date="2022-06-28T13:00:00Z">
              <w:tcPr>
                <w:tcW w:w="2284" w:type="dxa"/>
              </w:tcPr>
            </w:tcPrChange>
          </w:tcPr>
          <w:p w14:paraId="43957CA5" w14:textId="0BFD7915"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Обязательные: </w:t>
            </w:r>
            <w:commentRangeStart w:id="124"/>
            <w:r w:rsidR="001B3F2E">
              <w:rPr>
                <w:sz w:val="22"/>
                <w:szCs w:val="22"/>
                <w:lang w:val="ru-RU"/>
              </w:rPr>
              <w:t xml:space="preserve">прицельная </w:t>
            </w:r>
            <w:r w:rsidRPr="00092151">
              <w:rPr>
                <w:sz w:val="22"/>
                <w:szCs w:val="22"/>
                <w:lang w:val="ru-RU"/>
              </w:rPr>
              <w:t>рентгенография органов грудной клетки</w:t>
            </w:r>
            <w:commentRangeEnd w:id="124"/>
            <w:r w:rsidR="004032AC">
              <w:rPr>
                <w:rStyle w:val="af0"/>
                <w:rFonts w:eastAsiaTheme="minorHAnsi" w:cstheme="minorBidi"/>
                <w:lang w:val="ru-RU" w:eastAsia="en-US"/>
              </w:rPr>
              <w:commentReference w:id="124"/>
            </w:r>
          </w:p>
          <w:p w14:paraId="58DBA46D" w14:textId="02820497" w:rsidR="00DC1619" w:rsidRPr="00092151" w:rsidRDefault="00DC1619" w:rsidP="003350DC">
            <w:pPr>
              <w:pStyle w:val="table-text-0"/>
              <w:spacing w:before="0" w:line="360" w:lineRule="auto"/>
              <w:ind w:firstLine="0"/>
              <w:rPr>
                <w:sz w:val="22"/>
                <w:szCs w:val="22"/>
                <w:lang w:val="ru-RU"/>
              </w:rPr>
            </w:pPr>
            <w:commentRangeStart w:id="125"/>
            <w:r w:rsidRPr="00092151">
              <w:rPr>
                <w:sz w:val="22"/>
                <w:szCs w:val="22"/>
                <w:lang w:val="ru-RU"/>
              </w:rPr>
              <w:t xml:space="preserve">Дополнительные: </w:t>
            </w:r>
            <w:r w:rsidR="00CD69FE" w:rsidRPr="00CD69FE">
              <w:rPr>
                <w:sz w:val="22"/>
                <w:szCs w:val="22"/>
                <w:lang w:val="ru-RU"/>
              </w:rPr>
              <w:t xml:space="preserve">определение содержания антилейкоцитарных антител, определение содержания антител к цитоплазме нейтрофилов в крови </w:t>
            </w:r>
            <w:commentRangeEnd w:id="125"/>
            <w:r w:rsidR="004032AC">
              <w:rPr>
                <w:rStyle w:val="af0"/>
                <w:rFonts w:eastAsiaTheme="minorHAnsi" w:cstheme="minorBidi"/>
                <w:lang w:val="ru-RU" w:eastAsia="en-US"/>
              </w:rPr>
              <w:commentReference w:id="125"/>
            </w:r>
          </w:p>
        </w:tc>
      </w:tr>
      <w:tr w:rsidR="00360586" w:rsidRPr="00092151" w14:paraId="0052FC8F" w14:textId="77777777" w:rsidTr="00E41618">
        <w:trPr>
          <w:jc w:val="center"/>
          <w:trPrChange w:id="126" w:author="Влада К. Федяева" w:date="2022-06-28T13:00:00Z">
            <w:trPr>
              <w:jc w:val="center"/>
            </w:trPr>
          </w:trPrChange>
        </w:trPr>
        <w:tc>
          <w:tcPr>
            <w:tcW w:w="1140" w:type="pct"/>
            <w:tcPrChange w:id="127" w:author="Влада К. Федяева" w:date="2022-06-28T13:00:00Z">
              <w:tcPr>
                <w:tcW w:w="2110" w:type="dxa"/>
              </w:tcPr>
            </w:tcPrChange>
          </w:tcPr>
          <w:p w14:paraId="12814E21"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Одышка, связанная с трансфузией (синдром TAD, от transfusion-associated dyspnea)</w:t>
            </w:r>
          </w:p>
        </w:tc>
        <w:tc>
          <w:tcPr>
            <w:tcW w:w="1264" w:type="pct"/>
            <w:tcPrChange w:id="128" w:author="Влада К. Федяева" w:date="2022-06-28T13:00:00Z">
              <w:tcPr>
                <w:tcW w:w="2340" w:type="dxa"/>
              </w:tcPr>
            </w:tcPrChange>
          </w:tcPr>
          <w:p w14:paraId="059F072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Острый респираторный дистресс-синдром, развивающийся в течение 24 часов после трансфузии</w:t>
            </w:r>
          </w:p>
        </w:tc>
        <w:tc>
          <w:tcPr>
            <w:tcW w:w="1362" w:type="pct"/>
            <w:tcPrChange w:id="129" w:author="Влада К. Федяева" w:date="2022-06-28T13:00:00Z">
              <w:tcPr>
                <w:tcW w:w="2520" w:type="dxa"/>
              </w:tcPr>
            </w:tcPrChange>
          </w:tcPr>
          <w:p w14:paraId="40E241BA"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имптоматическая терапия</w:t>
            </w:r>
          </w:p>
        </w:tc>
        <w:tc>
          <w:tcPr>
            <w:tcW w:w="1234" w:type="pct"/>
            <w:tcPrChange w:id="130" w:author="Влада К. Федяева" w:date="2022-06-28T13:00:00Z">
              <w:tcPr>
                <w:tcW w:w="2284" w:type="dxa"/>
              </w:tcPr>
            </w:tcPrChange>
          </w:tcPr>
          <w:p w14:paraId="43005F40" w14:textId="77777777" w:rsidR="00DC1619" w:rsidRPr="00092151" w:rsidRDefault="00DC1619" w:rsidP="003350DC">
            <w:pPr>
              <w:pStyle w:val="table-text-0"/>
              <w:spacing w:before="0" w:line="360" w:lineRule="auto"/>
              <w:ind w:firstLine="0"/>
              <w:rPr>
                <w:sz w:val="22"/>
                <w:szCs w:val="22"/>
                <w:lang w:val="ru-RU"/>
              </w:rPr>
            </w:pPr>
          </w:p>
        </w:tc>
      </w:tr>
      <w:tr w:rsidR="00360586" w:rsidRPr="00092151" w14:paraId="70355484" w14:textId="77777777" w:rsidTr="00E41618">
        <w:trPr>
          <w:jc w:val="center"/>
          <w:trPrChange w:id="131" w:author="Влада К. Федяева" w:date="2022-06-28T13:00:00Z">
            <w:trPr>
              <w:jc w:val="center"/>
            </w:trPr>
          </w:trPrChange>
        </w:trPr>
        <w:tc>
          <w:tcPr>
            <w:tcW w:w="1140" w:type="pct"/>
            <w:vMerge w:val="restart"/>
            <w:tcPrChange w:id="132" w:author="Влада К. Федяева" w:date="2022-06-28T13:00:00Z">
              <w:tcPr>
                <w:tcW w:w="2110" w:type="dxa"/>
                <w:vMerge w:val="restart"/>
              </w:tcPr>
            </w:tcPrChange>
          </w:tcPr>
          <w:p w14:paraId="0AAFB96B"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Аллергические реакции (крапивница, </w:t>
            </w:r>
            <w:r w:rsidRPr="00092151">
              <w:rPr>
                <w:sz w:val="22"/>
                <w:szCs w:val="22"/>
                <w:lang w:val="ru-RU"/>
              </w:rPr>
              <w:lastRenderedPageBreak/>
              <w:t>анафилактический шок и др.)</w:t>
            </w:r>
          </w:p>
        </w:tc>
        <w:tc>
          <w:tcPr>
            <w:tcW w:w="1264" w:type="pct"/>
            <w:tcPrChange w:id="133" w:author="Влада К. Федяева" w:date="2022-06-28T13:00:00Z">
              <w:tcPr>
                <w:tcW w:w="2340" w:type="dxa"/>
              </w:tcPr>
            </w:tcPrChange>
          </w:tcPr>
          <w:p w14:paraId="1268EB9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Крапивница: наличие антител к белкам плазмы</w:t>
            </w:r>
          </w:p>
        </w:tc>
        <w:tc>
          <w:tcPr>
            <w:tcW w:w="1362" w:type="pct"/>
            <w:tcPrChange w:id="134" w:author="Влада К. Федяева" w:date="2022-06-28T13:00:00Z">
              <w:tcPr>
                <w:tcW w:w="2520" w:type="dxa"/>
              </w:tcPr>
            </w:tcPrChange>
          </w:tcPr>
          <w:p w14:paraId="5E226D56" w14:textId="2FFE720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Антигистаминные </w:t>
            </w:r>
            <w:r w:rsidR="00261BBA">
              <w:rPr>
                <w:sz w:val="22"/>
                <w:szCs w:val="22"/>
                <w:lang w:val="ru-RU"/>
              </w:rPr>
              <w:t>средства системного действия</w:t>
            </w:r>
            <w:r w:rsidRPr="00092151">
              <w:rPr>
                <w:sz w:val="22"/>
                <w:szCs w:val="22"/>
                <w:lang w:val="ru-RU"/>
              </w:rPr>
              <w:t xml:space="preserve"> (клемастин, </w:t>
            </w:r>
            <w:r w:rsidRPr="00092151">
              <w:rPr>
                <w:sz w:val="22"/>
                <w:szCs w:val="22"/>
                <w:lang w:val="ru-RU"/>
              </w:rPr>
              <w:lastRenderedPageBreak/>
              <w:t>2%, 2 мг, или другой препарат с аналогичным действием)</w:t>
            </w:r>
          </w:p>
        </w:tc>
        <w:tc>
          <w:tcPr>
            <w:tcW w:w="1234" w:type="pct"/>
            <w:tcPrChange w:id="135" w:author="Влада К. Федяева" w:date="2022-06-28T13:00:00Z">
              <w:tcPr>
                <w:tcW w:w="2284" w:type="dxa"/>
              </w:tcPr>
            </w:tcPrChange>
          </w:tcPr>
          <w:p w14:paraId="69C9725D" w14:textId="77777777" w:rsidR="00DC1619" w:rsidRPr="00092151" w:rsidRDefault="00DC1619" w:rsidP="003350DC">
            <w:pPr>
              <w:pStyle w:val="table-text-0"/>
              <w:spacing w:before="0" w:line="360" w:lineRule="auto"/>
              <w:ind w:firstLine="0"/>
              <w:rPr>
                <w:sz w:val="22"/>
                <w:szCs w:val="22"/>
                <w:lang w:val="ru-RU"/>
              </w:rPr>
            </w:pPr>
          </w:p>
        </w:tc>
      </w:tr>
      <w:tr w:rsidR="00360586" w:rsidRPr="00092151" w14:paraId="31EF4C43" w14:textId="77777777" w:rsidTr="00E41618">
        <w:trPr>
          <w:jc w:val="center"/>
          <w:trPrChange w:id="136" w:author="Влада К. Федяева" w:date="2022-06-28T13:00:00Z">
            <w:trPr>
              <w:jc w:val="center"/>
            </w:trPr>
          </w:trPrChange>
        </w:trPr>
        <w:tc>
          <w:tcPr>
            <w:tcW w:w="1140" w:type="pct"/>
            <w:vMerge/>
            <w:vAlign w:val="center"/>
            <w:tcPrChange w:id="137" w:author="Влада К. Федяева" w:date="2022-06-28T13:00:00Z">
              <w:tcPr>
                <w:tcW w:w="2110" w:type="dxa"/>
                <w:vMerge/>
                <w:vAlign w:val="center"/>
              </w:tcPr>
            </w:tcPrChange>
          </w:tcPr>
          <w:p w14:paraId="48F83A06" w14:textId="77777777" w:rsidR="00DC1619" w:rsidRPr="00092151" w:rsidRDefault="00DC1619" w:rsidP="003350DC">
            <w:pPr>
              <w:pStyle w:val="table-text-0"/>
              <w:spacing w:before="0" w:line="360" w:lineRule="auto"/>
              <w:ind w:firstLine="0"/>
              <w:rPr>
                <w:sz w:val="22"/>
                <w:szCs w:val="22"/>
                <w:lang w:val="ru-RU"/>
              </w:rPr>
            </w:pPr>
          </w:p>
        </w:tc>
        <w:tc>
          <w:tcPr>
            <w:tcW w:w="1264" w:type="pct"/>
            <w:tcPrChange w:id="138" w:author="Влада К. Федяева" w:date="2022-06-28T13:00:00Z">
              <w:tcPr>
                <w:tcW w:w="2340" w:type="dxa"/>
              </w:tcPr>
            </w:tcPrChange>
          </w:tcPr>
          <w:p w14:paraId="75D6CB92"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нафилактический шок: первичный иммунодефицит IgA у реципиента</w:t>
            </w:r>
          </w:p>
        </w:tc>
        <w:tc>
          <w:tcPr>
            <w:tcW w:w="1362" w:type="pct"/>
            <w:tcPrChange w:id="139" w:author="Влада К. Федяева" w:date="2022-06-28T13:00:00Z">
              <w:tcPr>
                <w:tcW w:w="2520" w:type="dxa"/>
              </w:tcPr>
            </w:tcPrChange>
          </w:tcPr>
          <w:p w14:paraId="4C4CA69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ротивошоковая терапия</w:t>
            </w:r>
          </w:p>
        </w:tc>
        <w:tc>
          <w:tcPr>
            <w:tcW w:w="1234" w:type="pct"/>
            <w:tcPrChange w:id="140" w:author="Влада К. Федяева" w:date="2022-06-28T13:00:00Z">
              <w:tcPr>
                <w:tcW w:w="2284" w:type="dxa"/>
              </w:tcPr>
            </w:tcPrChange>
          </w:tcPr>
          <w:p w14:paraId="33A09134"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Дополнительные: </w:t>
            </w:r>
            <w:commentRangeStart w:id="141"/>
            <w:r w:rsidRPr="00092151">
              <w:rPr>
                <w:sz w:val="22"/>
                <w:szCs w:val="22"/>
                <w:lang w:val="ru-RU"/>
              </w:rPr>
              <w:t>оценка уровня сывороточного IgA у реципиента</w:t>
            </w:r>
            <w:commentRangeEnd w:id="141"/>
            <w:r w:rsidR="004032AC">
              <w:rPr>
                <w:rStyle w:val="af0"/>
                <w:rFonts w:eastAsiaTheme="minorHAnsi" w:cstheme="minorBidi"/>
                <w:lang w:val="ru-RU" w:eastAsia="en-US"/>
              </w:rPr>
              <w:commentReference w:id="141"/>
            </w:r>
          </w:p>
        </w:tc>
      </w:tr>
      <w:tr w:rsidR="00360586" w:rsidRPr="00092151" w14:paraId="3AE0DF1B" w14:textId="77777777" w:rsidTr="00E41618">
        <w:trPr>
          <w:jc w:val="center"/>
          <w:trPrChange w:id="142" w:author="Влада К. Федяева" w:date="2022-06-28T13:00:00Z">
            <w:trPr>
              <w:jc w:val="center"/>
            </w:trPr>
          </w:trPrChange>
        </w:trPr>
        <w:tc>
          <w:tcPr>
            <w:tcW w:w="1140" w:type="pct"/>
            <w:tcPrChange w:id="143" w:author="Влада К. Федяева" w:date="2022-06-28T13:00:00Z">
              <w:tcPr>
                <w:tcW w:w="2110" w:type="dxa"/>
              </w:tcPr>
            </w:tcPrChange>
          </w:tcPr>
          <w:p w14:paraId="444D6E0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Пострансфузионная артериальная гипотония (HTR, от </w:t>
            </w:r>
            <w:r w:rsidRPr="00092151">
              <w:rPr>
                <w:sz w:val="22"/>
                <w:szCs w:val="22"/>
              </w:rPr>
              <w:t>post</w:t>
            </w:r>
            <w:r w:rsidRPr="00092151">
              <w:rPr>
                <w:sz w:val="22"/>
                <w:szCs w:val="22"/>
                <w:lang w:val="ru-RU"/>
              </w:rPr>
              <w:t>-</w:t>
            </w:r>
            <w:r w:rsidRPr="00092151">
              <w:rPr>
                <w:sz w:val="22"/>
                <w:szCs w:val="22"/>
              </w:rPr>
              <w:t>transfusion</w:t>
            </w:r>
            <w:r w:rsidRPr="00092151">
              <w:rPr>
                <w:sz w:val="22"/>
                <w:szCs w:val="22"/>
                <w:lang w:val="ru-RU"/>
              </w:rPr>
              <w:t xml:space="preserve"> </w:t>
            </w:r>
            <w:r w:rsidRPr="00092151">
              <w:rPr>
                <w:sz w:val="22"/>
                <w:szCs w:val="22"/>
              </w:rPr>
              <w:t>hypotension</w:t>
            </w:r>
            <w:r w:rsidRPr="00092151">
              <w:rPr>
                <w:sz w:val="22"/>
                <w:szCs w:val="22"/>
                <w:lang w:val="ru-RU"/>
              </w:rPr>
              <w:t>)</w:t>
            </w:r>
          </w:p>
        </w:tc>
        <w:tc>
          <w:tcPr>
            <w:tcW w:w="1264" w:type="pct"/>
            <w:tcPrChange w:id="144" w:author="Влада К. Федяева" w:date="2022-06-28T13:00:00Z">
              <w:tcPr>
                <w:tcW w:w="2340" w:type="dxa"/>
              </w:tcPr>
            </w:tcPrChange>
          </w:tcPr>
          <w:p w14:paraId="698395A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осудистая реакция, обусловленная выбросом брадикинина</w:t>
            </w:r>
          </w:p>
        </w:tc>
        <w:tc>
          <w:tcPr>
            <w:tcW w:w="1362" w:type="pct"/>
            <w:tcPrChange w:id="145" w:author="Влада К. Федяева" w:date="2022-06-28T13:00:00Z">
              <w:tcPr>
                <w:tcW w:w="2520" w:type="dxa"/>
              </w:tcPr>
            </w:tcPrChange>
          </w:tcPr>
          <w:p w14:paraId="78120D73" w14:textId="50F6B539"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имптоматическая терапия, в тяжелых случаях — применение</w:t>
            </w:r>
            <w:r w:rsidR="00581A0D">
              <w:rPr>
                <w:sz w:val="22"/>
                <w:szCs w:val="22"/>
                <w:lang w:val="ru-RU"/>
              </w:rPr>
              <w:t xml:space="preserve"> кардиотонических препаратов (исключая сердечные гликозиды)</w:t>
            </w:r>
          </w:p>
        </w:tc>
        <w:tc>
          <w:tcPr>
            <w:tcW w:w="1234" w:type="pct"/>
            <w:tcPrChange w:id="146" w:author="Влада К. Федяева" w:date="2022-06-28T13:00:00Z">
              <w:tcPr>
                <w:tcW w:w="2284" w:type="dxa"/>
              </w:tcPr>
            </w:tcPrChange>
          </w:tcPr>
          <w:p w14:paraId="679ADB6D" w14:textId="77777777" w:rsidR="00DC1619" w:rsidRPr="00092151" w:rsidRDefault="00DC1619" w:rsidP="003350DC">
            <w:pPr>
              <w:pStyle w:val="table-text-0"/>
              <w:spacing w:before="0" w:line="360" w:lineRule="auto"/>
              <w:ind w:firstLine="0"/>
              <w:rPr>
                <w:sz w:val="22"/>
                <w:szCs w:val="22"/>
                <w:lang w:val="ru-RU"/>
              </w:rPr>
            </w:pPr>
          </w:p>
        </w:tc>
      </w:tr>
      <w:tr w:rsidR="00360586" w:rsidRPr="00092151" w14:paraId="35C53C7F" w14:textId="77777777" w:rsidTr="00E41618">
        <w:trPr>
          <w:jc w:val="center"/>
          <w:trPrChange w:id="147" w:author="Влада К. Федяева" w:date="2022-06-28T13:00:00Z">
            <w:trPr>
              <w:jc w:val="center"/>
            </w:trPr>
          </w:trPrChange>
        </w:trPr>
        <w:tc>
          <w:tcPr>
            <w:tcW w:w="1140" w:type="pct"/>
            <w:tcPrChange w:id="148" w:author="Влада К. Федяева" w:date="2022-06-28T13:00:00Z">
              <w:tcPr>
                <w:tcW w:w="2110" w:type="dxa"/>
              </w:tcPr>
            </w:tcPrChange>
          </w:tcPr>
          <w:p w14:paraId="5FDBE7F9"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Гипертермическая (фебрильная) негемолитическая реакция (FNHTR, от febrile non-hemolytic transfusion reaction)</w:t>
            </w:r>
          </w:p>
        </w:tc>
        <w:tc>
          <w:tcPr>
            <w:tcW w:w="1264" w:type="pct"/>
            <w:tcPrChange w:id="149" w:author="Влада К. Федяева" w:date="2022-06-28T13:00:00Z">
              <w:tcPr>
                <w:tcW w:w="2340" w:type="dxa"/>
              </w:tcPr>
            </w:tcPrChange>
          </w:tcPr>
          <w:p w14:paraId="125F1B25"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092151">
              <w:rPr>
                <w:rFonts w:ascii="Symbol" w:hAnsi="Symbol" w:cs="Symbol"/>
              </w:rPr>
              <w:t></w:t>
            </w:r>
            <w:r w:rsidRPr="00092151">
              <w:rPr>
                <w:sz w:val="22"/>
                <w:szCs w:val="22"/>
                <w:lang w:val="ru-RU"/>
              </w:rPr>
              <w:t>С</w:t>
            </w:r>
          </w:p>
        </w:tc>
        <w:tc>
          <w:tcPr>
            <w:tcW w:w="1362" w:type="pct"/>
            <w:tcPrChange w:id="150" w:author="Влада К. Федяева" w:date="2022-06-28T13:00:00Z">
              <w:tcPr>
                <w:tcW w:w="2520" w:type="dxa"/>
              </w:tcPr>
            </w:tcPrChange>
          </w:tcPr>
          <w:p w14:paraId="489DC010" w14:textId="1AD22F5A" w:rsidR="006B22E2" w:rsidRDefault="006B22E2" w:rsidP="003350DC">
            <w:pPr>
              <w:pStyle w:val="table-text-0"/>
              <w:spacing w:before="0" w:line="360" w:lineRule="auto"/>
              <w:ind w:firstLine="0"/>
              <w:rPr>
                <w:sz w:val="22"/>
                <w:szCs w:val="22"/>
                <w:lang w:val="ru-RU"/>
              </w:rPr>
            </w:pPr>
            <w:r>
              <w:rPr>
                <w:sz w:val="22"/>
                <w:szCs w:val="22"/>
                <w:lang w:val="ru-RU"/>
              </w:rPr>
              <w:t>Симптоматическая терапия</w:t>
            </w:r>
          </w:p>
          <w:p w14:paraId="65A10C31" w14:textId="23933789"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Антигистаминные </w:t>
            </w:r>
            <w:r w:rsidR="00261BBA">
              <w:rPr>
                <w:sz w:val="22"/>
                <w:szCs w:val="22"/>
                <w:lang w:val="ru-RU"/>
              </w:rPr>
              <w:t>средства системного действия</w:t>
            </w:r>
            <w:r w:rsidRPr="00092151">
              <w:rPr>
                <w:sz w:val="22"/>
                <w:szCs w:val="22"/>
                <w:lang w:val="ru-RU"/>
              </w:rPr>
              <w:t xml:space="preserve"> (клемастин 2%, 2 мг, или другой препарат с аналогичным действием)</w:t>
            </w:r>
          </w:p>
          <w:p w14:paraId="199075E7" w14:textId="61C6357F"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 </w:t>
            </w:r>
          </w:p>
        </w:tc>
        <w:tc>
          <w:tcPr>
            <w:tcW w:w="1234" w:type="pct"/>
            <w:tcPrChange w:id="151" w:author="Влада К. Федяева" w:date="2022-06-28T13:00:00Z">
              <w:tcPr>
                <w:tcW w:w="2284" w:type="dxa"/>
              </w:tcPr>
            </w:tcPrChange>
          </w:tcPr>
          <w:p w14:paraId="5607E4AD" w14:textId="0BFF21DB"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Обязательные: </w:t>
            </w:r>
            <w:r w:rsidR="00581A0D" w:rsidRPr="00581A0D">
              <w:rPr>
                <w:sz w:val="22"/>
                <w:szCs w:val="22"/>
                <w:lang w:val="ru-RU"/>
              </w:rPr>
              <w:t>микробиологическое (культуральное) исследование крови на стерильность</w:t>
            </w:r>
            <w:r w:rsidR="00581A0D">
              <w:rPr>
                <w:sz w:val="22"/>
                <w:szCs w:val="22"/>
                <w:lang w:val="ru-RU"/>
              </w:rPr>
              <w:t>;</w:t>
            </w:r>
            <w:r w:rsidR="00581A0D" w:rsidRPr="00581A0D">
              <w:rPr>
                <w:sz w:val="22"/>
                <w:szCs w:val="22"/>
                <w:lang w:val="ru-RU"/>
              </w:rPr>
              <w:t xml:space="preserve"> </w:t>
            </w:r>
          </w:p>
          <w:p w14:paraId="07DC9ED0" w14:textId="40118771"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Дополнительные: </w:t>
            </w:r>
            <w:commentRangeStart w:id="152"/>
            <w:r w:rsidR="00581A0D" w:rsidRPr="00581A0D">
              <w:rPr>
                <w:sz w:val="22"/>
                <w:szCs w:val="22"/>
                <w:lang w:val="ru-RU"/>
              </w:rPr>
              <w:t>определение содержания антилейкоцитарных антител, определение содержания антитромбоцитарных антител,</w:t>
            </w:r>
            <w:r w:rsidR="00581A0D">
              <w:rPr>
                <w:sz w:val="22"/>
                <w:szCs w:val="22"/>
                <w:lang w:val="ru-RU"/>
              </w:rPr>
              <w:t xml:space="preserve"> </w:t>
            </w:r>
            <w:r w:rsidR="00581A0D" w:rsidRPr="00581A0D">
              <w:rPr>
                <w:sz w:val="22"/>
                <w:szCs w:val="22"/>
                <w:lang w:val="ru-RU"/>
              </w:rPr>
              <w:t>определение содержания антител к цитоплазме нейтрофилов в крови</w:t>
            </w:r>
            <w:commentRangeEnd w:id="152"/>
            <w:r w:rsidR="007F03E6">
              <w:rPr>
                <w:rStyle w:val="af0"/>
                <w:rFonts w:eastAsiaTheme="minorHAnsi" w:cstheme="minorBidi"/>
                <w:lang w:val="ru-RU" w:eastAsia="en-US"/>
              </w:rPr>
              <w:commentReference w:id="152"/>
            </w:r>
          </w:p>
        </w:tc>
      </w:tr>
      <w:tr w:rsidR="00360586" w:rsidRPr="00092151" w14:paraId="117BEC5D" w14:textId="77777777" w:rsidTr="00E41618">
        <w:trPr>
          <w:jc w:val="center"/>
          <w:trPrChange w:id="153" w:author="Влада К. Федяева" w:date="2022-06-28T13:00:00Z">
            <w:trPr>
              <w:jc w:val="center"/>
            </w:trPr>
          </w:trPrChange>
        </w:trPr>
        <w:tc>
          <w:tcPr>
            <w:tcW w:w="1140" w:type="pct"/>
            <w:vMerge w:val="restart"/>
            <w:tcPrChange w:id="154" w:author="Влада К. Федяева" w:date="2022-06-28T13:00:00Z">
              <w:tcPr>
                <w:tcW w:w="2110" w:type="dxa"/>
                <w:vMerge w:val="restart"/>
              </w:tcPr>
            </w:tcPrChange>
          </w:tcPr>
          <w:p w14:paraId="6AAEB10C" w14:textId="77777777" w:rsidR="00DC1619" w:rsidRPr="00092151" w:rsidRDefault="00DC1619" w:rsidP="003350DC">
            <w:pPr>
              <w:pStyle w:val="table-text-0"/>
              <w:spacing w:before="0" w:line="360" w:lineRule="auto"/>
              <w:ind w:firstLine="0"/>
              <w:rPr>
                <w:sz w:val="22"/>
                <w:szCs w:val="22"/>
              </w:rPr>
            </w:pPr>
            <w:r w:rsidRPr="00092151">
              <w:rPr>
                <w:sz w:val="22"/>
                <w:szCs w:val="22"/>
                <w:lang w:val="ru-RU"/>
              </w:rPr>
              <w:t>Острый</w:t>
            </w:r>
            <w:r w:rsidRPr="00092151">
              <w:rPr>
                <w:sz w:val="22"/>
                <w:szCs w:val="22"/>
              </w:rPr>
              <w:t xml:space="preserve"> </w:t>
            </w:r>
            <w:r w:rsidRPr="00092151">
              <w:rPr>
                <w:sz w:val="22"/>
                <w:szCs w:val="22"/>
                <w:lang w:val="ru-RU"/>
              </w:rPr>
              <w:t>гемолиз</w:t>
            </w:r>
            <w:r w:rsidRPr="00092151">
              <w:rPr>
                <w:sz w:val="22"/>
                <w:szCs w:val="22"/>
              </w:rPr>
              <w:t xml:space="preserve"> (AHTR, </w:t>
            </w:r>
            <w:r w:rsidRPr="00092151">
              <w:rPr>
                <w:sz w:val="22"/>
                <w:szCs w:val="22"/>
                <w:lang w:val="ru-RU"/>
              </w:rPr>
              <w:t>от</w:t>
            </w:r>
            <w:r w:rsidRPr="00092151">
              <w:rPr>
                <w:sz w:val="22"/>
                <w:szCs w:val="22"/>
              </w:rPr>
              <w:t xml:space="preserve"> acute </w:t>
            </w:r>
            <w:r w:rsidRPr="00092151">
              <w:rPr>
                <w:sz w:val="22"/>
                <w:szCs w:val="22"/>
              </w:rPr>
              <w:lastRenderedPageBreak/>
              <w:t>hemolytic transfusion reaction)</w:t>
            </w:r>
          </w:p>
        </w:tc>
        <w:tc>
          <w:tcPr>
            <w:tcW w:w="1264" w:type="pct"/>
            <w:tcPrChange w:id="155" w:author="Влада К. Федяева" w:date="2022-06-28T13:00:00Z">
              <w:tcPr>
                <w:tcW w:w="2340" w:type="dxa"/>
              </w:tcPr>
            </w:tcPrChange>
          </w:tcPr>
          <w:p w14:paraId="4ACAFC31"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Иммунная реакция: наличие у </w:t>
            </w:r>
            <w:r w:rsidRPr="00092151">
              <w:rPr>
                <w:sz w:val="22"/>
                <w:szCs w:val="22"/>
                <w:lang w:val="ru-RU"/>
              </w:rPr>
              <w:lastRenderedPageBreak/>
              <w:t xml:space="preserve">реципиента антител к аллоантигенам эритроцитов донора (ABO, резус-фактор и другая несовместимость) </w:t>
            </w:r>
          </w:p>
        </w:tc>
        <w:tc>
          <w:tcPr>
            <w:tcW w:w="1362" w:type="pct"/>
            <w:vMerge w:val="restart"/>
            <w:tcPrChange w:id="156" w:author="Влада К. Федяева" w:date="2022-06-28T13:00:00Z">
              <w:tcPr>
                <w:tcW w:w="2520" w:type="dxa"/>
                <w:vMerge w:val="restart"/>
              </w:tcPr>
            </w:tcPrChange>
          </w:tcPr>
          <w:p w14:paraId="6839ADAE" w14:textId="582D02DA"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Глюкокортикоиды </w:t>
            </w:r>
          </w:p>
          <w:p w14:paraId="07C8C9CD" w14:textId="51D3506B"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Форсированный </w:t>
            </w:r>
            <w:proofErr w:type="gramStart"/>
            <w:r w:rsidRPr="00092151">
              <w:rPr>
                <w:sz w:val="22"/>
                <w:szCs w:val="22"/>
                <w:lang w:val="ru-RU"/>
              </w:rPr>
              <w:t>диурез  проводится</w:t>
            </w:r>
            <w:proofErr w:type="gramEnd"/>
            <w:r w:rsidRPr="00092151">
              <w:rPr>
                <w:sz w:val="22"/>
                <w:szCs w:val="22"/>
                <w:lang w:val="ru-RU"/>
              </w:rPr>
              <w:t xml:space="preserve"> до купирования клинических проявлений гемолиза</w:t>
            </w:r>
          </w:p>
          <w:p w14:paraId="3CF26BEE"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онтроль АД, ЦВД, объема и цвет мочи</w:t>
            </w:r>
          </w:p>
          <w:p w14:paraId="3B23549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ри неэффективности консервативной терапии или анурии —плазмаферез и гемодиализ</w:t>
            </w:r>
          </w:p>
        </w:tc>
        <w:tc>
          <w:tcPr>
            <w:tcW w:w="1234" w:type="pct"/>
            <w:tcPrChange w:id="157" w:author="Влада К. Федяева" w:date="2022-06-28T13:00:00Z">
              <w:tcPr>
                <w:tcW w:w="2284" w:type="dxa"/>
              </w:tcPr>
            </w:tcPrChange>
          </w:tcPr>
          <w:p w14:paraId="5571EBFE" w14:textId="56202DD1"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Обязательные: </w:t>
            </w:r>
            <w:commentRangeStart w:id="158"/>
            <w:r w:rsidR="00C2748A" w:rsidRPr="00C2748A">
              <w:rPr>
                <w:sz w:val="22"/>
                <w:szCs w:val="22"/>
                <w:lang w:val="ru-RU"/>
              </w:rPr>
              <w:t xml:space="preserve">исследование </w:t>
            </w:r>
            <w:r w:rsidR="00C2748A" w:rsidRPr="00C2748A">
              <w:rPr>
                <w:sz w:val="22"/>
                <w:szCs w:val="22"/>
                <w:lang w:val="ru-RU"/>
              </w:rPr>
              <w:lastRenderedPageBreak/>
              <w:t>уровня свободного гемоглобина в плазме крови</w:t>
            </w:r>
            <w:r w:rsidR="00C2748A">
              <w:rPr>
                <w:sz w:val="22"/>
                <w:szCs w:val="22"/>
                <w:lang w:val="ru-RU"/>
              </w:rPr>
              <w:t xml:space="preserve">, </w:t>
            </w:r>
            <w:r w:rsidR="00C2748A" w:rsidRPr="00C2748A">
              <w:rPr>
                <w:sz w:val="22"/>
                <w:szCs w:val="22"/>
                <w:lang w:val="ru-RU"/>
              </w:rPr>
              <w:t>исследование уровня свободного и связанного билирубина в крови</w:t>
            </w:r>
            <w:r w:rsidR="00C2748A">
              <w:rPr>
                <w:sz w:val="22"/>
                <w:szCs w:val="22"/>
                <w:lang w:val="ru-RU"/>
              </w:rPr>
              <w:t xml:space="preserve">, </w:t>
            </w:r>
            <w:commentRangeEnd w:id="158"/>
            <w:r w:rsidR="007F03E6">
              <w:rPr>
                <w:rStyle w:val="af0"/>
                <w:rFonts w:eastAsiaTheme="minorHAnsi" w:cstheme="minorBidi"/>
                <w:lang w:val="ru-RU" w:eastAsia="en-US"/>
              </w:rPr>
              <w:commentReference w:id="158"/>
            </w:r>
            <w:commentRangeStart w:id="159"/>
            <w:r w:rsidR="00C2748A" w:rsidRPr="00C2748A">
              <w:rPr>
                <w:sz w:val="22"/>
                <w:szCs w:val="22"/>
                <w:lang w:val="ru-RU"/>
              </w:rPr>
              <w:t>обнаружение гемоглобина в моче</w:t>
            </w:r>
            <w:r w:rsidR="00C2748A">
              <w:rPr>
                <w:sz w:val="22"/>
                <w:szCs w:val="22"/>
                <w:lang w:val="ru-RU"/>
              </w:rPr>
              <w:t xml:space="preserve">, </w:t>
            </w:r>
            <w:r w:rsidR="00C2748A" w:rsidRPr="00C2748A">
              <w:rPr>
                <w:sz w:val="22"/>
                <w:szCs w:val="22"/>
                <w:lang w:val="ru-RU"/>
              </w:rPr>
              <w:t>определение гемосидерина в моче</w:t>
            </w:r>
            <w:r w:rsidR="00C2748A" w:rsidRPr="00C2748A" w:rsidDel="00C2748A">
              <w:rPr>
                <w:sz w:val="22"/>
                <w:szCs w:val="22"/>
                <w:lang w:val="ru-RU"/>
              </w:rPr>
              <w:t xml:space="preserve"> </w:t>
            </w:r>
            <w:commentRangeEnd w:id="159"/>
            <w:r w:rsidR="007F03E6">
              <w:rPr>
                <w:rStyle w:val="af0"/>
                <w:rFonts w:eastAsiaTheme="minorHAnsi" w:cstheme="minorBidi"/>
                <w:lang w:val="ru-RU" w:eastAsia="en-US"/>
              </w:rPr>
              <w:commentReference w:id="159"/>
            </w:r>
          </w:p>
          <w:p w14:paraId="0E774AC4" w14:textId="2B8A91A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Дополнительные: </w:t>
            </w:r>
            <w:commentRangeStart w:id="160"/>
            <w:r w:rsidR="00961CC8" w:rsidRPr="002319F2">
              <w:rPr>
                <w:sz w:val="22"/>
                <w:lang w:val="ru-RU"/>
              </w:rPr>
              <w:t>прямой антиглобулиновый тест (прямая проба Кумбса)</w:t>
            </w:r>
            <w:r w:rsidR="00961CC8">
              <w:rPr>
                <w:sz w:val="22"/>
                <w:lang w:val="ru-RU"/>
              </w:rPr>
              <w:t xml:space="preserve"> </w:t>
            </w:r>
            <w:commentRangeEnd w:id="160"/>
            <w:r w:rsidR="007F03E6">
              <w:rPr>
                <w:rStyle w:val="af0"/>
                <w:rFonts w:eastAsiaTheme="minorHAnsi" w:cstheme="minorBidi"/>
                <w:lang w:val="ru-RU" w:eastAsia="en-US"/>
              </w:rPr>
              <w:commentReference w:id="160"/>
            </w:r>
          </w:p>
        </w:tc>
      </w:tr>
      <w:tr w:rsidR="00360586" w:rsidRPr="00092151" w14:paraId="0021FC19" w14:textId="77777777" w:rsidTr="00E41618">
        <w:trPr>
          <w:jc w:val="center"/>
          <w:trPrChange w:id="161" w:author="Влада К. Федяева" w:date="2022-06-28T13:00:00Z">
            <w:trPr>
              <w:jc w:val="center"/>
            </w:trPr>
          </w:trPrChange>
        </w:trPr>
        <w:tc>
          <w:tcPr>
            <w:tcW w:w="1140" w:type="pct"/>
            <w:vMerge/>
            <w:tcPrChange w:id="162" w:author="Влада К. Федяева" w:date="2022-06-28T13:00:00Z">
              <w:tcPr>
                <w:tcW w:w="2110" w:type="dxa"/>
                <w:vMerge/>
              </w:tcPr>
            </w:tcPrChange>
          </w:tcPr>
          <w:p w14:paraId="5A27773D" w14:textId="77777777" w:rsidR="00DC1619" w:rsidRPr="00092151" w:rsidRDefault="00DC1619" w:rsidP="003350DC">
            <w:pPr>
              <w:pStyle w:val="table-text-0"/>
              <w:spacing w:before="0" w:line="360" w:lineRule="auto"/>
              <w:ind w:firstLine="0"/>
              <w:rPr>
                <w:sz w:val="22"/>
                <w:szCs w:val="22"/>
                <w:lang w:val="ru-RU"/>
              </w:rPr>
            </w:pPr>
          </w:p>
        </w:tc>
        <w:tc>
          <w:tcPr>
            <w:tcW w:w="1264" w:type="pct"/>
            <w:tcPrChange w:id="163" w:author="Влада К. Федяева" w:date="2022-06-28T13:00:00Z">
              <w:tcPr>
                <w:tcW w:w="2340" w:type="dxa"/>
              </w:tcPr>
            </w:tcPrChange>
          </w:tcPr>
          <w:p w14:paraId="371635A1"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1362" w:type="pct"/>
            <w:vMerge/>
            <w:tcPrChange w:id="164" w:author="Влада К. Федяева" w:date="2022-06-28T13:00:00Z">
              <w:tcPr>
                <w:tcW w:w="2520" w:type="dxa"/>
                <w:vMerge/>
              </w:tcPr>
            </w:tcPrChange>
          </w:tcPr>
          <w:p w14:paraId="6A142C7D" w14:textId="77777777" w:rsidR="00DC1619" w:rsidRPr="00092151" w:rsidRDefault="00DC1619" w:rsidP="003350DC">
            <w:pPr>
              <w:pStyle w:val="table-text-0"/>
              <w:spacing w:before="0" w:line="360" w:lineRule="auto"/>
              <w:ind w:firstLine="0"/>
              <w:rPr>
                <w:sz w:val="22"/>
                <w:szCs w:val="22"/>
                <w:lang w:val="ru-RU"/>
              </w:rPr>
            </w:pPr>
          </w:p>
        </w:tc>
        <w:tc>
          <w:tcPr>
            <w:tcW w:w="1234" w:type="pct"/>
            <w:tcPrChange w:id="165" w:author="Влада К. Федяева" w:date="2022-06-28T13:00:00Z">
              <w:tcPr>
                <w:tcW w:w="2284" w:type="dxa"/>
              </w:tcPr>
            </w:tcPrChange>
          </w:tcPr>
          <w:p w14:paraId="2CBA3F7A" w14:textId="3C6CD661"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Обязательные: </w:t>
            </w:r>
            <w:commentRangeStart w:id="166"/>
            <w:r w:rsidR="00961CC8" w:rsidRPr="00C2748A">
              <w:rPr>
                <w:sz w:val="22"/>
                <w:szCs w:val="22"/>
                <w:lang w:val="ru-RU"/>
              </w:rPr>
              <w:t>исследование уровня свободного гемоглобина в плазме крови</w:t>
            </w:r>
            <w:r w:rsidR="00961CC8">
              <w:rPr>
                <w:sz w:val="22"/>
                <w:szCs w:val="22"/>
                <w:lang w:val="ru-RU"/>
              </w:rPr>
              <w:t xml:space="preserve">, </w:t>
            </w:r>
            <w:r w:rsidR="00961CC8" w:rsidRPr="00C2748A">
              <w:rPr>
                <w:sz w:val="22"/>
                <w:szCs w:val="22"/>
                <w:lang w:val="ru-RU"/>
              </w:rPr>
              <w:t>исследование уровня свободного и связанного билирубина в крови</w:t>
            </w:r>
            <w:r w:rsidR="00961CC8">
              <w:rPr>
                <w:sz w:val="22"/>
                <w:szCs w:val="22"/>
                <w:lang w:val="ru-RU"/>
              </w:rPr>
              <w:t xml:space="preserve">, </w:t>
            </w:r>
            <w:commentRangeEnd w:id="166"/>
            <w:r w:rsidR="007F03E6">
              <w:rPr>
                <w:rStyle w:val="af0"/>
                <w:rFonts w:eastAsiaTheme="minorHAnsi" w:cstheme="minorBidi"/>
                <w:lang w:val="ru-RU" w:eastAsia="en-US"/>
              </w:rPr>
              <w:commentReference w:id="166"/>
            </w:r>
            <w:commentRangeStart w:id="167"/>
            <w:r w:rsidR="00961CC8" w:rsidRPr="00C2748A">
              <w:rPr>
                <w:sz w:val="22"/>
                <w:szCs w:val="22"/>
                <w:lang w:val="ru-RU"/>
              </w:rPr>
              <w:t>обнаружение гемоглобина в моче</w:t>
            </w:r>
            <w:r w:rsidR="00961CC8">
              <w:rPr>
                <w:sz w:val="22"/>
                <w:szCs w:val="22"/>
                <w:lang w:val="ru-RU"/>
              </w:rPr>
              <w:t xml:space="preserve">, </w:t>
            </w:r>
            <w:r w:rsidR="00961CC8" w:rsidRPr="00C2748A">
              <w:rPr>
                <w:sz w:val="22"/>
                <w:szCs w:val="22"/>
                <w:lang w:val="ru-RU"/>
              </w:rPr>
              <w:t>определение гемосидерина в моче</w:t>
            </w:r>
            <w:r w:rsidR="00961CC8" w:rsidRPr="00092151">
              <w:rPr>
                <w:sz w:val="22"/>
                <w:szCs w:val="22"/>
                <w:lang w:val="ru-RU"/>
              </w:rPr>
              <w:t xml:space="preserve"> </w:t>
            </w:r>
            <w:commentRangeEnd w:id="167"/>
            <w:r w:rsidR="007F03E6">
              <w:rPr>
                <w:rStyle w:val="af0"/>
                <w:rFonts w:eastAsiaTheme="minorHAnsi" w:cstheme="minorBidi"/>
                <w:lang w:val="ru-RU" w:eastAsia="en-US"/>
              </w:rPr>
              <w:commentReference w:id="167"/>
            </w:r>
          </w:p>
        </w:tc>
      </w:tr>
      <w:tr w:rsidR="00360586" w:rsidRPr="00092151" w14:paraId="47986AAC" w14:textId="77777777" w:rsidTr="00E41618">
        <w:trPr>
          <w:jc w:val="center"/>
          <w:trPrChange w:id="168" w:author="Влада К. Федяева" w:date="2022-06-28T13:00:00Z">
            <w:trPr>
              <w:jc w:val="center"/>
            </w:trPr>
          </w:trPrChange>
        </w:trPr>
        <w:tc>
          <w:tcPr>
            <w:tcW w:w="1140" w:type="pct"/>
            <w:tcPrChange w:id="169" w:author="Влада К. Федяева" w:date="2022-06-28T13:00:00Z">
              <w:tcPr>
                <w:tcW w:w="2110" w:type="dxa"/>
              </w:tcPr>
            </w:tcPrChange>
          </w:tcPr>
          <w:p w14:paraId="32D0F737" w14:textId="77777777" w:rsidR="00DC1619" w:rsidRPr="00092151" w:rsidRDefault="00DC1619" w:rsidP="003350DC">
            <w:pPr>
              <w:pStyle w:val="table-text-0"/>
              <w:spacing w:before="0" w:line="360" w:lineRule="auto"/>
              <w:ind w:firstLine="0"/>
              <w:rPr>
                <w:sz w:val="22"/>
                <w:szCs w:val="22"/>
              </w:rPr>
            </w:pPr>
            <w:r w:rsidRPr="00092151">
              <w:rPr>
                <w:sz w:val="22"/>
                <w:szCs w:val="22"/>
                <w:lang w:val="ru-RU"/>
              </w:rPr>
              <w:t>Отсроченный</w:t>
            </w:r>
            <w:r w:rsidRPr="00092151">
              <w:rPr>
                <w:sz w:val="22"/>
                <w:szCs w:val="22"/>
              </w:rPr>
              <w:t xml:space="preserve"> </w:t>
            </w:r>
            <w:r w:rsidRPr="00092151">
              <w:rPr>
                <w:sz w:val="22"/>
                <w:szCs w:val="22"/>
                <w:lang w:val="ru-RU"/>
              </w:rPr>
              <w:t>гемолиз</w:t>
            </w:r>
            <w:r w:rsidRPr="00092151">
              <w:rPr>
                <w:sz w:val="22"/>
                <w:szCs w:val="22"/>
              </w:rPr>
              <w:t xml:space="preserve"> (DHTR, </w:t>
            </w:r>
            <w:r w:rsidRPr="00092151">
              <w:rPr>
                <w:sz w:val="22"/>
                <w:szCs w:val="22"/>
                <w:lang w:val="ru-RU"/>
              </w:rPr>
              <w:t>от</w:t>
            </w:r>
            <w:r w:rsidRPr="00092151">
              <w:rPr>
                <w:sz w:val="22"/>
                <w:szCs w:val="22"/>
              </w:rPr>
              <w:t xml:space="preserve"> delayed hemolytic transfusion reaction)</w:t>
            </w:r>
          </w:p>
        </w:tc>
        <w:tc>
          <w:tcPr>
            <w:tcW w:w="1264" w:type="pct"/>
            <w:tcPrChange w:id="170" w:author="Влада К. Федяева" w:date="2022-06-28T13:00:00Z">
              <w:tcPr>
                <w:tcW w:w="2340" w:type="dxa"/>
              </w:tcPr>
            </w:tcPrChange>
          </w:tcPr>
          <w:p w14:paraId="15A8D24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Внутриклеточный (тканевый) гемолиз в результате трансфузии несовместимых по </w:t>
            </w:r>
            <w:r w:rsidRPr="00092151">
              <w:rPr>
                <w:sz w:val="22"/>
                <w:szCs w:val="22"/>
                <w:lang w:val="ru-RU"/>
              </w:rPr>
              <w:lastRenderedPageBreak/>
              <w:t>аллоантигенам эритроцитов донора</w:t>
            </w:r>
          </w:p>
          <w:p w14:paraId="08988342"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ллоиммунизация отмечается в период от 24 часов до 28 дней после трансфузии</w:t>
            </w:r>
          </w:p>
        </w:tc>
        <w:tc>
          <w:tcPr>
            <w:tcW w:w="1362" w:type="pct"/>
            <w:tcPrChange w:id="171" w:author="Влада К. Федяева" w:date="2022-06-28T13:00:00Z">
              <w:tcPr>
                <w:tcW w:w="2520" w:type="dxa"/>
              </w:tcPr>
            </w:tcPrChange>
          </w:tcPr>
          <w:p w14:paraId="5DF01FB1" w14:textId="3669220D"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 Глюкокортикоиды </w:t>
            </w:r>
          </w:p>
          <w:p w14:paraId="5FFCA34A" w14:textId="574AAA28"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Форсированный диурез; проводится до купирования </w:t>
            </w:r>
            <w:r w:rsidRPr="00092151">
              <w:rPr>
                <w:sz w:val="22"/>
                <w:szCs w:val="22"/>
                <w:lang w:val="ru-RU"/>
              </w:rPr>
              <w:lastRenderedPageBreak/>
              <w:t>клинических проявлений гемолиза</w:t>
            </w:r>
          </w:p>
          <w:p w14:paraId="7A112D7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Контроль АД, ЦВД, объема и цвет мочи</w:t>
            </w:r>
          </w:p>
          <w:p w14:paraId="000B0BED"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ри неэффективности консервативной терапии или анурии —плазмаферез и гемодиализ</w:t>
            </w:r>
          </w:p>
        </w:tc>
        <w:tc>
          <w:tcPr>
            <w:tcW w:w="1234" w:type="pct"/>
            <w:tcPrChange w:id="172" w:author="Влада К. Федяева" w:date="2022-06-28T13:00:00Z">
              <w:tcPr>
                <w:tcW w:w="2284" w:type="dxa"/>
              </w:tcPr>
            </w:tcPrChange>
          </w:tcPr>
          <w:p w14:paraId="42D52BC9" w14:textId="0A507E1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 xml:space="preserve">Обязательные: </w:t>
            </w:r>
            <w:commentRangeStart w:id="173"/>
            <w:r w:rsidR="002319F2" w:rsidRPr="00C2748A">
              <w:rPr>
                <w:sz w:val="22"/>
                <w:szCs w:val="22"/>
                <w:lang w:val="ru-RU"/>
              </w:rPr>
              <w:t>исследование уровня свободного гемоглобина в плазме крови</w:t>
            </w:r>
            <w:r w:rsidR="002319F2">
              <w:rPr>
                <w:sz w:val="22"/>
                <w:szCs w:val="22"/>
                <w:lang w:val="ru-RU"/>
              </w:rPr>
              <w:t xml:space="preserve">, </w:t>
            </w:r>
            <w:r w:rsidR="002319F2" w:rsidRPr="00C2748A">
              <w:rPr>
                <w:sz w:val="22"/>
                <w:szCs w:val="22"/>
                <w:lang w:val="ru-RU"/>
              </w:rPr>
              <w:lastRenderedPageBreak/>
              <w:t>исследование уровня свободного и связанного билирубина в крови</w:t>
            </w:r>
            <w:r w:rsidR="002319F2">
              <w:rPr>
                <w:sz w:val="22"/>
                <w:szCs w:val="22"/>
                <w:lang w:val="ru-RU"/>
              </w:rPr>
              <w:t xml:space="preserve">, </w:t>
            </w:r>
            <w:commentRangeEnd w:id="173"/>
            <w:r w:rsidR="007F03E6">
              <w:rPr>
                <w:rStyle w:val="af0"/>
                <w:rFonts w:eastAsiaTheme="minorHAnsi" w:cstheme="minorBidi"/>
                <w:lang w:val="ru-RU" w:eastAsia="en-US"/>
              </w:rPr>
              <w:commentReference w:id="173"/>
            </w:r>
            <w:commentRangeStart w:id="174"/>
            <w:r w:rsidR="002319F2" w:rsidRPr="00C2748A">
              <w:rPr>
                <w:sz w:val="22"/>
                <w:szCs w:val="22"/>
                <w:lang w:val="ru-RU"/>
              </w:rPr>
              <w:t>обнаружение гемоглобина в моче</w:t>
            </w:r>
            <w:r w:rsidR="002319F2">
              <w:rPr>
                <w:sz w:val="22"/>
                <w:szCs w:val="22"/>
                <w:lang w:val="ru-RU"/>
              </w:rPr>
              <w:t xml:space="preserve">, </w:t>
            </w:r>
            <w:r w:rsidR="002319F2" w:rsidRPr="00C2748A">
              <w:rPr>
                <w:sz w:val="22"/>
                <w:szCs w:val="22"/>
                <w:lang w:val="ru-RU"/>
              </w:rPr>
              <w:t>определение гемосидерина в моче</w:t>
            </w:r>
            <w:r w:rsidRPr="00092151">
              <w:rPr>
                <w:sz w:val="22"/>
                <w:szCs w:val="22"/>
                <w:lang w:val="ru-RU"/>
              </w:rPr>
              <w:t xml:space="preserve">; </w:t>
            </w:r>
            <w:commentRangeEnd w:id="174"/>
            <w:r w:rsidR="007F03E6">
              <w:rPr>
                <w:rStyle w:val="af0"/>
                <w:rFonts w:eastAsiaTheme="minorHAnsi" w:cstheme="minorBidi"/>
                <w:lang w:val="ru-RU" w:eastAsia="en-US"/>
              </w:rPr>
              <w:commentReference w:id="174"/>
            </w:r>
            <w:commentRangeStart w:id="175"/>
            <w:r w:rsidR="002319F2" w:rsidRPr="00FB33D7">
              <w:rPr>
                <w:sz w:val="22"/>
                <w:lang w:val="ru-RU"/>
              </w:rPr>
              <w:t>прямой антиглобулиновый тест (прямая проба Кумбса)</w:t>
            </w:r>
            <w:commentRangeEnd w:id="175"/>
            <w:r w:rsidR="007F03E6">
              <w:rPr>
                <w:rStyle w:val="af0"/>
                <w:rFonts w:eastAsiaTheme="minorHAnsi" w:cstheme="minorBidi"/>
                <w:lang w:val="ru-RU" w:eastAsia="en-US"/>
              </w:rPr>
              <w:commentReference w:id="175"/>
            </w:r>
          </w:p>
          <w:p w14:paraId="06FD89B4" w14:textId="4D01E59D" w:rsidR="00DC1619" w:rsidRPr="00092151" w:rsidRDefault="00DC1619" w:rsidP="003350DC">
            <w:pPr>
              <w:pStyle w:val="table-text-0"/>
              <w:spacing w:before="0" w:line="360" w:lineRule="auto"/>
              <w:ind w:firstLine="0"/>
              <w:rPr>
                <w:sz w:val="22"/>
                <w:szCs w:val="22"/>
                <w:lang w:val="ru-RU"/>
              </w:rPr>
            </w:pPr>
          </w:p>
        </w:tc>
      </w:tr>
      <w:tr w:rsidR="00360586" w:rsidRPr="00092151" w14:paraId="35A75083" w14:textId="77777777" w:rsidTr="00E41618">
        <w:trPr>
          <w:jc w:val="center"/>
          <w:trPrChange w:id="176" w:author="Влада К. Федяева" w:date="2022-06-28T13:00:00Z">
            <w:trPr>
              <w:jc w:val="center"/>
            </w:trPr>
          </w:trPrChange>
        </w:trPr>
        <w:tc>
          <w:tcPr>
            <w:tcW w:w="1140" w:type="pct"/>
            <w:tcPrChange w:id="177" w:author="Влада К. Федяева" w:date="2022-06-28T13:00:00Z">
              <w:tcPr>
                <w:tcW w:w="2110" w:type="dxa"/>
              </w:tcPr>
            </w:tcPrChange>
          </w:tcPr>
          <w:p w14:paraId="3D412FB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Отсроченная серологическая трансфузионная реакция (DSTR, от delayed serologic transfusion reaction)</w:t>
            </w:r>
          </w:p>
        </w:tc>
        <w:tc>
          <w:tcPr>
            <w:tcW w:w="1264" w:type="pct"/>
            <w:tcPrChange w:id="178" w:author="Влада К. Федяева" w:date="2022-06-28T13:00:00Z">
              <w:tcPr>
                <w:tcW w:w="2340" w:type="dxa"/>
              </w:tcPr>
            </w:tcPrChange>
          </w:tcPr>
          <w:p w14:paraId="08D124AE"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1362" w:type="pct"/>
            <w:tcPrChange w:id="179" w:author="Влада К. Федяева" w:date="2022-06-28T13:00:00Z">
              <w:tcPr>
                <w:tcW w:w="2520" w:type="dxa"/>
              </w:tcPr>
            </w:tcPrChange>
          </w:tcPr>
          <w:p w14:paraId="5A78D178" w14:textId="77777777" w:rsidR="00DC1619" w:rsidRPr="00092151" w:rsidRDefault="00DC1619" w:rsidP="003350DC">
            <w:pPr>
              <w:pStyle w:val="table-text-0"/>
              <w:spacing w:before="0" w:line="360" w:lineRule="auto"/>
              <w:ind w:firstLine="0"/>
              <w:rPr>
                <w:sz w:val="22"/>
                <w:szCs w:val="22"/>
                <w:lang w:val="ru-RU"/>
              </w:rPr>
            </w:pPr>
          </w:p>
        </w:tc>
        <w:tc>
          <w:tcPr>
            <w:tcW w:w="1234" w:type="pct"/>
            <w:tcPrChange w:id="180" w:author="Влада К. Федяева" w:date="2022-06-28T13:00:00Z">
              <w:tcPr>
                <w:tcW w:w="2284" w:type="dxa"/>
              </w:tcPr>
            </w:tcPrChange>
          </w:tcPr>
          <w:p w14:paraId="6808D384" w14:textId="2A5F6351" w:rsidR="00DC1619" w:rsidRPr="00092151" w:rsidRDefault="00DC1619" w:rsidP="003350DC">
            <w:pPr>
              <w:pStyle w:val="table-text-0"/>
              <w:spacing w:before="0" w:line="360" w:lineRule="auto"/>
              <w:ind w:firstLine="0"/>
              <w:rPr>
                <w:sz w:val="22"/>
                <w:szCs w:val="22"/>
                <w:lang w:val="ru-RU"/>
              </w:rPr>
            </w:pPr>
            <w:commentRangeStart w:id="181"/>
            <w:r w:rsidRPr="00092151">
              <w:rPr>
                <w:sz w:val="22"/>
                <w:szCs w:val="22"/>
                <w:lang w:val="ru-RU"/>
              </w:rPr>
              <w:t xml:space="preserve">Обязательные: </w:t>
            </w:r>
            <w:r w:rsidR="002319F2" w:rsidRPr="00FB33D7">
              <w:rPr>
                <w:sz w:val="22"/>
                <w:lang w:val="ru-RU"/>
              </w:rPr>
              <w:t>прямой антиглобулиновый тест (прямая проба Кумбса)</w:t>
            </w:r>
            <w:commentRangeEnd w:id="181"/>
            <w:r w:rsidR="007F03E6">
              <w:rPr>
                <w:rStyle w:val="af0"/>
                <w:rFonts w:eastAsiaTheme="minorHAnsi" w:cstheme="minorBidi"/>
                <w:lang w:val="ru-RU" w:eastAsia="en-US"/>
              </w:rPr>
              <w:commentReference w:id="181"/>
            </w:r>
          </w:p>
        </w:tc>
      </w:tr>
      <w:tr w:rsidR="00360586" w:rsidRPr="00092151" w14:paraId="70E4B328" w14:textId="77777777" w:rsidTr="00E41618">
        <w:trPr>
          <w:jc w:val="center"/>
          <w:trPrChange w:id="182" w:author="Влада К. Федяева" w:date="2022-06-28T13:00:00Z">
            <w:trPr>
              <w:jc w:val="center"/>
            </w:trPr>
          </w:trPrChange>
        </w:trPr>
        <w:tc>
          <w:tcPr>
            <w:tcW w:w="1140" w:type="pct"/>
            <w:tcPrChange w:id="183" w:author="Влада К. Федяева" w:date="2022-06-28T13:00:00Z">
              <w:tcPr>
                <w:tcW w:w="2110" w:type="dxa"/>
              </w:tcPr>
            </w:tcPrChange>
          </w:tcPr>
          <w:p w14:paraId="6EC8781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осттрансфузионная реакция «трансплантат против хозяина» (TA-GVHD, от transfusion-associated graft-versus-host-disease)</w:t>
            </w:r>
          </w:p>
        </w:tc>
        <w:tc>
          <w:tcPr>
            <w:tcW w:w="1264" w:type="pct"/>
            <w:tcPrChange w:id="184" w:author="Влада К. Федяева" w:date="2022-06-28T13:00:00Z">
              <w:tcPr>
                <w:tcW w:w="2340" w:type="dxa"/>
              </w:tcPr>
            </w:tcPrChange>
          </w:tcPr>
          <w:p w14:paraId="1BB42E00"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Введение иммунокомпетентных клеток донора (</w:t>
            </w:r>
            <w:r w:rsidRPr="00092151">
              <w:rPr>
                <w:sz w:val="22"/>
                <w:szCs w:val="22"/>
              </w:rPr>
              <w:t>T</w:t>
            </w:r>
            <w:r w:rsidRPr="00092151">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w:t>
            </w:r>
            <w:r w:rsidRPr="00092151">
              <w:rPr>
                <w:sz w:val="22"/>
                <w:szCs w:val="22"/>
                <w:lang w:val="ru-RU"/>
              </w:rPr>
              <w:lastRenderedPageBreak/>
              <w:t xml:space="preserve">повреждение клеток реципиента, экспрессирующих HLA-антигены </w:t>
            </w:r>
            <w:r w:rsidRPr="00092151">
              <w:rPr>
                <w:sz w:val="22"/>
                <w:szCs w:val="22"/>
              </w:rPr>
              <w:t>I</w:t>
            </w:r>
            <w:r w:rsidRPr="00092151">
              <w:rPr>
                <w:sz w:val="22"/>
                <w:szCs w:val="22"/>
                <w:lang w:val="ru-RU"/>
              </w:rPr>
              <w:t xml:space="preserve"> и </w:t>
            </w:r>
            <w:r w:rsidRPr="00092151">
              <w:rPr>
                <w:sz w:val="22"/>
                <w:szCs w:val="22"/>
              </w:rPr>
              <w:t>II</w:t>
            </w:r>
            <w:r w:rsidRPr="00092151">
              <w:rPr>
                <w:sz w:val="22"/>
                <w:szCs w:val="22"/>
                <w:lang w:val="ru-RU"/>
              </w:rPr>
              <w:t> классов (кожа, ЖКТ, печень, селезенка, костный мозг)</w:t>
            </w:r>
          </w:p>
          <w:p w14:paraId="6A558473"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Характерны кожная эритема, диарея, поражение печени с гепатомегалией</w:t>
            </w:r>
          </w:p>
          <w:p w14:paraId="6DC7106F"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индром может развиваться в сроки от 2 дней до 6 недель после трансфузии</w:t>
            </w:r>
          </w:p>
        </w:tc>
        <w:tc>
          <w:tcPr>
            <w:tcW w:w="1362" w:type="pct"/>
            <w:tcPrChange w:id="185" w:author="Влада К. Федяева" w:date="2022-06-28T13:00:00Z">
              <w:tcPr>
                <w:tcW w:w="2520" w:type="dxa"/>
              </w:tcPr>
            </w:tcPrChange>
          </w:tcPr>
          <w:p w14:paraId="08CE584E"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Глюкокортикоиды</w:t>
            </w:r>
          </w:p>
        </w:tc>
        <w:tc>
          <w:tcPr>
            <w:tcW w:w="1234" w:type="pct"/>
            <w:tcPrChange w:id="186" w:author="Влада К. Федяева" w:date="2022-06-28T13:00:00Z">
              <w:tcPr>
                <w:tcW w:w="2284" w:type="dxa"/>
              </w:tcPr>
            </w:tcPrChange>
          </w:tcPr>
          <w:p w14:paraId="6F1E640D" w14:textId="77F203F5" w:rsidR="00DC1619" w:rsidRPr="00092151" w:rsidRDefault="00DC1619" w:rsidP="003350DC">
            <w:pPr>
              <w:pStyle w:val="table-text-0"/>
              <w:spacing w:before="0" w:line="360" w:lineRule="auto"/>
              <w:ind w:firstLine="0"/>
              <w:rPr>
                <w:sz w:val="22"/>
                <w:szCs w:val="22"/>
                <w:lang w:val="ru-RU"/>
              </w:rPr>
            </w:pPr>
            <w:commentRangeStart w:id="187"/>
            <w:r w:rsidRPr="00092151">
              <w:rPr>
                <w:sz w:val="22"/>
                <w:szCs w:val="22"/>
                <w:lang w:val="ru-RU"/>
              </w:rPr>
              <w:t xml:space="preserve">Обязательные: </w:t>
            </w:r>
            <w:r w:rsidR="006465DF" w:rsidRPr="002319F2">
              <w:rPr>
                <w:sz w:val="22"/>
                <w:szCs w:val="22"/>
                <w:lang w:val="ru-RU"/>
              </w:rPr>
              <w:t xml:space="preserve">общий </w:t>
            </w:r>
            <w:r w:rsidR="002319F2" w:rsidRPr="002319F2">
              <w:rPr>
                <w:sz w:val="22"/>
                <w:szCs w:val="22"/>
                <w:lang w:val="ru-RU"/>
              </w:rPr>
              <w:t>(клинический) анализ крови</w:t>
            </w:r>
            <w:r w:rsidR="006465DF">
              <w:rPr>
                <w:sz w:val="22"/>
                <w:szCs w:val="22"/>
                <w:lang w:val="ru-RU"/>
              </w:rPr>
              <w:t xml:space="preserve">, </w:t>
            </w:r>
            <w:r w:rsidR="006465DF" w:rsidRPr="006465DF">
              <w:rPr>
                <w:sz w:val="22"/>
                <w:szCs w:val="22"/>
                <w:lang w:val="ru-RU"/>
              </w:rPr>
              <w:t>анализ крови биохимический общетерапевтический</w:t>
            </w:r>
            <w:r w:rsidR="006465DF">
              <w:rPr>
                <w:sz w:val="22"/>
                <w:szCs w:val="22"/>
                <w:lang w:val="ru-RU"/>
              </w:rPr>
              <w:t xml:space="preserve"> (</w:t>
            </w:r>
            <w:r w:rsidRPr="00092151">
              <w:rPr>
                <w:sz w:val="22"/>
                <w:szCs w:val="22"/>
                <w:lang w:val="ru-RU"/>
              </w:rPr>
              <w:t>АЛТ, АСТ,</w:t>
            </w:r>
            <w:r w:rsidR="006465DF">
              <w:rPr>
                <w:sz w:val="22"/>
                <w:szCs w:val="22"/>
                <w:lang w:val="ru-RU"/>
              </w:rPr>
              <w:t xml:space="preserve"> щелочная фосфатаза</w:t>
            </w:r>
            <w:r w:rsidRPr="00092151">
              <w:rPr>
                <w:sz w:val="22"/>
                <w:szCs w:val="22"/>
                <w:lang w:val="ru-RU"/>
              </w:rPr>
              <w:t xml:space="preserve">,  </w:t>
            </w:r>
            <w:r w:rsidR="006465DF">
              <w:rPr>
                <w:sz w:val="22"/>
                <w:szCs w:val="22"/>
                <w:lang w:val="ru-RU"/>
              </w:rPr>
              <w:t xml:space="preserve">свободный и связанный </w:t>
            </w:r>
            <w:r w:rsidRPr="00092151">
              <w:rPr>
                <w:sz w:val="22"/>
                <w:szCs w:val="22"/>
                <w:lang w:val="ru-RU"/>
              </w:rPr>
              <w:t xml:space="preserve">билирубин), </w:t>
            </w:r>
            <w:r w:rsidRPr="00092151">
              <w:rPr>
                <w:sz w:val="22"/>
                <w:szCs w:val="22"/>
                <w:lang w:val="ru-RU"/>
              </w:rPr>
              <w:lastRenderedPageBreak/>
              <w:t xml:space="preserve">коагулограмма </w:t>
            </w:r>
            <w:r w:rsidR="006465DF" w:rsidRPr="006465DF">
              <w:rPr>
                <w:sz w:val="22"/>
                <w:szCs w:val="22"/>
                <w:lang w:val="ru-RU"/>
              </w:rPr>
              <w:t xml:space="preserve">(ориентировочное исследование системы гемостаза), </w:t>
            </w:r>
            <w:commentRangeEnd w:id="187"/>
            <w:r w:rsidR="007F03E6">
              <w:rPr>
                <w:rStyle w:val="af0"/>
                <w:rFonts w:eastAsiaTheme="minorHAnsi" w:cstheme="minorBidi"/>
                <w:lang w:val="ru-RU" w:eastAsia="en-US"/>
              </w:rPr>
              <w:commentReference w:id="187"/>
            </w:r>
            <w:commentRangeStart w:id="188"/>
            <w:r w:rsidR="006465DF" w:rsidRPr="006465DF">
              <w:rPr>
                <w:sz w:val="22"/>
                <w:szCs w:val="22"/>
                <w:lang w:val="ru-RU"/>
              </w:rPr>
              <w:t>патолого-анатомическое исследование биопсийного (операционного) материала кожи</w:t>
            </w:r>
            <w:r w:rsidR="006465DF" w:rsidRPr="006465DF" w:rsidDel="006465DF">
              <w:rPr>
                <w:sz w:val="22"/>
                <w:szCs w:val="22"/>
                <w:lang w:val="ru-RU"/>
              </w:rPr>
              <w:t xml:space="preserve"> </w:t>
            </w:r>
            <w:r w:rsidRPr="00092151">
              <w:rPr>
                <w:sz w:val="22"/>
                <w:szCs w:val="22"/>
                <w:lang w:val="ru-RU"/>
              </w:rPr>
              <w:t>(при наличии кожной эритемы)</w:t>
            </w:r>
            <w:commentRangeEnd w:id="188"/>
            <w:r w:rsidR="007F03E6">
              <w:rPr>
                <w:rStyle w:val="af0"/>
                <w:rFonts w:eastAsiaTheme="minorHAnsi" w:cstheme="minorBidi"/>
                <w:lang w:val="ru-RU" w:eastAsia="en-US"/>
              </w:rPr>
              <w:commentReference w:id="188"/>
            </w:r>
          </w:p>
          <w:p w14:paraId="7BF13E01" w14:textId="1A8ED34E"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Дополнительные: </w:t>
            </w:r>
            <w:commentRangeStart w:id="189"/>
            <w:r w:rsidR="00F8119A" w:rsidRPr="00F8119A">
              <w:rPr>
                <w:sz w:val="22"/>
                <w:szCs w:val="22"/>
                <w:lang w:val="ru-RU"/>
              </w:rPr>
              <w:t>молекулярно-генетическое исследование химеризма кроветворения после неродственной трансплантации костного мозга</w:t>
            </w:r>
            <w:commentRangeEnd w:id="189"/>
            <w:r w:rsidR="007F03E6">
              <w:rPr>
                <w:rStyle w:val="af0"/>
                <w:rFonts w:eastAsiaTheme="minorHAnsi" w:cstheme="minorBidi"/>
                <w:lang w:val="ru-RU" w:eastAsia="en-US"/>
              </w:rPr>
              <w:commentReference w:id="189"/>
            </w:r>
            <w:r w:rsidR="00F8119A">
              <w:rPr>
                <w:sz w:val="22"/>
                <w:szCs w:val="22"/>
                <w:lang w:val="ru-RU"/>
              </w:rPr>
              <w:t xml:space="preserve">, </w:t>
            </w:r>
            <w:commentRangeStart w:id="190"/>
            <w:r w:rsidR="00F8119A" w:rsidRPr="00F8119A">
              <w:rPr>
                <w:sz w:val="22"/>
                <w:szCs w:val="22"/>
                <w:lang w:val="ru-RU"/>
              </w:rPr>
              <w:t>ультразвуковое исследование органов брюшной полости (комплексное)</w:t>
            </w:r>
            <w:r w:rsidR="00F8119A">
              <w:rPr>
                <w:sz w:val="22"/>
                <w:szCs w:val="22"/>
                <w:lang w:val="ru-RU"/>
              </w:rPr>
              <w:t xml:space="preserve"> </w:t>
            </w:r>
            <w:commentRangeEnd w:id="190"/>
            <w:r w:rsidR="007F03E6">
              <w:rPr>
                <w:rStyle w:val="af0"/>
                <w:rFonts w:eastAsiaTheme="minorHAnsi" w:cstheme="minorBidi"/>
                <w:lang w:val="ru-RU" w:eastAsia="en-US"/>
              </w:rPr>
              <w:commentReference w:id="190"/>
            </w:r>
          </w:p>
        </w:tc>
      </w:tr>
      <w:tr w:rsidR="00360586" w:rsidRPr="00092151" w14:paraId="4FDBDA46" w14:textId="77777777" w:rsidTr="00E41618">
        <w:trPr>
          <w:jc w:val="center"/>
          <w:trPrChange w:id="191" w:author="Влада К. Федяева" w:date="2022-06-28T13:00:00Z">
            <w:trPr>
              <w:jc w:val="center"/>
            </w:trPr>
          </w:trPrChange>
        </w:trPr>
        <w:tc>
          <w:tcPr>
            <w:tcW w:w="1140" w:type="pct"/>
            <w:tcPrChange w:id="192" w:author="Влада К. Федяева" w:date="2022-06-28T13:00:00Z">
              <w:tcPr>
                <w:tcW w:w="2110" w:type="dxa"/>
              </w:tcPr>
            </w:tcPrChange>
          </w:tcPr>
          <w:p w14:paraId="10B9FD0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Пострансфузионная пурпура (PTP, от post-transfusion purpura)</w:t>
            </w:r>
          </w:p>
        </w:tc>
        <w:tc>
          <w:tcPr>
            <w:tcW w:w="1264" w:type="pct"/>
            <w:tcPrChange w:id="193" w:author="Влада К. Федяева" w:date="2022-06-28T13:00:00Z">
              <w:tcPr>
                <w:tcW w:w="2340" w:type="dxa"/>
              </w:tcPr>
            </w:tcPrChange>
          </w:tcPr>
          <w:p w14:paraId="4A2D5E0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1362" w:type="pct"/>
            <w:tcPrChange w:id="194" w:author="Влада К. Федяева" w:date="2022-06-28T13:00:00Z">
              <w:tcPr>
                <w:tcW w:w="2520" w:type="dxa"/>
              </w:tcPr>
            </w:tcPrChange>
          </w:tcPr>
          <w:p w14:paraId="497DBE09"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Глюкокортикоиды </w:t>
            </w:r>
          </w:p>
        </w:tc>
        <w:tc>
          <w:tcPr>
            <w:tcW w:w="1234" w:type="pct"/>
            <w:tcPrChange w:id="195" w:author="Влада К. Федяева" w:date="2022-06-28T13:00:00Z">
              <w:tcPr>
                <w:tcW w:w="2284" w:type="dxa"/>
              </w:tcPr>
            </w:tcPrChange>
          </w:tcPr>
          <w:p w14:paraId="77F04AA4" w14:textId="4B7395EC"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Обязательные: </w:t>
            </w:r>
            <w:r w:rsidR="00F8119A" w:rsidRPr="002319F2">
              <w:rPr>
                <w:sz w:val="22"/>
                <w:szCs w:val="22"/>
                <w:lang w:val="ru-RU"/>
              </w:rPr>
              <w:t>общий (клинический) анализ крови</w:t>
            </w:r>
            <w:r w:rsidR="00F8119A">
              <w:rPr>
                <w:sz w:val="22"/>
                <w:szCs w:val="22"/>
                <w:lang w:val="ru-RU"/>
              </w:rPr>
              <w:t xml:space="preserve">, </w:t>
            </w:r>
            <w:commentRangeStart w:id="196"/>
            <w:r w:rsidR="00F8119A" w:rsidRPr="00F8119A">
              <w:rPr>
                <w:sz w:val="22"/>
                <w:szCs w:val="22"/>
                <w:lang w:val="ru-RU"/>
              </w:rPr>
              <w:t>определение содержания антилейкоцитарных антител</w:t>
            </w:r>
            <w:r w:rsidR="00F8119A">
              <w:rPr>
                <w:sz w:val="22"/>
                <w:szCs w:val="22"/>
                <w:lang w:val="ru-RU"/>
              </w:rPr>
              <w:t xml:space="preserve"> </w:t>
            </w:r>
            <w:commentRangeEnd w:id="196"/>
            <w:r w:rsidR="007F03E6">
              <w:rPr>
                <w:rStyle w:val="af0"/>
                <w:rFonts w:eastAsiaTheme="minorHAnsi" w:cstheme="minorBidi"/>
                <w:lang w:val="ru-RU" w:eastAsia="en-US"/>
              </w:rPr>
              <w:commentReference w:id="196"/>
            </w:r>
          </w:p>
          <w:p w14:paraId="586C5A95" w14:textId="630D4000"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Дополнительные: </w:t>
            </w:r>
            <w:commentRangeStart w:id="197"/>
            <w:r w:rsidR="00F8119A" w:rsidRPr="00F8119A">
              <w:rPr>
                <w:sz w:val="22"/>
                <w:szCs w:val="22"/>
                <w:lang w:val="ru-RU"/>
              </w:rPr>
              <w:t xml:space="preserve">определение содержания </w:t>
            </w:r>
            <w:r w:rsidR="00F8119A" w:rsidRPr="00F8119A">
              <w:rPr>
                <w:sz w:val="22"/>
                <w:szCs w:val="22"/>
                <w:lang w:val="ru-RU"/>
              </w:rPr>
              <w:lastRenderedPageBreak/>
              <w:t>антитромбоцитарных антител</w:t>
            </w:r>
            <w:commentRangeEnd w:id="197"/>
            <w:r w:rsidR="007F03E6">
              <w:rPr>
                <w:rStyle w:val="af0"/>
                <w:rFonts w:eastAsiaTheme="minorHAnsi" w:cstheme="minorBidi"/>
                <w:lang w:val="ru-RU" w:eastAsia="en-US"/>
              </w:rPr>
              <w:commentReference w:id="197"/>
            </w:r>
          </w:p>
        </w:tc>
      </w:tr>
      <w:tr w:rsidR="00360586" w:rsidRPr="00092151" w14:paraId="789890C8" w14:textId="77777777" w:rsidTr="00E41618">
        <w:trPr>
          <w:jc w:val="center"/>
          <w:trPrChange w:id="198" w:author="Влада К. Федяева" w:date="2022-06-28T13:00:00Z">
            <w:trPr>
              <w:jc w:val="center"/>
            </w:trPr>
          </w:trPrChange>
        </w:trPr>
        <w:tc>
          <w:tcPr>
            <w:tcW w:w="1140" w:type="pct"/>
            <w:vMerge w:val="restart"/>
            <w:tcPrChange w:id="199" w:author="Влада К. Федяева" w:date="2022-06-28T13:00:00Z">
              <w:tcPr>
                <w:tcW w:w="2110" w:type="dxa"/>
                <w:vMerge w:val="restart"/>
              </w:tcPr>
            </w:tcPrChange>
          </w:tcPr>
          <w:p w14:paraId="4051889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lastRenderedPageBreak/>
              <w:t>Другие</w:t>
            </w:r>
          </w:p>
        </w:tc>
        <w:tc>
          <w:tcPr>
            <w:tcW w:w="1264" w:type="pct"/>
            <w:tcPrChange w:id="200" w:author="Влада К. Федяева" w:date="2022-06-28T13:00:00Z">
              <w:tcPr>
                <w:tcW w:w="2340" w:type="dxa"/>
              </w:tcPr>
            </w:tcPrChange>
          </w:tcPr>
          <w:p w14:paraId="12F20EE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ептический шок при переливании инфицированного компонента крови</w:t>
            </w:r>
          </w:p>
        </w:tc>
        <w:tc>
          <w:tcPr>
            <w:tcW w:w="1362" w:type="pct"/>
            <w:tcPrChange w:id="201" w:author="Влада К. Федяева" w:date="2022-06-28T13:00:00Z">
              <w:tcPr>
                <w:tcW w:w="2520" w:type="dxa"/>
              </w:tcPr>
            </w:tcPrChange>
          </w:tcPr>
          <w:p w14:paraId="6B328C0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Антибактериальная терапия широкого спектра действия, противошоковая терапия</w:t>
            </w:r>
          </w:p>
        </w:tc>
        <w:tc>
          <w:tcPr>
            <w:tcW w:w="1234" w:type="pct"/>
            <w:tcPrChange w:id="202" w:author="Влада К. Федяева" w:date="2022-06-28T13:00:00Z">
              <w:tcPr>
                <w:tcW w:w="2284" w:type="dxa"/>
              </w:tcPr>
            </w:tcPrChange>
          </w:tcPr>
          <w:p w14:paraId="0D330020" w14:textId="0E5D38DD" w:rsidR="00DC1619" w:rsidRPr="00092151" w:rsidRDefault="00DC1619" w:rsidP="003350DC">
            <w:pPr>
              <w:pStyle w:val="table-text-0"/>
              <w:spacing w:before="0" w:line="360" w:lineRule="auto"/>
              <w:ind w:firstLine="0"/>
              <w:rPr>
                <w:sz w:val="22"/>
                <w:szCs w:val="22"/>
                <w:lang w:val="ru-RU"/>
              </w:rPr>
            </w:pPr>
            <w:commentRangeStart w:id="203"/>
            <w:r w:rsidRPr="00092151">
              <w:rPr>
                <w:sz w:val="22"/>
                <w:szCs w:val="22"/>
                <w:lang w:val="ru-RU"/>
              </w:rPr>
              <w:t xml:space="preserve">Обязательные: </w:t>
            </w:r>
            <w:r w:rsidR="00576899" w:rsidRPr="00576899">
              <w:rPr>
                <w:sz w:val="22"/>
                <w:szCs w:val="22"/>
                <w:lang w:val="ru-RU"/>
              </w:rPr>
              <w:t xml:space="preserve">Микробиологическое (культуральное) исследование крови на стерильность </w:t>
            </w:r>
            <w:commentRangeEnd w:id="203"/>
            <w:r w:rsidR="007F03E6">
              <w:rPr>
                <w:rStyle w:val="af0"/>
                <w:rFonts w:eastAsiaTheme="minorHAnsi" w:cstheme="minorBidi"/>
                <w:lang w:val="ru-RU" w:eastAsia="en-US"/>
              </w:rPr>
              <w:commentReference w:id="203"/>
            </w:r>
          </w:p>
        </w:tc>
      </w:tr>
      <w:tr w:rsidR="00360586" w:rsidRPr="00092151" w14:paraId="426B0667" w14:textId="77777777" w:rsidTr="00E41618">
        <w:trPr>
          <w:jc w:val="center"/>
          <w:trPrChange w:id="204" w:author="Влада К. Федяева" w:date="2022-06-28T13:00:00Z">
            <w:trPr>
              <w:jc w:val="center"/>
            </w:trPr>
          </w:trPrChange>
        </w:trPr>
        <w:tc>
          <w:tcPr>
            <w:tcW w:w="1140" w:type="pct"/>
            <w:vMerge/>
            <w:tcPrChange w:id="205" w:author="Влада К. Федяева" w:date="2022-06-28T13:00:00Z">
              <w:tcPr>
                <w:tcW w:w="2110" w:type="dxa"/>
                <w:vMerge/>
              </w:tcPr>
            </w:tcPrChange>
          </w:tcPr>
          <w:p w14:paraId="0FF73B99" w14:textId="77777777" w:rsidR="00DC1619" w:rsidRPr="00092151" w:rsidRDefault="00DC1619" w:rsidP="003350DC">
            <w:pPr>
              <w:pStyle w:val="table-text-0"/>
              <w:spacing w:before="0" w:line="360" w:lineRule="auto"/>
              <w:ind w:firstLine="0"/>
              <w:rPr>
                <w:sz w:val="22"/>
                <w:szCs w:val="22"/>
                <w:lang w:val="ru-RU"/>
              </w:rPr>
            </w:pPr>
          </w:p>
        </w:tc>
        <w:tc>
          <w:tcPr>
            <w:tcW w:w="1264" w:type="pct"/>
            <w:tcPrChange w:id="206" w:author="Влада К. Федяева" w:date="2022-06-28T13:00:00Z">
              <w:tcPr>
                <w:tcW w:w="2340" w:type="dxa"/>
              </w:tcPr>
            </w:tcPrChange>
          </w:tcPr>
          <w:p w14:paraId="1AB628A3"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Перегрузка железом (гемосидероз) органов в результате множественных переливаний эритроцитов</w:t>
            </w:r>
          </w:p>
        </w:tc>
        <w:tc>
          <w:tcPr>
            <w:tcW w:w="1362" w:type="pct"/>
            <w:tcPrChange w:id="207" w:author="Влада К. Федяева" w:date="2022-06-28T13:00:00Z">
              <w:tcPr>
                <w:tcW w:w="2520" w:type="dxa"/>
              </w:tcPr>
            </w:tcPrChange>
          </w:tcPr>
          <w:p w14:paraId="5941B6B3" w14:textId="295B293D" w:rsidR="00DC1619" w:rsidRPr="00092151" w:rsidRDefault="00576899" w:rsidP="003350DC">
            <w:pPr>
              <w:pStyle w:val="table-text-0"/>
              <w:spacing w:before="0" w:line="360" w:lineRule="auto"/>
              <w:ind w:firstLine="0"/>
              <w:rPr>
                <w:sz w:val="22"/>
                <w:szCs w:val="22"/>
                <w:lang w:val="ru-RU"/>
              </w:rPr>
            </w:pPr>
            <w:r>
              <w:rPr>
                <w:sz w:val="22"/>
                <w:szCs w:val="22"/>
                <w:lang w:val="ru-RU"/>
              </w:rPr>
              <w:t xml:space="preserve">Железосвязывающие препараты </w:t>
            </w:r>
            <w:r w:rsidR="00DC1619" w:rsidRPr="00092151">
              <w:rPr>
                <w:sz w:val="22"/>
                <w:szCs w:val="22"/>
                <w:lang w:val="ru-RU"/>
              </w:rPr>
              <w:t>(деферазирокс</w:t>
            </w:r>
            <w:r w:rsidR="005226FF">
              <w:rPr>
                <w:sz w:val="22"/>
                <w:szCs w:val="22"/>
                <w:lang w:val="ru-RU"/>
              </w:rPr>
              <w:t>**</w:t>
            </w:r>
            <w:r w:rsidR="00DC1619" w:rsidRPr="00092151">
              <w:rPr>
                <w:sz w:val="22"/>
                <w:szCs w:val="22"/>
                <w:lang w:val="ru-RU"/>
              </w:rPr>
              <w:t>, 15—20 мг/кг или другой препарат с аналогичным действием)</w:t>
            </w:r>
          </w:p>
        </w:tc>
        <w:tc>
          <w:tcPr>
            <w:tcW w:w="1234" w:type="pct"/>
            <w:tcPrChange w:id="208" w:author="Влада К. Федяева" w:date="2022-06-28T13:00:00Z">
              <w:tcPr>
                <w:tcW w:w="2284" w:type="dxa"/>
              </w:tcPr>
            </w:tcPrChange>
          </w:tcPr>
          <w:p w14:paraId="490AE7CA" w14:textId="41D7FFCB" w:rsidR="00DC1619" w:rsidRPr="00092151" w:rsidRDefault="00DC1619" w:rsidP="003350DC">
            <w:pPr>
              <w:pStyle w:val="table-text-0"/>
              <w:spacing w:before="0" w:line="360" w:lineRule="auto"/>
              <w:ind w:firstLine="0"/>
              <w:rPr>
                <w:sz w:val="22"/>
                <w:szCs w:val="22"/>
                <w:lang w:val="ru-RU"/>
              </w:rPr>
            </w:pPr>
            <w:commentRangeStart w:id="209"/>
            <w:r w:rsidRPr="00092151">
              <w:rPr>
                <w:sz w:val="22"/>
                <w:szCs w:val="22"/>
                <w:lang w:val="ru-RU"/>
              </w:rPr>
              <w:t xml:space="preserve">Обязательные: </w:t>
            </w:r>
            <w:r w:rsidR="00905031" w:rsidRPr="00905031">
              <w:rPr>
                <w:sz w:val="22"/>
                <w:szCs w:val="22"/>
                <w:lang w:val="ru-RU"/>
              </w:rPr>
              <w:t xml:space="preserve">исследование уровня ферритина в крови </w:t>
            </w:r>
            <w:r w:rsidRPr="00092151">
              <w:rPr>
                <w:sz w:val="22"/>
                <w:szCs w:val="22"/>
                <w:lang w:val="ru-RU"/>
              </w:rPr>
              <w:t>определение уровня ферритина в сыворотке (не должен превышать 1000 мкг/л)</w:t>
            </w:r>
            <w:commentRangeEnd w:id="209"/>
            <w:r w:rsidR="007F03E6">
              <w:rPr>
                <w:rStyle w:val="af0"/>
                <w:rFonts w:eastAsiaTheme="minorHAnsi" w:cstheme="minorBidi"/>
                <w:lang w:val="ru-RU" w:eastAsia="en-US"/>
              </w:rPr>
              <w:commentReference w:id="209"/>
            </w:r>
          </w:p>
        </w:tc>
      </w:tr>
    </w:tbl>
    <w:p w14:paraId="1EE164FA" w14:textId="77777777" w:rsidR="00DC1619" w:rsidRPr="00092151" w:rsidRDefault="00DC1619" w:rsidP="003350DC">
      <w:pPr>
        <w:rPr>
          <w:sz w:val="20"/>
          <w:szCs w:val="20"/>
        </w:rPr>
      </w:pPr>
      <w:r w:rsidRPr="00092151">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7EB9034" w14:textId="77777777" w:rsidR="00DC1619" w:rsidRPr="00092151" w:rsidRDefault="00DC1619" w:rsidP="003350DC">
      <w:pPr>
        <w:ind w:firstLine="708"/>
        <w:rPr>
          <w:szCs w:val="24"/>
        </w:rPr>
      </w:pPr>
    </w:p>
    <w:p w14:paraId="3307FC60" w14:textId="77777777" w:rsidR="00DC1619" w:rsidRPr="00092151" w:rsidRDefault="00DC1619" w:rsidP="003350DC">
      <w:pPr>
        <w:ind w:firstLine="708"/>
        <w:rPr>
          <w:szCs w:val="24"/>
        </w:rPr>
      </w:pPr>
      <w:r w:rsidRPr="00092151">
        <w:rPr>
          <w:szCs w:val="24"/>
        </w:rPr>
        <w:t>Степень тяжести посттрансфузионных реакции и осложнений можно определить по шкале, приведенной в табл. 4.</w:t>
      </w:r>
    </w:p>
    <w:p w14:paraId="5469AE6A" w14:textId="77777777" w:rsidR="00DC1619" w:rsidRPr="00092151" w:rsidRDefault="00DC1619" w:rsidP="003350DC">
      <w:pPr>
        <w:rPr>
          <w:bCs/>
          <w:szCs w:val="24"/>
        </w:rPr>
      </w:pPr>
    </w:p>
    <w:p w14:paraId="7554F38B" w14:textId="77777777" w:rsidR="00DC1619" w:rsidRPr="00092151" w:rsidRDefault="00DC1619" w:rsidP="003350DC">
      <w:pPr>
        <w:rPr>
          <w:szCs w:val="24"/>
        </w:rPr>
      </w:pPr>
      <w:r w:rsidRPr="00092151">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360586" w:rsidRPr="00092151" w14:paraId="1E514254" w14:textId="77777777" w:rsidTr="00883C67">
        <w:tc>
          <w:tcPr>
            <w:tcW w:w="1800" w:type="dxa"/>
          </w:tcPr>
          <w:p w14:paraId="57100FEF" w14:textId="77777777" w:rsidR="00DC1619" w:rsidRPr="00092151" w:rsidRDefault="00DC1619" w:rsidP="003350DC">
            <w:pPr>
              <w:pStyle w:val="Table-head-italic"/>
              <w:spacing w:line="360" w:lineRule="auto"/>
              <w:rPr>
                <w:i w:val="0"/>
                <w:sz w:val="22"/>
                <w:szCs w:val="22"/>
                <w:lang w:val="ru-RU"/>
              </w:rPr>
            </w:pPr>
            <w:r w:rsidRPr="00092151">
              <w:rPr>
                <w:i w:val="0"/>
                <w:sz w:val="22"/>
                <w:szCs w:val="22"/>
                <w:lang w:val="ru-RU"/>
              </w:rPr>
              <w:t>Категория</w:t>
            </w:r>
          </w:p>
        </w:tc>
        <w:tc>
          <w:tcPr>
            <w:tcW w:w="7380" w:type="dxa"/>
          </w:tcPr>
          <w:p w14:paraId="1E402828" w14:textId="77777777" w:rsidR="00DC1619" w:rsidRPr="00092151" w:rsidRDefault="00DC1619" w:rsidP="003350DC">
            <w:pPr>
              <w:pStyle w:val="Table-head-italic"/>
              <w:spacing w:line="360" w:lineRule="auto"/>
              <w:rPr>
                <w:i w:val="0"/>
                <w:sz w:val="22"/>
                <w:szCs w:val="22"/>
                <w:lang w:val="ru-RU"/>
              </w:rPr>
            </w:pPr>
            <w:r w:rsidRPr="00092151">
              <w:rPr>
                <w:i w:val="0"/>
                <w:sz w:val="22"/>
                <w:szCs w:val="22"/>
                <w:lang w:val="ru-RU"/>
              </w:rPr>
              <w:t>Определение</w:t>
            </w:r>
          </w:p>
        </w:tc>
      </w:tr>
      <w:tr w:rsidR="00360586" w:rsidRPr="00092151" w14:paraId="38D1B426" w14:textId="77777777" w:rsidTr="00883C67">
        <w:tc>
          <w:tcPr>
            <w:tcW w:w="1800" w:type="dxa"/>
          </w:tcPr>
          <w:p w14:paraId="2E6A420B"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0</w:t>
            </w:r>
          </w:p>
        </w:tc>
        <w:tc>
          <w:tcPr>
            <w:tcW w:w="7380" w:type="dxa"/>
          </w:tcPr>
          <w:p w14:paraId="3D747C4F"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Реакции и осложнений нет</w:t>
            </w:r>
          </w:p>
        </w:tc>
      </w:tr>
      <w:tr w:rsidR="00360586" w:rsidRPr="00092151" w14:paraId="39ECA396" w14:textId="77777777" w:rsidTr="00883C67">
        <w:tc>
          <w:tcPr>
            <w:tcW w:w="1800" w:type="dxa"/>
          </w:tcPr>
          <w:p w14:paraId="5FF8DA4A"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1</w:t>
            </w:r>
          </w:p>
        </w:tc>
        <w:tc>
          <w:tcPr>
            <w:tcW w:w="7380" w:type="dxa"/>
          </w:tcPr>
          <w:p w14:paraId="68DB2378"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 xml:space="preserve">Легкой степени: температура </w:t>
            </w:r>
            <w:proofErr w:type="gramStart"/>
            <w:r w:rsidRPr="00092151">
              <w:rPr>
                <w:sz w:val="22"/>
                <w:szCs w:val="22"/>
                <w:lang w:val="ru-RU"/>
              </w:rPr>
              <w:t>&lt; 38</w:t>
            </w:r>
            <w:proofErr w:type="gramEnd"/>
            <w:r w:rsidRPr="00092151">
              <w:rPr>
                <w:rFonts w:ascii="Symbol" w:hAnsi="Symbol" w:cs="Symbol"/>
              </w:rPr>
              <w:t></w:t>
            </w:r>
            <w:r w:rsidRPr="00092151">
              <w:rPr>
                <w:sz w:val="22"/>
                <w:szCs w:val="22"/>
              </w:rPr>
              <w:t>C</w:t>
            </w:r>
            <w:r w:rsidRPr="00092151">
              <w:rPr>
                <w:sz w:val="22"/>
                <w:szCs w:val="22"/>
                <w:lang w:val="ru-RU"/>
              </w:rPr>
              <w:t xml:space="preserve">, другие незначительные симптомы, без долгосрочных патологических последствий. </w:t>
            </w:r>
            <w:r w:rsidRPr="00092151">
              <w:rPr>
                <w:sz w:val="22"/>
                <w:szCs w:val="22"/>
                <w:u w:val="single"/>
                <w:lang w:val="ru-RU"/>
              </w:rPr>
              <w:t>Не требует терапевтического вмешательства</w:t>
            </w:r>
          </w:p>
        </w:tc>
      </w:tr>
      <w:tr w:rsidR="00360586" w:rsidRPr="00092151" w14:paraId="341C806D" w14:textId="77777777" w:rsidTr="00883C67">
        <w:tc>
          <w:tcPr>
            <w:tcW w:w="1800" w:type="dxa"/>
          </w:tcPr>
          <w:p w14:paraId="464C8809"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2</w:t>
            </w:r>
          </w:p>
        </w:tc>
        <w:tc>
          <w:tcPr>
            <w:tcW w:w="7380" w:type="dxa"/>
          </w:tcPr>
          <w:p w14:paraId="010B933F"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360586" w:rsidRPr="00092151" w14:paraId="01771B01" w14:textId="77777777" w:rsidTr="00883C67">
        <w:tc>
          <w:tcPr>
            <w:tcW w:w="1800" w:type="dxa"/>
          </w:tcPr>
          <w:p w14:paraId="4477935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3</w:t>
            </w:r>
          </w:p>
        </w:tc>
        <w:tc>
          <w:tcPr>
            <w:tcW w:w="7380" w:type="dxa"/>
          </w:tcPr>
          <w:p w14:paraId="3A5C495C"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Тяжелой степени (непосредственная угроза жизни реципиента): нестабильные гемодинамические и вентиляционные показатели</w:t>
            </w:r>
          </w:p>
        </w:tc>
      </w:tr>
      <w:tr w:rsidR="00DC1619" w:rsidRPr="00092151" w14:paraId="006AF47D" w14:textId="77777777" w:rsidTr="00883C67">
        <w:tc>
          <w:tcPr>
            <w:tcW w:w="1800" w:type="dxa"/>
          </w:tcPr>
          <w:p w14:paraId="51539AE7"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4</w:t>
            </w:r>
          </w:p>
        </w:tc>
        <w:tc>
          <w:tcPr>
            <w:tcW w:w="7380" w:type="dxa"/>
          </w:tcPr>
          <w:p w14:paraId="0F6A69D6" w14:textId="77777777" w:rsidR="00DC1619" w:rsidRPr="00092151" w:rsidRDefault="00DC1619" w:rsidP="003350DC">
            <w:pPr>
              <w:pStyle w:val="table-text-0"/>
              <w:spacing w:before="0" w:line="360" w:lineRule="auto"/>
              <w:ind w:firstLine="0"/>
              <w:rPr>
                <w:sz w:val="22"/>
                <w:szCs w:val="22"/>
                <w:lang w:val="ru-RU"/>
              </w:rPr>
            </w:pPr>
            <w:r w:rsidRPr="00092151">
              <w:rPr>
                <w:sz w:val="22"/>
                <w:szCs w:val="22"/>
                <w:lang w:val="ru-RU"/>
              </w:rPr>
              <w:t>Смерть от осложнения, выявленного в первые 24 часов после трансфузии</w:t>
            </w:r>
          </w:p>
        </w:tc>
      </w:tr>
    </w:tbl>
    <w:p w14:paraId="2232064D" w14:textId="77777777" w:rsidR="00DC1619" w:rsidRPr="00092151" w:rsidRDefault="00DC1619" w:rsidP="003350DC">
      <w:pPr>
        <w:jc w:val="center"/>
        <w:rPr>
          <w:b/>
          <w:bCs/>
          <w:szCs w:val="24"/>
        </w:rPr>
      </w:pPr>
    </w:p>
    <w:p w14:paraId="742875DD" w14:textId="77777777" w:rsidR="00DC1619" w:rsidRPr="00092151" w:rsidRDefault="00DC1619" w:rsidP="003350DC">
      <w:pPr>
        <w:rPr>
          <w:bCs/>
          <w:i/>
          <w:szCs w:val="24"/>
          <w:u w:val="single"/>
        </w:rPr>
      </w:pPr>
      <w:r w:rsidRPr="00092151">
        <w:rPr>
          <w:bCs/>
          <w:i/>
          <w:szCs w:val="24"/>
          <w:u w:val="single"/>
        </w:rPr>
        <w:t>Премедикация перед проведением трансфузии компонентов донорской крови</w:t>
      </w:r>
    </w:p>
    <w:p w14:paraId="4F3E85F9" w14:textId="77777777" w:rsidR="00DC1619" w:rsidRPr="00092151" w:rsidRDefault="00DC1619" w:rsidP="003350DC">
      <w:pPr>
        <w:ind w:firstLine="709"/>
        <w:rPr>
          <w:bCs/>
          <w:szCs w:val="24"/>
        </w:rPr>
      </w:pPr>
      <w:r w:rsidRPr="00092151">
        <w:rPr>
          <w:bCs/>
          <w:szCs w:val="24"/>
        </w:rPr>
        <w:lastRenderedPageBreak/>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5.</w:t>
      </w:r>
    </w:p>
    <w:p w14:paraId="2CA68C3B" w14:textId="77777777" w:rsidR="00DC1619" w:rsidRPr="00092151" w:rsidRDefault="00DC1619" w:rsidP="003350DC">
      <w:pPr>
        <w:rPr>
          <w:bCs/>
          <w:szCs w:val="24"/>
        </w:rPr>
      </w:pPr>
    </w:p>
    <w:p w14:paraId="0C5E870F" w14:textId="77777777" w:rsidR="00DC1619" w:rsidRPr="00092151" w:rsidRDefault="00DC1619" w:rsidP="003350DC">
      <w:pPr>
        <w:rPr>
          <w:bCs/>
          <w:szCs w:val="24"/>
        </w:rPr>
      </w:pPr>
      <w:r w:rsidRPr="00092151">
        <w:rPr>
          <w:bCs/>
          <w:szCs w:val="24"/>
        </w:rPr>
        <w:t>Таблица 5.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315"/>
        <w:gridCol w:w="4541"/>
      </w:tblGrid>
      <w:tr w:rsidR="00360586" w:rsidRPr="00092151" w14:paraId="79F6FB37" w14:textId="77777777" w:rsidTr="00905031">
        <w:tc>
          <w:tcPr>
            <w:tcW w:w="3208" w:type="dxa"/>
            <w:shd w:val="clear" w:color="auto" w:fill="auto"/>
          </w:tcPr>
          <w:p w14:paraId="216FF2D6" w14:textId="77777777" w:rsidR="00DC1619" w:rsidRPr="00092151" w:rsidRDefault="00DC1619" w:rsidP="003350DC">
            <w:pPr>
              <w:jc w:val="center"/>
              <w:rPr>
                <w:bCs/>
              </w:rPr>
            </w:pPr>
            <w:r w:rsidRPr="00092151">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5EC3D1E8" w14:textId="77777777" w:rsidR="00DC1619" w:rsidRPr="00092151" w:rsidRDefault="00DC1619" w:rsidP="003350DC">
            <w:pPr>
              <w:jc w:val="center"/>
              <w:rPr>
                <w:bCs/>
              </w:rPr>
            </w:pPr>
            <w:r w:rsidRPr="00092151">
              <w:rPr>
                <w:bCs/>
              </w:rPr>
              <w:t>Наименование компонента донорской крови, показанного для предстоящей трансфузии</w:t>
            </w:r>
          </w:p>
        </w:tc>
        <w:tc>
          <w:tcPr>
            <w:tcW w:w="8270" w:type="dxa"/>
            <w:shd w:val="clear" w:color="auto" w:fill="auto"/>
          </w:tcPr>
          <w:p w14:paraId="1958AD24" w14:textId="77777777" w:rsidR="00DC1619" w:rsidRPr="00092151" w:rsidRDefault="00DC1619" w:rsidP="003350DC">
            <w:pPr>
              <w:jc w:val="center"/>
              <w:rPr>
                <w:bCs/>
              </w:rPr>
            </w:pPr>
            <w:r w:rsidRPr="00092151">
              <w:rPr>
                <w:bCs/>
              </w:rPr>
              <w:t>Премедикация перед предстоящей трансфузией</w:t>
            </w:r>
          </w:p>
        </w:tc>
      </w:tr>
      <w:tr w:rsidR="00360586" w:rsidRPr="00092151" w14:paraId="797B6755" w14:textId="77777777" w:rsidTr="00883C67">
        <w:tc>
          <w:tcPr>
            <w:tcW w:w="14560" w:type="dxa"/>
            <w:gridSpan w:val="3"/>
            <w:shd w:val="clear" w:color="auto" w:fill="auto"/>
          </w:tcPr>
          <w:p w14:paraId="13107594" w14:textId="77777777" w:rsidR="00DC1619" w:rsidRPr="00092151" w:rsidRDefault="00DC1619" w:rsidP="003350DC">
            <w:pPr>
              <w:jc w:val="center"/>
              <w:rPr>
                <w:b/>
                <w:bCs/>
              </w:rPr>
            </w:pPr>
            <w:r w:rsidRPr="00092151">
              <w:rPr>
                <w:b/>
                <w:bCs/>
              </w:rPr>
              <w:t>А. Пациент без трансфузий донорской крови и/или её компонентов в анамнезе</w:t>
            </w:r>
          </w:p>
        </w:tc>
      </w:tr>
      <w:tr w:rsidR="00360586" w:rsidRPr="00092151" w14:paraId="489C7E30" w14:textId="77777777" w:rsidTr="00883C67">
        <w:tc>
          <w:tcPr>
            <w:tcW w:w="3208" w:type="dxa"/>
            <w:shd w:val="clear" w:color="auto" w:fill="auto"/>
          </w:tcPr>
          <w:p w14:paraId="0E382D68" w14:textId="77777777" w:rsidR="00DC1619" w:rsidRPr="00092151" w:rsidRDefault="00DC1619" w:rsidP="003350DC">
            <w:r w:rsidRPr="00092151">
              <w:t>-</w:t>
            </w:r>
          </w:p>
        </w:tc>
        <w:tc>
          <w:tcPr>
            <w:tcW w:w="3082" w:type="dxa"/>
            <w:shd w:val="clear" w:color="auto" w:fill="auto"/>
          </w:tcPr>
          <w:p w14:paraId="1C329645" w14:textId="77777777" w:rsidR="00DC1619" w:rsidRPr="00092151" w:rsidRDefault="00DC1619" w:rsidP="003350DC">
            <w:r w:rsidRPr="00092151">
              <w:t>Любой компонент донорской крови</w:t>
            </w:r>
          </w:p>
        </w:tc>
        <w:tc>
          <w:tcPr>
            <w:tcW w:w="8270" w:type="dxa"/>
            <w:shd w:val="clear" w:color="auto" w:fill="auto"/>
          </w:tcPr>
          <w:p w14:paraId="5BBBA457" w14:textId="40EC6C71" w:rsidR="00DC1619" w:rsidRPr="00023CA1" w:rsidRDefault="00DC1619">
            <w:commentRangeStart w:id="210"/>
            <w:r w:rsidRPr="00092151">
              <w:t xml:space="preserve">10 мл 10% </w:t>
            </w:r>
            <w:r w:rsidR="00905031">
              <w:t>#</w:t>
            </w:r>
            <w:r w:rsidRPr="00092151">
              <w:t>кальция глюконата</w:t>
            </w:r>
            <w:r w:rsidR="00905031">
              <w:t>**</w:t>
            </w:r>
            <w:r w:rsidRPr="00092151">
              <w:t xml:space="preserve"> в 100 мл 0,9% раствора </w:t>
            </w:r>
            <w:del w:id="211" w:author="Влада К. Федяева" w:date="2022-06-28T13:21:00Z">
              <w:r w:rsidRPr="00092151" w:rsidDel="00433352">
                <w:delText>NaC</w:delText>
              </w:r>
              <w:r w:rsidRPr="00092151" w:rsidDel="00433352">
                <w:rPr>
                  <w:lang w:val="en-US"/>
                </w:rPr>
                <w:delText>l</w:delText>
              </w:r>
            </w:del>
            <w:ins w:id="212" w:author="Влада К. Федяева" w:date="2022-06-28T13:21:00Z">
              <w:r w:rsidR="00433352">
                <w:t>натрия хлорида</w:t>
              </w:r>
            </w:ins>
            <w:r w:rsidR="005226FF">
              <w:t>**</w:t>
            </w:r>
            <w:r w:rsidRPr="00092151">
              <w:t xml:space="preserve"> в/в капельно</w:t>
            </w:r>
            <w:r w:rsidR="00023CA1" w:rsidRPr="00023CA1">
              <w:t xml:space="preserve"> </w:t>
            </w:r>
            <w:r w:rsidR="00023CA1">
              <w:rPr>
                <w:lang w:val="en-US"/>
              </w:rPr>
              <w:fldChar w:fldCharType="begin" w:fldLock="1"/>
            </w:r>
            <w:r w:rsidR="00023CA1">
              <w:rPr>
                <w:lang w:val="en-US"/>
              </w:rPr>
              <w:instrText>ADDIN</w:instrText>
            </w:r>
            <w:r w:rsidR="00023CA1" w:rsidRPr="007A7B5B">
              <w:instrText xml:space="preserve"> </w:instrText>
            </w:r>
            <w:r w:rsidR="00023CA1">
              <w:rPr>
                <w:lang w:val="en-US"/>
              </w:rPr>
              <w:instrText>CSL</w:instrText>
            </w:r>
            <w:r w:rsidR="00023CA1" w:rsidRPr="007A7B5B">
              <w:instrText>_</w:instrText>
            </w:r>
            <w:r w:rsidR="00023CA1">
              <w:rPr>
                <w:lang w:val="en-US"/>
              </w:rPr>
              <w:instrText>CITATION</w:instrText>
            </w:r>
            <w:r w:rsidR="00023CA1" w:rsidRPr="007A7B5B">
              <w:instrText xml:space="preserve"> {"</w:instrText>
            </w:r>
            <w:r w:rsidR="00023CA1">
              <w:rPr>
                <w:lang w:val="en-US"/>
              </w:rPr>
              <w:instrText>citationItems</w:instrText>
            </w:r>
            <w:r w:rsidR="00023CA1" w:rsidRPr="007A7B5B">
              <w:instrText>":[{"</w:instrText>
            </w:r>
            <w:r w:rsidR="00023CA1">
              <w:rPr>
                <w:lang w:val="en-US"/>
              </w:rPr>
              <w:instrText>id</w:instrText>
            </w:r>
            <w:r w:rsidR="00023CA1" w:rsidRPr="007A7B5B">
              <w:instrText>":"</w:instrText>
            </w:r>
            <w:r w:rsidR="00023CA1">
              <w:rPr>
                <w:lang w:val="en-US"/>
              </w:rPr>
              <w:instrText>ITEM</w:instrText>
            </w:r>
            <w:r w:rsidR="00023CA1" w:rsidRPr="007A7B5B">
              <w:instrText>-1","</w:instrText>
            </w:r>
            <w:r w:rsidR="00023CA1">
              <w:rPr>
                <w:lang w:val="en-US"/>
              </w:rPr>
              <w:instrText>itemData</w:instrText>
            </w:r>
            <w:r w:rsidR="00023CA1" w:rsidRPr="007A7B5B">
              <w:instrText>":{"</w:instrText>
            </w:r>
            <w:r w:rsidR="00023CA1">
              <w:rPr>
                <w:lang w:val="en-US"/>
              </w:rPr>
              <w:instrText>author</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Шихмирзаев","</w:instrText>
            </w:r>
            <w:r w:rsidR="00023CA1">
              <w:rPr>
                <w:lang w:val="en-US"/>
              </w:rPr>
              <w:instrText>given</w:instrText>
            </w:r>
            <w:r w:rsidR="00023CA1" w:rsidRPr="007A7B5B">
              <w:instrText>":"Т. А.","</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Чемоданов","</w:instrText>
            </w:r>
            <w:r w:rsidR="00023CA1">
              <w:rPr>
                <w:lang w:val="en-US"/>
              </w:rPr>
              <w:instrText>given</w:instrText>
            </w:r>
            <w:r w:rsidR="00023CA1" w:rsidRPr="007A7B5B">
              <w:instrText>":"И. Г.","</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Шестаков","</w:instrText>
            </w:r>
            <w:r w:rsidR="00023CA1">
              <w:rPr>
                <w:lang w:val="en-US"/>
              </w:rPr>
              <w:instrText>given</w:instrText>
            </w:r>
            <w:r w:rsidR="00023CA1" w:rsidRPr="007A7B5B">
              <w:instrText>":"Е. А.","</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Мадзаев","</w:instrText>
            </w:r>
            <w:r w:rsidR="00023CA1">
              <w:rPr>
                <w:lang w:val="en-US"/>
              </w:rPr>
              <w:instrText>given</w:instrText>
            </w:r>
            <w:r w:rsidR="00023CA1" w:rsidRPr="007A7B5B">
              <w:instrText>":"С. Р.","</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Цеев","</w:instrText>
            </w:r>
            <w:r w:rsidR="00023CA1">
              <w:rPr>
                <w:lang w:val="en-US"/>
              </w:rPr>
              <w:instrText>given</w:instrText>
            </w:r>
            <w:r w:rsidR="00023CA1" w:rsidRPr="007A7B5B">
              <w:instrText>":"Ю. К.","</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family</w:instrText>
            </w:r>
            <w:r w:rsidR="00023CA1" w:rsidRPr="007A7B5B">
              <w:instrText>":"Жибурт","</w:instrText>
            </w:r>
            <w:r w:rsidR="00023CA1">
              <w:rPr>
                <w:lang w:val="en-US"/>
              </w:rPr>
              <w:instrText>given</w:instrText>
            </w:r>
            <w:r w:rsidR="00023CA1" w:rsidRPr="007A7B5B">
              <w:instrText>":"Е. Б.","</w:instrText>
            </w:r>
            <w:r w:rsidR="00023CA1">
              <w:rPr>
                <w:lang w:val="en-US"/>
              </w:rPr>
              <w:instrText>non</w:instrText>
            </w:r>
            <w:r w:rsidR="00023CA1" w:rsidRPr="007A7B5B">
              <w:instrText>-</w:instrText>
            </w:r>
            <w:r w:rsidR="00023CA1">
              <w:rPr>
                <w:lang w:val="en-US"/>
              </w:rPr>
              <w:instrText>dropping</w:instrText>
            </w:r>
            <w:r w:rsidR="00023CA1" w:rsidRPr="007A7B5B">
              <w:instrText>-</w:instrText>
            </w:r>
            <w:r w:rsidR="00023CA1">
              <w:rPr>
                <w:lang w:val="en-US"/>
              </w:rPr>
              <w:instrText>particle</w:instrText>
            </w:r>
            <w:r w:rsidR="00023CA1" w:rsidRPr="007A7B5B">
              <w:instrText>":"","</w:instrText>
            </w:r>
            <w:r w:rsidR="00023CA1">
              <w:rPr>
                <w:lang w:val="en-US"/>
              </w:rPr>
              <w:instrText>parse</w:instrText>
            </w:r>
            <w:r w:rsidR="00023CA1" w:rsidRPr="007A7B5B">
              <w:instrText>-</w:instrText>
            </w:r>
            <w:r w:rsidR="00023CA1">
              <w:rPr>
                <w:lang w:val="en-US"/>
              </w:rPr>
              <w:instrText>names</w:instrText>
            </w:r>
            <w:r w:rsidR="00023CA1" w:rsidRPr="007A7B5B">
              <w:instrText>":</w:instrText>
            </w:r>
            <w:r w:rsidR="00023CA1">
              <w:rPr>
                <w:lang w:val="en-US"/>
              </w:rPr>
              <w:instrText>false</w:instrText>
            </w:r>
            <w:r w:rsidR="00023CA1" w:rsidRPr="007A7B5B">
              <w:instrText>,"</w:instrText>
            </w:r>
            <w:r w:rsidR="00023CA1">
              <w:rPr>
                <w:lang w:val="en-US"/>
              </w:rPr>
              <w:instrText>suffix</w:instrText>
            </w:r>
            <w:r w:rsidR="00023CA1" w:rsidRPr="007A7B5B">
              <w:instrText>":""}],"</w:instrText>
            </w:r>
            <w:r w:rsidR="00023CA1">
              <w:rPr>
                <w:lang w:val="en-US"/>
              </w:rPr>
              <w:instrText>container</w:instrText>
            </w:r>
            <w:r w:rsidR="00023CA1" w:rsidRPr="007A7B5B">
              <w:instrText>-</w:instrText>
            </w:r>
            <w:r w:rsidR="00023CA1">
              <w:rPr>
                <w:lang w:val="en-US"/>
              </w:rPr>
              <w:instrText>title</w:instrText>
            </w:r>
            <w:r w:rsidR="00023CA1" w:rsidRPr="007A7B5B">
              <w:instrText>":"Вестник Национального медико-хирургического Центра им. Н. И. Пирогова","</w:instrText>
            </w:r>
            <w:r w:rsidR="00023CA1">
              <w:rPr>
                <w:lang w:val="en-US"/>
              </w:rPr>
              <w:instrText>id</w:instrText>
            </w:r>
            <w:r w:rsidR="00023CA1" w:rsidRPr="007A7B5B">
              <w:instrText>":"</w:instrText>
            </w:r>
            <w:r w:rsidR="00023CA1">
              <w:rPr>
                <w:lang w:val="en-US"/>
              </w:rPr>
              <w:instrText>ITEM</w:instrText>
            </w:r>
            <w:r w:rsidR="00023CA1" w:rsidRPr="007A7B5B">
              <w:instrText>-1","</w:instrText>
            </w:r>
            <w:r w:rsidR="00023CA1">
              <w:rPr>
                <w:lang w:val="en-US"/>
              </w:rPr>
              <w:instrText>issue</w:instrText>
            </w:r>
            <w:r w:rsidR="00023CA1" w:rsidRPr="007A7B5B">
              <w:instrText>":"2","</w:instrText>
            </w:r>
            <w:r w:rsidR="00023CA1">
              <w:rPr>
                <w:lang w:val="en-US"/>
              </w:rPr>
              <w:instrText>issued</w:instrText>
            </w:r>
            <w:r w:rsidR="00023CA1" w:rsidRPr="007A7B5B">
              <w:instrText>":{"</w:instrText>
            </w:r>
            <w:r w:rsidR="00023CA1">
              <w:rPr>
                <w:lang w:val="en-US"/>
              </w:rPr>
              <w:instrText>date</w:instrText>
            </w:r>
            <w:r w:rsidR="00023CA1" w:rsidRPr="007A7B5B">
              <w:instrText>-</w:instrText>
            </w:r>
            <w:r w:rsidR="00023CA1">
              <w:rPr>
                <w:lang w:val="en-US"/>
              </w:rPr>
              <w:instrText>parts</w:instrText>
            </w:r>
            <w:r w:rsidR="00023CA1" w:rsidRPr="007A7B5B">
              <w:instrText>":[["2018"]]},"</w:instrText>
            </w:r>
            <w:r w:rsidR="00023CA1">
              <w:rPr>
                <w:lang w:val="en-US"/>
              </w:rPr>
              <w:instrText>page</w:instrText>
            </w:r>
            <w:r w:rsidR="00023CA1" w:rsidRPr="007A7B5B">
              <w:instrText>":"95-99","</w:instrText>
            </w:r>
            <w:r w:rsidR="00023CA1">
              <w:rPr>
                <w:lang w:val="en-US"/>
              </w:rPr>
              <w:instrText>title</w:instrText>
            </w:r>
            <w:r w:rsidR="00023CA1" w:rsidRPr="007A7B5B">
              <w:instrText>":"Фармакопрофилактика трансфузионных реакций","</w:instrText>
            </w:r>
            <w:r w:rsidR="00023CA1">
              <w:rPr>
                <w:lang w:val="en-US"/>
              </w:rPr>
              <w:instrText>type</w:instrText>
            </w:r>
            <w:r w:rsidR="00023CA1" w:rsidRPr="007A7B5B">
              <w:instrText>":"</w:instrText>
            </w:r>
            <w:r w:rsidR="00023CA1">
              <w:rPr>
                <w:lang w:val="en-US"/>
              </w:rPr>
              <w:instrText>article</w:instrText>
            </w:r>
            <w:r w:rsidR="00023CA1" w:rsidRPr="007A7B5B">
              <w:instrText>-</w:instrText>
            </w:r>
            <w:r w:rsidR="00023CA1">
              <w:rPr>
                <w:lang w:val="en-US"/>
              </w:rPr>
              <w:instrText>journal</w:instrText>
            </w:r>
            <w:r w:rsidR="00023CA1" w:rsidRPr="007A7B5B">
              <w:instrText>","</w:instrText>
            </w:r>
            <w:r w:rsidR="00023CA1">
              <w:rPr>
                <w:lang w:val="en-US"/>
              </w:rPr>
              <w:instrText>volume</w:instrText>
            </w:r>
            <w:r w:rsidR="00023CA1" w:rsidRPr="007A7B5B">
              <w:instrText>":"13"},"</w:instrText>
            </w:r>
            <w:r w:rsidR="00023CA1">
              <w:rPr>
                <w:lang w:val="en-US"/>
              </w:rPr>
              <w:instrText>uris</w:instrText>
            </w:r>
            <w:r w:rsidR="00023CA1" w:rsidRPr="007A7B5B">
              <w:instrText>":["</w:instrText>
            </w:r>
            <w:r w:rsidR="00023CA1">
              <w:rPr>
                <w:lang w:val="en-US"/>
              </w:rPr>
              <w:instrText>http</w:instrText>
            </w:r>
            <w:r w:rsidR="00023CA1" w:rsidRPr="007A7B5B">
              <w:instrText>://</w:instrText>
            </w:r>
            <w:r w:rsidR="00023CA1">
              <w:rPr>
                <w:lang w:val="en-US"/>
              </w:rPr>
              <w:instrText>www</w:instrText>
            </w:r>
            <w:r w:rsidR="00023CA1" w:rsidRPr="007A7B5B">
              <w:instrText>.</w:instrText>
            </w:r>
            <w:r w:rsidR="00023CA1">
              <w:rPr>
                <w:lang w:val="en-US"/>
              </w:rPr>
              <w:instrText>mendeley</w:instrText>
            </w:r>
            <w:r w:rsidR="00023CA1" w:rsidRPr="007A7B5B">
              <w:instrText>.</w:instrText>
            </w:r>
            <w:r w:rsidR="00023CA1">
              <w:rPr>
                <w:lang w:val="en-US"/>
              </w:rPr>
              <w:instrText>com</w:instrText>
            </w:r>
            <w:r w:rsidR="00023CA1" w:rsidRPr="007A7B5B">
              <w:instrText>/</w:instrText>
            </w:r>
            <w:r w:rsidR="00023CA1">
              <w:rPr>
                <w:lang w:val="en-US"/>
              </w:rPr>
              <w:instrText>documents</w:instrText>
            </w:r>
            <w:r w:rsidR="00023CA1" w:rsidRPr="007A7B5B">
              <w:instrText>/?</w:instrText>
            </w:r>
            <w:r w:rsidR="00023CA1">
              <w:rPr>
                <w:lang w:val="en-US"/>
              </w:rPr>
              <w:instrText>uuid</w:instrText>
            </w:r>
            <w:r w:rsidR="00023CA1" w:rsidRPr="007A7B5B">
              <w:instrText>=</w:instrText>
            </w:r>
            <w:r w:rsidR="00023CA1">
              <w:rPr>
                <w:lang w:val="en-US"/>
              </w:rPr>
              <w:instrText>d</w:instrText>
            </w:r>
            <w:r w:rsidR="00023CA1" w:rsidRPr="007A7B5B">
              <w:instrText>07</w:instrText>
            </w:r>
            <w:r w:rsidR="00023CA1">
              <w:rPr>
                <w:lang w:val="en-US"/>
              </w:rPr>
              <w:instrText>e</w:instrText>
            </w:r>
            <w:r w:rsidR="00023CA1" w:rsidRPr="007A7B5B">
              <w:instrText>9</w:instrText>
            </w:r>
            <w:r w:rsidR="00023CA1">
              <w:rPr>
                <w:lang w:val="en-US"/>
              </w:rPr>
              <w:instrText>eaf</w:instrText>
            </w:r>
            <w:r w:rsidR="00023CA1" w:rsidRPr="007A7B5B">
              <w:instrText>-</w:instrText>
            </w:r>
            <w:r w:rsidR="00023CA1">
              <w:rPr>
                <w:lang w:val="en-US"/>
              </w:rPr>
              <w:instrText>bec</w:instrText>
            </w:r>
            <w:r w:rsidR="00023CA1" w:rsidRPr="007A7B5B">
              <w:instrText>5-423</w:instrText>
            </w:r>
            <w:r w:rsidR="00023CA1">
              <w:rPr>
                <w:lang w:val="en-US"/>
              </w:rPr>
              <w:instrText>a</w:instrText>
            </w:r>
            <w:r w:rsidR="00023CA1" w:rsidRPr="007A7B5B">
              <w:instrText>-</w:instrText>
            </w:r>
            <w:r w:rsidR="00023CA1">
              <w:rPr>
                <w:lang w:val="en-US"/>
              </w:rPr>
              <w:instrText>b</w:instrText>
            </w:r>
            <w:r w:rsidR="00023CA1" w:rsidRPr="007A7B5B">
              <w:instrText>339-33</w:instrText>
            </w:r>
            <w:r w:rsidR="00023CA1">
              <w:rPr>
                <w:lang w:val="en-US"/>
              </w:rPr>
              <w:instrText>b</w:instrText>
            </w:r>
            <w:r w:rsidR="00023CA1" w:rsidRPr="007A7B5B">
              <w:instrText>4</w:instrText>
            </w:r>
            <w:r w:rsidR="00023CA1">
              <w:rPr>
                <w:lang w:val="en-US"/>
              </w:rPr>
              <w:instrText>d</w:instrText>
            </w:r>
            <w:r w:rsidR="00023CA1" w:rsidRPr="007A7B5B">
              <w:instrText>6</w:instrText>
            </w:r>
            <w:r w:rsidR="00023CA1">
              <w:rPr>
                <w:lang w:val="en-US"/>
              </w:rPr>
              <w:instrText>ae</w:instrText>
            </w:r>
            <w:r w:rsidR="00023CA1" w:rsidRPr="007A7B5B">
              <w:instrText>7435"]}],"</w:instrText>
            </w:r>
            <w:r w:rsidR="00023CA1">
              <w:rPr>
                <w:lang w:val="en-US"/>
              </w:rPr>
              <w:instrText>mendeley</w:instrText>
            </w:r>
            <w:r w:rsidR="00023CA1" w:rsidRPr="007A7B5B">
              <w:instrText>":{"</w:instrText>
            </w:r>
            <w:r w:rsidR="00023CA1">
              <w:rPr>
                <w:lang w:val="en-US"/>
              </w:rPr>
              <w:instrText>formattedCitation</w:instrText>
            </w:r>
            <w:r w:rsidR="00023CA1" w:rsidRPr="007A7B5B">
              <w:instrText>":"[69]","</w:instrText>
            </w:r>
            <w:r w:rsidR="00023CA1">
              <w:rPr>
                <w:lang w:val="en-US"/>
              </w:rPr>
              <w:instrText>plainTextFormattedCitation</w:instrText>
            </w:r>
            <w:r w:rsidR="00023CA1" w:rsidRPr="007A7B5B">
              <w:instrText>":"[69]","</w:instrText>
            </w:r>
            <w:r w:rsidR="00023CA1">
              <w:rPr>
                <w:lang w:val="en-US"/>
              </w:rPr>
              <w:instrText>previouslyFormattedCitation</w:instrText>
            </w:r>
            <w:r w:rsidR="00023CA1" w:rsidRPr="007A7B5B">
              <w:instrText>":"[69]"},"</w:instrText>
            </w:r>
            <w:r w:rsidR="00023CA1">
              <w:rPr>
                <w:lang w:val="en-US"/>
              </w:rPr>
              <w:instrText>properties</w:instrText>
            </w:r>
            <w:r w:rsidR="00023CA1" w:rsidRPr="007A7B5B">
              <w:instrText>":{"</w:instrText>
            </w:r>
            <w:r w:rsidR="00023CA1">
              <w:rPr>
                <w:lang w:val="en-US"/>
              </w:rPr>
              <w:instrText>noteIndex</w:instrText>
            </w:r>
            <w:r w:rsidR="00023CA1" w:rsidRPr="007A7B5B">
              <w:instrText>":0},"</w:instrText>
            </w:r>
            <w:r w:rsidR="00023CA1">
              <w:rPr>
                <w:lang w:val="en-US"/>
              </w:rPr>
              <w:instrText>schema</w:instrText>
            </w:r>
            <w:r w:rsidR="00023CA1" w:rsidRPr="007A7B5B">
              <w:instrText>":"</w:instrText>
            </w:r>
            <w:r w:rsidR="00023CA1">
              <w:rPr>
                <w:lang w:val="en-US"/>
              </w:rPr>
              <w:instrText>https</w:instrText>
            </w:r>
            <w:r w:rsidR="00023CA1" w:rsidRPr="007A7B5B">
              <w:instrText>://</w:instrText>
            </w:r>
            <w:r w:rsidR="00023CA1">
              <w:rPr>
                <w:lang w:val="en-US"/>
              </w:rPr>
              <w:instrText>github</w:instrText>
            </w:r>
            <w:r w:rsidR="00023CA1" w:rsidRPr="007A7B5B">
              <w:instrText>.</w:instrText>
            </w:r>
            <w:r w:rsidR="00023CA1">
              <w:rPr>
                <w:lang w:val="en-US"/>
              </w:rPr>
              <w:instrText>com</w:instrText>
            </w:r>
            <w:r w:rsidR="00023CA1" w:rsidRPr="007A7B5B">
              <w:instrText>/</w:instrText>
            </w:r>
            <w:r w:rsidR="00023CA1">
              <w:rPr>
                <w:lang w:val="en-US"/>
              </w:rPr>
              <w:instrText>citation</w:instrText>
            </w:r>
            <w:r w:rsidR="00023CA1" w:rsidRPr="007A7B5B">
              <w:instrText>-</w:instrText>
            </w:r>
            <w:r w:rsidR="00023CA1">
              <w:rPr>
                <w:lang w:val="en-US"/>
              </w:rPr>
              <w:instrText>style</w:instrText>
            </w:r>
            <w:r w:rsidR="00023CA1" w:rsidRPr="007A7B5B">
              <w:instrText>-</w:instrText>
            </w:r>
            <w:r w:rsidR="00023CA1">
              <w:rPr>
                <w:lang w:val="en-US"/>
              </w:rPr>
              <w:instrText>language</w:instrText>
            </w:r>
            <w:r w:rsidR="00023CA1" w:rsidRPr="007A7B5B">
              <w:instrText>/</w:instrText>
            </w:r>
            <w:r w:rsidR="00023CA1">
              <w:rPr>
                <w:lang w:val="en-US"/>
              </w:rPr>
              <w:instrText>schema</w:instrText>
            </w:r>
            <w:r w:rsidR="00023CA1" w:rsidRPr="007A7B5B">
              <w:instrText>/</w:instrText>
            </w:r>
            <w:r w:rsidR="00023CA1">
              <w:rPr>
                <w:lang w:val="en-US"/>
              </w:rPr>
              <w:instrText>raw</w:instrText>
            </w:r>
            <w:r w:rsidR="00023CA1" w:rsidRPr="007A7B5B">
              <w:instrText>/</w:instrText>
            </w:r>
            <w:r w:rsidR="00023CA1">
              <w:rPr>
                <w:lang w:val="en-US"/>
              </w:rPr>
              <w:instrText>master</w:instrText>
            </w:r>
            <w:r w:rsidR="00023CA1" w:rsidRPr="007A7B5B">
              <w:instrText>/</w:instrText>
            </w:r>
            <w:r w:rsidR="00023CA1">
              <w:rPr>
                <w:lang w:val="en-US"/>
              </w:rPr>
              <w:instrText>csl</w:instrText>
            </w:r>
            <w:r w:rsidR="00023CA1" w:rsidRPr="007A7B5B">
              <w:instrText>-</w:instrText>
            </w:r>
            <w:r w:rsidR="00023CA1">
              <w:rPr>
                <w:lang w:val="en-US"/>
              </w:rPr>
              <w:instrText>citation</w:instrText>
            </w:r>
            <w:r w:rsidR="00023CA1" w:rsidRPr="007A7B5B">
              <w:instrText>.</w:instrText>
            </w:r>
            <w:r w:rsidR="00023CA1">
              <w:rPr>
                <w:lang w:val="en-US"/>
              </w:rPr>
              <w:instrText>json</w:instrText>
            </w:r>
            <w:r w:rsidR="00023CA1" w:rsidRPr="007A7B5B">
              <w:instrText>"}</w:instrText>
            </w:r>
            <w:r w:rsidR="00023CA1">
              <w:rPr>
                <w:lang w:val="en-US"/>
              </w:rPr>
              <w:fldChar w:fldCharType="separate"/>
            </w:r>
            <w:r w:rsidR="00023CA1" w:rsidRPr="00023CA1">
              <w:rPr>
                <w:noProof/>
              </w:rPr>
              <w:t>[69]</w:t>
            </w:r>
            <w:r w:rsidR="00023CA1">
              <w:rPr>
                <w:lang w:val="en-US"/>
              </w:rPr>
              <w:fldChar w:fldCharType="end"/>
            </w:r>
            <w:commentRangeEnd w:id="210"/>
            <w:r w:rsidR="00433352">
              <w:rPr>
                <w:rStyle w:val="af0"/>
              </w:rPr>
              <w:commentReference w:id="210"/>
            </w:r>
          </w:p>
        </w:tc>
      </w:tr>
      <w:tr w:rsidR="00360586" w:rsidRPr="00092151" w14:paraId="79ACB98A" w14:textId="77777777" w:rsidTr="00883C67">
        <w:tc>
          <w:tcPr>
            <w:tcW w:w="14560" w:type="dxa"/>
            <w:gridSpan w:val="3"/>
            <w:shd w:val="clear" w:color="auto" w:fill="auto"/>
          </w:tcPr>
          <w:p w14:paraId="36A1D673" w14:textId="77777777" w:rsidR="00DC1619" w:rsidRPr="00092151" w:rsidRDefault="00DC1619" w:rsidP="003350DC">
            <w:pPr>
              <w:jc w:val="center"/>
              <w:rPr>
                <w:b/>
                <w:bCs/>
              </w:rPr>
            </w:pPr>
            <w:r w:rsidRPr="00092151">
              <w:rPr>
                <w:b/>
                <w:bCs/>
              </w:rPr>
              <w:t>Б. Пациент с трансфузией донорской крови и/или её компонентов без реакций или осложнений в анамнезе*</w:t>
            </w:r>
          </w:p>
        </w:tc>
      </w:tr>
      <w:tr w:rsidR="00360586" w:rsidRPr="00092151" w14:paraId="6C3C93EE" w14:textId="77777777" w:rsidTr="00883C67">
        <w:tc>
          <w:tcPr>
            <w:tcW w:w="3208" w:type="dxa"/>
            <w:shd w:val="clear" w:color="auto" w:fill="auto"/>
          </w:tcPr>
          <w:p w14:paraId="7256D313" w14:textId="77777777" w:rsidR="00DC1619" w:rsidRPr="00092151" w:rsidRDefault="00DC1619" w:rsidP="003350DC">
            <w:r w:rsidRPr="00092151">
              <w:t>-</w:t>
            </w:r>
          </w:p>
        </w:tc>
        <w:tc>
          <w:tcPr>
            <w:tcW w:w="3082" w:type="dxa"/>
            <w:shd w:val="clear" w:color="auto" w:fill="auto"/>
          </w:tcPr>
          <w:p w14:paraId="07EC6822" w14:textId="77777777" w:rsidR="00DC1619" w:rsidRPr="00092151" w:rsidRDefault="00DC1619" w:rsidP="003350DC">
            <w:r w:rsidRPr="00092151">
              <w:t>Любой компонент донорской крови</w:t>
            </w:r>
          </w:p>
        </w:tc>
        <w:tc>
          <w:tcPr>
            <w:tcW w:w="8270" w:type="dxa"/>
            <w:shd w:val="clear" w:color="auto" w:fill="auto"/>
          </w:tcPr>
          <w:p w14:paraId="136386F1" w14:textId="088B43A4" w:rsidR="00DC1619" w:rsidRPr="00092151" w:rsidRDefault="00DC1619">
            <w:commentRangeStart w:id="213"/>
            <w:r w:rsidRPr="00092151">
              <w:t xml:space="preserve">10 мл 10% </w:t>
            </w:r>
            <w:r w:rsidR="00905031">
              <w:t>#</w:t>
            </w:r>
            <w:r w:rsidRPr="00092151">
              <w:t>кальция глюконата</w:t>
            </w:r>
            <w:r w:rsidR="00905031">
              <w:t>**</w:t>
            </w:r>
            <w:r w:rsidRPr="00092151">
              <w:t xml:space="preserve"> в 100 мл 0,9% раствора </w:t>
            </w:r>
            <w:del w:id="214" w:author="Влада К. Федяева" w:date="2022-06-28T13:26:00Z">
              <w:r w:rsidRPr="00092151" w:rsidDel="000276F9">
                <w:delText>NaC</w:delText>
              </w:r>
              <w:r w:rsidRPr="00092151" w:rsidDel="000276F9">
                <w:rPr>
                  <w:lang w:val="en-US"/>
                </w:rPr>
                <w:delText>l</w:delText>
              </w:r>
            </w:del>
            <w:ins w:id="215" w:author="Влада К. Федяева" w:date="2022-06-28T13:26:00Z">
              <w:r w:rsidR="000276F9">
                <w:t>натрия хлорида</w:t>
              </w:r>
            </w:ins>
            <w:r w:rsidR="005226FF">
              <w:t>**</w:t>
            </w:r>
            <w:r w:rsidRPr="00092151">
              <w:t xml:space="preserve"> в/в капельно</w:t>
            </w:r>
            <w:r w:rsidR="00023CA1">
              <w:t xml:space="preserve"> </w:t>
            </w:r>
            <w:r w:rsidR="00023CA1">
              <w:fldChar w:fldCharType="begin" w:fldLock="1"/>
            </w:r>
            <w:r w:rsidR="00023CA1">
              <w:instrText>ADDIN CSL_CITATION {"citationItems":[{"id":"ITEM-1","itemData":{"author":[{"dropping-particle":"","family":"Шихмирзаев","given":"Т. А.","non-dropping-particle":"","parse-names":false,"suffix":""},{"dropping-particle":"","family":"Чемоданов","given":"И. Г.","non-dropping-particle":"","parse-names":false,"suffix":""},{"dropping-particle":"","family":"Шестаков","given":"Е. А.","non-dropping-particle":"","parse-names":false,"suffix":""},{"dropping-particle":"","family":"Мадзаев","given":"С. Р.","non-dropping-particle":"","parse-names":false,"suffix":""},{"dropping-particle":"","family":"Цеев","given":"Ю. К.","non-dropping-particle":"","parse-names":false,"suffix":""},{"dropping-particle":"","family":"Жибурт","given":"Е. Б.","non-dropping-particle":"","parse-names":false,"suffix":""}],"container-title":"Вестник Национального медико-хирургического Центра им. Н. И. Пирогова","id":"ITEM-1","issue":"2","issued":{"date-parts":[["2018"]]},"page":"95-99","title":"Фармакопрофилактика трансфузионных реакций","type":"article-journal","volume":"13"},"uris":["http://www.mendeley.com/documents/?uuid=d07e9eaf-bec5-423a-b339-33b4d6ae7435"]}],"mendeley":{"formattedCitation":"[69]","plainTextFormattedCitation":"[69]","previouslyFormattedCitation":"[69]"},"properties":{"noteIndex":0},"schema":"https://github.com/citation-style-language/schema/raw/master/csl-citation.json"}</w:instrText>
            </w:r>
            <w:r w:rsidR="00023CA1">
              <w:fldChar w:fldCharType="separate"/>
            </w:r>
            <w:r w:rsidR="00023CA1" w:rsidRPr="00023CA1">
              <w:rPr>
                <w:noProof/>
              </w:rPr>
              <w:t>[69]</w:t>
            </w:r>
            <w:r w:rsidR="00023CA1">
              <w:fldChar w:fldCharType="end"/>
            </w:r>
            <w:commentRangeEnd w:id="213"/>
            <w:r w:rsidR="000276F9">
              <w:rPr>
                <w:rStyle w:val="af0"/>
              </w:rPr>
              <w:commentReference w:id="213"/>
            </w:r>
          </w:p>
        </w:tc>
      </w:tr>
      <w:tr w:rsidR="00360586" w:rsidRPr="00092151" w14:paraId="1312DBF1" w14:textId="77777777" w:rsidTr="00883C67">
        <w:tc>
          <w:tcPr>
            <w:tcW w:w="14560" w:type="dxa"/>
            <w:gridSpan w:val="3"/>
            <w:shd w:val="clear" w:color="auto" w:fill="auto"/>
          </w:tcPr>
          <w:p w14:paraId="6B03FD21" w14:textId="77777777" w:rsidR="00DC1619" w:rsidRPr="00092151" w:rsidRDefault="00DC1619" w:rsidP="003350DC">
            <w:pPr>
              <w:jc w:val="center"/>
              <w:rPr>
                <w:b/>
                <w:bCs/>
              </w:rPr>
            </w:pPr>
            <w:r w:rsidRPr="00092151">
              <w:rPr>
                <w:b/>
                <w:bCs/>
              </w:rPr>
              <w:t>В. Пациент с трансфузией донорской крови и/или её компонентов с реакциями или осложнениями на в анамнезе</w:t>
            </w:r>
          </w:p>
        </w:tc>
      </w:tr>
      <w:tr w:rsidR="00360586" w:rsidRPr="00092151" w14:paraId="08C7D621" w14:textId="77777777" w:rsidTr="00883C67">
        <w:tc>
          <w:tcPr>
            <w:tcW w:w="14560" w:type="dxa"/>
            <w:gridSpan w:val="3"/>
            <w:shd w:val="clear" w:color="auto" w:fill="auto"/>
          </w:tcPr>
          <w:p w14:paraId="558C7741" w14:textId="77777777" w:rsidR="00DC1619" w:rsidRPr="00092151" w:rsidRDefault="00DC1619" w:rsidP="003350DC">
            <w:pPr>
              <w:pStyle w:val="afe"/>
              <w:numPr>
                <w:ilvl w:val="0"/>
                <w:numId w:val="45"/>
              </w:numPr>
              <w:rPr>
                <w:b/>
                <w:bCs/>
              </w:rPr>
            </w:pPr>
            <w:r w:rsidRPr="00092151">
              <w:rPr>
                <w:b/>
                <w:bCs/>
              </w:rPr>
              <w:t>Аллергические реакции (крапивница, бронхоспазм, отек Квинке, анафилактический шок и др.) в зависимости от степени тяжести</w:t>
            </w:r>
          </w:p>
        </w:tc>
      </w:tr>
      <w:tr w:rsidR="00360586" w:rsidRPr="00092151" w14:paraId="73DE9C97" w14:textId="77777777" w:rsidTr="00883C67">
        <w:tc>
          <w:tcPr>
            <w:tcW w:w="3208" w:type="dxa"/>
            <w:shd w:val="clear" w:color="auto" w:fill="auto"/>
          </w:tcPr>
          <w:p w14:paraId="756E5779" w14:textId="77777777" w:rsidR="00DC1619" w:rsidRPr="00092151" w:rsidRDefault="00DC1619" w:rsidP="003350DC">
            <w:pPr>
              <w:pStyle w:val="afe"/>
              <w:numPr>
                <w:ilvl w:val="0"/>
                <w:numId w:val="39"/>
              </w:numPr>
              <w:ind w:left="0"/>
            </w:pPr>
            <w:r w:rsidRPr="00092151">
              <w:t>Аллергические реакции легкой степени</w:t>
            </w:r>
          </w:p>
          <w:p w14:paraId="251EB299" w14:textId="77777777" w:rsidR="00DC1619" w:rsidRPr="00092151" w:rsidRDefault="00DC1619" w:rsidP="003350DC"/>
        </w:tc>
        <w:tc>
          <w:tcPr>
            <w:tcW w:w="3082" w:type="dxa"/>
            <w:shd w:val="clear" w:color="auto" w:fill="auto"/>
          </w:tcPr>
          <w:p w14:paraId="25B651F4" w14:textId="77777777" w:rsidR="00DC1619" w:rsidRPr="00092151" w:rsidRDefault="00DC1619" w:rsidP="003350DC">
            <w:r w:rsidRPr="00092151">
              <w:t>Любой компонент донорской крови</w:t>
            </w:r>
          </w:p>
        </w:tc>
        <w:tc>
          <w:tcPr>
            <w:tcW w:w="8270" w:type="dxa"/>
            <w:shd w:val="clear" w:color="auto" w:fill="auto"/>
          </w:tcPr>
          <w:p w14:paraId="5E72C439" w14:textId="01339F75" w:rsidR="00DC1619" w:rsidRPr="00092151" w:rsidRDefault="00DC1619">
            <w:commentRangeStart w:id="216"/>
            <w:r w:rsidRPr="00092151">
              <w:t>10 мл 10% кальция глюконата</w:t>
            </w:r>
            <w:r w:rsidR="005226FF">
              <w:t>**</w:t>
            </w:r>
            <w:r w:rsidRPr="00092151">
              <w:t xml:space="preserve"> в 100 мл 0,9% раствора </w:t>
            </w:r>
            <w:del w:id="217" w:author="Влада К. Федяева" w:date="2022-06-28T13:26:00Z">
              <w:r w:rsidRPr="00092151" w:rsidDel="000276F9">
                <w:delText>NaC</w:delText>
              </w:r>
              <w:r w:rsidRPr="00092151" w:rsidDel="000276F9">
                <w:rPr>
                  <w:lang w:val="en-US"/>
                </w:rPr>
                <w:delText>l</w:delText>
              </w:r>
            </w:del>
            <w:ins w:id="218" w:author="Влада К. Федяева" w:date="2022-06-28T13:26:00Z">
              <w:r w:rsidR="000276F9">
                <w:t>натрия хлорида</w:t>
              </w:r>
            </w:ins>
            <w:r w:rsidR="005226FF">
              <w:t>**</w:t>
            </w:r>
            <w:r w:rsidRPr="00092151">
              <w:t xml:space="preserve"> в/в капельно</w:t>
            </w:r>
            <w:commentRangeEnd w:id="216"/>
            <w:r w:rsidR="000276F9">
              <w:rPr>
                <w:rStyle w:val="af0"/>
              </w:rPr>
              <w:commentReference w:id="216"/>
            </w:r>
          </w:p>
        </w:tc>
      </w:tr>
      <w:tr w:rsidR="00360586" w:rsidRPr="00092151" w14:paraId="25DC9B12" w14:textId="77777777" w:rsidTr="00883C67">
        <w:tc>
          <w:tcPr>
            <w:tcW w:w="3208" w:type="dxa"/>
            <w:vMerge w:val="restart"/>
            <w:shd w:val="clear" w:color="auto" w:fill="auto"/>
          </w:tcPr>
          <w:p w14:paraId="3E2A3D8C" w14:textId="77777777" w:rsidR="00DC1619" w:rsidRPr="00092151" w:rsidRDefault="00DC1619" w:rsidP="003350DC">
            <w:pPr>
              <w:pStyle w:val="afe"/>
              <w:numPr>
                <w:ilvl w:val="0"/>
                <w:numId w:val="39"/>
              </w:numPr>
              <w:ind w:left="0"/>
            </w:pPr>
            <w:r w:rsidRPr="00092151">
              <w:lastRenderedPageBreak/>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758804E3" w14:textId="77777777" w:rsidR="00DC1619" w:rsidRPr="00092151" w:rsidRDefault="00DC1619" w:rsidP="003350DC">
            <w:r w:rsidRPr="00092151">
              <w:t>Компонент донорской крови, вызвавший реакцию ранее</w:t>
            </w:r>
          </w:p>
        </w:tc>
        <w:tc>
          <w:tcPr>
            <w:tcW w:w="8270" w:type="dxa"/>
            <w:shd w:val="clear" w:color="auto" w:fill="auto"/>
          </w:tcPr>
          <w:p w14:paraId="7E308148" w14:textId="7505C713" w:rsidR="00DC1619" w:rsidRPr="00092151" w:rsidRDefault="00DC1619">
            <w:commentRangeStart w:id="219"/>
            <w:r w:rsidRPr="00092151">
              <w:t>10 мл 10% кальция глюконата</w:t>
            </w:r>
            <w:r w:rsidR="005226FF">
              <w:t>**</w:t>
            </w:r>
            <w:r w:rsidRPr="00092151">
              <w:t xml:space="preserve"> и 2 мл клемастина</w:t>
            </w:r>
            <w:r w:rsidR="00905031">
              <w:t xml:space="preserve"> </w:t>
            </w:r>
            <w:r w:rsidRPr="00092151">
              <w:t>1 мг/мл (либо 1 мл дифенгидрамина</w:t>
            </w:r>
            <w:r w:rsidR="005226FF">
              <w:t>**</w:t>
            </w:r>
            <w:r w:rsidRPr="00092151">
              <w:t xml:space="preserve"> 10 мг/мл, либо 1 мл хлоропирамина</w:t>
            </w:r>
            <w:r w:rsidR="005226FF">
              <w:t>**</w:t>
            </w:r>
            <w:r w:rsidRPr="00092151">
              <w:t xml:space="preserve"> 20 мг/мл) в 100 мл 0,9% раствора </w:t>
            </w:r>
            <w:del w:id="220" w:author="Влада К. Федяева" w:date="2022-06-28T13:26:00Z">
              <w:r w:rsidRPr="00092151" w:rsidDel="000276F9">
                <w:delText>NaC</w:delText>
              </w:r>
              <w:r w:rsidRPr="00092151" w:rsidDel="000276F9">
                <w:rPr>
                  <w:lang w:val="en-US"/>
                </w:rPr>
                <w:delText>l</w:delText>
              </w:r>
            </w:del>
            <w:ins w:id="221" w:author="Влада К. Федяева" w:date="2022-06-28T13:26:00Z">
              <w:r w:rsidR="000276F9">
                <w:t>натрия хлорида</w:t>
              </w:r>
            </w:ins>
            <w:r w:rsidR="005226FF">
              <w:t>**</w:t>
            </w:r>
            <w:r w:rsidRPr="00092151">
              <w:t xml:space="preserve"> в/в капельно</w:t>
            </w:r>
            <w:commentRangeEnd w:id="219"/>
            <w:r w:rsidR="000276F9">
              <w:rPr>
                <w:rStyle w:val="af0"/>
              </w:rPr>
              <w:commentReference w:id="219"/>
            </w:r>
          </w:p>
        </w:tc>
      </w:tr>
      <w:tr w:rsidR="00360586" w:rsidRPr="00092151" w14:paraId="4E914C92" w14:textId="77777777" w:rsidTr="00883C67">
        <w:tc>
          <w:tcPr>
            <w:tcW w:w="3208" w:type="dxa"/>
            <w:vMerge/>
            <w:shd w:val="clear" w:color="auto" w:fill="auto"/>
          </w:tcPr>
          <w:p w14:paraId="1B35DB61" w14:textId="77777777" w:rsidR="00DC1619" w:rsidRPr="00092151" w:rsidRDefault="00DC1619" w:rsidP="003350DC">
            <w:pPr>
              <w:pStyle w:val="afe"/>
              <w:numPr>
                <w:ilvl w:val="0"/>
                <w:numId w:val="39"/>
              </w:numPr>
              <w:ind w:left="0"/>
            </w:pPr>
          </w:p>
        </w:tc>
        <w:tc>
          <w:tcPr>
            <w:tcW w:w="3082" w:type="dxa"/>
            <w:shd w:val="clear" w:color="auto" w:fill="auto"/>
          </w:tcPr>
          <w:p w14:paraId="7C2DE9E8" w14:textId="77777777" w:rsidR="00DC1619" w:rsidRPr="00092151" w:rsidRDefault="00DC1619" w:rsidP="003350DC">
            <w:r w:rsidRPr="00092151">
              <w:t>Другие компоненты донорской крови (не вызывавшие реакции ранее)</w:t>
            </w:r>
          </w:p>
        </w:tc>
        <w:tc>
          <w:tcPr>
            <w:tcW w:w="8270" w:type="dxa"/>
            <w:shd w:val="clear" w:color="auto" w:fill="auto"/>
          </w:tcPr>
          <w:p w14:paraId="0873690A" w14:textId="39CF8099" w:rsidR="00DC1619" w:rsidRPr="00092151" w:rsidRDefault="00DC1619">
            <w:commentRangeStart w:id="222"/>
            <w:r w:rsidRPr="00092151">
              <w:t>10 мл 10% кальция глюконата</w:t>
            </w:r>
            <w:r w:rsidR="005226FF">
              <w:t>**</w:t>
            </w:r>
            <w:r w:rsidRPr="00092151">
              <w:t xml:space="preserve"> в 100 мл 0,9% раствора </w:t>
            </w:r>
            <w:del w:id="223" w:author="Влада К. Федяева" w:date="2022-06-28T13:26:00Z">
              <w:r w:rsidRPr="00092151" w:rsidDel="000276F9">
                <w:delText>NaC</w:delText>
              </w:r>
              <w:r w:rsidRPr="00092151" w:rsidDel="000276F9">
                <w:rPr>
                  <w:lang w:val="en-US"/>
                </w:rPr>
                <w:delText>l</w:delText>
              </w:r>
            </w:del>
            <w:ins w:id="224" w:author="Влада К. Федяева" w:date="2022-06-28T13:26:00Z">
              <w:r w:rsidR="000276F9">
                <w:t>натрия хлорида</w:t>
              </w:r>
            </w:ins>
            <w:r w:rsidR="005226FF">
              <w:t>**</w:t>
            </w:r>
            <w:r w:rsidRPr="00092151">
              <w:t xml:space="preserve"> в/в капельно</w:t>
            </w:r>
            <w:commentRangeEnd w:id="222"/>
            <w:r w:rsidR="00CB0ED3">
              <w:rPr>
                <w:rStyle w:val="af0"/>
              </w:rPr>
              <w:commentReference w:id="222"/>
            </w:r>
          </w:p>
        </w:tc>
      </w:tr>
      <w:tr w:rsidR="00360586" w:rsidRPr="00092151" w14:paraId="7BABCB31" w14:textId="77777777" w:rsidTr="00883C67">
        <w:tc>
          <w:tcPr>
            <w:tcW w:w="3208" w:type="dxa"/>
            <w:shd w:val="clear" w:color="auto" w:fill="auto"/>
          </w:tcPr>
          <w:p w14:paraId="37334FC3" w14:textId="77777777" w:rsidR="00DC1619" w:rsidRPr="00092151" w:rsidRDefault="00DC1619" w:rsidP="003350DC">
            <w:pPr>
              <w:pStyle w:val="afe"/>
              <w:numPr>
                <w:ilvl w:val="0"/>
                <w:numId w:val="39"/>
              </w:numPr>
              <w:ind w:left="0"/>
            </w:pPr>
            <w:r w:rsidRPr="00092151">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4687B3B2" w14:textId="77777777" w:rsidR="00DC1619" w:rsidRPr="00092151" w:rsidRDefault="00DC1619" w:rsidP="003350DC">
            <w:r w:rsidRPr="00092151">
              <w:t>Любой компонент донорской крови</w:t>
            </w:r>
          </w:p>
        </w:tc>
        <w:tc>
          <w:tcPr>
            <w:tcW w:w="8270" w:type="dxa"/>
            <w:shd w:val="clear" w:color="auto" w:fill="auto"/>
          </w:tcPr>
          <w:p w14:paraId="5F0594EB" w14:textId="7C33FCF1" w:rsidR="00DC1619" w:rsidRPr="00092151" w:rsidRDefault="00DC1619" w:rsidP="003350DC">
            <w:commentRangeStart w:id="225"/>
            <w:r w:rsidRPr="00092151">
              <w:t>10 мл 10% кальция глюконата</w:t>
            </w:r>
            <w:r w:rsidR="005226FF">
              <w:t>**</w:t>
            </w:r>
            <w:r w:rsidRPr="00092151">
              <w:t xml:space="preserve"> и 2 мл клемастина 1 мг/мл (либо 1 мл дифенгидрамина</w:t>
            </w:r>
            <w:r w:rsidR="005226FF">
              <w:t>**</w:t>
            </w:r>
            <w:r w:rsidRPr="00092151">
              <w:t xml:space="preserve"> 10 мг/мл, либо 1 мл хлоропирамина</w:t>
            </w:r>
            <w:r w:rsidR="005226FF">
              <w:t>**</w:t>
            </w:r>
            <w:r w:rsidRPr="00092151">
              <w:t xml:space="preserve"> 20 мг/мл) в 100 </w:t>
            </w:r>
            <w:commentRangeEnd w:id="225"/>
            <w:r w:rsidR="00CB0ED3">
              <w:rPr>
                <w:rStyle w:val="af0"/>
              </w:rPr>
              <w:commentReference w:id="225"/>
            </w:r>
            <w:r w:rsidRPr="00092151">
              <w:t>мл 0,9% раствора NaC</w:t>
            </w:r>
            <w:r w:rsidRPr="00092151">
              <w:rPr>
                <w:lang w:val="en-US"/>
              </w:rPr>
              <w:t>l</w:t>
            </w:r>
            <w:r w:rsidRPr="00092151">
              <w:t xml:space="preserve"> в/в капельно.</w:t>
            </w:r>
          </w:p>
          <w:p w14:paraId="742EF2BB" w14:textId="717B9751" w:rsidR="00DC1619" w:rsidRPr="00092151" w:rsidRDefault="00DC1619" w:rsidP="003350DC">
            <w:pPr>
              <w:pStyle w:val="afe"/>
              <w:ind w:left="0"/>
            </w:pPr>
            <w:commentRangeStart w:id="226"/>
            <w:r w:rsidRPr="00092151">
              <w:t xml:space="preserve">Возможно разовое применение глюкокортикоидов </w:t>
            </w:r>
            <w:commentRangeEnd w:id="226"/>
            <w:r w:rsidR="00CB0ED3">
              <w:rPr>
                <w:rStyle w:val="af0"/>
              </w:rPr>
              <w:commentReference w:id="226"/>
            </w:r>
            <w:r w:rsidRPr="00092151">
              <w:rPr>
                <w:shd w:val="clear" w:color="auto" w:fill="FFFFFF"/>
              </w:rPr>
              <w:t>следует </w:t>
            </w:r>
            <w:r w:rsidRPr="00092151">
              <w:rPr>
                <w:rStyle w:val="affc"/>
                <w:shd w:val="clear" w:color="auto" w:fill="FFFFFF"/>
              </w:rPr>
              <w:t>соотнести</w:t>
            </w:r>
            <w:r w:rsidRPr="00092151">
              <w:rPr>
                <w:shd w:val="clear" w:color="auto" w:fill="FFFFFF"/>
              </w:rPr>
              <w:t> потенциальные </w:t>
            </w:r>
            <w:r w:rsidRPr="00092151">
              <w:rPr>
                <w:rStyle w:val="affc"/>
                <w:shd w:val="clear" w:color="auto" w:fill="FFFFFF"/>
              </w:rPr>
              <w:t>риски</w:t>
            </w:r>
            <w:r w:rsidRPr="00092151">
              <w:rPr>
                <w:shd w:val="clear" w:color="auto" w:fill="FFFFFF"/>
              </w:rPr>
              <w:t> и ожидаемую </w:t>
            </w:r>
            <w:r w:rsidRPr="00092151">
              <w:rPr>
                <w:rStyle w:val="affc"/>
                <w:shd w:val="clear" w:color="auto" w:fill="FFFFFF"/>
              </w:rPr>
              <w:t>пользу</w:t>
            </w:r>
            <w:r w:rsidRPr="00092151">
              <w:t>).</w:t>
            </w:r>
          </w:p>
          <w:p w14:paraId="4822D756" w14:textId="77777777" w:rsidR="00DC1619" w:rsidRPr="00092151" w:rsidRDefault="00DC1619" w:rsidP="003350DC">
            <w:r w:rsidRPr="00092151">
              <w:t>Уменьшение скорости трансфузии.</w:t>
            </w:r>
          </w:p>
        </w:tc>
      </w:tr>
      <w:tr w:rsidR="00360586" w:rsidRPr="00092151" w14:paraId="57A49151" w14:textId="77777777" w:rsidTr="00883C67">
        <w:tc>
          <w:tcPr>
            <w:tcW w:w="14560" w:type="dxa"/>
            <w:gridSpan w:val="3"/>
            <w:shd w:val="clear" w:color="auto" w:fill="auto"/>
          </w:tcPr>
          <w:p w14:paraId="089F058C" w14:textId="77777777" w:rsidR="00DC1619" w:rsidRPr="00092151" w:rsidRDefault="00DC1619" w:rsidP="003350DC">
            <w:pPr>
              <w:pStyle w:val="afe"/>
              <w:numPr>
                <w:ilvl w:val="0"/>
                <w:numId w:val="44"/>
              </w:numPr>
              <w:jc w:val="center"/>
              <w:rPr>
                <w:b/>
                <w:bCs/>
              </w:rPr>
            </w:pPr>
            <w:commentRangeStart w:id="227"/>
            <w:r w:rsidRPr="00092151">
              <w:rPr>
                <w:b/>
                <w:bCs/>
              </w:rPr>
              <w:t>Однократная гипертермическая фебрильная негемолитическая реакция (ФНР) в анамнезе</w:t>
            </w:r>
            <w:commentRangeEnd w:id="227"/>
            <w:r w:rsidR="000530A3">
              <w:rPr>
                <w:rStyle w:val="af0"/>
              </w:rPr>
              <w:commentReference w:id="227"/>
            </w:r>
          </w:p>
        </w:tc>
      </w:tr>
      <w:tr w:rsidR="00360586" w:rsidRPr="00092151" w14:paraId="3965C678" w14:textId="77777777" w:rsidTr="00883C67">
        <w:tc>
          <w:tcPr>
            <w:tcW w:w="3208" w:type="dxa"/>
            <w:shd w:val="clear" w:color="auto" w:fill="auto"/>
          </w:tcPr>
          <w:p w14:paraId="5F67B8E0" w14:textId="77777777" w:rsidR="00DC1619" w:rsidRPr="00092151" w:rsidRDefault="00DC1619" w:rsidP="003350DC">
            <w:pPr>
              <w:pStyle w:val="afe"/>
              <w:numPr>
                <w:ilvl w:val="0"/>
                <w:numId w:val="39"/>
              </w:numPr>
              <w:ind w:left="0"/>
            </w:pPr>
            <w:r w:rsidRPr="00092151">
              <w:t>Однократная ФНР в анамнезе</w:t>
            </w:r>
          </w:p>
        </w:tc>
        <w:tc>
          <w:tcPr>
            <w:tcW w:w="3082" w:type="dxa"/>
            <w:shd w:val="clear" w:color="auto" w:fill="auto"/>
          </w:tcPr>
          <w:p w14:paraId="292C4B28" w14:textId="77777777" w:rsidR="00DC1619" w:rsidRPr="00092151" w:rsidRDefault="00DC1619" w:rsidP="003350DC">
            <w:r w:rsidRPr="00092151">
              <w:t>Любой компонент донорской крови</w:t>
            </w:r>
          </w:p>
        </w:tc>
        <w:tc>
          <w:tcPr>
            <w:tcW w:w="8270" w:type="dxa"/>
            <w:shd w:val="clear" w:color="auto" w:fill="auto"/>
          </w:tcPr>
          <w:p w14:paraId="234C18F2" w14:textId="3E628137" w:rsidR="00DC1619" w:rsidRPr="00092151" w:rsidRDefault="00DC1619" w:rsidP="003350DC">
            <w:r w:rsidRPr="00092151">
              <w:t xml:space="preserve">10 мл 10% </w:t>
            </w:r>
            <w:r w:rsidR="00977415">
              <w:t>#</w:t>
            </w:r>
            <w:r w:rsidRPr="00092151">
              <w:t>кальция глюконата</w:t>
            </w:r>
            <w:r w:rsidR="005226FF">
              <w:t>**</w:t>
            </w:r>
            <w:r w:rsidRPr="00092151">
              <w:t xml:space="preserve"> в 100 мл 0,9% раствора NaC</w:t>
            </w:r>
            <w:r w:rsidRPr="00092151">
              <w:rPr>
                <w:lang w:val="en-US"/>
              </w:rPr>
              <w:t>l</w:t>
            </w:r>
            <w:r w:rsidR="005226FF">
              <w:t>**</w:t>
            </w:r>
            <w:r w:rsidRPr="00092151">
              <w:t xml:space="preserve"> в/в капельно</w:t>
            </w:r>
            <w:r w:rsidR="00023CA1">
              <w:t xml:space="preserve"> </w:t>
            </w:r>
            <w:r w:rsidR="00023CA1">
              <w:fldChar w:fldCharType="begin" w:fldLock="1"/>
            </w:r>
            <w:r w:rsidR="00023CA1">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023CA1">
              <w:fldChar w:fldCharType="separate"/>
            </w:r>
            <w:r w:rsidR="00023CA1" w:rsidRPr="00023CA1">
              <w:rPr>
                <w:noProof/>
              </w:rPr>
              <w:t>[70]</w:t>
            </w:r>
            <w:r w:rsidR="00023CA1">
              <w:fldChar w:fldCharType="end"/>
            </w:r>
          </w:p>
        </w:tc>
      </w:tr>
      <w:tr w:rsidR="00360586" w:rsidRPr="00092151" w14:paraId="757B7CB6" w14:textId="77777777" w:rsidTr="00883C67">
        <w:tc>
          <w:tcPr>
            <w:tcW w:w="14560" w:type="dxa"/>
            <w:gridSpan w:val="3"/>
            <w:shd w:val="clear" w:color="auto" w:fill="auto"/>
          </w:tcPr>
          <w:p w14:paraId="107BB92C" w14:textId="77777777" w:rsidR="00DC1619" w:rsidRPr="00092151" w:rsidRDefault="00DC1619" w:rsidP="003350DC">
            <w:pPr>
              <w:pStyle w:val="afe"/>
              <w:numPr>
                <w:ilvl w:val="0"/>
                <w:numId w:val="44"/>
              </w:numPr>
              <w:jc w:val="center"/>
              <w:rPr>
                <w:b/>
                <w:bCs/>
              </w:rPr>
            </w:pPr>
            <w:r w:rsidRPr="00092151">
              <w:rPr>
                <w:b/>
                <w:bCs/>
              </w:rPr>
              <w:t>Многократные (≥2) гипертермические фебрильные негемолитические реакции (ФНР) в анамнезе</w:t>
            </w:r>
          </w:p>
        </w:tc>
      </w:tr>
      <w:tr w:rsidR="00360586" w:rsidRPr="00092151" w14:paraId="754378EC" w14:textId="77777777" w:rsidTr="00883C67">
        <w:tc>
          <w:tcPr>
            <w:tcW w:w="3208" w:type="dxa"/>
            <w:vMerge w:val="restart"/>
            <w:shd w:val="clear" w:color="auto" w:fill="auto"/>
          </w:tcPr>
          <w:p w14:paraId="1D6C4702" w14:textId="77777777" w:rsidR="00DC1619" w:rsidRPr="00092151" w:rsidRDefault="00DC1619" w:rsidP="003350DC">
            <w:pPr>
              <w:pStyle w:val="afe"/>
              <w:numPr>
                <w:ilvl w:val="0"/>
                <w:numId w:val="41"/>
              </w:numPr>
              <w:ind w:left="0"/>
            </w:pPr>
            <w:r w:rsidRPr="00092151">
              <w:t>Протекающие без потрясающего озноба</w:t>
            </w:r>
          </w:p>
        </w:tc>
        <w:tc>
          <w:tcPr>
            <w:tcW w:w="3082" w:type="dxa"/>
            <w:shd w:val="clear" w:color="auto" w:fill="auto"/>
          </w:tcPr>
          <w:p w14:paraId="5DECD8FD" w14:textId="77777777" w:rsidR="00DC1619" w:rsidRPr="00092151" w:rsidRDefault="00DC1619" w:rsidP="003350DC">
            <w:r w:rsidRPr="00092151">
              <w:t>Компонент донорской крови, вызвавший реакцию ранее</w:t>
            </w:r>
          </w:p>
        </w:tc>
        <w:tc>
          <w:tcPr>
            <w:tcW w:w="8270" w:type="dxa"/>
            <w:shd w:val="clear" w:color="auto" w:fill="auto"/>
          </w:tcPr>
          <w:p w14:paraId="624D43C4" w14:textId="7E0F1CD7" w:rsidR="00DC1619" w:rsidRPr="00092151" w:rsidRDefault="00DC1619" w:rsidP="003350DC">
            <w:r w:rsidRPr="00092151">
              <w:t xml:space="preserve">10 мл 10% </w:t>
            </w:r>
            <w:r w:rsidR="00977415">
              <w:t>#</w:t>
            </w:r>
            <w:r w:rsidRPr="00092151">
              <w:t>кальция глюконата</w:t>
            </w:r>
            <w:r w:rsidR="005226FF">
              <w:t>**</w:t>
            </w:r>
            <w:r w:rsidRPr="00092151">
              <w:t xml:space="preserve"> и 2 мл </w:t>
            </w:r>
            <w:r w:rsidR="00977415">
              <w:t>#</w:t>
            </w:r>
            <w:r w:rsidRPr="00092151">
              <w:t xml:space="preserve">клемастина 1 мг/мл (либо 1 мл </w:t>
            </w:r>
            <w:r w:rsidR="00977415">
              <w:t>#</w:t>
            </w:r>
            <w:r w:rsidRPr="00092151">
              <w:t>дифенгидрамина</w:t>
            </w:r>
            <w:r w:rsidR="005226FF">
              <w:t>**</w:t>
            </w:r>
            <w:r w:rsidRPr="00092151">
              <w:t xml:space="preserve"> 10 мг/мл, либо 1 мл </w:t>
            </w:r>
            <w:r w:rsidR="001C05BF">
              <w:t>#</w:t>
            </w:r>
            <w:r w:rsidRPr="00092151">
              <w:t>хлоропирамина</w:t>
            </w:r>
            <w:r w:rsidR="001C05BF">
              <w:t>**</w:t>
            </w:r>
            <w:r w:rsidRPr="00092151">
              <w:t xml:space="preserve"> 20 мг/мл) в 100 мл 0,9% раствора NaC</w:t>
            </w:r>
            <w:r w:rsidRPr="00092151">
              <w:rPr>
                <w:lang w:val="en-US"/>
              </w:rPr>
              <w:t>l</w:t>
            </w:r>
            <w:r w:rsidR="005226FF">
              <w:t>**</w:t>
            </w:r>
            <w:r w:rsidRPr="00092151">
              <w:t xml:space="preserve"> в/в капельно</w:t>
            </w:r>
            <w:r w:rsidR="00023CA1">
              <w:t xml:space="preserve"> </w:t>
            </w:r>
            <w:r w:rsidR="00023CA1">
              <w:fldChar w:fldCharType="begin" w:fldLock="1"/>
            </w:r>
            <w:r w:rsidR="00951130">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023CA1">
              <w:fldChar w:fldCharType="separate"/>
            </w:r>
            <w:r w:rsidR="00023CA1" w:rsidRPr="00023CA1">
              <w:rPr>
                <w:noProof/>
              </w:rPr>
              <w:t>[70]</w:t>
            </w:r>
            <w:r w:rsidR="00023CA1">
              <w:fldChar w:fldCharType="end"/>
            </w:r>
            <w:r w:rsidRPr="00092151">
              <w:t>.</w:t>
            </w:r>
          </w:p>
          <w:p w14:paraId="492D9895" w14:textId="753C7864" w:rsidR="00DC1619" w:rsidRPr="00092151" w:rsidRDefault="00DC1619" w:rsidP="003350DC">
            <w:r w:rsidRPr="00092151">
              <w:t>При сохраняющихся ФНР, несмотря на добавление антигистаминных</w:t>
            </w:r>
            <w:r w:rsidR="00977415">
              <w:t xml:space="preserve"> средств системного действия</w:t>
            </w:r>
            <w:r w:rsidRPr="00092151">
              <w:t xml:space="preserve"> препаратов, дополнительно за 60 минут до трансфузии </w:t>
            </w:r>
            <w:r w:rsidRPr="00092151">
              <w:lastRenderedPageBreak/>
              <w:t xml:space="preserve">ввести 250-650 мг </w:t>
            </w:r>
            <w:r w:rsidR="001C05BF">
              <w:t>#</w:t>
            </w:r>
            <w:r w:rsidRPr="00092151">
              <w:t>парацетамола</w:t>
            </w:r>
            <w:r w:rsidR="009D37D2">
              <w:t>**</w:t>
            </w:r>
            <w:r w:rsidRPr="00092151">
              <w:t xml:space="preserve"> в 250 мл 0,9% раствора NaC</w:t>
            </w:r>
            <w:r w:rsidRPr="00092151">
              <w:rPr>
                <w:lang w:val="en-US"/>
              </w:rPr>
              <w:t>l</w:t>
            </w:r>
            <w:r w:rsidR="005226FF">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r w:rsidRPr="00092151">
              <w:t xml:space="preserve"> (не рекомендовано у пациентов с нейтропенией, глубокой тромбоцитопенией).</w:t>
            </w:r>
          </w:p>
        </w:tc>
      </w:tr>
      <w:tr w:rsidR="00360586" w:rsidRPr="00092151" w14:paraId="709C9869" w14:textId="77777777" w:rsidTr="00883C67">
        <w:tc>
          <w:tcPr>
            <w:tcW w:w="3208" w:type="dxa"/>
            <w:vMerge/>
            <w:shd w:val="clear" w:color="auto" w:fill="auto"/>
          </w:tcPr>
          <w:p w14:paraId="3882EC0C" w14:textId="77777777" w:rsidR="00DC1619" w:rsidRPr="00092151" w:rsidRDefault="00DC1619" w:rsidP="003350DC">
            <w:pPr>
              <w:pStyle w:val="afe"/>
              <w:numPr>
                <w:ilvl w:val="0"/>
                <w:numId w:val="41"/>
              </w:numPr>
              <w:ind w:left="0"/>
            </w:pPr>
          </w:p>
        </w:tc>
        <w:tc>
          <w:tcPr>
            <w:tcW w:w="3082" w:type="dxa"/>
            <w:shd w:val="clear" w:color="auto" w:fill="auto"/>
          </w:tcPr>
          <w:p w14:paraId="11A65B02" w14:textId="77777777" w:rsidR="00DC1619" w:rsidRPr="00092151" w:rsidRDefault="00DC1619" w:rsidP="003350DC">
            <w:r w:rsidRPr="00092151">
              <w:t>Другие компоненты донорской крови (не вызывавшие реакции ранее)</w:t>
            </w:r>
          </w:p>
        </w:tc>
        <w:tc>
          <w:tcPr>
            <w:tcW w:w="8270" w:type="dxa"/>
            <w:shd w:val="clear" w:color="auto" w:fill="auto"/>
          </w:tcPr>
          <w:p w14:paraId="35FE1C9E" w14:textId="30265F69" w:rsidR="00DC1619" w:rsidRPr="00092151" w:rsidRDefault="00DC1619" w:rsidP="003350DC">
            <w:r w:rsidRPr="00092151">
              <w:t xml:space="preserve">10 мл 10% </w:t>
            </w:r>
            <w:r w:rsidR="001C05BF">
              <w:t>#</w:t>
            </w:r>
            <w:r w:rsidRPr="00092151">
              <w:t>кальция глюконата</w:t>
            </w:r>
            <w:r w:rsidR="005226FF" w:rsidRPr="00557131">
              <w:t>**</w:t>
            </w:r>
            <w:r w:rsidRPr="00092151">
              <w:t xml:space="preserve"> в 100 мл 0,9% раствора </w:t>
            </w:r>
            <w:r w:rsidRPr="007A2B03">
              <w:t>NaC</w:t>
            </w:r>
            <w:r w:rsidRPr="007A2B03">
              <w:rPr>
                <w:lang w:val="en-US"/>
              </w:rPr>
              <w:t>l</w:t>
            </w:r>
            <w:r w:rsidR="005226FF" w:rsidRPr="00557131">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187141C8" w14:textId="77777777" w:rsidTr="00883C67">
        <w:tc>
          <w:tcPr>
            <w:tcW w:w="3208" w:type="dxa"/>
            <w:vMerge w:val="restart"/>
            <w:shd w:val="clear" w:color="auto" w:fill="auto"/>
          </w:tcPr>
          <w:p w14:paraId="428FEB21" w14:textId="77777777" w:rsidR="00DC1619" w:rsidRPr="00092151" w:rsidRDefault="00DC1619" w:rsidP="003350DC">
            <w:pPr>
              <w:pStyle w:val="afe"/>
              <w:numPr>
                <w:ilvl w:val="0"/>
                <w:numId w:val="41"/>
              </w:numPr>
              <w:ind w:left="0"/>
            </w:pPr>
            <w:r w:rsidRPr="00092151">
              <w:t>Протекающие с потрясающим ознобом</w:t>
            </w:r>
          </w:p>
        </w:tc>
        <w:tc>
          <w:tcPr>
            <w:tcW w:w="3082" w:type="dxa"/>
            <w:shd w:val="clear" w:color="auto" w:fill="auto"/>
          </w:tcPr>
          <w:p w14:paraId="263C3BEA" w14:textId="77777777" w:rsidR="00DC1619" w:rsidRPr="00092151" w:rsidRDefault="00DC1619" w:rsidP="003350DC">
            <w:r w:rsidRPr="00092151">
              <w:t>Компонент донорской крови, вызвавший реакцию ранее</w:t>
            </w:r>
          </w:p>
        </w:tc>
        <w:tc>
          <w:tcPr>
            <w:tcW w:w="8270" w:type="dxa"/>
            <w:shd w:val="clear" w:color="auto" w:fill="auto"/>
          </w:tcPr>
          <w:p w14:paraId="6FD33B33" w14:textId="192DC6CF" w:rsidR="00DC1619" w:rsidRPr="00092151" w:rsidRDefault="00DC1619" w:rsidP="003350DC">
            <w:r w:rsidRPr="00092151">
              <w:t xml:space="preserve">10 мл 10% </w:t>
            </w:r>
            <w:r w:rsidR="001C05BF">
              <w:t>#</w:t>
            </w:r>
            <w:r w:rsidRPr="00092151">
              <w:t>кальция глюконата</w:t>
            </w:r>
            <w:r w:rsidR="005226FF" w:rsidRPr="00557131">
              <w:t>**</w:t>
            </w:r>
            <w:r w:rsidRPr="00092151">
              <w:t xml:space="preserve"> и 2 мл </w:t>
            </w:r>
            <w:r w:rsidR="001C05BF">
              <w:t>#</w:t>
            </w:r>
            <w:r w:rsidRPr="00092151">
              <w:t xml:space="preserve">клемастина 1 мг/мл (либо 1 мл </w:t>
            </w:r>
            <w:r w:rsidR="001C05BF">
              <w:t>#</w:t>
            </w:r>
            <w:r w:rsidRPr="007A2B03">
              <w:t>дифенгидрамина</w:t>
            </w:r>
            <w:r w:rsidR="005226FF" w:rsidRPr="00557131">
              <w:t>**</w:t>
            </w:r>
            <w:r w:rsidRPr="00092151">
              <w:t xml:space="preserve"> 10 мг/мл, либо 1 мл </w:t>
            </w:r>
            <w:r w:rsidR="001C05BF">
              <w:t>#</w:t>
            </w:r>
            <w:r w:rsidRPr="00092151">
              <w:t>хлоропирамина</w:t>
            </w:r>
            <w:r w:rsidR="005226FF" w:rsidRPr="00557131">
              <w:t>**</w:t>
            </w:r>
            <w:r w:rsidRPr="00092151">
              <w:t xml:space="preserve"> 20 мг/мл) в 100 мл 0,9% раствора</w:t>
            </w:r>
            <w:r w:rsidR="006B22E2">
              <w:t xml:space="preserve"> натрия хлорида</w:t>
            </w:r>
            <w:r w:rsidRPr="00092151">
              <w:t xml:space="preserve"> </w:t>
            </w:r>
            <w:r w:rsidR="00557131">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r w:rsidRPr="00092151">
              <w:t xml:space="preserve">. </w:t>
            </w:r>
          </w:p>
          <w:p w14:paraId="15930067" w14:textId="164779AA" w:rsidR="00DC1619" w:rsidRPr="00092151" w:rsidRDefault="00DC1619" w:rsidP="003350DC">
            <w:pPr>
              <w:pStyle w:val="afe"/>
              <w:ind w:left="0"/>
            </w:pPr>
            <w:r w:rsidRPr="00092151">
              <w:t>Возможно разовое применение глюкокортикоидов</w:t>
            </w:r>
            <w:del w:id="228" w:author="Влада К. Федяева" w:date="2022-06-28T13:19:00Z">
              <w:r w:rsidRPr="00092151" w:rsidDel="00433352">
                <w:delText>**</w:delText>
              </w:r>
            </w:del>
            <w:r w:rsidRPr="00092151">
              <w:t xml:space="preserve"> (</w:t>
            </w:r>
            <w:r w:rsidRPr="00092151">
              <w:rPr>
                <w:shd w:val="clear" w:color="auto" w:fill="FFFFFF"/>
              </w:rPr>
              <w:t>следует </w:t>
            </w:r>
            <w:r w:rsidRPr="00092151">
              <w:rPr>
                <w:rStyle w:val="affc"/>
                <w:shd w:val="clear" w:color="auto" w:fill="FFFFFF"/>
              </w:rPr>
              <w:t>соотнести</w:t>
            </w:r>
            <w:r w:rsidRPr="00092151">
              <w:rPr>
                <w:shd w:val="clear" w:color="auto" w:fill="FFFFFF"/>
              </w:rPr>
              <w:t> потенциальные </w:t>
            </w:r>
            <w:r w:rsidRPr="00092151">
              <w:rPr>
                <w:rStyle w:val="affc"/>
                <w:shd w:val="clear" w:color="auto" w:fill="FFFFFF"/>
              </w:rPr>
              <w:t>риски</w:t>
            </w:r>
            <w:r w:rsidRPr="00092151">
              <w:rPr>
                <w:shd w:val="clear" w:color="auto" w:fill="FFFFFF"/>
              </w:rPr>
              <w:t> и ожидаемую </w:t>
            </w:r>
            <w:r w:rsidRPr="00092151">
              <w:rPr>
                <w:rStyle w:val="affc"/>
                <w:shd w:val="clear" w:color="auto" w:fill="FFFFFF"/>
              </w:rPr>
              <w:t>пользу</w:t>
            </w:r>
            <w:r w:rsidRPr="00092151">
              <w:t>).</w:t>
            </w:r>
          </w:p>
          <w:p w14:paraId="4383200C" w14:textId="77777777" w:rsidR="00DC1619" w:rsidRPr="00092151" w:rsidRDefault="00DC1619" w:rsidP="003350DC">
            <w:r w:rsidRPr="00092151">
              <w:t>Уменьшение скорости трансфузии.</w:t>
            </w:r>
          </w:p>
        </w:tc>
      </w:tr>
      <w:tr w:rsidR="00360586" w:rsidRPr="00092151" w14:paraId="48DB8090" w14:textId="77777777" w:rsidTr="00883C67">
        <w:tc>
          <w:tcPr>
            <w:tcW w:w="3208" w:type="dxa"/>
            <w:vMerge/>
            <w:shd w:val="clear" w:color="auto" w:fill="auto"/>
          </w:tcPr>
          <w:p w14:paraId="4BF54BD4" w14:textId="77777777" w:rsidR="00DC1619" w:rsidRPr="00092151" w:rsidRDefault="00DC1619" w:rsidP="003350DC">
            <w:pPr>
              <w:pStyle w:val="afe"/>
              <w:numPr>
                <w:ilvl w:val="0"/>
                <w:numId w:val="41"/>
              </w:numPr>
              <w:ind w:left="0"/>
            </w:pPr>
          </w:p>
        </w:tc>
        <w:tc>
          <w:tcPr>
            <w:tcW w:w="3082" w:type="dxa"/>
            <w:shd w:val="clear" w:color="auto" w:fill="auto"/>
          </w:tcPr>
          <w:p w14:paraId="1C6AEA5F" w14:textId="77777777" w:rsidR="00DC1619" w:rsidRPr="00092151" w:rsidRDefault="00DC1619" w:rsidP="003350DC">
            <w:r w:rsidRPr="00092151">
              <w:t>Другие компоненты донорской крови (не вызывавшие реакции ранее)</w:t>
            </w:r>
          </w:p>
        </w:tc>
        <w:tc>
          <w:tcPr>
            <w:tcW w:w="8270" w:type="dxa"/>
            <w:shd w:val="clear" w:color="auto" w:fill="auto"/>
          </w:tcPr>
          <w:p w14:paraId="4CADF6A2" w14:textId="080D4FD3" w:rsidR="00DC1619" w:rsidRPr="00092151" w:rsidRDefault="00DC1619" w:rsidP="003350DC">
            <w:r w:rsidRPr="00092151">
              <w:t xml:space="preserve">10 мл 10% </w:t>
            </w:r>
            <w:r w:rsidR="00557131">
              <w:t>#</w:t>
            </w:r>
            <w:r w:rsidRPr="00092151">
              <w:t>кальция глюконата</w:t>
            </w:r>
            <w:r w:rsidR="005226FF" w:rsidRPr="00C22F9F">
              <w:t>**</w:t>
            </w:r>
            <w:r w:rsidRPr="00092151">
              <w:t xml:space="preserve"> и 2 мл </w:t>
            </w:r>
            <w:r w:rsidR="00BD18A0">
              <w:t>#</w:t>
            </w:r>
            <w:r w:rsidRPr="00092151">
              <w:t xml:space="preserve">клемастина 1 мг/мл (либо 1 мл </w:t>
            </w:r>
            <w:r w:rsidR="00BD18A0">
              <w:t>#</w:t>
            </w:r>
            <w:r w:rsidRPr="00092151">
              <w:t>дифенгидрамина</w:t>
            </w:r>
            <w:r w:rsidR="005226FF" w:rsidRPr="00C22F9F">
              <w:t>**</w:t>
            </w:r>
            <w:r w:rsidRPr="00092151">
              <w:t xml:space="preserve"> 10 мг/мл, либо 1 мл </w:t>
            </w:r>
            <w:r w:rsidR="00BD18A0">
              <w:t>#</w:t>
            </w:r>
            <w:r w:rsidRPr="00092151">
              <w:t>хлоропирамина</w:t>
            </w:r>
            <w:ins w:id="229" w:author="Анна С. Коробкина" w:date="2022-06-15T16:31:00Z">
              <w:r w:rsidR="00B4519B">
                <w:t>**</w:t>
              </w:r>
            </w:ins>
            <w:r w:rsidRPr="00092151">
              <w:t xml:space="preserve"> 20 мг/мл) в 100 мл 0,9% раствора NaC</w:t>
            </w:r>
            <w:r w:rsidRPr="00092151">
              <w:rPr>
                <w:lang w:val="en-US"/>
              </w:rPr>
              <w:t>l</w:t>
            </w:r>
            <w:r w:rsidR="005226FF" w:rsidRPr="00C22F9F">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47C7D220" w14:textId="77777777" w:rsidTr="00883C67">
        <w:tc>
          <w:tcPr>
            <w:tcW w:w="14560" w:type="dxa"/>
            <w:gridSpan w:val="3"/>
            <w:shd w:val="clear" w:color="auto" w:fill="auto"/>
          </w:tcPr>
          <w:p w14:paraId="27DFFABE" w14:textId="77777777" w:rsidR="00DC1619" w:rsidRPr="00092151" w:rsidRDefault="00DC1619" w:rsidP="003350DC">
            <w:pPr>
              <w:pStyle w:val="afe"/>
              <w:numPr>
                <w:ilvl w:val="0"/>
                <w:numId w:val="44"/>
              </w:numPr>
              <w:jc w:val="center"/>
              <w:rPr>
                <w:b/>
                <w:bCs/>
              </w:rPr>
            </w:pPr>
            <w:r w:rsidRPr="00092151">
              <w:rPr>
                <w:b/>
                <w:bCs/>
              </w:rPr>
              <w:t>Отсроченная серологическая трансфузионная реакция:</w:t>
            </w:r>
          </w:p>
          <w:p w14:paraId="56A30A1D" w14:textId="77777777" w:rsidR="00DC1619" w:rsidRPr="00092151" w:rsidRDefault="00DC1619" w:rsidP="003350DC">
            <w:pPr>
              <w:ind w:left="360"/>
              <w:rPr>
                <w:b/>
                <w:bCs/>
              </w:rPr>
            </w:pPr>
            <w:r w:rsidRPr="00092151">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360586" w:rsidRPr="00092151" w14:paraId="16121401" w14:textId="77777777" w:rsidTr="00883C67">
        <w:tc>
          <w:tcPr>
            <w:tcW w:w="3208" w:type="dxa"/>
            <w:shd w:val="clear" w:color="auto" w:fill="auto"/>
          </w:tcPr>
          <w:p w14:paraId="57D4FC6D" w14:textId="77777777" w:rsidR="00DC1619" w:rsidRPr="00092151" w:rsidRDefault="00DC1619" w:rsidP="003350DC">
            <w:r w:rsidRPr="00092151">
              <w:t xml:space="preserve">Отсроченная серологическая трансфузионная реакция </w:t>
            </w:r>
          </w:p>
        </w:tc>
        <w:tc>
          <w:tcPr>
            <w:tcW w:w="3082" w:type="dxa"/>
            <w:shd w:val="clear" w:color="auto" w:fill="auto"/>
          </w:tcPr>
          <w:p w14:paraId="20E4C388" w14:textId="77777777" w:rsidR="00DC1619" w:rsidRPr="00092151" w:rsidRDefault="00DC1619" w:rsidP="003350DC">
            <w:r w:rsidRPr="00092151">
              <w:t>Любой компонент донорской крови</w:t>
            </w:r>
          </w:p>
        </w:tc>
        <w:tc>
          <w:tcPr>
            <w:tcW w:w="8270" w:type="dxa"/>
            <w:shd w:val="clear" w:color="auto" w:fill="auto"/>
          </w:tcPr>
          <w:p w14:paraId="032DFB65" w14:textId="49E9AD7D" w:rsidR="00DC1619" w:rsidRPr="00092151" w:rsidRDefault="00DC1619" w:rsidP="003350DC">
            <w:r w:rsidRPr="00092151">
              <w:t xml:space="preserve">10 мл 10% </w:t>
            </w:r>
            <w:r w:rsidR="00C22F9F">
              <w:t>#</w:t>
            </w:r>
            <w:r w:rsidRPr="00092151">
              <w:t>кальция глюконата</w:t>
            </w:r>
            <w:r w:rsidR="005226FF" w:rsidRPr="00C22F9F">
              <w:t>**</w:t>
            </w:r>
            <w:r w:rsidRPr="00092151">
              <w:t xml:space="preserve"> в 100 мл 0,9% раствора NaC</w:t>
            </w:r>
            <w:r w:rsidRPr="00092151">
              <w:rPr>
                <w:lang w:val="en-US"/>
              </w:rPr>
              <w:t>l</w:t>
            </w:r>
            <w:r w:rsidR="005226FF" w:rsidRPr="00C22F9F">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r w:rsidRPr="00092151">
              <w:t>.</w:t>
            </w:r>
          </w:p>
        </w:tc>
      </w:tr>
      <w:tr w:rsidR="00360586" w:rsidRPr="00092151" w14:paraId="745657FD" w14:textId="77777777" w:rsidTr="00883C67">
        <w:tc>
          <w:tcPr>
            <w:tcW w:w="14560" w:type="dxa"/>
            <w:gridSpan w:val="3"/>
            <w:shd w:val="clear" w:color="auto" w:fill="auto"/>
          </w:tcPr>
          <w:p w14:paraId="4E963AB0" w14:textId="77777777" w:rsidR="00DC1619" w:rsidRPr="00092151" w:rsidRDefault="00DC1619" w:rsidP="003350DC">
            <w:pPr>
              <w:pStyle w:val="afe"/>
              <w:numPr>
                <w:ilvl w:val="0"/>
                <w:numId w:val="44"/>
              </w:numPr>
              <w:jc w:val="center"/>
              <w:rPr>
                <w:b/>
                <w:bCs/>
              </w:rPr>
            </w:pPr>
            <w:r w:rsidRPr="00092151">
              <w:rPr>
                <w:b/>
                <w:bCs/>
              </w:rPr>
              <w:t>Острый или отсроченный иммунный гемолиз</w:t>
            </w:r>
          </w:p>
        </w:tc>
      </w:tr>
      <w:tr w:rsidR="00360586" w:rsidRPr="00092151" w14:paraId="7E54C832" w14:textId="77777777" w:rsidTr="00883C67">
        <w:tc>
          <w:tcPr>
            <w:tcW w:w="3208" w:type="dxa"/>
            <w:shd w:val="clear" w:color="auto" w:fill="auto"/>
          </w:tcPr>
          <w:p w14:paraId="2F7A6DE3" w14:textId="77777777" w:rsidR="00DC1619" w:rsidRPr="00092151" w:rsidRDefault="00DC1619" w:rsidP="003350DC">
            <w:pPr>
              <w:pStyle w:val="afe"/>
              <w:numPr>
                <w:ilvl w:val="0"/>
                <w:numId w:val="42"/>
              </w:numPr>
              <w:ind w:left="0"/>
            </w:pPr>
            <w:r w:rsidRPr="00092151">
              <w:lastRenderedPageBreak/>
              <w:t>Гемолиз в анамнезе (клинических признаков гемолиза в настоящее время нет)</w:t>
            </w:r>
          </w:p>
        </w:tc>
        <w:tc>
          <w:tcPr>
            <w:tcW w:w="3082" w:type="dxa"/>
            <w:shd w:val="clear" w:color="auto" w:fill="auto"/>
          </w:tcPr>
          <w:p w14:paraId="06D66360" w14:textId="77777777" w:rsidR="00DC1619" w:rsidRPr="00092151" w:rsidRDefault="00DC1619" w:rsidP="003350DC">
            <w:r w:rsidRPr="00092151">
              <w:t>Любой компонент донорской крови</w:t>
            </w:r>
          </w:p>
        </w:tc>
        <w:tc>
          <w:tcPr>
            <w:tcW w:w="8270" w:type="dxa"/>
            <w:shd w:val="clear" w:color="auto" w:fill="auto"/>
          </w:tcPr>
          <w:p w14:paraId="69AF1F68" w14:textId="2C65ECCD" w:rsidR="00DC1619" w:rsidRPr="00092151" w:rsidRDefault="00DC1619" w:rsidP="003350DC">
            <w:r w:rsidRPr="00092151">
              <w:t xml:space="preserve">10 мл 10% </w:t>
            </w:r>
            <w:r w:rsidR="00C22F9F">
              <w:t>#</w:t>
            </w:r>
            <w:r w:rsidRPr="00092151">
              <w:t>кальция глюконата</w:t>
            </w:r>
            <w:r w:rsidR="00C22F9F">
              <w:t>**</w:t>
            </w:r>
            <w:r w:rsidRPr="00092151">
              <w:t xml:space="preserve"> в 100 мл 0,9% раствора NaC</w:t>
            </w:r>
            <w:r w:rsidRPr="00092151">
              <w:rPr>
                <w:lang w:val="en-US"/>
              </w:rPr>
              <w:t>l</w:t>
            </w:r>
            <w:r w:rsidR="005226FF" w:rsidRPr="00C22F9F">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45ADBB68" w14:textId="77777777" w:rsidTr="00883C67">
        <w:tc>
          <w:tcPr>
            <w:tcW w:w="3208" w:type="dxa"/>
            <w:vMerge w:val="restart"/>
            <w:shd w:val="clear" w:color="auto" w:fill="auto"/>
          </w:tcPr>
          <w:p w14:paraId="15912A31" w14:textId="77777777" w:rsidR="00DC1619" w:rsidRPr="00092151" w:rsidRDefault="00DC1619" w:rsidP="003350DC">
            <w:pPr>
              <w:pStyle w:val="afe"/>
              <w:numPr>
                <w:ilvl w:val="0"/>
                <w:numId w:val="42"/>
              </w:numPr>
              <w:ind w:left="0"/>
            </w:pPr>
            <w:r w:rsidRPr="00092151">
              <w:t>Активный гемолиз (признаки гемолиза сохраняются)</w:t>
            </w:r>
          </w:p>
        </w:tc>
        <w:tc>
          <w:tcPr>
            <w:tcW w:w="3082" w:type="dxa"/>
            <w:shd w:val="clear" w:color="auto" w:fill="auto"/>
          </w:tcPr>
          <w:p w14:paraId="7D0C4F5F" w14:textId="77777777" w:rsidR="00DC1619" w:rsidRPr="00092151" w:rsidRDefault="00DC1619" w:rsidP="003350DC">
            <w:r w:rsidRPr="00092151">
              <w:t>Эритроцитсодержащие компоненты донорской крови</w:t>
            </w:r>
          </w:p>
        </w:tc>
        <w:tc>
          <w:tcPr>
            <w:tcW w:w="8270" w:type="dxa"/>
            <w:shd w:val="clear" w:color="auto" w:fill="auto"/>
          </w:tcPr>
          <w:p w14:paraId="5C4DEAD8" w14:textId="55F1D98A" w:rsidR="00DC1619" w:rsidRPr="00092151" w:rsidRDefault="00DC1619" w:rsidP="003350DC">
            <w:r w:rsidRPr="00092151">
              <w:t xml:space="preserve">10 мл 10% </w:t>
            </w:r>
            <w:r w:rsidR="00C22F9F">
              <w:t>#</w:t>
            </w:r>
            <w:r w:rsidRPr="00092151">
              <w:t>кальция глюконата</w:t>
            </w:r>
            <w:r w:rsidR="00C22F9F">
              <w:t>**</w:t>
            </w:r>
            <w:r w:rsidRPr="00092151">
              <w:t xml:space="preserve"> в 250-500 мл 0,9% раствора NaC</w:t>
            </w:r>
            <w:r w:rsidRPr="00092151">
              <w:rPr>
                <w:lang w:val="en-US"/>
              </w:rPr>
              <w:t>l</w:t>
            </w:r>
            <w:r w:rsidR="005226FF" w:rsidRPr="00C22F9F">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r w:rsidRPr="00092151">
              <w:t>.</w:t>
            </w:r>
          </w:p>
          <w:p w14:paraId="343739B6" w14:textId="32789105" w:rsidR="00DC1619" w:rsidRPr="00092151" w:rsidRDefault="00DC1619" w:rsidP="003350DC">
            <w:r w:rsidRPr="00092151">
              <w:t>При высоком риске дальнейшего усиления иммунного гемолиза следует индивидуально рассмотреть возможность введения глюкокортикоидов</w:t>
            </w:r>
            <w:r w:rsidR="00C22F9F">
              <w:t>.</w:t>
            </w:r>
          </w:p>
        </w:tc>
      </w:tr>
      <w:tr w:rsidR="00360586" w:rsidRPr="00092151" w14:paraId="30CEDCE4" w14:textId="77777777" w:rsidTr="00883C67">
        <w:tc>
          <w:tcPr>
            <w:tcW w:w="3208" w:type="dxa"/>
            <w:vMerge/>
            <w:shd w:val="clear" w:color="auto" w:fill="auto"/>
          </w:tcPr>
          <w:p w14:paraId="34FB58C7" w14:textId="77777777" w:rsidR="00DC1619" w:rsidRPr="00092151" w:rsidRDefault="00DC1619" w:rsidP="003350DC"/>
        </w:tc>
        <w:tc>
          <w:tcPr>
            <w:tcW w:w="3082" w:type="dxa"/>
            <w:shd w:val="clear" w:color="auto" w:fill="auto"/>
          </w:tcPr>
          <w:p w14:paraId="29899586" w14:textId="77777777" w:rsidR="00DC1619" w:rsidRPr="00092151" w:rsidRDefault="00DC1619" w:rsidP="003350DC">
            <w:r w:rsidRPr="00092151">
              <w:t>Концентрат тромбоцитов, свежезамороженная плазма, криопреципитат, криосупернатант</w:t>
            </w:r>
          </w:p>
        </w:tc>
        <w:tc>
          <w:tcPr>
            <w:tcW w:w="8270" w:type="dxa"/>
            <w:shd w:val="clear" w:color="auto" w:fill="auto"/>
          </w:tcPr>
          <w:p w14:paraId="1E39F73F" w14:textId="57ADFC7E" w:rsidR="00DC1619" w:rsidRPr="00092151" w:rsidRDefault="00DC1619" w:rsidP="003350DC">
            <w:r w:rsidRPr="00092151">
              <w:t xml:space="preserve">10 мл 10% </w:t>
            </w:r>
            <w:r w:rsidR="0089684C">
              <w:t>#</w:t>
            </w:r>
            <w:r w:rsidRPr="00092151">
              <w:t>кальция глюконата</w:t>
            </w:r>
            <w:r w:rsidR="0089684C">
              <w:t>**</w:t>
            </w:r>
            <w:r w:rsidRPr="00092151">
              <w:t xml:space="preserve"> в 500 мл 0,9% раствора NaC</w:t>
            </w:r>
            <w:r w:rsidRPr="00092151">
              <w:rPr>
                <w:lang w:val="en-US"/>
              </w:rPr>
              <w:t>l</w:t>
            </w:r>
            <w:r w:rsidR="005226FF" w:rsidRPr="0089684C">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2378EF81" w14:textId="77777777" w:rsidTr="00883C67">
        <w:tc>
          <w:tcPr>
            <w:tcW w:w="14560" w:type="dxa"/>
            <w:gridSpan w:val="3"/>
            <w:shd w:val="clear" w:color="auto" w:fill="auto"/>
          </w:tcPr>
          <w:p w14:paraId="0AFCE8BA" w14:textId="77777777" w:rsidR="00DC1619" w:rsidRPr="00092151" w:rsidRDefault="00DC1619" w:rsidP="003350DC">
            <w:pPr>
              <w:pStyle w:val="afe"/>
              <w:numPr>
                <w:ilvl w:val="0"/>
                <w:numId w:val="44"/>
              </w:numPr>
              <w:jc w:val="center"/>
              <w:rPr>
                <w:b/>
                <w:bCs/>
              </w:rPr>
            </w:pPr>
            <w:r w:rsidRPr="00092151">
              <w:rPr>
                <w:b/>
                <w:bCs/>
              </w:rPr>
              <w:t>Посттрансфузионная болезнь «трансплантат против хозяина»</w:t>
            </w:r>
          </w:p>
        </w:tc>
      </w:tr>
      <w:tr w:rsidR="00360586" w:rsidRPr="00092151" w14:paraId="4F2C62F9" w14:textId="77777777" w:rsidTr="00883C67">
        <w:tc>
          <w:tcPr>
            <w:tcW w:w="3208" w:type="dxa"/>
            <w:shd w:val="clear" w:color="auto" w:fill="auto"/>
          </w:tcPr>
          <w:p w14:paraId="7188E9B9" w14:textId="77777777" w:rsidR="00DC1619" w:rsidRPr="00092151" w:rsidRDefault="00DC1619" w:rsidP="003350DC">
            <w:r w:rsidRPr="00092151">
              <w:t>Посттрансфузионная болезнь «трансплантат против хозяина»</w:t>
            </w:r>
          </w:p>
        </w:tc>
        <w:tc>
          <w:tcPr>
            <w:tcW w:w="3082" w:type="dxa"/>
            <w:shd w:val="clear" w:color="auto" w:fill="auto"/>
          </w:tcPr>
          <w:p w14:paraId="2C7B5173" w14:textId="77777777" w:rsidR="00DC1619" w:rsidRPr="00092151" w:rsidRDefault="00DC1619" w:rsidP="003350DC">
            <w:r w:rsidRPr="00092151">
              <w:t>Любой компонент донорской крови</w:t>
            </w:r>
          </w:p>
        </w:tc>
        <w:tc>
          <w:tcPr>
            <w:tcW w:w="8270" w:type="dxa"/>
            <w:shd w:val="clear" w:color="auto" w:fill="auto"/>
          </w:tcPr>
          <w:p w14:paraId="11F06A58" w14:textId="3893D255" w:rsidR="00DC1619" w:rsidRPr="00092151" w:rsidRDefault="00DC1619" w:rsidP="003350DC">
            <w:r w:rsidRPr="00092151">
              <w:t xml:space="preserve">10 мл 10% </w:t>
            </w:r>
            <w:r w:rsidR="0089684C">
              <w:t>#</w:t>
            </w:r>
            <w:r w:rsidRPr="00092151">
              <w:t>кальция глюконата</w:t>
            </w:r>
            <w:r w:rsidR="0089684C">
              <w:t>**</w:t>
            </w:r>
            <w:r w:rsidRPr="00092151">
              <w:t xml:space="preserve"> в 100 мл 0,9% раствора NaC</w:t>
            </w:r>
            <w:r w:rsidRPr="00092151">
              <w:rPr>
                <w:lang w:val="en-US"/>
              </w:rPr>
              <w:t>l</w:t>
            </w:r>
            <w:r w:rsidR="00A84AEC">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196BF023" w14:textId="77777777" w:rsidTr="00883C67">
        <w:tc>
          <w:tcPr>
            <w:tcW w:w="14560" w:type="dxa"/>
            <w:gridSpan w:val="3"/>
            <w:shd w:val="clear" w:color="auto" w:fill="auto"/>
          </w:tcPr>
          <w:p w14:paraId="74DDBC5A" w14:textId="77777777" w:rsidR="00DC1619" w:rsidRPr="00092151" w:rsidRDefault="00DC1619" w:rsidP="003350DC">
            <w:pPr>
              <w:pStyle w:val="afe"/>
              <w:numPr>
                <w:ilvl w:val="0"/>
                <w:numId w:val="44"/>
              </w:numPr>
              <w:jc w:val="center"/>
              <w:rPr>
                <w:b/>
                <w:bCs/>
              </w:rPr>
            </w:pPr>
            <w:r w:rsidRPr="00092151">
              <w:rPr>
                <w:b/>
                <w:bCs/>
              </w:rPr>
              <w:t xml:space="preserve">Посттрансфузионная пурпура: </w:t>
            </w:r>
          </w:p>
          <w:p w14:paraId="798FB6FD" w14:textId="77777777" w:rsidR="00DC1619" w:rsidRPr="00092151" w:rsidRDefault="00DC1619" w:rsidP="003350DC">
            <w:pPr>
              <w:rPr>
                <w:b/>
                <w:bCs/>
              </w:rPr>
            </w:pPr>
            <w:r w:rsidRPr="00092151">
              <w:t>наличие антилейкоцитарных и (или) специфических антитромбоцитарных антител, рефрактерность к трансфузиям тромбоцитсодержащих сред</w:t>
            </w:r>
          </w:p>
        </w:tc>
      </w:tr>
      <w:tr w:rsidR="00360586" w:rsidRPr="00092151" w14:paraId="5D29B37F" w14:textId="77777777" w:rsidTr="00883C67">
        <w:tc>
          <w:tcPr>
            <w:tcW w:w="3208" w:type="dxa"/>
            <w:vMerge w:val="restart"/>
            <w:shd w:val="clear" w:color="auto" w:fill="auto"/>
          </w:tcPr>
          <w:p w14:paraId="5CE83BAA" w14:textId="77777777" w:rsidR="00DC1619" w:rsidRPr="00092151" w:rsidRDefault="00DC1619" w:rsidP="003350DC">
            <w:r w:rsidRPr="00092151">
              <w:t xml:space="preserve">Посттрансфузионная пурпура </w:t>
            </w:r>
          </w:p>
        </w:tc>
        <w:tc>
          <w:tcPr>
            <w:tcW w:w="3082" w:type="dxa"/>
            <w:shd w:val="clear" w:color="auto" w:fill="auto"/>
          </w:tcPr>
          <w:p w14:paraId="5445D780" w14:textId="77777777" w:rsidR="00DC1619" w:rsidRPr="00092151" w:rsidRDefault="00DC1619" w:rsidP="003350DC">
            <w:r w:rsidRPr="00092151">
              <w:t xml:space="preserve">Индивидуально подобранный концентрат тромбоцитов методом адгезии на твердой фазе / в </w:t>
            </w:r>
            <w:r w:rsidRPr="00092151">
              <w:lastRenderedPageBreak/>
              <w:t>лимфоцитотоксическом тесте</w:t>
            </w:r>
          </w:p>
        </w:tc>
        <w:tc>
          <w:tcPr>
            <w:tcW w:w="8270" w:type="dxa"/>
            <w:shd w:val="clear" w:color="auto" w:fill="auto"/>
          </w:tcPr>
          <w:p w14:paraId="1669352D" w14:textId="32E6F2CE" w:rsidR="00DC1619" w:rsidRPr="00092151" w:rsidRDefault="00DC1619" w:rsidP="003350DC">
            <w:r w:rsidRPr="00092151">
              <w:lastRenderedPageBreak/>
              <w:t xml:space="preserve">10 мл 10% </w:t>
            </w:r>
            <w:r w:rsidR="0089684C">
              <w:t>#</w:t>
            </w:r>
            <w:r w:rsidRPr="00092151">
              <w:t>кальция глюконата</w:t>
            </w:r>
            <w:r w:rsidR="00B7596D">
              <w:t>**</w:t>
            </w:r>
            <w:r w:rsidRPr="00092151">
              <w:t xml:space="preserve"> и 2 мл </w:t>
            </w:r>
            <w:r w:rsidR="0089684C">
              <w:t>#</w:t>
            </w:r>
            <w:r w:rsidRPr="00092151">
              <w:t xml:space="preserve">клемастина 1 мг/мл (либо 1 мл </w:t>
            </w:r>
            <w:r w:rsidR="0089684C">
              <w:t>#</w:t>
            </w:r>
            <w:r w:rsidRPr="00092151">
              <w:t>дифенгидрамина</w:t>
            </w:r>
            <w:r w:rsidR="0089684C">
              <w:t>**</w:t>
            </w:r>
            <w:r w:rsidRPr="00092151">
              <w:t xml:space="preserve"> 10 мг/мл, либо 1 мл </w:t>
            </w:r>
            <w:r w:rsidR="0089684C">
              <w:t>#</w:t>
            </w:r>
            <w:r w:rsidRPr="00092151">
              <w:t>хлоропирамина</w:t>
            </w:r>
            <w:r w:rsidR="0089684C">
              <w:t>**</w:t>
            </w:r>
            <w:r w:rsidRPr="00092151">
              <w:t xml:space="preserve"> 20 мг/мл) в 100 мл 0,9% раствора NaC</w:t>
            </w:r>
            <w:r w:rsidRPr="00092151">
              <w:rPr>
                <w:lang w:val="en-US"/>
              </w:rPr>
              <w:t>l</w:t>
            </w:r>
            <w:r w:rsidR="00A84AEC">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r w:rsidR="00360586" w:rsidRPr="00092151" w14:paraId="664BD080" w14:textId="77777777" w:rsidTr="00883C67">
        <w:tc>
          <w:tcPr>
            <w:tcW w:w="3208" w:type="dxa"/>
            <w:vMerge/>
            <w:shd w:val="clear" w:color="auto" w:fill="auto"/>
          </w:tcPr>
          <w:p w14:paraId="23D7F92A" w14:textId="77777777" w:rsidR="00DC1619" w:rsidRPr="00092151" w:rsidRDefault="00DC1619" w:rsidP="003350DC"/>
        </w:tc>
        <w:tc>
          <w:tcPr>
            <w:tcW w:w="3082" w:type="dxa"/>
            <w:shd w:val="clear" w:color="auto" w:fill="auto"/>
          </w:tcPr>
          <w:p w14:paraId="2F7E748F" w14:textId="77777777" w:rsidR="00DC1619" w:rsidRPr="00092151" w:rsidRDefault="00DC1619" w:rsidP="003350DC">
            <w:r w:rsidRPr="00092151">
              <w:t>Концентрат тромбоцитов с невозможностью проведения индивидуального подбора</w:t>
            </w:r>
          </w:p>
        </w:tc>
        <w:tc>
          <w:tcPr>
            <w:tcW w:w="8270" w:type="dxa"/>
            <w:shd w:val="clear" w:color="auto" w:fill="auto"/>
          </w:tcPr>
          <w:p w14:paraId="214A638C" w14:textId="0B8C7799" w:rsidR="00DC1619" w:rsidRPr="00092151" w:rsidRDefault="00DC1619" w:rsidP="003350DC">
            <w:r w:rsidRPr="00092151">
              <w:t xml:space="preserve">10 мл 10% </w:t>
            </w:r>
            <w:r w:rsidR="00C80622">
              <w:t>#</w:t>
            </w:r>
            <w:r w:rsidRPr="00092151">
              <w:t>кальция глюконата</w:t>
            </w:r>
            <w:r w:rsidR="00B7596D">
              <w:t>**</w:t>
            </w:r>
            <w:r w:rsidRPr="00092151">
              <w:t xml:space="preserve"> и 2 мл </w:t>
            </w:r>
            <w:r w:rsidR="00C80622">
              <w:t>#</w:t>
            </w:r>
            <w:r w:rsidRPr="00092151">
              <w:t xml:space="preserve">клемастина 1 мг/мл (либо 1 мл </w:t>
            </w:r>
            <w:r w:rsidR="00C80622">
              <w:t>#</w:t>
            </w:r>
            <w:r w:rsidRPr="00092151">
              <w:t>дифенгидрамина</w:t>
            </w:r>
            <w:r w:rsidR="00C80622">
              <w:t>**</w:t>
            </w:r>
            <w:r w:rsidRPr="00092151">
              <w:t xml:space="preserve"> 10 мг/мл, либо 1 мл </w:t>
            </w:r>
            <w:r w:rsidR="00C80622">
              <w:t>#</w:t>
            </w:r>
            <w:r w:rsidRPr="00092151">
              <w:t>хлоропирамина</w:t>
            </w:r>
            <w:r w:rsidR="00C80622">
              <w:t>**</w:t>
            </w:r>
            <w:r w:rsidRPr="00092151">
              <w:t xml:space="preserve"> 20 мг/мл) в 100 мл 0,9% раствора NaC</w:t>
            </w:r>
            <w:r w:rsidRPr="00092151">
              <w:rPr>
                <w:lang w:val="en-US"/>
              </w:rPr>
              <w:t>l</w:t>
            </w:r>
            <w:r w:rsidR="00A84AEC">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r w:rsidRPr="00092151">
              <w:t>.</w:t>
            </w:r>
          </w:p>
          <w:p w14:paraId="3DD9C448" w14:textId="34B6FDD5" w:rsidR="00DC1619" w:rsidRPr="00092151" w:rsidRDefault="00DC1619" w:rsidP="003350DC"/>
        </w:tc>
      </w:tr>
      <w:tr w:rsidR="00360586" w:rsidRPr="00092151" w14:paraId="78B31DFB" w14:textId="77777777" w:rsidTr="00883C67">
        <w:tc>
          <w:tcPr>
            <w:tcW w:w="3208" w:type="dxa"/>
            <w:vMerge/>
            <w:shd w:val="clear" w:color="auto" w:fill="auto"/>
          </w:tcPr>
          <w:p w14:paraId="058AB03F" w14:textId="77777777" w:rsidR="00DC1619" w:rsidRPr="00092151" w:rsidRDefault="00DC1619" w:rsidP="003350DC"/>
        </w:tc>
        <w:tc>
          <w:tcPr>
            <w:tcW w:w="3082" w:type="dxa"/>
            <w:shd w:val="clear" w:color="auto" w:fill="auto"/>
          </w:tcPr>
          <w:p w14:paraId="34980A06" w14:textId="77777777" w:rsidR="00DC1619" w:rsidRPr="00092151" w:rsidRDefault="00DC1619" w:rsidP="003350DC">
            <w:r w:rsidRPr="00092151">
              <w:t>Другие компоненты донорской крови</w:t>
            </w:r>
          </w:p>
        </w:tc>
        <w:tc>
          <w:tcPr>
            <w:tcW w:w="8270" w:type="dxa"/>
            <w:shd w:val="clear" w:color="auto" w:fill="auto"/>
          </w:tcPr>
          <w:p w14:paraId="47C5574E" w14:textId="0D595E90" w:rsidR="00DC1619" w:rsidRPr="00092151" w:rsidRDefault="00DC1619" w:rsidP="003350DC">
            <w:r w:rsidRPr="00092151">
              <w:t xml:space="preserve">10 мл 10% </w:t>
            </w:r>
            <w:r w:rsidR="009D0D3D">
              <w:t>#</w:t>
            </w:r>
            <w:r w:rsidRPr="00092151">
              <w:t>кальция глюконата</w:t>
            </w:r>
            <w:r w:rsidR="00A84AEC">
              <w:t>**</w:t>
            </w:r>
            <w:r w:rsidRPr="00092151">
              <w:t xml:space="preserve"> в 100 мл 0,9% раствора NaC</w:t>
            </w:r>
            <w:r w:rsidRPr="00092151">
              <w:rPr>
                <w:lang w:val="en-US"/>
              </w:rPr>
              <w:t>l</w:t>
            </w:r>
            <w:r w:rsidR="00A84AEC">
              <w:t>**</w:t>
            </w:r>
            <w:r w:rsidRPr="00092151">
              <w:t xml:space="preserve"> в/в капельно</w:t>
            </w:r>
            <w:r w:rsidR="00951130">
              <w:t xml:space="preserve"> </w:t>
            </w:r>
            <w:r w:rsidR="00951130">
              <w:fldChar w:fldCharType="begin" w:fldLock="1"/>
            </w:r>
            <w:r w:rsidR="00826AE5">
              <w:instrText>ADDIN CSL_CITATION {"citationItems":[{"id":"ITEM-1","itemData":{"DOI":"10.25837/HAT.2019.62.39.006","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d542ca9-33b9-45f5-acca-a02e2a721c67"]}],"mendeley":{"formattedCitation":"[70]","plainTextFormattedCitation":"[70]","previouslyFormattedCitation":"[70]"},"properties":{"noteIndex":0},"schema":"https://github.com/citation-style-language/schema/raw/master/csl-citation.json"}</w:instrText>
            </w:r>
            <w:r w:rsidR="00951130">
              <w:fldChar w:fldCharType="separate"/>
            </w:r>
            <w:r w:rsidR="00951130" w:rsidRPr="00951130">
              <w:rPr>
                <w:noProof/>
              </w:rPr>
              <w:t>[70]</w:t>
            </w:r>
            <w:r w:rsidR="00951130">
              <w:fldChar w:fldCharType="end"/>
            </w:r>
          </w:p>
        </w:tc>
      </w:tr>
    </w:tbl>
    <w:p w14:paraId="0A920D70" w14:textId="77777777" w:rsidR="00DC1619" w:rsidRPr="00092151" w:rsidRDefault="00DC1619" w:rsidP="003350DC">
      <w:pPr>
        <w:rPr>
          <w:sz w:val="20"/>
          <w:szCs w:val="20"/>
        </w:rPr>
      </w:pPr>
      <w:r w:rsidRPr="00092151">
        <w:rPr>
          <w:szCs w:val="24"/>
        </w:rPr>
        <w:t xml:space="preserve">* </w:t>
      </w:r>
      <w:r w:rsidRPr="00092151">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01A40DB" w14:textId="77777777" w:rsidR="00DC1619" w:rsidRPr="00092151" w:rsidRDefault="00DC1619" w:rsidP="003350DC">
      <w:pPr>
        <w:pStyle w:val="afe"/>
        <w:numPr>
          <w:ilvl w:val="0"/>
          <w:numId w:val="43"/>
        </w:numPr>
        <w:rPr>
          <w:sz w:val="20"/>
          <w:szCs w:val="20"/>
        </w:rPr>
      </w:pPr>
      <w:r w:rsidRPr="00092151">
        <w:rPr>
          <w:sz w:val="20"/>
          <w:szCs w:val="20"/>
        </w:rPr>
        <w:t>Иммунные:</w:t>
      </w:r>
    </w:p>
    <w:p w14:paraId="2A36C9C2" w14:textId="77777777" w:rsidR="00DC1619" w:rsidRPr="00092151" w:rsidRDefault="00DC1619" w:rsidP="003350DC">
      <w:pPr>
        <w:pStyle w:val="afe"/>
        <w:numPr>
          <w:ilvl w:val="0"/>
          <w:numId w:val="38"/>
        </w:numPr>
        <w:rPr>
          <w:sz w:val="20"/>
          <w:szCs w:val="20"/>
        </w:rPr>
      </w:pPr>
      <w:r w:rsidRPr="00092151">
        <w:rPr>
          <w:sz w:val="20"/>
          <w:szCs w:val="20"/>
        </w:rPr>
        <w:t>Обусловленное трансфузией острое повреждение легких</w:t>
      </w:r>
    </w:p>
    <w:p w14:paraId="12E6D3CC" w14:textId="77777777" w:rsidR="00DC1619" w:rsidRPr="00092151" w:rsidRDefault="00DC1619" w:rsidP="003350DC">
      <w:pPr>
        <w:pStyle w:val="afe"/>
        <w:numPr>
          <w:ilvl w:val="0"/>
          <w:numId w:val="38"/>
        </w:numPr>
        <w:rPr>
          <w:sz w:val="20"/>
          <w:szCs w:val="20"/>
        </w:rPr>
      </w:pPr>
      <w:r w:rsidRPr="00092151">
        <w:rPr>
          <w:sz w:val="20"/>
          <w:szCs w:val="20"/>
        </w:rPr>
        <w:t>Обусловленная трансфузией одышка</w:t>
      </w:r>
    </w:p>
    <w:p w14:paraId="3C57F50D" w14:textId="77777777" w:rsidR="00DC1619" w:rsidRPr="00092151" w:rsidRDefault="00DC1619" w:rsidP="003350DC">
      <w:pPr>
        <w:pStyle w:val="afe"/>
        <w:numPr>
          <w:ilvl w:val="0"/>
          <w:numId w:val="43"/>
        </w:numPr>
        <w:rPr>
          <w:sz w:val="20"/>
          <w:szCs w:val="20"/>
        </w:rPr>
      </w:pPr>
      <w:r w:rsidRPr="00092151">
        <w:rPr>
          <w:sz w:val="20"/>
          <w:szCs w:val="20"/>
        </w:rPr>
        <w:t>Неиммунные:</w:t>
      </w:r>
    </w:p>
    <w:p w14:paraId="1560D98E" w14:textId="77777777" w:rsidR="00DC1619" w:rsidRPr="00092151" w:rsidRDefault="00DC1619" w:rsidP="003350DC">
      <w:pPr>
        <w:pStyle w:val="afe"/>
        <w:numPr>
          <w:ilvl w:val="0"/>
          <w:numId w:val="40"/>
        </w:numPr>
        <w:rPr>
          <w:sz w:val="20"/>
          <w:szCs w:val="20"/>
        </w:rPr>
      </w:pPr>
      <w:r w:rsidRPr="00092151">
        <w:rPr>
          <w:sz w:val="20"/>
          <w:szCs w:val="20"/>
        </w:rPr>
        <w:t>Обусловленная трансфузией циркуляторная перегрузка</w:t>
      </w:r>
    </w:p>
    <w:p w14:paraId="3F86CA4B" w14:textId="77777777" w:rsidR="00DC1619" w:rsidRPr="00092151" w:rsidRDefault="00DC1619" w:rsidP="003350DC">
      <w:pPr>
        <w:pStyle w:val="afe"/>
        <w:numPr>
          <w:ilvl w:val="0"/>
          <w:numId w:val="40"/>
        </w:numPr>
        <w:rPr>
          <w:sz w:val="20"/>
          <w:szCs w:val="20"/>
        </w:rPr>
      </w:pPr>
      <w:r w:rsidRPr="00092151">
        <w:rPr>
          <w:sz w:val="20"/>
          <w:szCs w:val="20"/>
        </w:rPr>
        <w:t>Посттрансфузионная гипертензия</w:t>
      </w:r>
    </w:p>
    <w:p w14:paraId="310B7172" w14:textId="77777777" w:rsidR="00DC1619" w:rsidRPr="00092151" w:rsidRDefault="00DC1619" w:rsidP="003350DC">
      <w:pPr>
        <w:pStyle w:val="afe"/>
        <w:numPr>
          <w:ilvl w:val="0"/>
          <w:numId w:val="40"/>
        </w:numPr>
        <w:rPr>
          <w:sz w:val="20"/>
          <w:szCs w:val="20"/>
        </w:rPr>
      </w:pPr>
      <w:r w:rsidRPr="00092151">
        <w:rPr>
          <w:sz w:val="20"/>
          <w:szCs w:val="20"/>
        </w:rPr>
        <w:t>Острый неиммунный гемолиз</w:t>
      </w:r>
    </w:p>
    <w:p w14:paraId="1F0BDFDC" w14:textId="77777777" w:rsidR="00DC1619" w:rsidRPr="00092151" w:rsidRDefault="00DC1619" w:rsidP="003350DC">
      <w:pPr>
        <w:pStyle w:val="afe"/>
        <w:numPr>
          <w:ilvl w:val="0"/>
          <w:numId w:val="40"/>
        </w:numPr>
        <w:rPr>
          <w:sz w:val="20"/>
          <w:szCs w:val="20"/>
        </w:rPr>
      </w:pPr>
      <w:r w:rsidRPr="00092151">
        <w:rPr>
          <w:sz w:val="20"/>
          <w:szCs w:val="20"/>
        </w:rPr>
        <w:t>Септический шок</w:t>
      </w:r>
    </w:p>
    <w:p w14:paraId="2597AC4D" w14:textId="77777777" w:rsidR="00DC1619" w:rsidRPr="00092151" w:rsidRDefault="00DC1619" w:rsidP="003350DC">
      <w:pPr>
        <w:pStyle w:val="afe"/>
        <w:numPr>
          <w:ilvl w:val="0"/>
          <w:numId w:val="40"/>
        </w:numPr>
        <w:rPr>
          <w:sz w:val="20"/>
          <w:szCs w:val="20"/>
        </w:rPr>
      </w:pPr>
      <w:r w:rsidRPr="00092151">
        <w:rPr>
          <w:sz w:val="20"/>
          <w:szCs w:val="20"/>
        </w:rPr>
        <w:t>Хроническая перегрузка железом</w:t>
      </w:r>
    </w:p>
    <w:p w14:paraId="46B9D459" w14:textId="47F6055D" w:rsidR="00DC1619" w:rsidRPr="006B22E2" w:rsidRDefault="00DC1619" w:rsidP="003350DC">
      <w:pPr>
        <w:ind w:firstLine="709"/>
      </w:pPr>
      <w:r w:rsidRPr="006B22E2">
        <w:t xml:space="preserve">Решение вопроса о введении глюкокортик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w:t>
      </w:r>
    </w:p>
    <w:p w14:paraId="62143405" w14:textId="77777777" w:rsidR="00DC1619" w:rsidRPr="00092151" w:rsidRDefault="00DC1619" w:rsidP="003350DC">
      <w:pPr>
        <w:rPr>
          <w:b/>
          <w:szCs w:val="24"/>
        </w:rPr>
      </w:pPr>
    </w:p>
    <w:p w14:paraId="3C1C8DEA" w14:textId="77777777" w:rsidR="00DC1619" w:rsidRPr="00092151" w:rsidRDefault="00DC1619" w:rsidP="003350DC">
      <w:pPr>
        <w:rPr>
          <w:i/>
          <w:szCs w:val="24"/>
          <w:u w:val="single"/>
        </w:rPr>
      </w:pPr>
      <w:r w:rsidRPr="00092151">
        <w:rPr>
          <w:i/>
          <w:szCs w:val="24"/>
          <w:u w:val="single"/>
        </w:rPr>
        <w:t xml:space="preserve">Лечебный плазмаферез в терапии рефрактерности к трансфузиям тромбоцитов </w:t>
      </w:r>
    </w:p>
    <w:p w14:paraId="2E7D2BA4" w14:textId="77777777" w:rsidR="00DC1619" w:rsidRPr="00092151" w:rsidRDefault="00DC1619" w:rsidP="003350DC">
      <w:pPr>
        <w:pStyle w:val="afe"/>
        <w:ind w:left="0" w:firstLine="709"/>
        <w:rPr>
          <w:szCs w:val="24"/>
        </w:rPr>
      </w:pPr>
      <w:r w:rsidRPr="00092151">
        <w:rPr>
          <w:szCs w:val="24"/>
        </w:rPr>
        <w:t xml:space="preserve">Если с помощью индивидуального подбора донорских тромбоцитов не удаётся получить достаточный прирост тромбоцитов и клинический эффект от трансфузий концентрата тромбоцитов, то для улучшения эффективности индивидуального подбора пары «донор-реципиент» к терапии добавляют процедуры плазмафереза. </w:t>
      </w:r>
      <w:proofErr w:type="gramStart"/>
      <w:r w:rsidRPr="00092151">
        <w:rPr>
          <w:szCs w:val="24"/>
        </w:rPr>
        <w:t>В основе</w:t>
      </w:r>
      <w:proofErr w:type="gramEnd"/>
      <w:r w:rsidRPr="00092151">
        <w:rPr>
          <w:szCs w:val="24"/>
        </w:rPr>
        <w:t xml:space="preserve"> развивающейся рефрактерности к трансфузиям концентрата тромбоцитов лежит аллосенсибилизация реципиента лейкоцитарными и тромбоцитарными антигенами донорских клеток крови. В этом случае целью проведения ПА является уменьшение концентрации циркулирующих аллоантител и иммунных комплексов.</w:t>
      </w:r>
    </w:p>
    <w:p w14:paraId="1300000F" w14:textId="77777777" w:rsidR="00DC1619" w:rsidRPr="00092151" w:rsidRDefault="00DC1619" w:rsidP="003350DC">
      <w:pPr>
        <w:pStyle w:val="afe"/>
        <w:ind w:left="0" w:firstLine="709"/>
        <w:rPr>
          <w:szCs w:val="24"/>
        </w:rPr>
      </w:pPr>
      <w:r w:rsidRPr="00092151">
        <w:rPr>
          <w:szCs w:val="24"/>
        </w:rPr>
        <w:lastRenderedPageBreak/>
        <w:t xml:space="preserve">Для преодоления рефрактерности к трансфузиям концентрата тромбоцитов в большинстве случаев достаточно провести 5-6 процедур (от 2 до 15 процедур) ПА в сочетании с индивидуальным подбором тромбоцитов. </w:t>
      </w:r>
    </w:p>
    <w:p w14:paraId="020EEBE3" w14:textId="77777777" w:rsidR="00DC1619" w:rsidRPr="00092151" w:rsidRDefault="00DC1619" w:rsidP="003350DC">
      <w:pPr>
        <w:pStyle w:val="afe"/>
        <w:numPr>
          <w:ilvl w:val="0"/>
          <w:numId w:val="48"/>
        </w:numPr>
        <w:rPr>
          <w:szCs w:val="24"/>
        </w:rPr>
      </w:pPr>
      <w:r w:rsidRPr="00092151">
        <w:rPr>
          <w:szCs w:val="24"/>
        </w:rPr>
        <w:t xml:space="preserve">ПА проводятся 2-3 раза в неделю с интервалом 2-3 дня. </w:t>
      </w:r>
    </w:p>
    <w:p w14:paraId="117C0BEE" w14:textId="77777777" w:rsidR="00DC1619" w:rsidRPr="00092151" w:rsidRDefault="00DC1619" w:rsidP="003350DC">
      <w:pPr>
        <w:pStyle w:val="afe"/>
        <w:numPr>
          <w:ilvl w:val="0"/>
          <w:numId w:val="48"/>
        </w:numPr>
        <w:rPr>
          <w:szCs w:val="24"/>
        </w:rPr>
      </w:pPr>
      <w:r w:rsidRPr="00092151">
        <w:rPr>
          <w:szCs w:val="24"/>
        </w:rPr>
        <w:t>Объём удаляемой плазмы: за одну процедуру удаляется 0,5 ОЦП, в среднем 1500 мл (1000 – 2000 мл).</w:t>
      </w:r>
    </w:p>
    <w:p w14:paraId="5EE2603C" w14:textId="424B376E" w:rsidR="00DC1619" w:rsidRPr="00092151" w:rsidRDefault="00DC1619" w:rsidP="003350DC">
      <w:pPr>
        <w:ind w:firstLine="709"/>
        <w:rPr>
          <w:szCs w:val="24"/>
        </w:rPr>
      </w:pPr>
      <w:r w:rsidRPr="00092151">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w:t>
      </w:r>
      <w:r w:rsidR="000F791E">
        <w:rPr>
          <w:szCs w:val="24"/>
        </w:rPr>
        <w:t xml:space="preserve"> человека</w:t>
      </w:r>
      <w:r w:rsidR="00AC1885">
        <w:rPr>
          <w:szCs w:val="24"/>
        </w:rPr>
        <w:t>**</w:t>
      </w:r>
      <w:r w:rsidRPr="00092151">
        <w:rPr>
          <w:szCs w:val="24"/>
        </w:rPr>
        <w:t xml:space="preserve"> и раствором натрия хлорида</w:t>
      </w:r>
      <w:r w:rsidR="003B7C65">
        <w:rPr>
          <w:szCs w:val="24"/>
        </w:rPr>
        <w:t>**</w:t>
      </w:r>
      <w:r w:rsidRPr="00092151">
        <w:rPr>
          <w:szCs w:val="24"/>
        </w:rPr>
        <w:t xml:space="preserve"> 0,9%.</w:t>
      </w:r>
    </w:p>
    <w:p w14:paraId="2D92C62C" w14:textId="6B62CDEE" w:rsidR="00DC1619" w:rsidRPr="00092151" w:rsidRDefault="00DC1619" w:rsidP="003350DC">
      <w:pPr>
        <w:ind w:firstLine="709"/>
        <w:rPr>
          <w:szCs w:val="24"/>
        </w:rPr>
      </w:pPr>
      <w:r w:rsidRPr="00092151">
        <w:rPr>
          <w:szCs w:val="24"/>
        </w:rPr>
        <w:t>Соотношение раствора 5% альбумина</w:t>
      </w:r>
      <w:r w:rsidR="00AC1885">
        <w:rPr>
          <w:szCs w:val="24"/>
        </w:rPr>
        <w:t xml:space="preserve"> человека**</w:t>
      </w:r>
      <w:r w:rsidRPr="00092151">
        <w:rPr>
          <w:szCs w:val="24"/>
        </w:rPr>
        <w:t xml:space="preserve"> и раствора натрия хлорида</w:t>
      </w:r>
      <w:r w:rsidR="000B4A50">
        <w:rPr>
          <w:szCs w:val="24"/>
        </w:rPr>
        <w:t>**</w:t>
      </w:r>
      <w:r w:rsidRPr="00092151">
        <w:rPr>
          <w:szCs w:val="24"/>
        </w:rPr>
        <w:t xml:space="preserve"> 0,9% 1:1 при уровне общего белка ≥ 65г/л: </w:t>
      </w:r>
    </w:p>
    <w:p w14:paraId="72C960CB" w14:textId="66AC0894" w:rsidR="00DC1619" w:rsidRPr="00092151" w:rsidRDefault="00DC1619" w:rsidP="003350DC">
      <w:pPr>
        <w:pStyle w:val="afe"/>
        <w:numPr>
          <w:ilvl w:val="0"/>
          <w:numId w:val="49"/>
        </w:numPr>
        <w:rPr>
          <w:szCs w:val="24"/>
        </w:rPr>
      </w:pPr>
      <w:r w:rsidRPr="00092151">
        <w:rPr>
          <w:szCs w:val="24"/>
        </w:rPr>
        <w:t>Альбумин</w:t>
      </w:r>
      <w:r w:rsidR="00AC1885">
        <w:rPr>
          <w:szCs w:val="24"/>
        </w:rPr>
        <w:t xml:space="preserve"> человека**</w:t>
      </w:r>
      <w:r w:rsidRPr="00092151">
        <w:rPr>
          <w:szCs w:val="24"/>
        </w:rPr>
        <w:t xml:space="preserve"> 5% - (500мл – 1000мл) в среднем 800 мл; </w:t>
      </w:r>
    </w:p>
    <w:p w14:paraId="329351A5" w14:textId="6ABB8905" w:rsidR="00DC1619" w:rsidRPr="00092151" w:rsidRDefault="00DC1619" w:rsidP="003350DC">
      <w:pPr>
        <w:pStyle w:val="afe"/>
        <w:numPr>
          <w:ilvl w:val="0"/>
          <w:numId w:val="49"/>
        </w:numPr>
        <w:rPr>
          <w:szCs w:val="24"/>
        </w:rPr>
      </w:pPr>
      <w:r w:rsidRPr="00092151">
        <w:rPr>
          <w:szCs w:val="24"/>
        </w:rPr>
        <w:t>Раствор натрия хлорида</w:t>
      </w:r>
      <w:r w:rsidR="003B7C65">
        <w:rPr>
          <w:szCs w:val="24"/>
        </w:rPr>
        <w:t>**</w:t>
      </w:r>
      <w:r w:rsidRPr="00092151">
        <w:rPr>
          <w:szCs w:val="24"/>
        </w:rPr>
        <w:t xml:space="preserve"> 0,9% в среднем 800 мл (500 – 1000 мл).</w:t>
      </w:r>
    </w:p>
    <w:p w14:paraId="58AFF132" w14:textId="77777777" w:rsidR="00DC1619" w:rsidRPr="00092151" w:rsidRDefault="00DC1619" w:rsidP="003350DC">
      <w:pPr>
        <w:rPr>
          <w:szCs w:val="24"/>
          <w:u w:val="single"/>
        </w:rPr>
      </w:pPr>
    </w:p>
    <w:p w14:paraId="70C4E53A" w14:textId="77777777" w:rsidR="00DC1619" w:rsidRPr="00092151" w:rsidRDefault="00DC1619" w:rsidP="003350DC">
      <w:pPr>
        <w:ind w:firstLine="709"/>
        <w:rPr>
          <w:szCs w:val="24"/>
          <w:u w:val="single"/>
        </w:rPr>
      </w:pPr>
      <w:r w:rsidRPr="00092151">
        <w:rPr>
          <w:szCs w:val="24"/>
          <w:u w:val="single"/>
        </w:rPr>
        <w:t xml:space="preserve">Методические аспекты проведения ПА при тромбоцитопении, рефрактерной к трансфузиям концентрата тромбоцитов: </w:t>
      </w:r>
    </w:p>
    <w:p w14:paraId="4C9AC8A6" w14:textId="77777777" w:rsidR="00DC1619" w:rsidRPr="00092151" w:rsidRDefault="00DC1619" w:rsidP="003350DC">
      <w:pPr>
        <w:pStyle w:val="afe"/>
        <w:numPr>
          <w:ilvl w:val="0"/>
          <w:numId w:val="50"/>
        </w:numPr>
        <w:rPr>
          <w:szCs w:val="24"/>
          <w:u w:val="single"/>
        </w:rPr>
      </w:pPr>
      <w:r w:rsidRPr="00092151">
        <w:rPr>
          <w:szCs w:val="24"/>
        </w:rPr>
        <w:t xml:space="preserve">При наличии </w:t>
      </w:r>
      <w:proofErr w:type="gramStart"/>
      <w:r w:rsidRPr="00092151">
        <w:rPr>
          <w:szCs w:val="24"/>
        </w:rPr>
        <w:t>глубокой  тромбоцитопении</w:t>
      </w:r>
      <w:proofErr w:type="gramEnd"/>
      <w:r w:rsidRPr="00092151">
        <w:rPr>
          <w:szCs w:val="24"/>
        </w:rPr>
        <w:t xml:space="preserve"> (≤ 20х10</w:t>
      </w:r>
      <w:r w:rsidRPr="00092151">
        <w:rPr>
          <w:szCs w:val="24"/>
          <w:vertAlign w:val="superscript"/>
        </w:rPr>
        <w:t>9</w:t>
      </w:r>
      <w:r w:rsidRPr="00092151">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9105567" w14:textId="77777777" w:rsidR="00DC1619" w:rsidRPr="00092151" w:rsidRDefault="00DC1619" w:rsidP="003350DC">
      <w:pPr>
        <w:pStyle w:val="afe"/>
        <w:numPr>
          <w:ilvl w:val="0"/>
          <w:numId w:val="50"/>
        </w:numPr>
        <w:rPr>
          <w:szCs w:val="24"/>
        </w:rPr>
      </w:pPr>
      <w:r w:rsidRPr="00092151">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2A94D1A" w14:textId="63FA5019" w:rsidR="00DC1619" w:rsidRPr="00092151" w:rsidRDefault="00DC1619" w:rsidP="003350DC">
      <w:pPr>
        <w:pStyle w:val="afe"/>
        <w:numPr>
          <w:ilvl w:val="0"/>
          <w:numId w:val="50"/>
        </w:numPr>
        <w:rPr>
          <w:szCs w:val="24"/>
        </w:rPr>
      </w:pPr>
      <w:r w:rsidRPr="00092151">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w:t>
      </w:r>
      <w:r w:rsidR="00D85A79">
        <w:rPr>
          <w:szCs w:val="24"/>
        </w:rPr>
        <w:t>человека**</w:t>
      </w:r>
      <w:r w:rsidRPr="00092151">
        <w:rPr>
          <w:szCs w:val="24"/>
        </w:rPr>
        <w:t xml:space="preserve"> и раствором натрия хлорида 0,9%. </w:t>
      </w:r>
    </w:p>
    <w:p w14:paraId="23FF9B84" w14:textId="44C7521B" w:rsidR="00DC1619" w:rsidRPr="00092151" w:rsidRDefault="00DC1619" w:rsidP="003350DC">
      <w:pPr>
        <w:pStyle w:val="afe"/>
        <w:numPr>
          <w:ilvl w:val="0"/>
          <w:numId w:val="50"/>
        </w:numPr>
        <w:rPr>
          <w:szCs w:val="24"/>
        </w:rPr>
      </w:pPr>
      <w:r w:rsidRPr="00092151">
        <w:rPr>
          <w:szCs w:val="24"/>
        </w:rPr>
        <w:t>Соотношение СЗП + раствора 5% альбумина</w:t>
      </w:r>
      <w:r w:rsidR="00AC1885">
        <w:rPr>
          <w:szCs w:val="24"/>
        </w:rPr>
        <w:t xml:space="preserve"> человека</w:t>
      </w:r>
      <w:r w:rsidR="00D85A79">
        <w:rPr>
          <w:szCs w:val="24"/>
        </w:rPr>
        <w:t>**</w:t>
      </w:r>
      <w:r w:rsidRPr="00092151">
        <w:rPr>
          <w:szCs w:val="24"/>
        </w:rPr>
        <w:t xml:space="preserve"> и раствора натрия хлорида</w:t>
      </w:r>
      <w:r w:rsidR="003B7C65">
        <w:rPr>
          <w:szCs w:val="24"/>
        </w:rPr>
        <w:t>**</w:t>
      </w:r>
      <w:r w:rsidRPr="00092151">
        <w:rPr>
          <w:szCs w:val="24"/>
        </w:rPr>
        <w:t xml:space="preserve"> 0,9% 1:1 при уровне общего белка ≥ 65г/л </w:t>
      </w:r>
    </w:p>
    <w:p w14:paraId="1FFDCBDB" w14:textId="4C45AE37" w:rsidR="00DC1619" w:rsidRPr="00092151" w:rsidRDefault="00DC1619" w:rsidP="003350DC">
      <w:pPr>
        <w:pStyle w:val="afe"/>
        <w:numPr>
          <w:ilvl w:val="0"/>
          <w:numId w:val="51"/>
        </w:numPr>
        <w:rPr>
          <w:szCs w:val="24"/>
        </w:rPr>
      </w:pPr>
      <w:r w:rsidRPr="00092151">
        <w:rPr>
          <w:szCs w:val="24"/>
        </w:rPr>
        <w:t>СЗП – в среднем 500 мл (500 – 1000 мл);</w:t>
      </w:r>
    </w:p>
    <w:p w14:paraId="66824D2C" w14:textId="28395384" w:rsidR="00DC1619" w:rsidRPr="00092151" w:rsidRDefault="00DC1619" w:rsidP="003350DC">
      <w:pPr>
        <w:pStyle w:val="afe"/>
        <w:numPr>
          <w:ilvl w:val="0"/>
          <w:numId w:val="51"/>
        </w:numPr>
        <w:rPr>
          <w:szCs w:val="24"/>
        </w:rPr>
      </w:pPr>
      <w:r w:rsidRPr="00092151">
        <w:rPr>
          <w:szCs w:val="24"/>
        </w:rPr>
        <w:t>Альбумин</w:t>
      </w:r>
      <w:r w:rsidR="00D85A79">
        <w:rPr>
          <w:szCs w:val="24"/>
        </w:rPr>
        <w:t xml:space="preserve"> человека**</w:t>
      </w:r>
      <w:r w:rsidRPr="00092151">
        <w:rPr>
          <w:szCs w:val="24"/>
        </w:rPr>
        <w:t xml:space="preserve"> 5% 200 – 300мл (10 - 15г);</w:t>
      </w:r>
    </w:p>
    <w:p w14:paraId="2FD78F2A" w14:textId="77777777" w:rsidR="00DC1619" w:rsidRPr="00092151" w:rsidRDefault="00DC1619" w:rsidP="003350DC">
      <w:pPr>
        <w:pStyle w:val="afe"/>
        <w:numPr>
          <w:ilvl w:val="0"/>
          <w:numId w:val="51"/>
        </w:numPr>
        <w:rPr>
          <w:szCs w:val="24"/>
        </w:rPr>
      </w:pPr>
      <w:r w:rsidRPr="00092151">
        <w:rPr>
          <w:szCs w:val="24"/>
        </w:rPr>
        <w:t xml:space="preserve">Раствор натрия хлорида 0,9% в среднем 800 мл (500 – 1000 мл). </w:t>
      </w:r>
    </w:p>
    <w:p w14:paraId="7B9C1399" w14:textId="3A45B922" w:rsidR="00DC1619" w:rsidRPr="00092151" w:rsidRDefault="00DC1619" w:rsidP="003350DC">
      <w:pPr>
        <w:ind w:firstLine="709"/>
        <w:rPr>
          <w:szCs w:val="24"/>
        </w:rPr>
      </w:pPr>
      <w:r w:rsidRPr="00092151">
        <w:rPr>
          <w:szCs w:val="24"/>
        </w:rPr>
        <w:lastRenderedPageBreak/>
        <w:t>Соотношение СЗП + раствора 5% альбумина и раствора натрия хлорида</w:t>
      </w:r>
      <w:r w:rsidR="003B7C65">
        <w:rPr>
          <w:szCs w:val="24"/>
        </w:rPr>
        <w:t>**</w:t>
      </w:r>
      <w:r w:rsidRPr="00092151">
        <w:rPr>
          <w:szCs w:val="24"/>
        </w:rPr>
        <w:t xml:space="preserve"> 0,9% составляет 2:1 при уровне общего </w:t>
      </w:r>
      <w:proofErr w:type="gramStart"/>
      <w:r w:rsidRPr="00092151">
        <w:rPr>
          <w:szCs w:val="24"/>
        </w:rPr>
        <w:t>белка  ≤</w:t>
      </w:r>
      <w:proofErr w:type="gramEnd"/>
      <w:r w:rsidRPr="00092151">
        <w:rPr>
          <w:szCs w:val="24"/>
        </w:rPr>
        <w:t xml:space="preserve"> 55г/л:</w:t>
      </w:r>
    </w:p>
    <w:p w14:paraId="2DA8D084" w14:textId="1FDC2073" w:rsidR="00DC1619" w:rsidRPr="00092151" w:rsidRDefault="00DC1619" w:rsidP="003350DC">
      <w:pPr>
        <w:pStyle w:val="afe"/>
        <w:numPr>
          <w:ilvl w:val="0"/>
          <w:numId w:val="51"/>
        </w:numPr>
        <w:rPr>
          <w:szCs w:val="24"/>
        </w:rPr>
      </w:pPr>
      <w:r w:rsidRPr="00092151">
        <w:rPr>
          <w:szCs w:val="24"/>
        </w:rPr>
        <w:t>СЗП – в среднем 800 мл (500 – 1000</w:t>
      </w:r>
      <w:r w:rsidR="00D85A79">
        <w:rPr>
          <w:szCs w:val="24"/>
        </w:rPr>
        <w:t xml:space="preserve"> </w:t>
      </w:r>
      <w:r w:rsidRPr="00092151">
        <w:rPr>
          <w:szCs w:val="24"/>
        </w:rPr>
        <w:t xml:space="preserve">мл); </w:t>
      </w:r>
    </w:p>
    <w:p w14:paraId="40541C37" w14:textId="506C4530" w:rsidR="00DC1619" w:rsidRPr="00092151" w:rsidRDefault="00DC1619" w:rsidP="003350DC">
      <w:pPr>
        <w:pStyle w:val="afe"/>
        <w:numPr>
          <w:ilvl w:val="0"/>
          <w:numId w:val="51"/>
        </w:numPr>
        <w:rPr>
          <w:szCs w:val="24"/>
        </w:rPr>
      </w:pPr>
      <w:r w:rsidRPr="00092151">
        <w:rPr>
          <w:szCs w:val="24"/>
        </w:rPr>
        <w:t>Альбумин</w:t>
      </w:r>
      <w:r w:rsidR="00D85A79">
        <w:rPr>
          <w:szCs w:val="24"/>
        </w:rPr>
        <w:t xml:space="preserve"> человека**</w:t>
      </w:r>
      <w:r w:rsidRPr="00092151">
        <w:rPr>
          <w:szCs w:val="24"/>
        </w:rPr>
        <w:t xml:space="preserve"> 5% 200 – 300</w:t>
      </w:r>
      <w:r w:rsidR="00D85A79">
        <w:rPr>
          <w:szCs w:val="24"/>
        </w:rPr>
        <w:t xml:space="preserve"> </w:t>
      </w:r>
      <w:r w:rsidRPr="00092151">
        <w:rPr>
          <w:szCs w:val="24"/>
        </w:rPr>
        <w:t>мл (10-15</w:t>
      </w:r>
      <w:r w:rsidR="00D85A79">
        <w:rPr>
          <w:szCs w:val="24"/>
        </w:rPr>
        <w:t xml:space="preserve"> </w:t>
      </w:r>
      <w:r w:rsidRPr="00092151">
        <w:rPr>
          <w:szCs w:val="24"/>
        </w:rPr>
        <w:t>г);</w:t>
      </w:r>
    </w:p>
    <w:p w14:paraId="75CB2FA9" w14:textId="6E97F768" w:rsidR="00DC1619" w:rsidRPr="00092151" w:rsidRDefault="00DC1619" w:rsidP="003350DC">
      <w:pPr>
        <w:pStyle w:val="afe"/>
        <w:numPr>
          <w:ilvl w:val="0"/>
          <w:numId w:val="51"/>
        </w:numPr>
        <w:rPr>
          <w:szCs w:val="24"/>
        </w:rPr>
      </w:pPr>
      <w:r w:rsidRPr="00092151">
        <w:rPr>
          <w:szCs w:val="24"/>
        </w:rPr>
        <w:t>Раствор натрия хлорида</w:t>
      </w:r>
      <w:r w:rsidR="00D85A79">
        <w:rPr>
          <w:szCs w:val="24"/>
        </w:rPr>
        <w:t>**</w:t>
      </w:r>
      <w:r w:rsidRPr="00092151">
        <w:rPr>
          <w:szCs w:val="24"/>
        </w:rPr>
        <w:t xml:space="preserve"> 0,9% – в среднем 500мл (500 – 1000мл).   </w:t>
      </w:r>
    </w:p>
    <w:p w14:paraId="370A3807" w14:textId="77777777" w:rsidR="00DC1619" w:rsidRPr="00092151" w:rsidRDefault="00DC1619" w:rsidP="003350DC">
      <w:pPr>
        <w:pStyle w:val="afffff1"/>
        <w:spacing w:after="0" w:line="360" w:lineRule="auto"/>
        <w:rPr>
          <w:i w:val="0"/>
          <w:lang w:val="ru-RU"/>
        </w:rPr>
      </w:pPr>
    </w:p>
    <w:p w14:paraId="1E1446C7" w14:textId="63A6F72A" w:rsidR="00DC1619" w:rsidRPr="00092151" w:rsidRDefault="00DC1619" w:rsidP="003350DC">
      <w:pPr>
        <w:pStyle w:val="2"/>
        <w:spacing w:before="0"/>
      </w:pPr>
      <w:bookmarkStart w:id="230" w:name="_Toc85649742"/>
      <w:r w:rsidRPr="00092151">
        <w:t xml:space="preserve">7.4. </w:t>
      </w:r>
      <w:bookmarkStart w:id="231" w:name="_Toc64477555"/>
      <w:r w:rsidRPr="00092151">
        <w:rPr>
          <w:rFonts w:eastAsia="Arial Unicode MS"/>
        </w:rPr>
        <w:t>Протоколы выполнения аспирационного и биопсийного исследования костного мозга</w:t>
      </w:r>
      <w:bookmarkEnd w:id="230"/>
      <w:bookmarkEnd w:id="231"/>
    </w:p>
    <w:p w14:paraId="0AEBF8CB" w14:textId="77777777" w:rsidR="00DC1619" w:rsidRPr="00092151" w:rsidRDefault="00DC1619" w:rsidP="003350DC">
      <w:pPr>
        <w:pStyle w:val="Normal11"/>
        <w:spacing w:before="0" w:line="360" w:lineRule="auto"/>
        <w:ind w:left="0" w:firstLine="699"/>
        <w:rPr>
          <w:spacing w:val="0"/>
        </w:rPr>
      </w:pPr>
      <w:r w:rsidRPr="00092151">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19B43593" w14:textId="77777777" w:rsidR="00DC1619" w:rsidRPr="00092151" w:rsidRDefault="00DC1619" w:rsidP="003350DC">
      <w:pPr>
        <w:ind w:firstLine="699"/>
        <w:rPr>
          <w:rFonts w:cs="Times New Roman"/>
          <w:szCs w:val="24"/>
        </w:rPr>
      </w:pPr>
      <w:r w:rsidRPr="00092151">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31781A3A" w14:textId="77777777" w:rsidR="00DC1619" w:rsidRPr="00092151" w:rsidRDefault="00DC1619" w:rsidP="003350DC">
      <w:pPr>
        <w:ind w:firstLine="699"/>
        <w:rPr>
          <w:rFonts w:cs="Times New Roman"/>
          <w:szCs w:val="24"/>
        </w:rPr>
      </w:pPr>
      <w:r w:rsidRPr="00092151">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092151">
        <w:rPr>
          <w:rFonts w:cs="Times New Roman"/>
          <w:color w:val="212121"/>
          <w:szCs w:val="24"/>
        </w:rPr>
        <w:t xml:space="preserve">Трепанобиопсия костного мозга </w:t>
      </w:r>
      <w:r w:rsidRPr="00092151">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6792E408" w14:textId="77777777" w:rsidR="00DC1619" w:rsidRPr="00092151" w:rsidRDefault="00DC1619" w:rsidP="003350DC">
      <w:pPr>
        <w:ind w:firstLine="699"/>
        <w:rPr>
          <w:rFonts w:cs="Times New Roman"/>
          <w:szCs w:val="24"/>
        </w:rPr>
      </w:pPr>
      <w:r w:rsidRPr="00092151">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w:t>
      </w:r>
      <w:r w:rsidRPr="00092151">
        <w:rPr>
          <w:rFonts w:cs="Times New Roman"/>
          <w:szCs w:val="24"/>
        </w:rPr>
        <w:lastRenderedPageBreak/>
        <w:t xml:space="preserve">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0942F342" w14:textId="77777777" w:rsidR="00DC1619" w:rsidRPr="00092151" w:rsidRDefault="00DC1619" w:rsidP="003350DC">
      <w:pPr>
        <w:ind w:firstLine="699"/>
        <w:rPr>
          <w:rFonts w:cs="Times New Roman"/>
          <w:szCs w:val="24"/>
        </w:rPr>
      </w:pPr>
    </w:p>
    <w:p w14:paraId="687AD11D" w14:textId="5577ACE3" w:rsidR="00DC1619" w:rsidRPr="00092151" w:rsidRDefault="00DC1619" w:rsidP="003350DC">
      <w:pPr>
        <w:rPr>
          <w:b/>
          <w:i/>
          <w:iCs/>
          <w:u w:val="single"/>
          <w:shd w:val="clear" w:color="auto" w:fill="FFFFFF"/>
        </w:rPr>
      </w:pPr>
      <w:r w:rsidRPr="00092151">
        <w:rPr>
          <w:i/>
          <w:iCs/>
          <w:u w:val="single"/>
          <w:shd w:val="clear" w:color="auto" w:fill="FFFFFF"/>
        </w:rPr>
        <w:t xml:space="preserve">Показания к выполнению пункционного (аспирационного) исследования костного мозга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r w:rsidRPr="00092151">
        <w:rPr>
          <w:i/>
          <w:iCs/>
          <w:u w:val="single"/>
          <w:shd w:val="clear" w:color="auto" w:fill="FFFFFF"/>
        </w:rPr>
        <w:t xml:space="preserve"> </w:t>
      </w:r>
    </w:p>
    <w:p w14:paraId="4AB530D5"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Дифференциальная диагностика гематологических заболеваний: острых и хронических лейкозов</w:t>
      </w:r>
      <w:r w:rsidRPr="00092151">
        <w:rPr>
          <w:rFonts w:cs="Times New Roman"/>
          <w:spacing w:val="0"/>
        </w:rPr>
        <w:t xml:space="preserve">, </w:t>
      </w:r>
      <w:r w:rsidRPr="00092151">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241F396A"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5CEA6FC6"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28CED7B9"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092151">
        <w:rPr>
          <w:rFonts w:cs="Times New Roman"/>
          <w:spacing w:val="0"/>
          <w:shd w:val="clear" w:color="auto" w:fill="FFFFFF"/>
          <w:vertAlign w:val="subscript"/>
        </w:rPr>
        <w:t>12</w:t>
      </w:r>
      <w:r w:rsidRPr="00092151">
        <w:rPr>
          <w:rFonts w:cs="Times New Roman"/>
          <w:spacing w:val="0"/>
          <w:shd w:val="clear" w:color="auto" w:fill="FFFFFF"/>
        </w:rPr>
        <w:t xml:space="preserve"> или фолиевая кислота).</w:t>
      </w:r>
    </w:p>
    <w:p w14:paraId="2236910D"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092151">
        <w:rPr>
          <w:rFonts w:cs="Times New Roman"/>
          <w:color w:val="auto"/>
          <w:spacing w:val="0"/>
          <w:shd w:val="clear" w:color="auto" w:fill="FFFFFF"/>
        </w:rPr>
        <w:t>размеров</w:t>
      </w:r>
      <w:r w:rsidRPr="00092151">
        <w:rPr>
          <w:rFonts w:cs="Times New Roman"/>
          <w:spacing w:val="0"/>
          <w:shd w:val="clear" w:color="auto" w:fill="FFFFFF"/>
        </w:rPr>
        <w:t xml:space="preserve"> селезенки и/или лимфоузлов или без их увеличения.</w:t>
      </w:r>
    </w:p>
    <w:p w14:paraId="22676615"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Мониторинг эффективности лечения различных заболеваний системы крови.</w:t>
      </w:r>
    </w:p>
    <w:p w14:paraId="73C3FC9B"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0BEC35D"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092151">
        <w:rPr>
          <w:rFonts w:cs="Times New Roman"/>
          <w:spacing w:val="0"/>
        </w:rPr>
        <w:t xml:space="preserve">ВИЧ-инфекцией </w:t>
      </w:r>
      <w:r w:rsidRPr="00092151">
        <w:rPr>
          <w:rFonts w:cs="Times New Roman"/>
          <w:spacing w:val="0"/>
          <w:shd w:val="clear" w:color="auto" w:fill="FFFFFF"/>
        </w:rPr>
        <w:t>и СПИДом.</w:t>
      </w:r>
    </w:p>
    <w:p w14:paraId="7159A6C4"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Дифференциальная диагностика болезней накопления и других метаболических заболеваний.</w:t>
      </w:r>
    </w:p>
    <w:p w14:paraId="175FA132"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4AB7B588"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04BC0F5B" w14:textId="77777777" w:rsidR="00DC1619" w:rsidRPr="00092151" w:rsidRDefault="00DC1619" w:rsidP="003350DC">
      <w:pPr>
        <w:ind w:firstLine="709"/>
        <w:rPr>
          <w:rFonts w:cs="Times New Roman"/>
          <w:szCs w:val="24"/>
        </w:rPr>
      </w:pPr>
      <w:r w:rsidRPr="00092151">
        <w:rPr>
          <w:rFonts w:cs="Times New Roman"/>
          <w:szCs w:val="24"/>
        </w:rPr>
        <w:t xml:space="preserve">При невозможности получить при пункции костного мозга адекватный диагностический материал («сухой» аспират), после повторной попытки показано </w:t>
      </w:r>
      <w:r w:rsidRPr="00092151">
        <w:rPr>
          <w:rFonts w:cs="Times New Roman"/>
          <w:szCs w:val="24"/>
        </w:rPr>
        <w:lastRenderedPageBreak/>
        <w:t>выполнение трепанобиопсии костного мозга с приготовление отпечатков трепанобиоптата.</w:t>
      </w:r>
    </w:p>
    <w:p w14:paraId="3DA5CD95" w14:textId="77777777" w:rsidR="00DC1619" w:rsidRPr="00092151" w:rsidRDefault="00DC1619" w:rsidP="003350DC">
      <w:pPr>
        <w:pStyle w:val="afd"/>
        <w:spacing w:beforeAutospacing="0" w:afterAutospacing="0" w:line="360" w:lineRule="auto"/>
        <w:rPr>
          <w:rFonts w:eastAsia="Arial Unicode MS"/>
          <w:shd w:val="clear" w:color="auto" w:fill="FFFFFF"/>
        </w:rPr>
      </w:pPr>
    </w:p>
    <w:p w14:paraId="1CCC9776" w14:textId="21C93556" w:rsidR="00DC1619" w:rsidRPr="00092151" w:rsidRDefault="00DC1619" w:rsidP="003350DC">
      <w:pPr>
        <w:rPr>
          <w:b/>
          <w:i/>
          <w:iCs/>
          <w:u w:val="single"/>
          <w:shd w:val="clear" w:color="auto" w:fill="FFFFFF"/>
        </w:rPr>
      </w:pPr>
      <w:r w:rsidRPr="00092151">
        <w:rPr>
          <w:i/>
          <w:iCs/>
          <w:u w:val="single"/>
          <w:shd w:val="clear" w:color="auto" w:fill="FFFFFF"/>
        </w:rPr>
        <w:t xml:space="preserve">Показания к выполнению биопсийного исследования костного мозга (трепанобиопсии)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6FDB4489"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Диагностика и </w:t>
      </w:r>
      <w:r w:rsidRPr="00092151">
        <w:rPr>
          <w:rFonts w:cs="Times New Roman"/>
          <w:spacing w:val="0"/>
        </w:rPr>
        <w:t>определение распространенности (стадии) при первичной диагностике и/или при рецидиве заболевания</w:t>
      </w:r>
      <w:r w:rsidRPr="00092151">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092151">
        <w:rPr>
          <w:rFonts w:cs="Times New Roman"/>
          <w:spacing w:val="0"/>
        </w:rPr>
        <w:t xml:space="preserve">истинная полицитемия, эссенциальная тромбоцитемия, первичный миелофиброз, системный мастоцитоз;  </w:t>
      </w:r>
      <w:r w:rsidRPr="00092151">
        <w:rPr>
          <w:rFonts w:cs="Times New Roman"/>
          <w:spacing w:val="0"/>
          <w:shd w:val="clear" w:color="auto" w:fill="FFFFFF"/>
        </w:rPr>
        <w:t>множественная миелома и прочие плазмоклеточноые неоплазии).</w:t>
      </w:r>
    </w:p>
    <w:p w14:paraId="49E11E3A"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commentRangeStart w:id="232"/>
      <w:r w:rsidRPr="00092151">
        <w:rPr>
          <w:rFonts w:cs="Times New Roman"/>
          <w:spacing w:val="0"/>
          <w:shd w:val="clear" w:color="auto" w:fill="FFFFFF"/>
        </w:rPr>
        <w:t>Диагностика и оценка эффективности лечения апластической анемии</w:t>
      </w:r>
      <w:commentRangeEnd w:id="232"/>
      <w:r w:rsidR="00B57A9F">
        <w:rPr>
          <w:rStyle w:val="af0"/>
          <w:rFonts w:eastAsiaTheme="minorHAnsi" w:cstheme="minorBidi"/>
          <w:color w:val="auto"/>
          <w:spacing w:val="0"/>
          <w:lang w:eastAsia="en-US"/>
        </w:rPr>
        <w:commentReference w:id="232"/>
      </w:r>
      <w:r w:rsidRPr="00092151">
        <w:rPr>
          <w:rFonts w:cs="Times New Roman"/>
          <w:spacing w:val="0"/>
          <w:shd w:val="clear" w:color="auto" w:fill="FFFFFF"/>
        </w:rPr>
        <w:t>,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5C51649F" w14:textId="77777777" w:rsidR="00DC1619" w:rsidRPr="00092151" w:rsidRDefault="00DC1619" w:rsidP="003350DC">
      <w:pPr>
        <w:pStyle w:val="bullet"/>
        <w:numPr>
          <w:ilvl w:val="0"/>
          <w:numId w:val="37"/>
        </w:numPr>
        <w:spacing w:line="360" w:lineRule="auto"/>
        <w:jc w:val="both"/>
        <w:rPr>
          <w:rFonts w:cs="Times New Roman"/>
          <w:spacing w:val="0"/>
        </w:rPr>
      </w:pPr>
      <w:r w:rsidRPr="00092151">
        <w:rPr>
          <w:rFonts w:cs="Times New Roman"/>
          <w:spacing w:val="0"/>
        </w:rPr>
        <w:t>Диагностика, определение распространенности (стадии),</w:t>
      </w:r>
      <w:r w:rsidRPr="00092151">
        <w:rPr>
          <w:rFonts w:cs="Times New Roman"/>
          <w:spacing w:val="0"/>
          <w:shd w:val="clear" w:color="auto" w:fill="FFFFFF"/>
        </w:rPr>
        <w:t xml:space="preserve"> оценка метастатического поражения</w:t>
      </w:r>
      <w:r w:rsidRPr="00092151">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398E0187"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Мониторинг эффективности лечения или оценки прогрессирования заболеваний системы крови.</w:t>
      </w:r>
    </w:p>
    <w:p w14:paraId="17DD62C0"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232216E6"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rPr>
        <w:t>Обследование больных с предполагаемым первичным амилоидозом и заболеваниями костной ткани.</w:t>
      </w:r>
    </w:p>
    <w:p w14:paraId="6DD54367"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2987BC0F"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574645D1"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lastRenderedPageBreak/>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3DF14FDF" w14:textId="77777777" w:rsidR="00DC1619" w:rsidRPr="00092151" w:rsidRDefault="00DC1619" w:rsidP="003350DC">
      <w:pPr>
        <w:pStyle w:val="1ff0"/>
        <w:spacing w:beforeAutospacing="0" w:afterAutospacing="0" w:line="360" w:lineRule="auto"/>
        <w:rPr>
          <w:rFonts w:eastAsia="Arial Unicode MS"/>
        </w:rPr>
      </w:pPr>
    </w:p>
    <w:p w14:paraId="6D91FBE5" w14:textId="2B6A4124" w:rsidR="00DC1619" w:rsidRPr="00092151" w:rsidRDefault="00DC1619" w:rsidP="003350DC">
      <w:pPr>
        <w:rPr>
          <w:b/>
          <w:i/>
          <w:iCs/>
          <w:u w:val="single"/>
          <w:shd w:val="clear" w:color="auto" w:fill="FFFFFF"/>
        </w:rPr>
      </w:pPr>
      <w:r w:rsidRPr="00092151">
        <w:rPr>
          <w:i/>
          <w:iCs/>
          <w:u w:val="single"/>
          <w:shd w:val="clear" w:color="auto" w:fill="FFFFFF"/>
        </w:rPr>
        <w:t xml:space="preserve">Противопоказания для выполнения биопсийного исследования костного мозга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147970E3" w14:textId="77777777" w:rsidR="00DC1619" w:rsidRPr="00092151" w:rsidRDefault="00DC1619" w:rsidP="003350DC">
      <w:pPr>
        <w:pStyle w:val="Normal11"/>
        <w:spacing w:before="0" w:line="360" w:lineRule="auto"/>
        <w:ind w:firstLine="699"/>
        <w:rPr>
          <w:spacing w:val="0"/>
        </w:rPr>
      </w:pPr>
      <w:r w:rsidRPr="00092151">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11EC6F23" w14:textId="77777777" w:rsidR="00DC1619" w:rsidRPr="00092151" w:rsidRDefault="00DC1619" w:rsidP="003350DC">
      <w:pPr>
        <w:pStyle w:val="bullet"/>
        <w:numPr>
          <w:ilvl w:val="0"/>
          <w:numId w:val="37"/>
        </w:numPr>
        <w:spacing w:line="360" w:lineRule="auto"/>
        <w:jc w:val="both"/>
        <w:rPr>
          <w:rFonts w:cs="Times New Roman"/>
          <w:spacing w:val="0"/>
        </w:rPr>
      </w:pPr>
      <w:r w:rsidRPr="00092151">
        <w:rPr>
          <w:rFonts w:cs="Times New Roman"/>
          <w:spacing w:val="0"/>
        </w:rPr>
        <w:t>Раневая поверхность кожи и подлежащих тканей с признаками воспаления в месте проведения процедуры.</w:t>
      </w:r>
    </w:p>
    <w:p w14:paraId="36704DCF" w14:textId="77777777" w:rsidR="00DC1619" w:rsidRPr="00092151" w:rsidRDefault="00DC1619" w:rsidP="003350DC">
      <w:pPr>
        <w:pStyle w:val="bullet"/>
        <w:numPr>
          <w:ilvl w:val="0"/>
          <w:numId w:val="37"/>
        </w:numPr>
        <w:spacing w:line="360" w:lineRule="auto"/>
        <w:jc w:val="both"/>
        <w:rPr>
          <w:rFonts w:cs="Times New Roman"/>
          <w:spacing w:val="0"/>
        </w:rPr>
      </w:pPr>
      <w:r w:rsidRPr="00092151">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0D65CB9B"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15409EC7"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 xml:space="preserve">Наличие признаков резорбции кости </w:t>
      </w:r>
      <w:r w:rsidRPr="00092151">
        <w:rPr>
          <w:rFonts w:cs="Times New Roman"/>
          <w:spacing w:val="0"/>
        </w:rPr>
        <w:t>в месте проведения процедуры</w:t>
      </w:r>
      <w:r w:rsidRPr="00092151">
        <w:rPr>
          <w:rFonts w:cs="Times New Roman"/>
          <w:spacing w:val="0"/>
          <w:shd w:val="clear" w:color="auto" w:fill="FFFFFF"/>
        </w:rPr>
        <w:t>.</w:t>
      </w:r>
    </w:p>
    <w:p w14:paraId="6B17E4DF" w14:textId="77777777" w:rsidR="00DC1619" w:rsidRPr="00092151" w:rsidRDefault="00DC1619" w:rsidP="003350DC">
      <w:pPr>
        <w:pStyle w:val="bullet"/>
        <w:spacing w:line="360" w:lineRule="auto"/>
        <w:ind w:firstLine="709"/>
        <w:jc w:val="both"/>
        <w:rPr>
          <w:rFonts w:cs="Times New Roman"/>
          <w:spacing w:val="0"/>
          <w:shd w:val="clear" w:color="auto" w:fill="FFFFFF"/>
        </w:rPr>
      </w:pPr>
      <w:r w:rsidRPr="00092151">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0EB44224" w14:textId="77777777" w:rsidR="00DC1619" w:rsidRPr="00092151" w:rsidRDefault="00DC1619" w:rsidP="003350DC">
      <w:pPr>
        <w:pStyle w:val="1ff0"/>
        <w:spacing w:beforeAutospacing="0" w:afterAutospacing="0" w:line="360" w:lineRule="auto"/>
        <w:rPr>
          <w:rFonts w:eastAsia="Arial Unicode MS"/>
        </w:rPr>
      </w:pPr>
    </w:p>
    <w:p w14:paraId="345A0DC2" w14:textId="43E39C8B" w:rsidR="00DC1619" w:rsidRPr="00092151" w:rsidRDefault="00DC1619" w:rsidP="003350DC">
      <w:pPr>
        <w:rPr>
          <w:b/>
          <w:i/>
          <w:iCs/>
          <w:u w:val="single"/>
          <w:shd w:val="clear" w:color="auto" w:fill="FFFFFF"/>
        </w:rPr>
      </w:pPr>
      <w:r w:rsidRPr="00092151">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7DCEAB88"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Плохое качество инструментария.</w:t>
      </w:r>
    </w:p>
    <w:p w14:paraId="7C977B5C"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5A647B78"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Остеопороз.</w:t>
      </w:r>
    </w:p>
    <w:p w14:paraId="5BE19EF5"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Фиброз стромы.</w:t>
      </w:r>
    </w:p>
    <w:p w14:paraId="799BFA36" w14:textId="77777777" w:rsidR="00DC1619" w:rsidRPr="00092151" w:rsidRDefault="00DC1619" w:rsidP="003350DC">
      <w:pPr>
        <w:pStyle w:val="1ff0"/>
        <w:spacing w:beforeAutospacing="0" w:afterAutospacing="0" w:line="360" w:lineRule="auto"/>
        <w:rPr>
          <w:rFonts w:eastAsia="Arial Unicode MS"/>
        </w:rPr>
      </w:pPr>
    </w:p>
    <w:p w14:paraId="6FDAE851" w14:textId="5C5796A1" w:rsidR="00DC1619" w:rsidRPr="00092151" w:rsidRDefault="00DC1619" w:rsidP="003350DC">
      <w:pPr>
        <w:rPr>
          <w:b/>
          <w:i/>
          <w:iCs/>
          <w:u w:val="single"/>
          <w:shd w:val="clear" w:color="auto" w:fill="FFFFFF"/>
        </w:rPr>
      </w:pPr>
      <w:r w:rsidRPr="00092151">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3C0F719F"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3786C6E4"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Инфекция, особенно в условиях иммунодефицита и нейтропении.</w:t>
      </w:r>
    </w:p>
    <w:p w14:paraId="4888E268"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Длительный болевой синдром и дискомфорт в месте биопсии.</w:t>
      </w:r>
    </w:p>
    <w:p w14:paraId="466297DB"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lastRenderedPageBreak/>
        <w:t>Переломы кости.</w:t>
      </w:r>
    </w:p>
    <w:p w14:paraId="4F6891DC"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Поломка инструмента.</w:t>
      </w:r>
    </w:p>
    <w:p w14:paraId="79B094F0"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Сквозное ранение органов средостения при выполнение стернальной пункции.</w:t>
      </w:r>
    </w:p>
    <w:p w14:paraId="064EAA3C" w14:textId="77777777" w:rsidR="00DC1619" w:rsidRPr="00092151" w:rsidRDefault="00DC1619" w:rsidP="003350DC">
      <w:pPr>
        <w:pStyle w:val="bullet"/>
        <w:numPr>
          <w:ilvl w:val="0"/>
          <w:numId w:val="37"/>
        </w:numPr>
        <w:spacing w:line="360" w:lineRule="auto"/>
        <w:jc w:val="both"/>
        <w:rPr>
          <w:rFonts w:cs="Times New Roman"/>
          <w:spacing w:val="0"/>
          <w:shd w:val="clear" w:color="auto" w:fill="FFFFFF"/>
        </w:rPr>
      </w:pPr>
      <w:r w:rsidRPr="00092151">
        <w:rPr>
          <w:rFonts w:cs="Times New Roman"/>
          <w:spacing w:val="0"/>
          <w:shd w:val="clear" w:color="auto" w:fill="FFFFFF"/>
        </w:rPr>
        <w:t>Анафилактические реакции (на анестетики).</w:t>
      </w:r>
    </w:p>
    <w:p w14:paraId="12E57AC5" w14:textId="77777777" w:rsidR="00DC1619" w:rsidRPr="00092151" w:rsidRDefault="00DC1619" w:rsidP="003350DC">
      <w:pPr>
        <w:ind w:firstLine="708"/>
        <w:rPr>
          <w:rFonts w:cs="Times New Roman"/>
          <w:szCs w:val="24"/>
        </w:rPr>
      </w:pPr>
    </w:p>
    <w:p w14:paraId="08A3892C" w14:textId="77777777" w:rsidR="00DC1619" w:rsidRPr="00092151" w:rsidRDefault="00DC1619" w:rsidP="003350DC">
      <w:pPr>
        <w:ind w:firstLine="708"/>
        <w:rPr>
          <w:rFonts w:cs="Times New Roman"/>
          <w:szCs w:val="24"/>
        </w:rPr>
      </w:pPr>
      <w:r w:rsidRPr="00092151">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04D219E8" w14:textId="273A7A21" w:rsidR="00DC1619" w:rsidRPr="00092151" w:rsidRDefault="00DC1619" w:rsidP="003350DC">
      <w:pPr>
        <w:ind w:firstLine="708"/>
        <w:rPr>
          <w:rFonts w:cs="Times New Roman"/>
          <w:color w:val="1A1718"/>
          <w:szCs w:val="24"/>
        </w:rPr>
      </w:pPr>
      <w:r w:rsidRPr="00092151">
        <w:rPr>
          <w:rFonts w:cs="Times New Roman"/>
          <w:color w:val="212121"/>
          <w:szCs w:val="24"/>
        </w:rPr>
        <w:t xml:space="preserve">Ряд осложнений может быть обусловлен некоторыми анатомическими особенностями больного. </w:t>
      </w:r>
      <w:r w:rsidRPr="00092151">
        <w:rPr>
          <w:rFonts w:cs="Times New Roman"/>
          <w:szCs w:val="24"/>
        </w:rPr>
        <w:t>Так у больных с ожирением выше вероятность развития осложнений, т</w:t>
      </w:r>
      <w:r w:rsidRPr="00092151">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092151">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092151">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B38803F" w14:textId="79E3C1F3" w:rsidR="00DC1619" w:rsidRPr="00092151" w:rsidRDefault="00DC1619" w:rsidP="003350DC">
      <w:pPr>
        <w:ind w:firstLine="708"/>
        <w:rPr>
          <w:rFonts w:cs="Times New Roman"/>
          <w:color w:val="000000"/>
          <w:szCs w:val="24"/>
        </w:rPr>
      </w:pPr>
      <w:r w:rsidRPr="00092151">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w:t>
      </w:r>
      <w:r w:rsidR="003B7C65">
        <w:rPr>
          <w:rFonts w:cs="Times New Roman"/>
          <w:szCs w:val="24"/>
        </w:rPr>
        <w:t>врачом-</w:t>
      </w:r>
      <w:r w:rsidRPr="00092151">
        <w:rPr>
          <w:rFonts w:cs="Times New Roman"/>
          <w:szCs w:val="24"/>
        </w:rPr>
        <w:t xml:space="preserve">гематологом. </w:t>
      </w:r>
    </w:p>
    <w:p w14:paraId="119CB5C0" w14:textId="77777777" w:rsidR="00DC1619" w:rsidRPr="00092151" w:rsidRDefault="00DC1619" w:rsidP="003350DC">
      <w:pPr>
        <w:pStyle w:val="afd"/>
        <w:spacing w:beforeAutospacing="0" w:afterAutospacing="0" w:line="360" w:lineRule="auto"/>
        <w:rPr>
          <w:rFonts w:eastAsia="Arial Unicode MS"/>
        </w:rPr>
      </w:pPr>
    </w:p>
    <w:p w14:paraId="43F53774" w14:textId="77777777" w:rsidR="00DC1619" w:rsidRPr="00092151" w:rsidRDefault="00DC1619" w:rsidP="003350DC">
      <w:pPr>
        <w:rPr>
          <w:b/>
          <w:i/>
          <w:iCs/>
          <w:u w:val="single"/>
          <w:shd w:val="clear" w:color="auto" w:fill="FFFFFF"/>
        </w:rPr>
      </w:pPr>
      <w:r w:rsidRPr="00092151">
        <w:rPr>
          <w:i/>
          <w:iCs/>
          <w:u w:val="single"/>
          <w:shd w:val="clear" w:color="auto" w:fill="FFFFFF"/>
        </w:rPr>
        <w:t>Односторонняя и двусторонняя биопсия подвздошной кости</w:t>
      </w:r>
    </w:p>
    <w:p w14:paraId="315D3987" w14:textId="64D2D700" w:rsidR="00DC1619" w:rsidRPr="00092151" w:rsidRDefault="00DC1619" w:rsidP="003350DC">
      <w:pPr>
        <w:pStyle w:val="Normal11"/>
        <w:spacing w:before="0" w:line="360" w:lineRule="auto"/>
        <w:ind w:left="0" w:firstLine="699"/>
        <w:rPr>
          <w:spacing w:val="0"/>
        </w:rPr>
      </w:pPr>
      <w:r w:rsidRPr="00092151">
        <w:rPr>
          <w:spacing w:val="0"/>
        </w:rPr>
        <w:t xml:space="preserve">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 </w:t>
      </w:r>
      <w:r w:rsidRPr="00092151">
        <w:rPr>
          <w:spacing w:val="0"/>
        </w:rPr>
        <w:fldChar w:fldCharType="begin" w:fldLock="1"/>
      </w:r>
      <w:r w:rsidR="00023CA1">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72]","plainTextFormattedCitation":"[72]","previouslyFormattedCitation":"[72]"},"properties":{"noteIndex":0},"schema":"https://github.com/citation-style-language/schema/raw/master/csl-citation.json"}</w:instrText>
      </w:r>
      <w:r w:rsidRPr="00092151">
        <w:rPr>
          <w:spacing w:val="0"/>
        </w:rPr>
        <w:fldChar w:fldCharType="separate"/>
      </w:r>
      <w:r w:rsidR="00023CA1" w:rsidRPr="00023CA1">
        <w:rPr>
          <w:noProof/>
          <w:spacing w:val="0"/>
        </w:rPr>
        <w:t>[72]</w:t>
      </w:r>
      <w:r w:rsidRPr="00092151">
        <w:rPr>
          <w:spacing w:val="0"/>
        </w:rPr>
        <w:fldChar w:fldCharType="end"/>
      </w:r>
      <w:r w:rsidRPr="00092151">
        <w:rPr>
          <w:spacing w:val="0"/>
        </w:rPr>
        <w:t xml:space="preserve">. </w:t>
      </w:r>
    </w:p>
    <w:p w14:paraId="6074C875" w14:textId="77777777" w:rsidR="00DC1619" w:rsidRPr="00092151" w:rsidRDefault="00DC1619" w:rsidP="003350DC">
      <w:pPr>
        <w:pStyle w:val="Normal11"/>
        <w:spacing w:before="0" w:line="360" w:lineRule="auto"/>
        <w:ind w:left="0" w:firstLine="699"/>
        <w:rPr>
          <w:spacing w:val="0"/>
        </w:rPr>
      </w:pPr>
      <w:r w:rsidRPr="00092151">
        <w:rPr>
          <w:spacing w:val="0"/>
        </w:rPr>
        <w:lastRenderedPageBreak/>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B3B173A" w14:textId="77777777" w:rsidR="00DC1619" w:rsidRPr="00092151" w:rsidRDefault="00DC1619" w:rsidP="003350DC">
      <w:pPr>
        <w:ind w:firstLine="699"/>
        <w:rPr>
          <w:rFonts w:cs="Times New Roman"/>
          <w:szCs w:val="24"/>
        </w:rPr>
      </w:pPr>
      <w:r w:rsidRPr="00092151">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24F70D66" w14:textId="77777777" w:rsidR="00DC1619" w:rsidRPr="00092151" w:rsidRDefault="00DC1619" w:rsidP="003350DC">
      <w:pPr>
        <w:pStyle w:val="afd"/>
        <w:spacing w:beforeAutospacing="0" w:afterAutospacing="0" w:line="360" w:lineRule="auto"/>
        <w:rPr>
          <w:rFonts w:eastAsia="Arial Unicode MS"/>
        </w:rPr>
      </w:pPr>
    </w:p>
    <w:p w14:paraId="34C9C950" w14:textId="77777777" w:rsidR="00DC1619" w:rsidRPr="00092151" w:rsidRDefault="00DC1619" w:rsidP="003350DC">
      <w:pPr>
        <w:rPr>
          <w:b/>
          <w:i/>
          <w:iCs/>
          <w:u w:val="single"/>
          <w:shd w:val="clear" w:color="auto" w:fill="FFFFFF"/>
        </w:rPr>
      </w:pPr>
      <w:r w:rsidRPr="00092151">
        <w:rPr>
          <w:i/>
          <w:iCs/>
          <w:u w:val="single"/>
          <w:shd w:val="clear" w:color="auto" w:fill="FFFFFF"/>
        </w:rPr>
        <w:t>Необходимая документация</w:t>
      </w:r>
    </w:p>
    <w:p w14:paraId="3C3CD1F0" w14:textId="77777777" w:rsidR="00DC1619" w:rsidRPr="00092151" w:rsidRDefault="00DC1619" w:rsidP="003350DC">
      <w:pPr>
        <w:pStyle w:val="Normal11"/>
        <w:spacing w:before="0" w:line="360" w:lineRule="auto"/>
        <w:ind w:firstLine="699"/>
        <w:rPr>
          <w:color w:val="212121"/>
          <w:spacing w:val="0"/>
        </w:rPr>
      </w:pPr>
      <w:r w:rsidRPr="00092151">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092151">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092151">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092151">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092151">
        <w:rPr>
          <w:spacing w:val="0"/>
        </w:rPr>
        <w:t xml:space="preserve">локуса </w:t>
      </w:r>
      <w:r w:rsidRPr="00092151">
        <w:rPr>
          <w:color w:val="212121"/>
          <w:spacing w:val="0"/>
        </w:rPr>
        <w:t>биопсийного исследования и возникших осложнений процедуры.</w:t>
      </w:r>
    </w:p>
    <w:p w14:paraId="044EAFCB" w14:textId="77777777" w:rsidR="00DC1619" w:rsidRPr="00092151" w:rsidRDefault="00DC1619" w:rsidP="003350DC">
      <w:pPr>
        <w:pStyle w:val="afd"/>
        <w:spacing w:beforeAutospacing="0" w:afterAutospacing="0" w:line="360" w:lineRule="auto"/>
        <w:rPr>
          <w:rFonts w:eastAsia="Arial Unicode MS"/>
        </w:rPr>
      </w:pPr>
    </w:p>
    <w:p w14:paraId="59BABCC9" w14:textId="7CADE297" w:rsidR="00DC1619" w:rsidRPr="00092151" w:rsidRDefault="00DC1619" w:rsidP="003350DC">
      <w:pPr>
        <w:rPr>
          <w:b/>
          <w:i/>
          <w:iCs/>
          <w:u w:val="single"/>
          <w:shd w:val="clear" w:color="auto" w:fill="FFFFFF"/>
        </w:rPr>
      </w:pPr>
      <w:r w:rsidRPr="00092151">
        <w:rPr>
          <w:i/>
          <w:iCs/>
          <w:u w:val="single"/>
          <w:shd w:val="clear" w:color="auto" w:fill="FFFFFF"/>
        </w:rPr>
        <w:t xml:space="preserve">Техника выполнения пункции (аспирации) костного мозга из грудины (стернальной пункции)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6BE95424"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714DE335"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54126B74"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rPr>
        <w:lastRenderedPageBreak/>
        <w:t xml:space="preserve">Аспирация костного мозга может выполняться из </w:t>
      </w:r>
      <w:r w:rsidRPr="00092151">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092151">
        <w:rPr>
          <w:spacing w:val="0"/>
        </w:rPr>
        <w:t>по методу Аринкина</w:t>
      </w:r>
      <w:r w:rsidRPr="00092151">
        <w:rPr>
          <w:spacing w:val="0"/>
          <w:shd w:val="clear" w:color="auto" w:fill="FFFFFF"/>
        </w:rPr>
        <w:t>), или из гребня подвздошной кости</w:t>
      </w:r>
      <w:r w:rsidRPr="00092151">
        <w:rPr>
          <w:spacing w:val="0"/>
        </w:rPr>
        <w:t xml:space="preserve">. </w:t>
      </w:r>
    </w:p>
    <w:p w14:paraId="61B11D13"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12121"/>
          <w:spacing w:val="0"/>
        </w:rPr>
      </w:pPr>
      <w:r w:rsidRPr="00092151">
        <w:rPr>
          <w:spacing w:val="0"/>
        </w:rPr>
        <w:t>При выполнении стернальной пункции (по методу Аринкина) больного укладывают на манипуляционный стол на спину.</w:t>
      </w:r>
      <w:r w:rsidRPr="00092151">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62B55D3C" w14:textId="23835D68"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092151">
        <w:rPr>
          <w:color w:val="212121"/>
          <w:spacing w:val="0"/>
          <w:shd w:val="clear" w:color="auto" w:fill="FFFFFF"/>
        </w:rPr>
        <w:t>2,0% раствором лидокаина</w:t>
      </w:r>
      <w:r w:rsidR="003B7C65">
        <w:rPr>
          <w:color w:val="212121"/>
          <w:spacing w:val="0"/>
          <w:shd w:val="clear" w:color="auto" w:fill="FFFFFF"/>
        </w:rPr>
        <w:t>**</w:t>
      </w:r>
      <w:r w:rsidRPr="00092151">
        <w:rPr>
          <w:color w:val="212121"/>
          <w:spacing w:val="0"/>
          <w:shd w:val="clear" w:color="auto" w:fill="FFFFFF"/>
        </w:rPr>
        <w:t xml:space="preserve"> или 0,25—0,5% раствором</w:t>
      </w:r>
      <w:r w:rsidR="00F34F55">
        <w:rPr>
          <w:color w:val="212121"/>
          <w:spacing w:val="0"/>
          <w:shd w:val="clear" w:color="auto" w:fill="FFFFFF"/>
        </w:rPr>
        <w:t xml:space="preserve"> прокаина**</w:t>
      </w:r>
      <w:r w:rsidR="00F34F55" w:rsidRPr="009C16A2">
        <w:rPr>
          <w:color w:val="212121"/>
          <w:spacing w:val="0"/>
          <w:shd w:val="clear" w:color="auto" w:fill="FFFFFF"/>
        </w:rPr>
        <w:t xml:space="preserve"> </w:t>
      </w:r>
      <w:r w:rsidRPr="00092151">
        <w:rPr>
          <w:spacing w:val="0"/>
        </w:rPr>
        <w:t>(анестетик выбирается с учетом аллергологического анамнеза) 1,0—2,0 мл. Использование 10% лидокаина</w:t>
      </w:r>
      <w:r w:rsidR="003B7C65">
        <w:rPr>
          <w:spacing w:val="0"/>
        </w:rPr>
        <w:t>**</w:t>
      </w:r>
      <w:r w:rsidRPr="00092151">
        <w:rPr>
          <w:spacing w:val="0"/>
        </w:rPr>
        <w:t xml:space="preserve"> недопустимо для местной анестезии ввиду возможности некротизирования тканей. </w:t>
      </w:r>
    </w:p>
    <w:p w14:paraId="62C69FE3"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spacing w:val="0"/>
        </w:rPr>
        <w:t xml:space="preserve">Пункция костного мозга выполняется иглой Кассирского или иглой сходной с ней конструкции. </w:t>
      </w:r>
    </w:p>
    <w:p w14:paraId="78F0A02D"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spacing w:val="0"/>
        </w:rPr>
        <w:t xml:space="preserve">Ограничитель </w:t>
      </w:r>
      <w:r w:rsidRPr="00092151">
        <w:rPr>
          <w:color w:val="222222"/>
          <w:spacing w:val="0"/>
        </w:rPr>
        <w:t xml:space="preserve">устанавливается с учетом </w:t>
      </w:r>
      <w:r w:rsidRPr="00092151">
        <w:rPr>
          <w:spacing w:val="0"/>
        </w:rPr>
        <w:t xml:space="preserve">возраста, выраженности подкожно-жировой клетчатки пациента из расчета, </w:t>
      </w:r>
      <w:r w:rsidRPr="00092151">
        <w:rPr>
          <w:color w:val="222222"/>
          <w:spacing w:val="0"/>
        </w:rPr>
        <w:t>чтобы игла, пройдя мягкие ткани, продвинулась на 5 мм</w:t>
      </w:r>
      <w:r w:rsidRPr="00092151">
        <w:rPr>
          <w:spacing w:val="0"/>
        </w:rPr>
        <w:t xml:space="preserve">. </w:t>
      </w:r>
      <w:r w:rsidRPr="00092151">
        <w:rPr>
          <w:color w:val="222222"/>
          <w:spacing w:val="0"/>
        </w:rPr>
        <w:t xml:space="preserve">При этом конец иглы, проколов наружную пластинку грудины, окажется в полости грудины. </w:t>
      </w:r>
    </w:p>
    <w:p w14:paraId="423DE0F3"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092151">
        <w:rPr>
          <w:color w:val="222222"/>
          <w:spacing w:val="0"/>
        </w:rPr>
        <w:t>Это момент ощущается врачом как «провал».</w:t>
      </w:r>
    </w:p>
    <w:p w14:paraId="5AEB94D4"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spacing w:val="0"/>
          <w:shd w:val="clear" w:color="auto" w:fill="FFFFFF"/>
        </w:rPr>
        <w:t xml:space="preserve">Игла должна быть неподвижно фиксирована в грудине. </w:t>
      </w:r>
    </w:p>
    <w:p w14:paraId="1AB97EF5"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color w:val="222222"/>
          <w:spacing w:val="0"/>
        </w:rPr>
        <w:t xml:space="preserve">После извлечения мандрена к игле присоединяют шприц и производят аспирацию костного мозга. </w:t>
      </w:r>
    </w:p>
    <w:p w14:paraId="59482CBB"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color w:val="222222"/>
          <w:spacing w:val="0"/>
        </w:rPr>
        <w:t>Из полученного пунктата готовят мазки и направляют материал на различные исследования.</w:t>
      </w:r>
    </w:p>
    <w:p w14:paraId="40E8F6D2"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color w:val="222222"/>
          <w:spacing w:val="0"/>
        </w:rPr>
        <w:t>Первые 0,5 мл костномозговой взвеси используют для приготовления мазков, которые направляются на:</w:t>
      </w:r>
    </w:p>
    <w:p w14:paraId="4451BDEA" w14:textId="77777777" w:rsidR="00DC1619" w:rsidRPr="00092151" w:rsidRDefault="00DC1619" w:rsidP="003350DC">
      <w:pPr>
        <w:pStyle w:val="Number1"/>
        <w:numPr>
          <w:ilvl w:val="1"/>
          <w:numId w:val="46"/>
        </w:numPr>
        <w:overflowPunct/>
        <w:autoSpaceDE/>
        <w:autoSpaceDN/>
        <w:adjustRightInd/>
        <w:spacing w:before="0" w:line="360" w:lineRule="auto"/>
        <w:textAlignment w:val="auto"/>
        <w:rPr>
          <w:color w:val="222222"/>
          <w:spacing w:val="0"/>
        </w:rPr>
      </w:pPr>
      <w:r w:rsidRPr="00092151">
        <w:rPr>
          <w:spacing w:val="0"/>
        </w:rPr>
        <w:t>цитологическое исследование;</w:t>
      </w:r>
    </w:p>
    <w:p w14:paraId="0EEF9BDE" w14:textId="77777777" w:rsidR="00DC1619" w:rsidRPr="00092151" w:rsidRDefault="00DC1619" w:rsidP="003350DC">
      <w:pPr>
        <w:pStyle w:val="Number1"/>
        <w:numPr>
          <w:ilvl w:val="1"/>
          <w:numId w:val="46"/>
        </w:numPr>
        <w:overflowPunct/>
        <w:autoSpaceDE/>
        <w:autoSpaceDN/>
        <w:adjustRightInd/>
        <w:spacing w:before="0" w:line="360" w:lineRule="auto"/>
        <w:textAlignment w:val="auto"/>
        <w:rPr>
          <w:color w:val="222222"/>
          <w:spacing w:val="0"/>
        </w:rPr>
      </w:pPr>
      <w:r w:rsidRPr="00092151">
        <w:rPr>
          <w:spacing w:val="0"/>
        </w:rPr>
        <w:t>цитохимическое исследование.</w:t>
      </w:r>
    </w:p>
    <w:p w14:paraId="193B4FAB"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color w:val="222222"/>
          <w:spacing w:val="0"/>
        </w:rPr>
      </w:pPr>
      <w:r w:rsidRPr="00092151">
        <w:rPr>
          <w:spacing w:val="0"/>
        </w:rPr>
        <w:t xml:space="preserve">При необходимости остальную костномозговую взвесь помещают: </w:t>
      </w:r>
    </w:p>
    <w:p w14:paraId="136C198F" w14:textId="77777777" w:rsidR="00DC1619" w:rsidRPr="00092151" w:rsidRDefault="00DC1619" w:rsidP="003350DC">
      <w:pPr>
        <w:pStyle w:val="Number1"/>
        <w:numPr>
          <w:ilvl w:val="1"/>
          <w:numId w:val="46"/>
        </w:numPr>
        <w:overflowPunct/>
        <w:autoSpaceDE/>
        <w:autoSpaceDN/>
        <w:adjustRightInd/>
        <w:spacing w:before="0" w:line="360" w:lineRule="auto"/>
        <w:textAlignment w:val="auto"/>
        <w:rPr>
          <w:color w:val="222222"/>
          <w:spacing w:val="0"/>
        </w:rPr>
      </w:pPr>
      <w:r w:rsidRPr="00092151">
        <w:rPr>
          <w:spacing w:val="0"/>
        </w:rPr>
        <w:t>в пробирки с консервантом ЭДТА для проведения исследований:</w:t>
      </w:r>
    </w:p>
    <w:p w14:paraId="351D2C89" w14:textId="77777777" w:rsidR="00DC1619" w:rsidRPr="00092151" w:rsidRDefault="00DC1619" w:rsidP="003350DC">
      <w:pPr>
        <w:pStyle w:val="Number1"/>
        <w:numPr>
          <w:ilvl w:val="2"/>
          <w:numId w:val="46"/>
        </w:numPr>
        <w:overflowPunct/>
        <w:autoSpaceDE/>
        <w:autoSpaceDN/>
        <w:adjustRightInd/>
        <w:spacing w:before="0" w:line="360" w:lineRule="auto"/>
        <w:textAlignment w:val="auto"/>
        <w:rPr>
          <w:color w:val="222222"/>
          <w:spacing w:val="0"/>
        </w:rPr>
      </w:pPr>
      <w:r w:rsidRPr="00092151">
        <w:rPr>
          <w:spacing w:val="0"/>
        </w:rPr>
        <w:t>иммунофенотипическое исследование;</w:t>
      </w:r>
    </w:p>
    <w:p w14:paraId="3B425657" w14:textId="77777777" w:rsidR="00DC1619" w:rsidRPr="00092151" w:rsidRDefault="00DC1619" w:rsidP="003350DC">
      <w:pPr>
        <w:pStyle w:val="Number1"/>
        <w:numPr>
          <w:ilvl w:val="2"/>
          <w:numId w:val="46"/>
        </w:numPr>
        <w:overflowPunct/>
        <w:autoSpaceDE/>
        <w:autoSpaceDN/>
        <w:adjustRightInd/>
        <w:spacing w:before="0" w:line="360" w:lineRule="auto"/>
        <w:textAlignment w:val="auto"/>
        <w:rPr>
          <w:color w:val="222222"/>
          <w:spacing w:val="0"/>
        </w:rPr>
      </w:pPr>
      <w:r w:rsidRPr="00092151">
        <w:rPr>
          <w:spacing w:val="0"/>
        </w:rPr>
        <w:lastRenderedPageBreak/>
        <w:t>молекулярное исследование (методом ПЦР).</w:t>
      </w:r>
    </w:p>
    <w:p w14:paraId="7AF727E3" w14:textId="77777777" w:rsidR="00DC1619" w:rsidRPr="00092151" w:rsidRDefault="00DC1619" w:rsidP="003350DC">
      <w:pPr>
        <w:pStyle w:val="Number1"/>
        <w:numPr>
          <w:ilvl w:val="1"/>
          <w:numId w:val="46"/>
        </w:numPr>
        <w:overflowPunct/>
        <w:autoSpaceDE/>
        <w:autoSpaceDN/>
        <w:adjustRightInd/>
        <w:spacing w:before="0" w:line="360" w:lineRule="auto"/>
        <w:textAlignment w:val="auto"/>
        <w:rPr>
          <w:color w:val="222222"/>
          <w:spacing w:val="0"/>
        </w:rPr>
      </w:pPr>
      <w:r w:rsidRPr="00092151">
        <w:rPr>
          <w:spacing w:val="0"/>
        </w:rPr>
        <w:t>в пробирки с литиевой солью гепарина для цитогенетического (кариологического) исследования.</w:t>
      </w:r>
    </w:p>
    <w:p w14:paraId="76C218F6"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rPr>
        <w:t>После окончания процедуры аспирации иглу извлекают из грудины и на место пункции накладывают асептическую повязку.</w:t>
      </w:r>
    </w:p>
    <w:p w14:paraId="0F448BFB" w14:textId="77777777" w:rsidR="00DC1619" w:rsidRPr="00092151" w:rsidRDefault="00DC1619" w:rsidP="003350DC">
      <w:pPr>
        <w:pStyle w:val="Number1"/>
        <w:numPr>
          <w:ilvl w:val="0"/>
          <w:numId w:val="46"/>
        </w:numPr>
        <w:overflowPunct/>
        <w:autoSpaceDE/>
        <w:autoSpaceDN/>
        <w:adjustRightInd/>
        <w:spacing w:before="0" w:line="360" w:lineRule="auto"/>
        <w:textAlignment w:val="auto"/>
        <w:rPr>
          <w:spacing w:val="0"/>
        </w:rPr>
      </w:pPr>
      <w:r w:rsidRPr="00092151">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53BAE457" w14:textId="77777777" w:rsidR="00DC1619" w:rsidRPr="00092151" w:rsidRDefault="00DC1619" w:rsidP="003350DC">
      <w:pPr>
        <w:pStyle w:val="afd"/>
        <w:spacing w:beforeAutospacing="0" w:afterAutospacing="0" w:line="360" w:lineRule="auto"/>
        <w:rPr>
          <w:rFonts w:eastAsia="Arial Unicode MS"/>
        </w:rPr>
      </w:pPr>
    </w:p>
    <w:p w14:paraId="43D6B45F" w14:textId="6C714891" w:rsidR="00DC1619" w:rsidRPr="00092151" w:rsidRDefault="00DC1619" w:rsidP="003350DC">
      <w:pPr>
        <w:rPr>
          <w:b/>
          <w:i/>
          <w:iCs/>
          <w:u w:val="single"/>
          <w:shd w:val="clear" w:color="auto" w:fill="FFFFFF"/>
        </w:rPr>
      </w:pPr>
      <w:r w:rsidRPr="00092151">
        <w:rPr>
          <w:i/>
          <w:iCs/>
          <w:u w:val="single"/>
          <w:shd w:val="clear" w:color="auto" w:fill="FFFFFF"/>
        </w:rPr>
        <w:t xml:space="preserve">Техника выполнения процедуры трепанобиопсии костного мозга </w:t>
      </w:r>
      <w:r w:rsidRPr="00092151">
        <w:rPr>
          <w:b/>
          <w:i/>
          <w:iCs/>
          <w:u w:val="single"/>
          <w:shd w:val="clear" w:color="auto" w:fill="FFFFFF"/>
        </w:rPr>
        <w:fldChar w:fldCharType="begin" w:fldLock="1"/>
      </w:r>
      <w:r w:rsidR="00023CA1">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1]","plainTextFormattedCitation":"[71]","previouslyFormattedCitation":"[71]"},"properties":{"noteIndex":0},"schema":"https://github.com/citation-style-language/schema/raw/master/csl-citation.json"}</w:instrText>
      </w:r>
      <w:r w:rsidRPr="00092151">
        <w:rPr>
          <w:b/>
          <w:i/>
          <w:iCs/>
          <w:u w:val="single"/>
          <w:shd w:val="clear" w:color="auto" w:fill="FFFFFF"/>
        </w:rPr>
        <w:fldChar w:fldCharType="separate"/>
      </w:r>
      <w:r w:rsidR="00023CA1" w:rsidRPr="00023CA1">
        <w:rPr>
          <w:iCs/>
          <w:noProof/>
          <w:shd w:val="clear" w:color="auto" w:fill="FFFFFF"/>
        </w:rPr>
        <w:t>[71]</w:t>
      </w:r>
      <w:r w:rsidRPr="00092151">
        <w:rPr>
          <w:b/>
          <w:i/>
          <w:iCs/>
          <w:u w:val="single"/>
          <w:shd w:val="clear" w:color="auto" w:fill="FFFFFF"/>
        </w:rPr>
        <w:fldChar w:fldCharType="end"/>
      </w:r>
    </w:p>
    <w:p w14:paraId="1ED28764"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0DA0C9DE" w14:textId="039CFB89"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w:t>
      </w:r>
      <w:r w:rsidR="00ED7FDC">
        <w:rPr>
          <w:color w:val="252525"/>
          <w:spacing w:val="0"/>
          <w:shd w:val="clear" w:color="auto" w:fill="FFFFFF"/>
        </w:rPr>
        <w:t xml:space="preserve"> (антитромботические средства и ангиагреганты, кроме гепарина)</w:t>
      </w:r>
      <w:r w:rsidRPr="00092151">
        <w:rPr>
          <w:color w:val="252525"/>
          <w:spacing w:val="0"/>
          <w:shd w:val="clear" w:color="auto" w:fill="FFFFFF"/>
        </w:rPr>
        <w:t>,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6C6D0883"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2DEC72A4"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color w:val="212121"/>
          <w:spacing w:val="0"/>
        </w:rPr>
        <w:t xml:space="preserve">Трепанобиопсия костного мозга </w:t>
      </w:r>
      <w:r w:rsidRPr="00092151">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62F6CA87"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30C48BCA"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ациента располагают в одном из положений: </w:t>
      </w:r>
    </w:p>
    <w:p w14:paraId="7F3389B0" w14:textId="77777777" w:rsidR="00DC1619" w:rsidRPr="00092151" w:rsidRDefault="00DC1619" w:rsidP="003350DC">
      <w:pPr>
        <w:pStyle w:val="Number1"/>
        <w:numPr>
          <w:ilvl w:val="1"/>
          <w:numId w:val="47"/>
        </w:numPr>
        <w:overflowPunct/>
        <w:autoSpaceDE/>
        <w:autoSpaceDN/>
        <w:adjustRightInd/>
        <w:spacing w:before="0" w:line="360" w:lineRule="auto"/>
        <w:textAlignment w:val="auto"/>
        <w:rPr>
          <w:spacing w:val="0"/>
        </w:rPr>
      </w:pPr>
      <w:r w:rsidRPr="00092151">
        <w:rPr>
          <w:spacing w:val="0"/>
        </w:rPr>
        <w:lastRenderedPageBreak/>
        <w:t xml:space="preserve">лежа на животе; </w:t>
      </w:r>
    </w:p>
    <w:p w14:paraId="773625D0" w14:textId="77777777" w:rsidR="00DC1619" w:rsidRPr="00092151" w:rsidRDefault="00DC1619" w:rsidP="003350DC">
      <w:pPr>
        <w:pStyle w:val="Number1"/>
        <w:numPr>
          <w:ilvl w:val="1"/>
          <w:numId w:val="47"/>
        </w:numPr>
        <w:overflowPunct/>
        <w:autoSpaceDE/>
        <w:autoSpaceDN/>
        <w:adjustRightInd/>
        <w:spacing w:before="0" w:line="360" w:lineRule="auto"/>
        <w:textAlignment w:val="auto"/>
        <w:rPr>
          <w:spacing w:val="0"/>
        </w:rPr>
      </w:pPr>
      <w:r w:rsidRPr="00092151">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73558695" w14:textId="77777777" w:rsidR="00DC1619" w:rsidRPr="00092151" w:rsidRDefault="00DC1619" w:rsidP="003350DC">
      <w:pPr>
        <w:pStyle w:val="Number1"/>
        <w:numPr>
          <w:ilvl w:val="1"/>
          <w:numId w:val="47"/>
        </w:numPr>
        <w:overflowPunct/>
        <w:autoSpaceDE/>
        <w:autoSpaceDN/>
        <w:adjustRightInd/>
        <w:spacing w:before="0" w:line="360" w:lineRule="auto"/>
        <w:textAlignment w:val="auto"/>
        <w:rPr>
          <w:spacing w:val="0"/>
        </w:rPr>
      </w:pPr>
      <w:r w:rsidRPr="00092151">
        <w:rPr>
          <w:spacing w:val="0"/>
        </w:rPr>
        <w:t>лежа на боку, ноги согнуты в коленях и приведены к груди, спина несколько согнута;</w:t>
      </w:r>
    </w:p>
    <w:p w14:paraId="3319033B" w14:textId="77777777" w:rsidR="00DC1619" w:rsidRPr="00092151" w:rsidRDefault="00DC1619" w:rsidP="003350DC">
      <w:pPr>
        <w:pStyle w:val="Number1"/>
        <w:numPr>
          <w:ilvl w:val="1"/>
          <w:numId w:val="47"/>
        </w:numPr>
        <w:overflowPunct/>
        <w:autoSpaceDE/>
        <w:autoSpaceDN/>
        <w:adjustRightInd/>
        <w:spacing w:before="0" w:line="360" w:lineRule="auto"/>
        <w:textAlignment w:val="auto"/>
        <w:rPr>
          <w:spacing w:val="0"/>
        </w:rPr>
      </w:pPr>
      <w:r w:rsidRPr="00092151">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19DC712"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Чаще всего при выполнении трепанобиопсии пациент находится в сознании. </w:t>
      </w:r>
      <w:r w:rsidRPr="00092151">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092151">
        <w:rPr>
          <w:spacing w:val="0"/>
        </w:rPr>
        <w:t xml:space="preserve">В педиатрической практике манипуляцию проводят под наркозом. </w:t>
      </w:r>
    </w:p>
    <w:p w14:paraId="7CEAF92B"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D65DB95"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Обработка кожи растворами антисептиков, как для оперативного вмешательства. </w:t>
      </w:r>
    </w:p>
    <w:p w14:paraId="27A5D1CD" w14:textId="63921A8B"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Обезболивание кожи («лимонная корочка») и далее послойная анестезия тканей вплоть до надкостницы и поднадкостнично — </w:t>
      </w:r>
      <w:r w:rsidRPr="00092151">
        <w:rPr>
          <w:spacing w:val="0"/>
          <w:shd w:val="clear" w:color="auto" w:fill="FFFFFF"/>
        </w:rPr>
        <w:t>2% раствор лидокаина</w:t>
      </w:r>
      <w:r w:rsidR="003B7C65">
        <w:rPr>
          <w:spacing w:val="0"/>
          <w:shd w:val="clear" w:color="auto" w:fill="FFFFFF"/>
        </w:rPr>
        <w:t>**</w:t>
      </w:r>
      <w:r w:rsidRPr="00092151">
        <w:rPr>
          <w:spacing w:val="0"/>
          <w:shd w:val="clear" w:color="auto" w:fill="FFFFFF"/>
        </w:rPr>
        <w:t xml:space="preserve"> или 0,25—0,5% раствор</w:t>
      </w:r>
      <w:r w:rsidR="00ED7FDC">
        <w:rPr>
          <w:spacing w:val="0"/>
          <w:shd w:val="clear" w:color="auto" w:fill="FFFFFF"/>
        </w:rPr>
        <w:t xml:space="preserve"> прокаина**</w:t>
      </w:r>
      <w:r w:rsidRPr="00092151">
        <w:rPr>
          <w:spacing w:val="0"/>
        </w:rPr>
        <w:t xml:space="preserve"> (выбранным с учетом аллергологического анамнеза) 4,0—6,0 мл. Использование 10% лидокаина</w:t>
      </w:r>
      <w:r w:rsidR="003B7C65">
        <w:rPr>
          <w:spacing w:val="0"/>
        </w:rPr>
        <w:t>**</w:t>
      </w:r>
      <w:r w:rsidRPr="00092151">
        <w:rPr>
          <w:spacing w:val="0"/>
        </w:rPr>
        <w:t xml:space="preserve"> недопустимо для местной анестезии ввиду возможности некротизирования тканей. </w:t>
      </w:r>
    </w:p>
    <w:p w14:paraId="1F6E63D1"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Анестезия наступает не ранее через 1 мин после инфильтрации надкостницы раствором анестетика. </w:t>
      </w:r>
    </w:p>
    <w:p w14:paraId="68F80132"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0D52C4D1"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w:t>
      </w:r>
      <w:r w:rsidRPr="00092151">
        <w:rPr>
          <w:spacing w:val="0"/>
        </w:rPr>
        <w:lastRenderedPageBreak/>
        <w:t>и против часовой стрелки не более чем на 120</w:t>
      </w:r>
      <w:r w:rsidRPr="00092151">
        <w:rPr>
          <w:color w:val="auto"/>
          <w:spacing w:val="0"/>
        </w:rPr>
        <w:sym w:font="Symbol" w:char="F0B0"/>
      </w:r>
      <w:r w:rsidRPr="00092151">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3B553DBF"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02EAE97"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29ECA768"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w:t>
      </w:r>
      <w:del w:id="233" w:author="Влада К. Федяева" w:date="2022-07-04T17:25:00Z">
        <w:r w:rsidRPr="00092151" w:rsidDel="009713DD">
          <w:rPr>
            <w:spacing w:val="0"/>
          </w:rPr>
          <w:delText xml:space="preserve"> </w:delText>
        </w:r>
      </w:del>
      <w:r w:rsidRPr="00092151">
        <w:rPr>
          <w:spacing w:val="0"/>
        </w:rPr>
        <w:t xml:space="preserve">выталкивается в обратном направлении от острия к рукоятке, то есть через отверстие рукоятки инструмента. </w:t>
      </w:r>
    </w:p>
    <w:p w14:paraId="76DEFE5F"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63D16830"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7396E601"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lastRenderedPageBreak/>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7F02BC21"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26F8434A"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 xml:space="preserve">Пациент должен провести под наблюдением медицинского персонала 2—3 часа после процедуры. </w:t>
      </w:r>
    </w:p>
    <w:p w14:paraId="1D3A26C1"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spacing w:val="0"/>
        </w:rPr>
      </w:pPr>
      <w:r w:rsidRPr="00092151">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5AED8EC8" w14:textId="77777777" w:rsidR="00DC1619" w:rsidRPr="00092151" w:rsidRDefault="00DC1619" w:rsidP="003350DC">
      <w:pPr>
        <w:pStyle w:val="Number1"/>
        <w:numPr>
          <w:ilvl w:val="0"/>
          <w:numId w:val="47"/>
        </w:numPr>
        <w:overflowPunct/>
        <w:autoSpaceDE/>
        <w:autoSpaceDN/>
        <w:adjustRightInd/>
        <w:spacing w:before="0" w:line="360" w:lineRule="auto"/>
        <w:textAlignment w:val="auto"/>
        <w:rPr>
          <w:color w:val="auto"/>
          <w:spacing w:val="0"/>
        </w:rPr>
      </w:pPr>
      <w:r w:rsidRPr="00092151">
        <w:rPr>
          <w:spacing w:val="0"/>
        </w:rPr>
        <w:t>На следующий день после выполнения манипуляции медицинскому персоналу необходимо проконтролировать состояние пациента (</w:t>
      </w:r>
      <w:r w:rsidRPr="00092151">
        <w:rPr>
          <w:color w:val="auto"/>
          <w:spacing w:val="0"/>
        </w:rPr>
        <w:t xml:space="preserve">при выполнении манипуляции в амбулаторных условиях - возможно по телефону). </w:t>
      </w:r>
    </w:p>
    <w:p w14:paraId="668B723C" w14:textId="77777777" w:rsidR="00DC1619" w:rsidRPr="00092151" w:rsidRDefault="00DC1619" w:rsidP="003350DC">
      <w:pPr>
        <w:rPr>
          <w:rFonts w:cs="Times New Roman"/>
          <w:szCs w:val="24"/>
        </w:rPr>
      </w:pPr>
    </w:p>
    <w:p w14:paraId="0EAA5100" w14:textId="3E7FD734" w:rsidR="00DC1619" w:rsidRPr="00092151" w:rsidRDefault="00DC1619" w:rsidP="003350DC">
      <w:pPr>
        <w:pStyle w:val="2"/>
        <w:spacing w:before="0"/>
      </w:pPr>
      <w:bookmarkStart w:id="234" w:name="_Toc85649743"/>
      <w:r w:rsidRPr="00092151">
        <w:t xml:space="preserve">7.5. </w:t>
      </w:r>
      <w:bookmarkStart w:id="235" w:name="OLE_LINK5"/>
      <w:bookmarkStart w:id="236" w:name="OLE_LINK6"/>
      <w:r w:rsidRPr="00092151">
        <w:rPr>
          <w:bCs/>
        </w:rPr>
        <w:t>Обеспечение сосудистого доступа</w:t>
      </w:r>
      <w:bookmarkEnd w:id="234"/>
    </w:p>
    <w:p w14:paraId="36F22160" w14:textId="77777777" w:rsidR="00DC1619" w:rsidRPr="00092151" w:rsidRDefault="00DC1619" w:rsidP="003350DC">
      <w:pPr>
        <w:ind w:firstLine="709"/>
        <w:rPr>
          <w:rFonts w:cs="Times New Roman"/>
          <w:szCs w:val="24"/>
          <w:shd w:val="clear" w:color="auto" w:fill="FFFFFF"/>
        </w:rPr>
      </w:pPr>
      <w:r w:rsidRPr="00092151">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092151">
        <w:rPr>
          <w:rFonts w:cs="Times New Roman"/>
          <w:szCs w:val="24"/>
        </w:rPr>
        <w:t xml:space="preserve">. </w:t>
      </w:r>
      <w:r w:rsidRPr="00092151">
        <w:rPr>
          <w:rFonts w:cs="Times New Roman"/>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 д. </w:t>
      </w:r>
    </w:p>
    <w:p w14:paraId="01F73872" w14:textId="6885608D" w:rsidR="00DC1619" w:rsidRPr="00092151" w:rsidRDefault="00DC1619" w:rsidP="003350DC">
      <w:pPr>
        <w:ind w:firstLine="709"/>
        <w:rPr>
          <w:rFonts w:cs="Times New Roman"/>
          <w:szCs w:val="24"/>
        </w:rPr>
      </w:pPr>
      <w:r w:rsidRPr="00092151">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092151">
        <w:rPr>
          <w:rFonts w:eastAsia="Times New Roman" w:cs="Times New Roman"/>
          <w:szCs w:val="24"/>
        </w:rPr>
        <w:t>как с внутригрудным, так и с внутрибрюшным поражением,</w:t>
      </w:r>
      <w:r w:rsidRPr="00092151">
        <w:rPr>
          <w:rFonts w:cs="Times New Roman"/>
          <w:szCs w:val="24"/>
        </w:rPr>
        <w:t xml:space="preserve"> что значительно затрудняет задачу обеспечения сосудистого доступа </w:t>
      </w:r>
      <w:r w:rsidRPr="00092151">
        <w:rPr>
          <w:rFonts w:cs="Times New Roman"/>
          <w:szCs w:val="24"/>
        </w:rPr>
        <w:fldChar w:fldCharType="begin" w:fldLock="1"/>
      </w:r>
      <w:r w:rsidR="00023CA1">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73]","plainTextFormattedCitation":"[73]","previouslyFormattedCitation":"[73]"},"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73]</w:t>
      </w:r>
      <w:r w:rsidRPr="00092151">
        <w:rPr>
          <w:rFonts w:cs="Times New Roman"/>
          <w:szCs w:val="24"/>
        </w:rPr>
        <w:fldChar w:fldCharType="end"/>
      </w:r>
      <w:r w:rsidRPr="00092151">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w:t>
      </w:r>
      <w:r w:rsidRPr="00092151">
        <w:rPr>
          <w:rFonts w:cs="Times New Roman"/>
          <w:szCs w:val="24"/>
        </w:rPr>
        <w:lastRenderedPageBreak/>
        <w:t xml:space="preserve">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092151">
        <w:rPr>
          <w:rFonts w:cs="Times New Roman"/>
          <w:szCs w:val="24"/>
        </w:rPr>
        <w:fldChar w:fldCharType="begin" w:fldLock="1"/>
      </w:r>
      <w:r w:rsidR="00023CA1">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74]","plainTextFormattedCitation":"[74]","previouslyFormattedCitation":"[74]"},"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74]</w:t>
      </w:r>
      <w:r w:rsidRPr="00092151">
        <w:rPr>
          <w:rFonts w:cs="Times New Roman"/>
          <w:szCs w:val="24"/>
        </w:rPr>
        <w:fldChar w:fldCharType="end"/>
      </w:r>
      <w:r w:rsidRPr="00092151">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043D155B" w14:textId="77777777" w:rsidR="00DC1619" w:rsidRPr="00092151" w:rsidRDefault="00DC1619" w:rsidP="003350DC">
      <w:pPr>
        <w:ind w:firstLine="709"/>
        <w:rPr>
          <w:rFonts w:cs="Times New Roman"/>
          <w:b/>
          <w:bCs/>
          <w:szCs w:val="24"/>
        </w:rPr>
      </w:pPr>
    </w:p>
    <w:p w14:paraId="3668F06B" w14:textId="77777777" w:rsidR="00DC1619" w:rsidRPr="00092151" w:rsidRDefault="00DC1619" w:rsidP="003350DC">
      <w:pPr>
        <w:ind w:firstLine="709"/>
        <w:rPr>
          <w:rFonts w:cs="Times New Roman"/>
          <w:i/>
          <w:iCs/>
          <w:szCs w:val="24"/>
          <w:u w:val="single"/>
        </w:rPr>
      </w:pPr>
      <w:r w:rsidRPr="00092151">
        <w:rPr>
          <w:rFonts w:cs="Times New Roman"/>
          <w:i/>
          <w:iCs/>
          <w:szCs w:val="24"/>
          <w:u w:val="single"/>
        </w:rPr>
        <w:t>Показания к катетеризации центральных вен.</w:t>
      </w:r>
    </w:p>
    <w:p w14:paraId="72DC17B8"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ограниченный доступ к периферическим венам,</w:t>
      </w:r>
    </w:p>
    <w:p w14:paraId="0086DD1E"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50DD7155"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необходимость мониторинга гемодинамики (центральное венозное давление),</w:t>
      </w:r>
    </w:p>
    <w:p w14:paraId="5A51B4E0"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необходимость мониторинга давления в легочной артерии,</w:t>
      </w:r>
    </w:p>
    <w:p w14:paraId="0B94E95E"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установка кардиостимулятора,</w:t>
      </w:r>
    </w:p>
    <w:p w14:paraId="6AC97584"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необходимость проведения заместительной почечной терапии.</w:t>
      </w:r>
    </w:p>
    <w:p w14:paraId="4DAE35E6" w14:textId="77777777" w:rsidR="00DC1619" w:rsidRPr="00092151" w:rsidRDefault="00DC1619" w:rsidP="003350DC">
      <w:pPr>
        <w:ind w:firstLine="709"/>
        <w:rPr>
          <w:rFonts w:cs="Times New Roman"/>
          <w:b/>
          <w:bCs/>
          <w:szCs w:val="24"/>
        </w:rPr>
      </w:pPr>
    </w:p>
    <w:p w14:paraId="2F569697" w14:textId="77777777" w:rsidR="00DC1619" w:rsidRPr="00092151" w:rsidRDefault="00DC1619" w:rsidP="003350DC">
      <w:pPr>
        <w:ind w:firstLine="709"/>
        <w:rPr>
          <w:rFonts w:cs="Times New Roman"/>
          <w:i/>
          <w:iCs/>
          <w:szCs w:val="24"/>
          <w:u w:val="single"/>
        </w:rPr>
      </w:pPr>
      <w:r w:rsidRPr="00092151">
        <w:rPr>
          <w:rFonts w:cs="Times New Roman"/>
          <w:i/>
          <w:iCs/>
          <w:szCs w:val="24"/>
          <w:u w:val="single"/>
        </w:rPr>
        <w:t>Противопоказания к катетеризации центральных вен</w:t>
      </w:r>
    </w:p>
    <w:p w14:paraId="27DBF71F"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Абсолютные:</w:t>
      </w:r>
    </w:p>
    <w:p w14:paraId="3CA4390D" w14:textId="77777777" w:rsidR="00DC1619" w:rsidRPr="00092151" w:rsidRDefault="00DC1619" w:rsidP="003350DC">
      <w:pPr>
        <w:pStyle w:val="afe"/>
        <w:numPr>
          <w:ilvl w:val="1"/>
          <w:numId w:val="33"/>
        </w:numPr>
        <w:rPr>
          <w:rFonts w:eastAsia="Times New Roman" w:cs="Times New Roman"/>
          <w:szCs w:val="24"/>
          <w:lang w:eastAsia="ru-RU"/>
        </w:rPr>
      </w:pPr>
      <w:r w:rsidRPr="00092151">
        <w:rPr>
          <w:rFonts w:eastAsia="Times New Roman" w:cs="Times New Roman"/>
          <w:szCs w:val="24"/>
          <w:lang w:eastAsia="ru-RU"/>
        </w:rPr>
        <w:t>воспаление в планируемом месте доступа</w:t>
      </w:r>
    </w:p>
    <w:p w14:paraId="032D8AEF" w14:textId="77777777" w:rsidR="00DC1619" w:rsidRPr="00092151" w:rsidRDefault="00DC1619" w:rsidP="003350DC">
      <w:pPr>
        <w:pStyle w:val="afe"/>
        <w:numPr>
          <w:ilvl w:val="1"/>
          <w:numId w:val="33"/>
        </w:numPr>
        <w:rPr>
          <w:rFonts w:eastAsia="Times New Roman" w:cs="Times New Roman"/>
          <w:szCs w:val="24"/>
          <w:lang w:eastAsia="ru-RU"/>
        </w:rPr>
      </w:pPr>
      <w:r w:rsidRPr="00092151">
        <w:rPr>
          <w:rFonts w:eastAsia="Times New Roman" w:cs="Times New Roman"/>
          <w:szCs w:val="24"/>
          <w:lang w:eastAsia="ru-RU"/>
        </w:rPr>
        <w:t>недавно проведенное оперативное вмешательство в месте доступа</w:t>
      </w:r>
    </w:p>
    <w:p w14:paraId="053792D3" w14:textId="77777777" w:rsidR="00DC1619" w:rsidRPr="00092151" w:rsidRDefault="00DC1619" w:rsidP="003350DC">
      <w:pPr>
        <w:pStyle w:val="afe"/>
        <w:numPr>
          <w:ilvl w:val="0"/>
          <w:numId w:val="33"/>
        </w:numPr>
        <w:ind w:left="993" w:hanging="284"/>
        <w:rPr>
          <w:rFonts w:eastAsia="Times New Roman" w:cs="Times New Roman"/>
          <w:szCs w:val="24"/>
          <w:lang w:eastAsia="ru-RU"/>
        </w:rPr>
      </w:pPr>
      <w:r w:rsidRPr="00092151">
        <w:rPr>
          <w:rFonts w:eastAsia="Times New Roman" w:cs="Times New Roman"/>
          <w:szCs w:val="24"/>
          <w:lang w:eastAsia="ru-RU"/>
        </w:rPr>
        <w:t>Относительные</w:t>
      </w:r>
    </w:p>
    <w:p w14:paraId="40084B46" w14:textId="77777777" w:rsidR="00DC1619" w:rsidRPr="00092151" w:rsidRDefault="00DC1619" w:rsidP="003350DC">
      <w:pPr>
        <w:pStyle w:val="afe"/>
        <w:numPr>
          <w:ilvl w:val="1"/>
          <w:numId w:val="33"/>
        </w:numPr>
        <w:rPr>
          <w:rFonts w:eastAsia="Times New Roman" w:cs="Times New Roman"/>
          <w:szCs w:val="24"/>
          <w:lang w:eastAsia="ru-RU"/>
        </w:rPr>
      </w:pPr>
      <w:r w:rsidRPr="00092151">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193C83C1" w14:textId="77777777" w:rsidR="00DC1619" w:rsidRPr="00092151" w:rsidRDefault="00DC1619" w:rsidP="003350DC">
      <w:pPr>
        <w:pStyle w:val="Default"/>
        <w:spacing w:line="360" w:lineRule="auto"/>
        <w:ind w:firstLine="709"/>
        <w:jc w:val="both"/>
        <w:rPr>
          <w:i/>
          <w:color w:val="auto"/>
        </w:rPr>
      </w:pPr>
    </w:p>
    <w:p w14:paraId="41974AAC" w14:textId="77777777" w:rsidR="00DC1619" w:rsidRPr="00092151" w:rsidRDefault="00DC1619" w:rsidP="003350DC">
      <w:pPr>
        <w:pStyle w:val="Default"/>
        <w:spacing w:line="360" w:lineRule="auto"/>
        <w:ind w:firstLine="709"/>
        <w:jc w:val="both"/>
        <w:rPr>
          <w:color w:val="auto"/>
        </w:rPr>
      </w:pPr>
      <w:r w:rsidRPr="00092151">
        <w:rPr>
          <w:i/>
          <w:color w:val="auto"/>
        </w:rPr>
        <w:t>Тромбоцитопения</w:t>
      </w:r>
      <w:r w:rsidRPr="00092151">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092151">
        <w:rPr>
          <w:color w:val="auto"/>
          <w:vertAlign w:val="superscript"/>
        </w:rPr>
        <w:t>9</w:t>
      </w:r>
      <w:r w:rsidRPr="00092151">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092151">
        <w:rPr>
          <w:color w:val="auto"/>
          <w:vertAlign w:val="superscript"/>
        </w:rPr>
        <w:t>9</w:t>
      </w:r>
      <w:r w:rsidRPr="00092151">
        <w:rPr>
          <w:color w:val="auto"/>
        </w:rPr>
        <w:t>/л.</w:t>
      </w:r>
    </w:p>
    <w:p w14:paraId="64186DDE" w14:textId="604FB0F5" w:rsidR="00DC1619" w:rsidRPr="00092151" w:rsidRDefault="00DC1619" w:rsidP="003350DC">
      <w:pPr>
        <w:ind w:firstLine="709"/>
        <w:rPr>
          <w:rFonts w:cs="Times New Roman"/>
          <w:szCs w:val="24"/>
        </w:rPr>
      </w:pPr>
      <w:r w:rsidRPr="00092151">
        <w:rPr>
          <w:rFonts w:cs="Times New Roman"/>
          <w:i/>
          <w:szCs w:val="24"/>
        </w:rPr>
        <w:t>Плазменная концентрация фибриногена</w:t>
      </w:r>
      <w:r w:rsidRPr="00092151">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092151">
        <w:rPr>
          <w:rFonts w:cs="Times New Roman"/>
          <w:szCs w:val="24"/>
        </w:rPr>
        <w:fldChar w:fldCharType="begin" w:fldLock="1"/>
      </w:r>
      <w:r w:rsidR="00023CA1">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75]","plainTextFormattedCitation":"[75]","previouslyFormattedCitation":"[7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75]</w:t>
      </w:r>
      <w:r w:rsidRPr="00092151">
        <w:rPr>
          <w:rFonts w:cs="Times New Roman"/>
          <w:szCs w:val="24"/>
        </w:rPr>
        <w:fldChar w:fldCharType="end"/>
      </w:r>
      <w:r w:rsidRPr="00092151">
        <w:rPr>
          <w:rFonts w:cs="Times New Roman"/>
          <w:szCs w:val="24"/>
        </w:rPr>
        <w:t>.</w:t>
      </w:r>
    </w:p>
    <w:p w14:paraId="183BBF22" w14:textId="77777777" w:rsidR="00DC1619" w:rsidRPr="00092151" w:rsidRDefault="00DC1619" w:rsidP="003350DC">
      <w:pPr>
        <w:ind w:firstLine="709"/>
        <w:rPr>
          <w:rFonts w:cs="Times New Roman"/>
          <w:b/>
          <w:bCs/>
          <w:szCs w:val="24"/>
        </w:rPr>
      </w:pPr>
    </w:p>
    <w:p w14:paraId="47203AE4" w14:textId="77777777" w:rsidR="00DC1619" w:rsidRPr="00092151" w:rsidRDefault="00DC1619" w:rsidP="003350DC">
      <w:pPr>
        <w:ind w:firstLine="709"/>
        <w:rPr>
          <w:rFonts w:cs="Times New Roman"/>
          <w:i/>
          <w:iCs/>
          <w:szCs w:val="24"/>
          <w:u w:val="single"/>
        </w:rPr>
      </w:pPr>
      <w:r w:rsidRPr="00092151">
        <w:rPr>
          <w:rFonts w:cs="Times New Roman"/>
          <w:i/>
          <w:iCs/>
          <w:szCs w:val="24"/>
          <w:u w:val="single"/>
        </w:rPr>
        <w:lastRenderedPageBreak/>
        <w:t>Типы катетеров</w:t>
      </w:r>
    </w:p>
    <w:p w14:paraId="3A8017DE" w14:textId="77777777" w:rsidR="00DC1619" w:rsidRPr="00092151" w:rsidRDefault="00DC1619" w:rsidP="003350DC">
      <w:pPr>
        <w:ind w:firstLine="708"/>
        <w:contextualSpacing/>
        <w:rPr>
          <w:rFonts w:cs="Times New Roman"/>
          <w:szCs w:val="24"/>
        </w:rPr>
      </w:pPr>
      <w:r w:rsidRPr="00092151">
        <w:rPr>
          <w:rFonts w:cs="Times New Roman"/>
          <w:i/>
          <w:szCs w:val="24"/>
        </w:rPr>
        <w:t>ЦВК</w:t>
      </w:r>
      <w:r w:rsidRPr="00092151">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5F206DB9" w14:textId="77777777" w:rsidR="00DC1619" w:rsidRPr="00092151" w:rsidRDefault="00DC1619" w:rsidP="003350DC">
      <w:pPr>
        <w:ind w:firstLine="700"/>
        <w:rPr>
          <w:rFonts w:eastAsia="Times New Roman" w:cs="Times New Roman"/>
          <w:i/>
          <w:szCs w:val="24"/>
          <w:lang w:eastAsia="ru-RU"/>
        </w:rPr>
      </w:pPr>
      <w:r w:rsidRPr="00092151">
        <w:rPr>
          <w:rFonts w:eastAsia="Times New Roman" w:cs="Times New Roman"/>
          <w:i/>
          <w:szCs w:val="24"/>
          <w:lang w:eastAsia="ru-RU"/>
        </w:rPr>
        <w:t>Нетуннелируемые катетеры</w:t>
      </w:r>
    </w:p>
    <w:p w14:paraId="7A1E3662" w14:textId="14E6F831" w:rsidR="00DC1619" w:rsidRPr="00092151" w:rsidRDefault="00DC1619" w:rsidP="003350DC">
      <w:pPr>
        <w:ind w:firstLine="700"/>
        <w:rPr>
          <w:rFonts w:eastAsia="Times New Roman" w:cs="Times New Roman"/>
          <w:strike/>
          <w:szCs w:val="24"/>
        </w:rPr>
      </w:pPr>
      <w:r w:rsidRPr="00092151">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092151">
        <w:rPr>
          <w:rFonts w:eastAsia="Times New Roman" w:cs="Times New Roman"/>
          <w:szCs w:val="24"/>
          <w:lang w:val="en-US" w:eastAsia="ru-RU"/>
        </w:rPr>
        <w:t>Fr</w:t>
      </w:r>
      <w:r w:rsidRPr="00092151">
        <w:rPr>
          <w:rFonts w:eastAsia="Times New Roman" w:cs="Times New Roman"/>
          <w:szCs w:val="24"/>
          <w:lang w:eastAsia="ru-RU"/>
        </w:rPr>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092151">
        <w:rPr>
          <w:rFonts w:eastAsia="Times New Roman" w:cs="Times New Roman"/>
          <w:szCs w:val="24"/>
          <w:lang w:eastAsia="ru-RU"/>
        </w:rPr>
        <w:fldChar w:fldCharType="begin" w:fldLock="1"/>
      </w:r>
      <w:r w:rsidR="00023CA1">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76]","plainTextFormattedCitation":"[76]","previouslyFormattedCitation":"[76]"},"properties":{"noteIndex":0},"schema":"https://github.com/citation-style-language/schema/raw/master/csl-citation.json"}</w:instrText>
      </w:r>
      <w:r w:rsidRPr="00092151">
        <w:rPr>
          <w:rFonts w:eastAsia="Times New Roman" w:cs="Times New Roman"/>
          <w:szCs w:val="24"/>
          <w:lang w:eastAsia="ru-RU"/>
        </w:rPr>
        <w:fldChar w:fldCharType="separate"/>
      </w:r>
      <w:r w:rsidR="00023CA1" w:rsidRPr="00023CA1">
        <w:rPr>
          <w:rFonts w:eastAsia="Times New Roman" w:cs="Times New Roman"/>
          <w:noProof/>
          <w:szCs w:val="24"/>
          <w:lang w:eastAsia="ru-RU"/>
        </w:rPr>
        <w:t>[76]</w:t>
      </w:r>
      <w:r w:rsidRPr="00092151">
        <w:rPr>
          <w:rFonts w:eastAsia="Times New Roman" w:cs="Times New Roman"/>
          <w:szCs w:val="24"/>
          <w:lang w:eastAsia="ru-RU"/>
        </w:rPr>
        <w:fldChar w:fldCharType="end"/>
      </w:r>
      <w:r w:rsidRPr="00092151">
        <w:rPr>
          <w:rFonts w:eastAsia="Times New Roman" w:cs="Times New Roman"/>
          <w:szCs w:val="24"/>
          <w:lang w:eastAsia="ru-RU"/>
        </w:rPr>
        <w:t xml:space="preserve">. 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7419482E" w14:textId="77777777" w:rsidR="00DC1619" w:rsidRPr="00092151" w:rsidRDefault="00DC1619" w:rsidP="003350DC">
      <w:pPr>
        <w:ind w:firstLine="708"/>
        <w:rPr>
          <w:rFonts w:eastAsia="Times New Roman" w:cs="Times New Roman"/>
          <w:i/>
          <w:szCs w:val="24"/>
          <w:lang w:eastAsia="ru-RU"/>
        </w:rPr>
      </w:pPr>
      <w:r w:rsidRPr="00092151">
        <w:rPr>
          <w:rFonts w:eastAsia="Times New Roman" w:cs="Times New Roman"/>
          <w:i/>
          <w:szCs w:val="24"/>
          <w:lang w:eastAsia="ru-RU"/>
        </w:rPr>
        <w:t xml:space="preserve">Туннелируемые катетеры </w:t>
      </w:r>
    </w:p>
    <w:p w14:paraId="08F31336" w14:textId="6568DED0" w:rsidR="00DC1619" w:rsidRPr="00092151" w:rsidRDefault="00DC1619" w:rsidP="003350DC">
      <w:pPr>
        <w:ind w:firstLine="708"/>
        <w:rPr>
          <w:rFonts w:eastAsia="Times New Roman" w:cs="Times New Roman"/>
          <w:strike/>
          <w:szCs w:val="24"/>
          <w:lang w:eastAsia="ru-RU"/>
        </w:rPr>
      </w:pPr>
      <w:r w:rsidRPr="00092151">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092151">
        <w:rPr>
          <w:rFonts w:eastAsia="Times New Roman" w:cs="Times New Roman"/>
          <w:szCs w:val="24"/>
          <w:lang w:eastAsia="ru-RU"/>
        </w:rPr>
        <w:fldChar w:fldCharType="begin" w:fldLock="1"/>
      </w:r>
      <w:r w:rsidR="00023CA1">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77]","plainTextFormattedCitation":"[77]","previouslyFormattedCitation":"[77]"},"properties":{"noteIndex":0},"schema":"https://github.com/citation-style-language/schema/raw/master/csl-citation.json"}</w:instrText>
      </w:r>
      <w:r w:rsidRPr="00092151">
        <w:rPr>
          <w:rFonts w:eastAsia="Times New Roman" w:cs="Times New Roman"/>
          <w:szCs w:val="24"/>
          <w:lang w:eastAsia="ru-RU"/>
        </w:rPr>
        <w:fldChar w:fldCharType="separate"/>
      </w:r>
      <w:r w:rsidR="00023CA1" w:rsidRPr="00023CA1">
        <w:rPr>
          <w:rFonts w:eastAsia="Times New Roman" w:cs="Times New Roman"/>
          <w:noProof/>
          <w:szCs w:val="24"/>
          <w:lang w:eastAsia="ru-RU"/>
        </w:rPr>
        <w:t>[77]</w:t>
      </w:r>
      <w:r w:rsidRPr="00092151">
        <w:rPr>
          <w:rFonts w:eastAsia="Times New Roman" w:cs="Times New Roman"/>
          <w:szCs w:val="24"/>
          <w:lang w:eastAsia="ru-RU"/>
        </w:rPr>
        <w:fldChar w:fldCharType="end"/>
      </w:r>
      <w:r w:rsidRPr="00092151">
        <w:rPr>
          <w:rFonts w:eastAsia="Times New Roman" w:cs="Times New Roman"/>
          <w:szCs w:val="24"/>
          <w:lang w:eastAsia="ru-RU"/>
        </w:rPr>
        <w:t xml:space="preserve">. </w:t>
      </w:r>
    </w:p>
    <w:p w14:paraId="7034B3E3" w14:textId="307BDB6F" w:rsidR="00DC1619" w:rsidRPr="00092151" w:rsidRDefault="00DC1619" w:rsidP="003350DC">
      <w:pPr>
        <w:ind w:firstLine="708"/>
        <w:rPr>
          <w:rFonts w:eastAsia="Times New Roman" w:cs="Times New Roman"/>
          <w:szCs w:val="24"/>
          <w:lang w:eastAsia="ru-RU"/>
        </w:rPr>
      </w:pPr>
      <w:r w:rsidRPr="00092151">
        <w:rPr>
          <w:rFonts w:eastAsia="Times New Roman" w:cs="Times New Roman"/>
          <w:szCs w:val="24"/>
          <w:lang w:eastAsia="ru-RU"/>
        </w:rPr>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092151">
        <w:rPr>
          <w:rFonts w:eastAsia="Times New Roman" w:cs="Times New Roman"/>
          <w:szCs w:val="24"/>
          <w:lang w:eastAsia="ru-RU"/>
        </w:rPr>
        <w:fldChar w:fldCharType="begin" w:fldLock="1"/>
      </w:r>
      <w:r w:rsidR="00023CA1">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78]","plainTextFormattedCitation":"[78]","previouslyFormattedCitation":"[78]"},"properties":{"noteIndex":0},"schema":"https://github.com/citation-style-language/schema/raw/master/csl-citation.json"}</w:instrText>
      </w:r>
      <w:r w:rsidRPr="00092151">
        <w:rPr>
          <w:rFonts w:eastAsia="Times New Roman" w:cs="Times New Roman"/>
          <w:szCs w:val="24"/>
          <w:lang w:eastAsia="ru-RU"/>
        </w:rPr>
        <w:fldChar w:fldCharType="separate"/>
      </w:r>
      <w:r w:rsidR="00023CA1" w:rsidRPr="00023CA1">
        <w:rPr>
          <w:rFonts w:eastAsia="Times New Roman" w:cs="Times New Roman"/>
          <w:noProof/>
          <w:szCs w:val="24"/>
          <w:lang w:eastAsia="ru-RU"/>
        </w:rPr>
        <w:t>[78]</w:t>
      </w:r>
      <w:r w:rsidRPr="00092151">
        <w:rPr>
          <w:rFonts w:eastAsia="Times New Roman" w:cs="Times New Roman"/>
          <w:szCs w:val="24"/>
          <w:lang w:eastAsia="ru-RU"/>
        </w:rPr>
        <w:fldChar w:fldCharType="end"/>
      </w:r>
      <w:r w:rsidRPr="00092151">
        <w:rPr>
          <w:rFonts w:eastAsia="Times New Roman" w:cs="Times New Roman"/>
          <w:szCs w:val="24"/>
          <w:lang w:eastAsia="ru-RU"/>
        </w:rPr>
        <w:t xml:space="preserve">. </w:t>
      </w:r>
    </w:p>
    <w:p w14:paraId="30E6114A" w14:textId="77777777" w:rsidR="00DC1619" w:rsidRPr="00092151" w:rsidRDefault="00DC1619" w:rsidP="003350DC">
      <w:pPr>
        <w:ind w:firstLine="708"/>
        <w:rPr>
          <w:rFonts w:eastAsia="Times New Roman" w:cs="Times New Roman"/>
          <w:i/>
          <w:szCs w:val="24"/>
          <w:lang w:eastAsia="ru-RU"/>
        </w:rPr>
      </w:pPr>
      <w:r w:rsidRPr="00092151">
        <w:rPr>
          <w:rFonts w:eastAsia="Times New Roman" w:cs="Times New Roman"/>
          <w:i/>
          <w:szCs w:val="24"/>
          <w:lang w:eastAsia="ru-RU"/>
        </w:rPr>
        <w:t xml:space="preserve">Порт-системы </w:t>
      </w:r>
    </w:p>
    <w:p w14:paraId="0532073F" w14:textId="3CD16AEA" w:rsidR="00DC1619" w:rsidRPr="00092151" w:rsidRDefault="00DC1619" w:rsidP="003350DC">
      <w:pPr>
        <w:ind w:firstLine="708"/>
        <w:rPr>
          <w:rFonts w:eastAsia="Times New Roman" w:cs="Times New Roman"/>
          <w:szCs w:val="24"/>
          <w:lang w:eastAsia="ru-RU"/>
        </w:rPr>
      </w:pPr>
      <w:r w:rsidRPr="00092151">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w:t>
      </w:r>
      <w:r w:rsidRPr="00952000">
        <w:rPr>
          <w:rFonts w:eastAsia="Times New Roman" w:cs="Times New Roman"/>
          <w:szCs w:val="24"/>
          <w:lang w:eastAsia="ru-RU"/>
        </w:rPr>
        <w:t xml:space="preserve"> </w:t>
      </w:r>
      <w:r w:rsidRPr="00092151">
        <w:rPr>
          <w:rFonts w:eastAsia="Times New Roman" w:cs="Times New Roman"/>
          <w:szCs w:val="24"/>
          <w:lang w:eastAsia="ru-RU"/>
        </w:rPr>
        <w:t>Порт-системы</w:t>
      </w:r>
      <w:r w:rsidRPr="00092151">
        <w:rPr>
          <w:rFonts w:eastAsia="Times New Roman" w:cs="Times New Roman"/>
          <w:strike/>
          <w:szCs w:val="24"/>
          <w:lang w:eastAsia="ru-RU"/>
        </w:rPr>
        <w:t xml:space="preserve"> </w:t>
      </w:r>
      <w:r w:rsidRPr="00092151">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w:t>
      </w:r>
      <w:r w:rsidRPr="00092151">
        <w:rPr>
          <w:rFonts w:eastAsia="Times New Roman" w:cs="Times New Roman"/>
          <w:szCs w:val="24"/>
          <w:lang w:eastAsia="ru-RU"/>
        </w:rPr>
        <w:lastRenderedPageBreak/>
        <w:t xml:space="preserve">считается, что порт-система – это наименее подверженный инфицированию тип ЦВК </w:t>
      </w:r>
      <w:r w:rsidRPr="00092151">
        <w:rPr>
          <w:rFonts w:eastAsia="Times New Roman" w:cs="Times New Roman"/>
          <w:szCs w:val="24"/>
          <w:lang w:eastAsia="ru-RU"/>
        </w:rPr>
        <w:fldChar w:fldCharType="begin" w:fldLock="1"/>
      </w:r>
      <w:r w:rsidR="00023CA1">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79]","plainTextFormattedCitation":"[79]","previouslyFormattedCitation":"[79]"},"properties":{"noteIndex":0},"schema":"https://github.com/citation-style-language/schema/raw/master/csl-citation.json"}</w:instrText>
      </w:r>
      <w:r w:rsidRPr="00092151">
        <w:rPr>
          <w:rFonts w:eastAsia="Times New Roman" w:cs="Times New Roman"/>
          <w:szCs w:val="24"/>
          <w:lang w:eastAsia="ru-RU"/>
        </w:rPr>
        <w:fldChar w:fldCharType="separate"/>
      </w:r>
      <w:r w:rsidR="00023CA1" w:rsidRPr="00023CA1">
        <w:rPr>
          <w:rFonts w:eastAsia="Times New Roman" w:cs="Times New Roman"/>
          <w:noProof/>
          <w:szCs w:val="24"/>
          <w:lang w:eastAsia="ru-RU"/>
        </w:rPr>
        <w:t>[79]</w:t>
      </w:r>
      <w:r w:rsidRPr="00092151">
        <w:rPr>
          <w:rFonts w:eastAsia="Times New Roman" w:cs="Times New Roman"/>
          <w:szCs w:val="24"/>
          <w:lang w:eastAsia="ru-RU"/>
        </w:rPr>
        <w:fldChar w:fldCharType="end"/>
      </w:r>
      <w:r w:rsidRPr="00092151">
        <w:rPr>
          <w:rFonts w:eastAsia="Times New Roman" w:cs="Times New Roman"/>
          <w:szCs w:val="24"/>
          <w:lang w:eastAsia="ru-RU"/>
        </w:rPr>
        <w:t xml:space="preserve">. </w:t>
      </w:r>
    </w:p>
    <w:p w14:paraId="6B4CBAAD" w14:textId="77777777" w:rsidR="00DC1619" w:rsidRPr="00092151" w:rsidRDefault="00DC1619" w:rsidP="003350DC">
      <w:pPr>
        <w:ind w:firstLine="708"/>
        <w:rPr>
          <w:rFonts w:eastAsia="Times New Roman" w:cs="Times New Roman"/>
          <w:szCs w:val="24"/>
          <w:lang w:eastAsia="ru-RU"/>
        </w:rPr>
      </w:pPr>
      <w:r w:rsidRPr="00092151">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79A260ED" w14:textId="77777777" w:rsidR="00DC1619" w:rsidRPr="00092151" w:rsidRDefault="00DC1619" w:rsidP="003350DC">
      <w:pPr>
        <w:ind w:firstLine="708"/>
        <w:rPr>
          <w:rFonts w:eastAsia="Times New Roman" w:cs="Times New Roman"/>
          <w:i/>
          <w:szCs w:val="24"/>
          <w:lang w:eastAsia="ru-RU"/>
        </w:rPr>
      </w:pPr>
      <w:r w:rsidRPr="00092151">
        <w:rPr>
          <w:rFonts w:eastAsia="Times New Roman" w:cs="Times New Roman"/>
          <w:i/>
          <w:szCs w:val="24"/>
          <w:lang w:eastAsia="ru-RU"/>
        </w:rPr>
        <w:t>Периферически имплантируемые центральные венозные катетеры.</w:t>
      </w:r>
    </w:p>
    <w:p w14:paraId="656D5B75" w14:textId="6B91A91D" w:rsidR="00DC1619" w:rsidRPr="00092151" w:rsidRDefault="00DC1619" w:rsidP="003350DC">
      <w:pPr>
        <w:ind w:firstLine="708"/>
        <w:rPr>
          <w:rFonts w:eastAsia="Times New Roman" w:cs="Times New Roman"/>
          <w:szCs w:val="24"/>
          <w:lang w:eastAsia="ru-RU"/>
        </w:rPr>
      </w:pPr>
      <w:r w:rsidRPr="00092151">
        <w:rPr>
          <w:rFonts w:eastAsia="Times New Roman" w:cs="Times New Roman"/>
          <w:szCs w:val="24"/>
          <w:lang w:eastAsia="ru-RU"/>
        </w:rPr>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00ED7FDC">
        <w:rPr>
          <w:rFonts w:eastAsia="Times New Roman" w:cs="Times New Roman"/>
          <w:szCs w:val="24"/>
          <w:lang w:eastAsia="ru-RU"/>
        </w:rPr>
        <w:fldChar w:fldCharType="begin" w:fldLock="1"/>
      </w:r>
      <w:r w:rsidR="00023CA1">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id":"ITEM-2","itemData":{"DOI":"10.1007/978-88-470-5665-7_1","author":[{"dropping-particle":"","family":"Biffi","given":"Roberto","non-dropping-particle":"","parse-names":false,"suffix":""}],"container-title":"Peripherally Inserted Central Venous Catheters","id":"ITEM-2","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80,81]","plainTextFormattedCitation":"[80,81]","previouslyFormattedCitation":"[80,81]"},"properties":{"noteIndex":0},"schema":"https://github.com/citation-style-language/schema/raw/master/csl-citation.json"}</w:instrText>
      </w:r>
      <w:r w:rsidR="00ED7FDC">
        <w:rPr>
          <w:rFonts w:eastAsia="Times New Roman" w:cs="Times New Roman"/>
          <w:szCs w:val="24"/>
          <w:lang w:eastAsia="ru-RU"/>
        </w:rPr>
        <w:fldChar w:fldCharType="separate"/>
      </w:r>
      <w:r w:rsidR="00023CA1" w:rsidRPr="00023CA1">
        <w:rPr>
          <w:rFonts w:eastAsia="Times New Roman" w:cs="Times New Roman"/>
          <w:noProof/>
          <w:szCs w:val="24"/>
          <w:lang w:eastAsia="ru-RU"/>
        </w:rPr>
        <w:t>[80,81]</w:t>
      </w:r>
      <w:r w:rsidR="00ED7FDC">
        <w:rPr>
          <w:rFonts w:eastAsia="Times New Roman" w:cs="Times New Roman"/>
          <w:szCs w:val="24"/>
          <w:lang w:eastAsia="ru-RU"/>
        </w:rPr>
        <w:fldChar w:fldCharType="end"/>
      </w:r>
      <w:r w:rsidRPr="00092151">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2F5A7EFB" w14:textId="77777777" w:rsidR="00DC1619" w:rsidRPr="00092151" w:rsidRDefault="00DC1619" w:rsidP="003350DC">
      <w:pPr>
        <w:ind w:firstLine="708"/>
        <w:rPr>
          <w:rFonts w:eastAsia="Times New Roman" w:cs="Times New Roman"/>
          <w:i/>
          <w:szCs w:val="24"/>
          <w:lang w:eastAsia="ru-RU"/>
        </w:rPr>
      </w:pPr>
      <w:r w:rsidRPr="00092151">
        <w:rPr>
          <w:rFonts w:eastAsia="Times New Roman" w:cs="Times New Roman"/>
          <w:i/>
          <w:szCs w:val="24"/>
          <w:lang w:eastAsia="ru-RU"/>
        </w:rPr>
        <w:t>Диализные катетеры.</w:t>
      </w:r>
    </w:p>
    <w:p w14:paraId="3DC6371B" w14:textId="77777777" w:rsidR="00DC1619" w:rsidRPr="00092151" w:rsidRDefault="00DC1619" w:rsidP="003350DC">
      <w:pPr>
        <w:ind w:firstLine="700"/>
        <w:rPr>
          <w:rFonts w:cs="Times New Roman"/>
          <w:szCs w:val="24"/>
        </w:rPr>
      </w:pPr>
      <w:r w:rsidRPr="00092151">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092151">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783CCB11" w14:textId="77777777" w:rsidR="00DC1619" w:rsidRPr="00092151" w:rsidRDefault="00DC1619" w:rsidP="003350DC">
      <w:pPr>
        <w:ind w:firstLine="709"/>
        <w:rPr>
          <w:rFonts w:cs="Times New Roman"/>
          <w:i/>
          <w:iCs/>
          <w:szCs w:val="24"/>
          <w:u w:val="single"/>
        </w:rPr>
      </w:pPr>
      <w:r w:rsidRPr="00092151">
        <w:rPr>
          <w:rFonts w:cs="Times New Roman"/>
          <w:i/>
          <w:iCs/>
          <w:szCs w:val="24"/>
          <w:u w:val="single"/>
        </w:rPr>
        <w:t>Осложнения</w:t>
      </w:r>
      <w:r w:rsidRPr="00092151">
        <w:rPr>
          <w:rFonts w:eastAsia="Times New Roman" w:cs="Times New Roman"/>
          <w:i/>
          <w:iCs/>
          <w:szCs w:val="24"/>
          <w:u w:val="single"/>
          <w:lang w:eastAsia="ru-RU"/>
        </w:rPr>
        <w:t xml:space="preserve"> катетеризации центральных вен</w:t>
      </w:r>
    </w:p>
    <w:p w14:paraId="4F473739" w14:textId="77777777" w:rsidR="00DC1619" w:rsidRPr="00092151" w:rsidRDefault="00DC1619" w:rsidP="003350DC">
      <w:pPr>
        <w:ind w:firstLine="709"/>
        <w:rPr>
          <w:rFonts w:eastAsia="Times New Roman" w:cs="Times New Roman"/>
          <w:szCs w:val="24"/>
          <w:lang w:eastAsia="ru-RU"/>
        </w:rPr>
      </w:pPr>
      <w:r w:rsidRPr="00092151">
        <w:rPr>
          <w:rFonts w:eastAsia="Times New Roman" w:cs="Times New Roman"/>
          <w:i/>
          <w:szCs w:val="24"/>
          <w:lang w:eastAsia="ru-RU"/>
        </w:rPr>
        <w:t>К ранним осложнениям</w:t>
      </w:r>
      <w:r w:rsidRPr="00092151">
        <w:rPr>
          <w:rFonts w:eastAsia="Times New Roman" w:cs="Times New Roman"/>
          <w:szCs w:val="24"/>
          <w:lang w:eastAsia="ru-RU"/>
        </w:rPr>
        <w:t xml:space="preserve"> относят возникшие во время проведения манипуляции:</w:t>
      </w:r>
    </w:p>
    <w:p w14:paraId="7A1E5CD8"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t xml:space="preserve">ранение магистральных артерий, </w:t>
      </w:r>
    </w:p>
    <w:p w14:paraId="79DCD42F"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t>развитие гематомы в месте пункции сосуда</w:t>
      </w:r>
    </w:p>
    <w:p w14:paraId="27C509E2"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t xml:space="preserve">развитие пневмоторакса, гемоторакса, </w:t>
      </w:r>
    </w:p>
    <w:p w14:paraId="4D18F1DA"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lastRenderedPageBreak/>
        <w:t xml:space="preserve">ранение грудного лимфатического протока, </w:t>
      </w:r>
    </w:p>
    <w:p w14:paraId="51030E5D"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t xml:space="preserve">повреждение нервных сплетений, </w:t>
      </w:r>
    </w:p>
    <w:p w14:paraId="7D4ADB46" w14:textId="77777777" w:rsidR="00DC1619" w:rsidRPr="00092151" w:rsidRDefault="00DC1619" w:rsidP="003350DC">
      <w:pPr>
        <w:pStyle w:val="afe"/>
        <w:numPr>
          <w:ilvl w:val="0"/>
          <w:numId w:val="34"/>
        </w:numPr>
        <w:ind w:left="993" w:hanging="284"/>
        <w:rPr>
          <w:rFonts w:eastAsia="Times New Roman" w:cs="Times New Roman"/>
          <w:szCs w:val="24"/>
          <w:lang w:eastAsia="ru-RU"/>
        </w:rPr>
      </w:pPr>
      <w:r w:rsidRPr="00092151">
        <w:rPr>
          <w:rFonts w:eastAsia="Times New Roman" w:cs="Times New Roman"/>
          <w:szCs w:val="24"/>
          <w:lang w:eastAsia="ru-RU"/>
        </w:rPr>
        <w:t>неправильная установка катетера</w:t>
      </w:r>
    </w:p>
    <w:p w14:paraId="3BCB164C" w14:textId="77777777" w:rsidR="00DC1619" w:rsidRPr="00092151" w:rsidRDefault="00DC1619" w:rsidP="003350DC">
      <w:pPr>
        <w:ind w:firstLine="709"/>
        <w:rPr>
          <w:rFonts w:cs="Times New Roman"/>
          <w:szCs w:val="24"/>
        </w:rPr>
      </w:pPr>
      <w:r w:rsidRPr="00092151">
        <w:rPr>
          <w:rFonts w:cs="Times New Roman"/>
          <w:i/>
          <w:iCs/>
          <w:szCs w:val="24"/>
        </w:rPr>
        <w:t>Поздние осложнения,</w:t>
      </w:r>
      <w:r w:rsidRPr="00092151">
        <w:rPr>
          <w:rFonts w:cs="Times New Roman"/>
          <w:szCs w:val="24"/>
        </w:rPr>
        <w:t xml:space="preserve"> возникающие </w:t>
      </w:r>
      <w:proofErr w:type="gramStart"/>
      <w:r w:rsidRPr="00092151">
        <w:rPr>
          <w:rFonts w:cs="Times New Roman"/>
          <w:szCs w:val="24"/>
        </w:rPr>
        <w:t>во время</w:t>
      </w:r>
      <w:proofErr w:type="gramEnd"/>
      <w:r w:rsidRPr="00092151">
        <w:rPr>
          <w:rFonts w:cs="Times New Roman"/>
          <w:szCs w:val="24"/>
        </w:rPr>
        <w:t xml:space="preserve"> или после эксплуатации катетера, бывают тромботическими, стенотическими и инфекционными.</w:t>
      </w:r>
    </w:p>
    <w:p w14:paraId="792343D6" w14:textId="77777777" w:rsidR="00DC1619" w:rsidRPr="00092151" w:rsidRDefault="00DC1619" w:rsidP="003350DC">
      <w:pPr>
        <w:ind w:firstLine="708"/>
        <w:rPr>
          <w:rFonts w:cs="Times New Roman"/>
          <w:szCs w:val="24"/>
        </w:rPr>
      </w:pPr>
      <w:r w:rsidRPr="00092151">
        <w:rPr>
          <w:rFonts w:cs="Times New Roman"/>
          <w:szCs w:val="24"/>
        </w:rPr>
        <w:t>Под катетер-ассоциированным тромбозом (</w:t>
      </w:r>
      <w:r w:rsidRPr="00092151">
        <w:rPr>
          <w:rFonts w:cs="Times New Roman"/>
          <w:i/>
          <w:szCs w:val="24"/>
        </w:rPr>
        <w:t xml:space="preserve">КАТ) </w:t>
      </w:r>
      <w:r w:rsidRPr="00092151">
        <w:rPr>
          <w:rFonts w:cs="Times New Roman"/>
          <w:szCs w:val="24"/>
        </w:rPr>
        <w:t xml:space="preserve">понимают сочетание клинических и инструментальных признаков тромбоза. </w:t>
      </w:r>
    </w:p>
    <w:p w14:paraId="58EE6DF7" w14:textId="77777777" w:rsidR="00DC1619" w:rsidRPr="00092151" w:rsidRDefault="00DC1619" w:rsidP="003350DC">
      <w:pPr>
        <w:pStyle w:val="afe"/>
        <w:numPr>
          <w:ilvl w:val="0"/>
          <w:numId w:val="36"/>
        </w:numPr>
        <w:ind w:left="0" w:firstLine="349"/>
        <w:rPr>
          <w:rFonts w:cs="Times New Roman"/>
          <w:szCs w:val="24"/>
        </w:rPr>
      </w:pPr>
      <w:r w:rsidRPr="00092151">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4DFD7512" w14:textId="77777777" w:rsidR="00DC1619" w:rsidRPr="00092151" w:rsidRDefault="00DC1619" w:rsidP="003350DC">
      <w:pPr>
        <w:pStyle w:val="afe"/>
        <w:numPr>
          <w:ilvl w:val="0"/>
          <w:numId w:val="36"/>
        </w:numPr>
        <w:ind w:left="0" w:firstLine="349"/>
        <w:rPr>
          <w:rFonts w:cs="Times New Roman"/>
          <w:szCs w:val="24"/>
        </w:rPr>
      </w:pPr>
      <w:r w:rsidRPr="00092151">
        <w:rPr>
          <w:rFonts w:cs="Times New Roman"/>
          <w:szCs w:val="24"/>
        </w:rPr>
        <w:t xml:space="preserve">Инструментальные признаки: выявление при </w:t>
      </w:r>
      <w:r w:rsidRPr="00092151">
        <w:rPr>
          <w:rFonts w:cs="Times New Roman"/>
          <w:i/>
          <w:szCs w:val="24"/>
        </w:rPr>
        <w:t>УЗИ</w:t>
      </w:r>
      <w:r w:rsidRPr="00092151">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092151">
        <w:rPr>
          <w:rFonts w:cs="Times New Roman"/>
          <w:i/>
          <w:szCs w:val="24"/>
        </w:rPr>
        <w:t>КТ-ангиографии или прямой ангиографии</w:t>
      </w:r>
      <w:r w:rsidRPr="00092151">
        <w:rPr>
          <w:rFonts w:cs="Times New Roman"/>
          <w:szCs w:val="24"/>
        </w:rPr>
        <w:t>.</w:t>
      </w:r>
    </w:p>
    <w:p w14:paraId="0F81134D" w14:textId="77777777" w:rsidR="00DC1619" w:rsidRPr="00092151" w:rsidRDefault="00DC1619" w:rsidP="003350DC">
      <w:pPr>
        <w:pStyle w:val="afd"/>
        <w:spacing w:beforeAutospacing="0" w:afterAutospacing="0" w:line="360" w:lineRule="auto"/>
      </w:pPr>
      <w:r w:rsidRPr="00092151">
        <w:t xml:space="preserve">Тромботические осложнения, ассоциированные с ЦВК, можно разделить на три вида: </w:t>
      </w:r>
    </w:p>
    <w:p w14:paraId="65CE29B1" w14:textId="77777777" w:rsidR="00DC1619" w:rsidRPr="00092151" w:rsidRDefault="00DC1619" w:rsidP="003350DC">
      <w:pPr>
        <w:pStyle w:val="afd"/>
        <w:numPr>
          <w:ilvl w:val="0"/>
          <w:numId w:val="35"/>
        </w:numPr>
        <w:spacing w:beforeAutospacing="0" w:afterAutospacing="0" w:line="360" w:lineRule="auto"/>
      </w:pPr>
      <w:r w:rsidRPr="00092151">
        <w:t xml:space="preserve">«фибриновый чехол», </w:t>
      </w:r>
    </w:p>
    <w:p w14:paraId="31225866" w14:textId="77777777" w:rsidR="00DC1619" w:rsidRPr="00092151" w:rsidRDefault="00DC1619" w:rsidP="003350DC">
      <w:pPr>
        <w:pStyle w:val="afd"/>
        <w:numPr>
          <w:ilvl w:val="0"/>
          <w:numId w:val="35"/>
        </w:numPr>
        <w:spacing w:beforeAutospacing="0" w:afterAutospacing="0" w:line="360" w:lineRule="auto"/>
      </w:pPr>
      <w:r w:rsidRPr="00092151">
        <w:t>обструкция катетера</w:t>
      </w:r>
    </w:p>
    <w:p w14:paraId="0DA60684" w14:textId="77777777" w:rsidR="00DC1619" w:rsidRPr="00092151" w:rsidRDefault="00DC1619" w:rsidP="003350DC">
      <w:pPr>
        <w:pStyle w:val="afd"/>
        <w:numPr>
          <w:ilvl w:val="0"/>
          <w:numId w:val="35"/>
        </w:numPr>
        <w:spacing w:beforeAutospacing="0" w:afterAutospacing="0" w:line="360" w:lineRule="auto"/>
      </w:pPr>
      <w:r w:rsidRPr="00092151">
        <w:t>пристеночный или обтурирующий внутрисосудистый тромбоз.</w:t>
      </w:r>
    </w:p>
    <w:p w14:paraId="3554B80A" w14:textId="48DE1E83" w:rsidR="00DC1619" w:rsidRPr="00092151" w:rsidRDefault="00DC1619" w:rsidP="003350DC">
      <w:pPr>
        <w:pStyle w:val="afd"/>
        <w:spacing w:beforeAutospacing="0" w:afterAutospacing="0" w:line="360" w:lineRule="auto"/>
      </w:pPr>
      <w:r w:rsidRPr="00092151">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092151">
        <w:fldChar w:fldCharType="begin" w:fldLock="1"/>
      </w:r>
      <w:r w:rsidR="00023CA1">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82,83]","plainTextFormattedCitation":"[82,83]","previouslyFormattedCitation":"[82,83]"},"properties":{"noteIndex":0},"schema":"https://github.com/citation-style-language/schema/raw/master/csl-citation.json"}</w:instrText>
      </w:r>
      <w:r w:rsidRPr="00092151">
        <w:fldChar w:fldCharType="separate"/>
      </w:r>
      <w:r w:rsidR="00023CA1" w:rsidRPr="00023CA1">
        <w:rPr>
          <w:noProof/>
        </w:rPr>
        <w:t>[82,83]</w:t>
      </w:r>
      <w:r w:rsidRPr="00092151">
        <w:fldChar w:fldCharType="end"/>
      </w:r>
      <w:r w:rsidRPr="00092151">
        <w:t xml:space="preserve">. Факторы, предрасполагающие к развитию КАТ, разделяют на три группы: </w:t>
      </w:r>
    </w:p>
    <w:p w14:paraId="0E25396B" w14:textId="77777777" w:rsidR="00DC1619" w:rsidRPr="00092151" w:rsidRDefault="00DC1619" w:rsidP="003350DC">
      <w:pPr>
        <w:pStyle w:val="afd"/>
        <w:numPr>
          <w:ilvl w:val="0"/>
          <w:numId w:val="64"/>
        </w:numPr>
        <w:spacing w:beforeAutospacing="0" w:afterAutospacing="0" w:line="360" w:lineRule="auto"/>
      </w:pPr>
      <w:r w:rsidRPr="00092151">
        <w:t xml:space="preserve">связанные с пациентом (пол, возраст, наличие опухолевого заболевания, тромбофилии); </w:t>
      </w:r>
    </w:p>
    <w:p w14:paraId="451872EC" w14:textId="77777777" w:rsidR="00DC1619" w:rsidRPr="00092151" w:rsidRDefault="00DC1619" w:rsidP="003350DC">
      <w:pPr>
        <w:pStyle w:val="afd"/>
        <w:numPr>
          <w:ilvl w:val="0"/>
          <w:numId w:val="64"/>
        </w:numPr>
        <w:spacing w:beforeAutospacing="0" w:afterAutospacing="0" w:line="360" w:lineRule="auto"/>
      </w:pPr>
      <w:r w:rsidRPr="00092151">
        <w:t xml:space="preserve">связанные с катетером (большой диаметр, материал катетера, т.е. «жесткий» катетер); </w:t>
      </w:r>
    </w:p>
    <w:p w14:paraId="55FD9249" w14:textId="77777777" w:rsidR="00DC1619" w:rsidRPr="00092151" w:rsidRDefault="00DC1619" w:rsidP="003350DC">
      <w:pPr>
        <w:pStyle w:val="afd"/>
        <w:numPr>
          <w:ilvl w:val="0"/>
          <w:numId w:val="64"/>
        </w:numPr>
        <w:spacing w:beforeAutospacing="0" w:afterAutospacing="0" w:line="360" w:lineRule="auto"/>
      </w:pPr>
      <w:r w:rsidRPr="00092151">
        <w:t xml:space="preserve">связанные с лечением (химиотерапия, парентеральное питание и введение других раздражающих веществ). </w:t>
      </w:r>
    </w:p>
    <w:p w14:paraId="7BE1F074" w14:textId="77777777" w:rsidR="00DC1619" w:rsidRPr="00092151" w:rsidRDefault="00DC1619" w:rsidP="003350DC">
      <w:pPr>
        <w:ind w:firstLine="708"/>
        <w:rPr>
          <w:rFonts w:cs="Times New Roman"/>
          <w:strike/>
          <w:szCs w:val="24"/>
        </w:rPr>
      </w:pPr>
      <w:r w:rsidRPr="00092151">
        <w:rPr>
          <w:rFonts w:cs="Times New Roman"/>
          <w:szCs w:val="24"/>
        </w:rPr>
        <w:t>Наличие опухолевого заболевания увеличивает риск тромбоза.</w:t>
      </w:r>
    </w:p>
    <w:p w14:paraId="25D28E99" w14:textId="39700180" w:rsidR="00DC1619" w:rsidRPr="00092151" w:rsidRDefault="00DC1619" w:rsidP="003350DC">
      <w:pPr>
        <w:ind w:firstLine="708"/>
        <w:rPr>
          <w:rFonts w:cs="Times New Roman"/>
          <w:szCs w:val="24"/>
        </w:rPr>
      </w:pPr>
      <w:r w:rsidRPr="00092151">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092151">
        <w:rPr>
          <w:rFonts w:cs="Times New Roman"/>
          <w:szCs w:val="24"/>
        </w:rPr>
        <w:fldChar w:fldCharType="begin" w:fldLock="1"/>
      </w:r>
      <w:r w:rsidR="00023CA1">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84]","plainTextFormattedCitation":"[84]","previouslyFormattedCitation":"[84]"},"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84]</w:t>
      </w:r>
      <w:r w:rsidRPr="00092151">
        <w:rPr>
          <w:rFonts w:cs="Times New Roman"/>
          <w:szCs w:val="24"/>
        </w:rPr>
        <w:fldChar w:fldCharType="end"/>
      </w:r>
      <w:r w:rsidRPr="00092151">
        <w:rPr>
          <w:rFonts w:cs="Times New Roman"/>
          <w:szCs w:val="24"/>
        </w:rPr>
        <w:t xml:space="preserve">. При сравнении силиконовых и полиуретановых катетеров, установленных в вены плеча, значимой разницы в частоте развития КАТ не выявили, </w:t>
      </w:r>
      <w:r w:rsidRPr="00092151">
        <w:rPr>
          <w:rFonts w:cs="Times New Roman"/>
          <w:szCs w:val="24"/>
        </w:rPr>
        <w:lastRenderedPageBreak/>
        <w:t xml:space="preserve">но отмечен факт повреждения эндотелия, способствующего развитию тромбоза </w:t>
      </w:r>
      <w:r w:rsidRPr="00092151">
        <w:rPr>
          <w:rFonts w:cs="Times New Roman"/>
          <w:szCs w:val="24"/>
        </w:rPr>
        <w:fldChar w:fldCharType="begin" w:fldLock="1"/>
      </w:r>
      <w:r w:rsidR="00023CA1">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85]","plainTextFormattedCitation":"[85]","previouslyFormattedCitation":"[8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85]</w:t>
      </w:r>
      <w:r w:rsidRPr="00092151">
        <w:rPr>
          <w:rFonts w:cs="Times New Roman"/>
          <w:szCs w:val="24"/>
        </w:rPr>
        <w:fldChar w:fldCharType="end"/>
      </w:r>
      <w:r w:rsidRPr="00092151">
        <w:rPr>
          <w:rFonts w:cs="Times New Roman"/>
          <w:szCs w:val="24"/>
        </w:rPr>
        <w:t xml:space="preserve">. Также в патогенезе развития КАТ значимы такие факторы, как травматичность установки,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092151">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092151">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092151">
        <w:rPr>
          <w:rFonts w:eastAsia="Arial Unicode MS" w:cs="Times New Roman"/>
          <w:szCs w:val="24"/>
        </w:rPr>
        <w:fldChar w:fldCharType="begin" w:fldLock="1"/>
      </w:r>
      <w:r w:rsidR="00023CA1">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86]","plainTextFormattedCitation":"[86]","previouslyFormattedCitation":"[86]"},"properties":{"noteIndex":0},"schema":"https://github.com/citation-style-language/schema/raw/master/csl-citation.json"}</w:instrText>
      </w:r>
      <w:r w:rsidRPr="00092151">
        <w:rPr>
          <w:rFonts w:eastAsia="Arial Unicode MS" w:cs="Times New Roman"/>
          <w:szCs w:val="24"/>
        </w:rPr>
        <w:fldChar w:fldCharType="separate"/>
      </w:r>
      <w:r w:rsidR="00023CA1" w:rsidRPr="00023CA1">
        <w:rPr>
          <w:rFonts w:eastAsia="Arial Unicode MS" w:cs="Times New Roman"/>
          <w:noProof/>
          <w:szCs w:val="24"/>
        </w:rPr>
        <w:t>[86]</w:t>
      </w:r>
      <w:r w:rsidRPr="00092151">
        <w:rPr>
          <w:rFonts w:eastAsia="Arial Unicode MS" w:cs="Times New Roman"/>
          <w:szCs w:val="24"/>
        </w:rPr>
        <w:fldChar w:fldCharType="end"/>
      </w:r>
      <w:r w:rsidRPr="00092151">
        <w:rPr>
          <w:rFonts w:eastAsia="Arial Unicode MS" w:cs="Times New Roman"/>
          <w:szCs w:val="24"/>
        </w:rPr>
        <w:t xml:space="preserve">. </w:t>
      </w:r>
      <w:r w:rsidRPr="00092151">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092151">
        <w:rPr>
          <w:rFonts w:cs="Times New Roman"/>
          <w:szCs w:val="24"/>
        </w:rPr>
        <w:fldChar w:fldCharType="begin" w:fldLock="1"/>
      </w:r>
      <w:r w:rsidR="00023CA1">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87]","plainTextFormattedCitation":"[87]","previouslyFormattedCitation":"[87]"},"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87]</w:t>
      </w:r>
      <w:r w:rsidRPr="00092151">
        <w:rPr>
          <w:rFonts w:cs="Times New Roman"/>
          <w:szCs w:val="24"/>
        </w:rPr>
        <w:fldChar w:fldCharType="end"/>
      </w:r>
      <w:r w:rsidRPr="00092151">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092151">
        <w:rPr>
          <w:rFonts w:cs="Times New Roman"/>
          <w:szCs w:val="24"/>
        </w:rPr>
        <w:fldChar w:fldCharType="begin" w:fldLock="1"/>
      </w:r>
      <w:r w:rsidR="00023CA1">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88]","plainTextFormattedCitation":"[88]","previouslyFormattedCitation":"[88]"},"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88]</w:t>
      </w:r>
      <w:r w:rsidRPr="00092151">
        <w:rPr>
          <w:rFonts w:cs="Times New Roman"/>
          <w:szCs w:val="24"/>
        </w:rPr>
        <w:fldChar w:fldCharType="end"/>
      </w:r>
      <w:r w:rsidRPr="00092151">
        <w:rPr>
          <w:rFonts w:cs="Times New Roman"/>
          <w:szCs w:val="24"/>
        </w:rPr>
        <w:t>, что особенно важно при диагностике катетерассоциированного стеноза (КА</w:t>
      </w:r>
      <w:r w:rsidRPr="00092151">
        <w:rPr>
          <w:rFonts w:cs="Times New Roman"/>
          <w:szCs w:val="24"/>
          <w:lang w:val="en-US"/>
        </w:rPr>
        <w:t>C</w:t>
      </w:r>
      <w:r w:rsidRPr="00092151">
        <w:rPr>
          <w:rFonts w:cs="Times New Roman"/>
          <w:szCs w:val="24"/>
        </w:rPr>
        <w:t xml:space="preserve">). </w:t>
      </w:r>
    </w:p>
    <w:p w14:paraId="19B5522F" w14:textId="6AFD8693" w:rsidR="00DC1619" w:rsidRPr="00092151" w:rsidRDefault="00DC1619" w:rsidP="003350DC">
      <w:pPr>
        <w:ind w:firstLine="708"/>
        <w:rPr>
          <w:rFonts w:cs="Times New Roman"/>
          <w:b/>
          <w:szCs w:val="24"/>
        </w:rPr>
      </w:pPr>
      <w:r w:rsidRPr="00092151">
        <w:rPr>
          <w:rFonts w:cs="Times New Roman"/>
          <w:szCs w:val="24"/>
        </w:rPr>
        <w:t>Катетер-ассоциированый стеноз (</w:t>
      </w:r>
      <w:r w:rsidRPr="00092151">
        <w:rPr>
          <w:rFonts w:cs="Times New Roman"/>
          <w:i/>
          <w:szCs w:val="24"/>
        </w:rPr>
        <w:t>КАС)</w:t>
      </w:r>
      <w:r w:rsidRPr="00092151">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092151">
        <w:rPr>
          <w:rFonts w:cs="Times New Roman"/>
          <w:szCs w:val="24"/>
        </w:rPr>
        <w:fldChar w:fldCharType="begin" w:fldLock="1"/>
      </w:r>
      <w:r w:rsidR="00023CA1">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89]","plainTextFormattedCitation":"[89]","previouslyFormattedCitation":"[89]"},"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89]</w:t>
      </w:r>
      <w:r w:rsidRPr="00092151">
        <w:rPr>
          <w:rFonts w:cs="Times New Roman"/>
          <w:szCs w:val="24"/>
        </w:rPr>
        <w:fldChar w:fldCharType="end"/>
      </w:r>
      <w:r w:rsidRPr="00092151">
        <w:rPr>
          <w:rFonts w:cs="Times New Roman"/>
          <w:szCs w:val="24"/>
        </w:rPr>
        <w:t>.</w:t>
      </w:r>
    </w:p>
    <w:p w14:paraId="5C1E9D4E" w14:textId="184F2253" w:rsidR="00DC1619" w:rsidRPr="00092151" w:rsidRDefault="00DC1619" w:rsidP="003350DC">
      <w:pPr>
        <w:ind w:firstLine="708"/>
        <w:rPr>
          <w:rFonts w:cs="Times New Roman"/>
          <w:szCs w:val="24"/>
        </w:rPr>
      </w:pPr>
      <w:r w:rsidRPr="00092151">
        <w:rPr>
          <w:rFonts w:cs="Times New Roman"/>
          <w:szCs w:val="24"/>
        </w:rPr>
        <w:t>Катетер-ассоциированная инфекция кровотока (</w:t>
      </w:r>
      <w:r w:rsidRPr="00092151">
        <w:rPr>
          <w:rFonts w:cs="Times New Roman"/>
          <w:i/>
          <w:szCs w:val="24"/>
        </w:rPr>
        <w:t>КАИК)</w:t>
      </w:r>
      <w:r w:rsidRPr="00092151">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092151">
        <w:rPr>
          <w:rFonts w:cs="Times New Roman"/>
          <w:szCs w:val="24"/>
        </w:rPr>
        <w:fldChar w:fldCharType="begin" w:fldLock="1"/>
      </w:r>
      <w:r w:rsidR="00023CA1">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90]","plainTextFormattedCitation":"[90]","previouslyFormattedCitation":"[90]"},"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0]</w:t>
      </w:r>
      <w:r w:rsidRPr="00092151">
        <w:rPr>
          <w:rFonts w:cs="Times New Roman"/>
          <w:szCs w:val="24"/>
        </w:rPr>
        <w:fldChar w:fldCharType="end"/>
      </w:r>
      <w:r w:rsidRPr="00092151">
        <w:rPr>
          <w:rFonts w:cs="Times New Roman"/>
          <w:szCs w:val="24"/>
        </w:rPr>
        <w:t>.</w:t>
      </w:r>
    </w:p>
    <w:p w14:paraId="1D859713" w14:textId="77777777" w:rsidR="00DC1619" w:rsidRPr="00092151" w:rsidRDefault="00DC1619" w:rsidP="003350DC">
      <w:pPr>
        <w:ind w:left="360"/>
        <w:rPr>
          <w:rFonts w:cs="Times New Roman"/>
          <w:szCs w:val="24"/>
        </w:rPr>
      </w:pPr>
      <w:r w:rsidRPr="00092151">
        <w:rPr>
          <w:rFonts w:cs="Times New Roman"/>
          <w:szCs w:val="24"/>
        </w:rPr>
        <w:t>При применении туннелируемых катетеров могут возникать следующие виды инфицирования:</w:t>
      </w:r>
    </w:p>
    <w:p w14:paraId="2901704C" w14:textId="77777777" w:rsidR="00DC1619" w:rsidRPr="00092151" w:rsidRDefault="00DC1619" w:rsidP="003350DC">
      <w:pPr>
        <w:pStyle w:val="afe"/>
        <w:numPr>
          <w:ilvl w:val="0"/>
          <w:numId w:val="59"/>
        </w:numPr>
        <w:rPr>
          <w:rFonts w:cs="Times New Roman"/>
          <w:i/>
          <w:szCs w:val="24"/>
        </w:rPr>
      </w:pPr>
      <w:r w:rsidRPr="00092151">
        <w:rPr>
          <w:rFonts w:cs="Times New Roman"/>
          <w:i/>
          <w:szCs w:val="24"/>
        </w:rPr>
        <w:lastRenderedPageBreak/>
        <w:t xml:space="preserve">Туннельная инфекция – </w:t>
      </w:r>
      <w:r w:rsidRPr="00092151">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092151">
        <w:rPr>
          <w:rFonts w:cs="Times New Roman"/>
          <w:iCs/>
          <w:szCs w:val="24"/>
        </w:rPr>
        <w:t>области фиксации манжеты</w:t>
      </w:r>
      <w:r w:rsidRPr="00092151">
        <w:rPr>
          <w:rFonts w:cs="Times New Roman"/>
          <w:i/>
          <w:szCs w:val="24"/>
        </w:rPr>
        <w:t>.</w:t>
      </w:r>
    </w:p>
    <w:p w14:paraId="373DD685" w14:textId="77777777" w:rsidR="00DC1619" w:rsidRPr="00092151" w:rsidRDefault="00DC1619" w:rsidP="003350DC">
      <w:pPr>
        <w:pStyle w:val="afe"/>
        <w:numPr>
          <w:ilvl w:val="0"/>
          <w:numId w:val="59"/>
        </w:numPr>
        <w:rPr>
          <w:rFonts w:cs="Times New Roman"/>
          <w:szCs w:val="24"/>
        </w:rPr>
      </w:pPr>
      <w:r w:rsidRPr="00092151">
        <w:rPr>
          <w:rFonts w:cs="Times New Roman"/>
          <w:i/>
          <w:szCs w:val="24"/>
        </w:rPr>
        <w:t xml:space="preserve">Инфекция выходного отверстия – </w:t>
      </w:r>
      <w:r w:rsidRPr="00092151">
        <w:rPr>
          <w:rFonts w:cs="Times New Roman"/>
          <w:szCs w:val="24"/>
        </w:rPr>
        <w:t>местное воспаление, с локализацией только в месте выхода катетера на поверхность кожи.</w:t>
      </w:r>
    </w:p>
    <w:p w14:paraId="5A5B8E06" w14:textId="77777777" w:rsidR="00DC1619" w:rsidRPr="00092151" w:rsidRDefault="00DC1619" w:rsidP="003350DC">
      <w:pPr>
        <w:pStyle w:val="afe"/>
        <w:numPr>
          <w:ilvl w:val="0"/>
          <w:numId w:val="59"/>
        </w:numPr>
        <w:rPr>
          <w:rFonts w:cs="Times New Roman"/>
          <w:szCs w:val="24"/>
        </w:rPr>
      </w:pPr>
      <w:r w:rsidRPr="00092151">
        <w:rPr>
          <w:rFonts w:cs="Times New Roman"/>
          <w:i/>
          <w:szCs w:val="24"/>
        </w:rPr>
        <w:t xml:space="preserve">Инфекция подкожного кармана – </w:t>
      </w:r>
      <w:r w:rsidRPr="00092151">
        <w:rPr>
          <w:rFonts w:cs="Times New Roman"/>
          <w:szCs w:val="24"/>
        </w:rPr>
        <w:t xml:space="preserve">местное воспаление, локализующееся в месте установки камеры порт-системы. </w:t>
      </w:r>
    </w:p>
    <w:p w14:paraId="056450A1" w14:textId="77777777" w:rsidR="00DC1619" w:rsidRPr="00092151" w:rsidRDefault="00DC1619" w:rsidP="003350DC">
      <w:pPr>
        <w:ind w:firstLine="709"/>
        <w:rPr>
          <w:rFonts w:eastAsia="Arial Unicode MS" w:cs="Times New Roman"/>
          <w:b/>
          <w:bCs/>
          <w:szCs w:val="24"/>
          <w:lang w:eastAsia="ru-RU"/>
        </w:rPr>
      </w:pPr>
    </w:p>
    <w:p w14:paraId="7475D8CC" w14:textId="77777777" w:rsidR="00DC1619" w:rsidRPr="00092151" w:rsidRDefault="00DC1619" w:rsidP="003350DC">
      <w:pPr>
        <w:ind w:firstLine="709"/>
        <w:rPr>
          <w:rFonts w:eastAsia="Arial Unicode MS" w:cs="Times New Roman"/>
          <w:i/>
          <w:iCs/>
          <w:szCs w:val="24"/>
          <w:u w:val="single"/>
          <w:lang w:eastAsia="ru-RU"/>
        </w:rPr>
      </w:pPr>
      <w:r w:rsidRPr="00092151">
        <w:rPr>
          <w:rFonts w:eastAsia="Arial Unicode MS" w:cs="Times New Roman"/>
          <w:i/>
          <w:iCs/>
          <w:szCs w:val="24"/>
          <w:u w:val="single"/>
          <w:lang w:eastAsia="ru-RU"/>
        </w:rPr>
        <w:t>Способы контроля дистального конца ЦВК</w:t>
      </w:r>
    </w:p>
    <w:p w14:paraId="680AFFAB" w14:textId="77777777" w:rsidR="00DC1619" w:rsidRPr="00092151" w:rsidRDefault="00DC1619" w:rsidP="003350DC">
      <w:pPr>
        <w:ind w:firstLine="709"/>
        <w:rPr>
          <w:rFonts w:eastAsia="Arial Unicode MS" w:cs="Times New Roman"/>
          <w:i/>
          <w:iCs/>
          <w:szCs w:val="24"/>
          <w:lang w:eastAsia="ru-RU"/>
        </w:rPr>
      </w:pPr>
      <w:r w:rsidRPr="00092151">
        <w:rPr>
          <w:rFonts w:eastAsia="Arial Unicode MS" w:cs="Times New Roman"/>
          <w:i/>
          <w:iCs/>
          <w:szCs w:val="24"/>
          <w:lang w:eastAsia="ru-RU"/>
        </w:rPr>
        <w:t>Электрокардиографический метод</w:t>
      </w:r>
    </w:p>
    <w:p w14:paraId="08FF432D" w14:textId="77777777" w:rsidR="00DC1619" w:rsidRPr="00092151" w:rsidRDefault="00DC1619" w:rsidP="003350DC">
      <w:pPr>
        <w:ind w:firstLine="709"/>
        <w:rPr>
          <w:rFonts w:eastAsia="Arial Unicode MS" w:cs="Times New Roman"/>
          <w:strike/>
          <w:szCs w:val="24"/>
          <w:lang w:eastAsia="ru-RU"/>
        </w:rPr>
      </w:pPr>
      <w:r w:rsidRPr="00092151">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092151">
        <w:rPr>
          <w:rFonts w:cs="Times New Roman"/>
          <w:szCs w:val="24"/>
        </w:rPr>
        <w:t>электрокардиографию (</w:t>
      </w:r>
      <w:r w:rsidRPr="00092151">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43C0D915" w14:textId="77777777" w:rsidR="00DC1619" w:rsidRPr="00092151" w:rsidRDefault="00DC1619" w:rsidP="003350DC">
      <w:pPr>
        <w:ind w:firstLine="709"/>
        <w:rPr>
          <w:rFonts w:eastAsia="ＭＳ 明朝 (Основной текст темы (ази" w:cs="Times New Roman"/>
          <w:b/>
          <w:bCs/>
          <w:szCs w:val="24"/>
          <w:lang w:eastAsia="ru-RU"/>
        </w:rPr>
      </w:pPr>
    </w:p>
    <w:p w14:paraId="5854DC42" w14:textId="77777777" w:rsidR="00DC1619" w:rsidRPr="00092151" w:rsidRDefault="00DC1619" w:rsidP="003350DC">
      <w:pPr>
        <w:ind w:firstLine="709"/>
        <w:rPr>
          <w:rFonts w:eastAsia="ＭＳ 明朝 (Основной текст темы (ази" w:cs="Times New Roman"/>
          <w:i/>
          <w:iCs/>
          <w:szCs w:val="24"/>
          <w:lang w:eastAsia="ru-RU"/>
        </w:rPr>
      </w:pPr>
      <w:r w:rsidRPr="00092151">
        <w:rPr>
          <w:rFonts w:eastAsia="ＭＳ 明朝 (Основной текст темы (ази" w:cs="Times New Roman"/>
          <w:i/>
          <w:iCs/>
          <w:szCs w:val="24"/>
          <w:lang w:eastAsia="ru-RU"/>
        </w:rPr>
        <w:t xml:space="preserve">Рентгенологический метод </w:t>
      </w:r>
    </w:p>
    <w:p w14:paraId="4A92C3D1" w14:textId="77777777" w:rsidR="00DC1619" w:rsidRPr="00092151" w:rsidRDefault="00DC1619" w:rsidP="003350DC">
      <w:pPr>
        <w:ind w:firstLine="709"/>
        <w:rPr>
          <w:rFonts w:cs="Times New Roman"/>
          <w:strike/>
          <w:szCs w:val="24"/>
        </w:rPr>
      </w:pPr>
      <w:r w:rsidRPr="00092151">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092151">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092151">
        <w:rPr>
          <w:rFonts w:cs="Times New Roman"/>
          <w:strike/>
          <w:szCs w:val="24"/>
        </w:rPr>
        <w:t xml:space="preserve"> </w:t>
      </w:r>
    </w:p>
    <w:p w14:paraId="7B6EFBB8" w14:textId="77777777" w:rsidR="00DC1619" w:rsidRPr="00092151" w:rsidRDefault="00DC1619" w:rsidP="003350DC">
      <w:pPr>
        <w:ind w:firstLine="709"/>
        <w:rPr>
          <w:rFonts w:cs="Times New Roman"/>
          <w:szCs w:val="24"/>
        </w:rPr>
      </w:pPr>
      <w:r w:rsidRPr="00092151">
        <w:rPr>
          <w:rFonts w:cs="Times New Roman"/>
          <w:szCs w:val="24"/>
        </w:rPr>
        <w:t xml:space="preserve">- на </w:t>
      </w:r>
      <w:r w:rsidRPr="00092151">
        <w:rPr>
          <w:rFonts w:cs="Times New Roman"/>
          <w:bCs/>
          <w:szCs w:val="24"/>
        </w:rPr>
        <w:t xml:space="preserve">рентгенограмме грудной клетки дистальный конец ЦВК должен был находиться между </w:t>
      </w:r>
      <w:r w:rsidRPr="00092151">
        <w:rPr>
          <w:rFonts w:cs="Times New Roman"/>
          <w:bCs/>
          <w:szCs w:val="24"/>
          <w:lang w:val="en-US"/>
        </w:rPr>
        <w:t>V</w:t>
      </w:r>
      <w:r w:rsidRPr="00092151">
        <w:rPr>
          <w:rFonts w:cs="Times New Roman"/>
          <w:bCs/>
          <w:szCs w:val="24"/>
        </w:rPr>
        <w:t xml:space="preserve"> и </w:t>
      </w:r>
      <w:r w:rsidRPr="00092151">
        <w:rPr>
          <w:rFonts w:cs="Times New Roman"/>
          <w:bCs/>
          <w:szCs w:val="24"/>
          <w:lang w:val="en-US"/>
        </w:rPr>
        <w:t>VI</w:t>
      </w:r>
      <w:r w:rsidRPr="00092151">
        <w:rPr>
          <w:rFonts w:cs="Times New Roman"/>
          <w:bCs/>
          <w:szCs w:val="24"/>
        </w:rPr>
        <w:t xml:space="preserve"> грудными позвонками. </w:t>
      </w:r>
    </w:p>
    <w:p w14:paraId="6BBBB707" w14:textId="77777777" w:rsidR="00DC1619" w:rsidRPr="00092151" w:rsidRDefault="00DC1619" w:rsidP="003350DC">
      <w:pPr>
        <w:widowControl w:val="0"/>
        <w:ind w:firstLine="708"/>
        <w:rPr>
          <w:rFonts w:cs="Times New Roman"/>
          <w:szCs w:val="24"/>
        </w:rPr>
      </w:pPr>
      <w:r w:rsidRPr="00092151">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1B698B0B" w14:textId="72F02FFA" w:rsidR="00DC1619" w:rsidRPr="00092151" w:rsidRDefault="00DC1619" w:rsidP="003350DC">
      <w:pPr>
        <w:widowControl w:val="0"/>
        <w:ind w:firstLine="708"/>
        <w:rPr>
          <w:rFonts w:cs="Times New Roman"/>
          <w:szCs w:val="24"/>
        </w:rPr>
      </w:pPr>
      <w:r w:rsidRPr="00092151">
        <w:rPr>
          <w:rFonts w:cs="Times New Roman"/>
          <w:szCs w:val="24"/>
        </w:rPr>
        <w:t>- рентгенологическим ориентиром впадения</w:t>
      </w:r>
      <w:r w:rsidR="007C09B0">
        <w:rPr>
          <w:rFonts w:cs="Times New Roman"/>
          <w:szCs w:val="24"/>
        </w:rPr>
        <w:t xml:space="preserve"> верхней полой вены</w:t>
      </w:r>
      <w:r w:rsidRPr="00092151">
        <w:rPr>
          <w:rFonts w:cs="Times New Roman"/>
          <w:szCs w:val="24"/>
        </w:rPr>
        <w:t xml:space="preserve"> в правое предсердие также является пересечение дуги правой границы сердца и линии, идущей вдоль правой границы средостения.</w:t>
      </w:r>
    </w:p>
    <w:p w14:paraId="3B07F672" w14:textId="77777777" w:rsidR="00DC1619" w:rsidRPr="00092151" w:rsidRDefault="00DC1619" w:rsidP="003350DC">
      <w:pPr>
        <w:rPr>
          <w:rFonts w:cs="Times New Roman"/>
          <w:b/>
          <w:bCs/>
          <w:szCs w:val="24"/>
        </w:rPr>
      </w:pPr>
    </w:p>
    <w:p w14:paraId="3B8637E6" w14:textId="77777777" w:rsidR="00DC1619" w:rsidRPr="00092151" w:rsidRDefault="00DC1619" w:rsidP="003350DC">
      <w:pPr>
        <w:ind w:firstLine="708"/>
        <w:rPr>
          <w:rFonts w:cs="Times New Roman"/>
          <w:i/>
          <w:iCs/>
          <w:szCs w:val="24"/>
          <w:u w:val="single"/>
        </w:rPr>
      </w:pPr>
      <w:r w:rsidRPr="00092151">
        <w:rPr>
          <w:rFonts w:cs="Times New Roman"/>
          <w:i/>
          <w:iCs/>
          <w:szCs w:val="24"/>
          <w:u w:val="single"/>
        </w:rPr>
        <w:t>Обследование пациента, подготовка к манипуляции</w:t>
      </w:r>
    </w:p>
    <w:p w14:paraId="271B4D25" w14:textId="77777777" w:rsidR="00DC1619" w:rsidRPr="00092151" w:rsidRDefault="00DC1619" w:rsidP="003350DC">
      <w:pPr>
        <w:ind w:firstLine="708"/>
        <w:rPr>
          <w:rFonts w:cs="Times New Roman"/>
          <w:szCs w:val="24"/>
        </w:rPr>
      </w:pPr>
      <w:r w:rsidRPr="00092151">
        <w:rPr>
          <w:rFonts w:cs="Times New Roman"/>
          <w:szCs w:val="24"/>
        </w:rPr>
        <w:t xml:space="preserve">Для обеспечения сосудистого доступа необходима консультация врачом-анестезиологом-реаниматологом. </w:t>
      </w:r>
    </w:p>
    <w:p w14:paraId="5D6B4F12" w14:textId="77777777" w:rsidR="00DC1619" w:rsidRPr="00092151" w:rsidRDefault="00DC1619" w:rsidP="003350DC">
      <w:pPr>
        <w:ind w:firstLine="708"/>
        <w:rPr>
          <w:rFonts w:cs="Times New Roman"/>
          <w:szCs w:val="24"/>
        </w:rPr>
      </w:pPr>
      <w:r w:rsidRPr="00092151">
        <w:rPr>
          <w:rFonts w:cs="Times New Roman"/>
          <w:szCs w:val="24"/>
        </w:rPr>
        <w:t xml:space="preserve">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w:t>
      </w:r>
      <w:r w:rsidRPr="00092151">
        <w:rPr>
          <w:rFonts w:cs="Times New Roman"/>
          <w:szCs w:val="24"/>
        </w:rPr>
        <w:lastRenderedPageBreak/>
        <w:t>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78C53C14" w14:textId="77777777" w:rsidR="00DC1619" w:rsidRPr="00092151" w:rsidRDefault="00DC1619" w:rsidP="003350DC">
      <w:pPr>
        <w:ind w:firstLine="708"/>
        <w:rPr>
          <w:rFonts w:cs="Times New Roman"/>
          <w:b/>
          <w:bCs/>
          <w:szCs w:val="24"/>
          <w:shd w:val="clear" w:color="auto" w:fill="FFFFFF"/>
        </w:rPr>
      </w:pPr>
    </w:p>
    <w:p w14:paraId="419EC39A" w14:textId="77777777" w:rsidR="00DC1619" w:rsidRPr="00092151" w:rsidRDefault="00DC1619" w:rsidP="003350DC">
      <w:pPr>
        <w:ind w:firstLine="708"/>
        <w:rPr>
          <w:rFonts w:cs="Times New Roman"/>
          <w:i/>
          <w:iCs/>
          <w:szCs w:val="24"/>
          <w:shd w:val="clear" w:color="auto" w:fill="FFFFFF"/>
        </w:rPr>
      </w:pPr>
      <w:r w:rsidRPr="00092151">
        <w:rPr>
          <w:rFonts w:cs="Times New Roman"/>
          <w:i/>
          <w:iCs/>
          <w:szCs w:val="24"/>
          <w:shd w:val="clear" w:color="auto" w:fill="FFFFFF"/>
        </w:rPr>
        <w:t>Лабораторная диагностика.</w:t>
      </w:r>
    </w:p>
    <w:p w14:paraId="02C2BA00" w14:textId="77777777" w:rsidR="00DC1619" w:rsidRPr="00092151" w:rsidRDefault="00DC1619" w:rsidP="003350DC">
      <w:pPr>
        <w:rPr>
          <w:rFonts w:cs="Times New Roman"/>
          <w:szCs w:val="24"/>
          <w:shd w:val="clear" w:color="auto" w:fill="FFFFFF"/>
        </w:rPr>
      </w:pPr>
      <w:r w:rsidRPr="00092151">
        <w:rPr>
          <w:rFonts w:cs="Times New Roman"/>
          <w:szCs w:val="24"/>
          <w:shd w:val="clear" w:color="auto" w:fill="FFFFFF"/>
        </w:rPr>
        <w:t>Перед установкой ЦВК необходимо выполнить:</w:t>
      </w:r>
    </w:p>
    <w:p w14:paraId="03663751" w14:textId="036D7426" w:rsidR="00DC1619" w:rsidRPr="00092151" w:rsidRDefault="00DC1619" w:rsidP="003350DC">
      <w:pPr>
        <w:pStyle w:val="afe"/>
        <w:numPr>
          <w:ilvl w:val="0"/>
          <w:numId w:val="61"/>
        </w:numPr>
        <w:rPr>
          <w:rFonts w:cs="Times New Roman"/>
          <w:i/>
          <w:szCs w:val="24"/>
          <w:shd w:val="clear" w:color="auto" w:fill="FFFFFF"/>
        </w:rPr>
      </w:pPr>
      <w:r w:rsidRPr="00092151">
        <w:rPr>
          <w:rFonts w:cs="Times New Roman"/>
          <w:szCs w:val="24"/>
        </w:rPr>
        <w:t>общий (клинический) анализ крови развернутый</w:t>
      </w:r>
    </w:p>
    <w:p w14:paraId="0364E371" w14:textId="31528C67" w:rsidR="00DC1619" w:rsidRPr="00092151" w:rsidRDefault="00DC1619" w:rsidP="003350DC">
      <w:pPr>
        <w:pStyle w:val="afe"/>
        <w:numPr>
          <w:ilvl w:val="0"/>
          <w:numId w:val="60"/>
        </w:numPr>
        <w:rPr>
          <w:rFonts w:cs="Times New Roman"/>
          <w:szCs w:val="24"/>
        </w:rPr>
      </w:pPr>
      <w:r w:rsidRPr="00092151">
        <w:rPr>
          <w:rFonts w:cs="Times New Roman"/>
          <w:szCs w:val="24"/>
          <w:shd w:val="clear" w:color="auto" w:fill="FFFFFF"/>
        </w:rPr>
        <w:t>коагулограмма</w:t>
      </w:r>
      <w:r w:rsidR="00E06C25">
        <w:rPr>
          <w:rFonts w:cs="Times New Roman"/>
          <w:szCs w:val="24"/>
          <w:shd w:val="clear" w:color="auto" w:fill="FFFFFF"/>
        </w:rPr>
        <w:t xml:space="preserve"> </w:t>
      </w:r>
      <w:r w:rsidR="00E06C25" w:rsidRPr="00E06C25">
        <w:rPr>
          <w:rFonts w:cs="Times New Roman"/>
          <w:szCs w:val="24"/>
          <w:shd w:val="clear" w:color="auto" w:fill="FFFFFF"/>
        </w:rPr>
        <w:t>(ориентировочное исследование системы гемостаза)</w:t>
      </w:r>
      <w:r w:rsidR="00E06C25">
        <w:rPr>
          <w:rFonts w:cs="Times New Roman"/>
          <w:szCs w:val="24"/>
          <w:shd w:val="clear" w:color="auto" w:fill="FFFFFF"/>
        </w:rPr>
        <w:t xml:space="preserve">, </w:t>
      </w:r>
      <w:r w:rsidRPr="00092151">
        <w:rPr>
          <w:rFonts w:cs="Times New Roman"/>
          <w:szCs w:val="24"/>
          <w:shd w:val="clear" w:color="auto" w:fill="FFFFFF"/>
        </w:rPr>
        <w:t>при необходимости – и</w:t>
      </w:r>
      <w:r w:rsidRPr="00092151">
        <w:rPr>
          <w:rFonts w:cs="Times New Roman"/>
          <w:szCs w:val="24"/>
        </w:rPr>
        <w:t>сследование агрегации тромбоцитов</w:t>
      </w:r>
    </w:p>
    <w:p w14:paraId="50761552" w14:textId="46E1100D" w:rsidR="00DC1619" w:rsidRPr="00092151" w:rsidRDefault="00DC1619" w:rsidP="003350DC">
      <w:pPr>
        <w:pStyle w:val="afe"/>
        <w:numPr>
          <w:ilvl w:val="0"/>
          <w:numId w:val="60"/>
        </w:numPr>
        <w:rPr>
          <w:rFonts w:cs="Times New Roman"/>
          <w:szCs w:val="24"/>
        </w:rPr>
      </w:pPr>
      <w:r w:rsidRPr="00092151">
        <w:rPr>
          <w:rFonts w:cs="Times New Roman"/>
          <w:szCs w:val="24"/>
        </w:rPr>
        <w:t xml:space="preserve">определение активности факторов </w:t>
      </w:r>
      <w:r w:rsidRPr="00092151">
        <w:rPr>
          <w:rFonts w:cs="Times New Roman"/>
          <w:szCs w:val="24"/>
          <w:lang w:val="en-US"/>
        </w:rPr>
        <w:t>VIII</w:t>
      </w:r>
      <w:r w:rsidRPr="00092151">
        <w:rPr>
          <w:rFonts w:cs="Times New Roman"/>
          <w:szCs w:val="24"/>
        </w:rPr>
        <w:t xml:space="preserve">, </w:t>
      </w:r>
      <w:r w:rsidRPr="00092151">
        <w:rPr>
          <w:rFonts w:cs="Times New Roman"/>
          <w:szCs w:val="24"/>
          <w:lang w:val="en-US"/>
        </w:rPr>
        <w:t>IX</w:t>
      </w:r>
      <w:r w:rsidRPr="00092151">
        <w:rPr>
          <w:rFonts w:cs="Times New Roman"/>
          <w:szCs w:val="24"/>
        </w:rPr>
        <w:t xml:space="preserve"> в сыворотке крови – по показаниям</w:t>
      </w:r>
    </w:p>
    <w:p w14:paraId="5D1CCCF9" w14:textId="45B7DC82" w:rsidR="00DC1619" w:rsidRPr="00092151" w:rsidRDefault="00E06C25" w:rsidP="003350DC">
      <w:pPr>
        <w:pStyle w:val="afe"/>
        <w:numPr>
          <w:ilvl w:val="0"/>
          <w:numId w:val="60"/>
        </w:numPr>
        <w:rPr>
          <w:rFonts w:cs="Times New Roman"/>
          <w:szCs w:val="24"/>
        </w:rPr>
      </w:pPr>
      <w:r w:rsidRPr="00E06C25">
        <w:rPr>
          <w:rFonts w:cs="Times New Roman"/>
          <w:szCs w:val="24"/>
        </w:rPr>
        <w:t>определение основных групп по системе AB0</w:t>
      </w:r>
      <w:r w:rsidR="00DC1619" w:rsidRPr="00092151">
        <w:rPr>
          <w:rFonts w:cs="Times New Roman"/>
          <w:szCs w:val="24"/>
        </w:rPr>
        <w:t xml:space="preserve">, </w:t>
      </w:r>
      <w:r w:rsidRPr="00E06C25">
        <w:rPr>
          <w:rFonts w:cs="Times New Roman"/>
          <w:szCs w:val="24"/>
        </w:rPr>
        <w:t>определение подгруппы и других групп крови меньшего значения A-1, A-2, D, Cc, E, Kell, Duffy</w:t>
      </w:r>
      <w:r w:rsidR="00DC1619" w:rsidRPr="00092151">
        <w:rPr>
          <w:rFonts w:cs="Times New Roman"/>
          <w:szCs w:val="24"/>
        </w:rPr>
        <w:t xml:space="preserve">, </w:t>
      </w:r>
      <w:r w:rsidRPr="00E06C25">
        <w:rPr>
          <w:rFonts w:cs="Times New Roman"/>
          <w:szCs w:val="24"/>
        </w:rPr>
        <w:t>определение антигена D системы Резус (резус-фактор)</w:t>
      </w:r>
    </w:p>
    <w:p w14:paraId="34F04BC4" w14:textId="77777777" w:rsidR="00DC1619" w:rsidRPr="00092151" w:rsidRDefault="00DC1619" w:rsidP="003350DC">
      <w:pPr>
        <w:ind w:firstLine="708"/>
        <w:rPr>
          <w:rFonts w:cs="Times New Roman"/>
          <w:b/>
          <w:bCs/>
          <w:szCs w:val="24"/>
        </w:rPr>
      </w:pPr>
    </w:p>
    <w:p w14:paraId="019779D8" w14:textId="77777777" w:rsidR="00DC1619" w:rsidRPr="00092151" w:rsidRDefault="00DC1619" w:rsidP="003350DC">
      <w:pPr>
        <w:ind w:firstLine="708"/>
        <w:rPr>
          <w:rFonts w:cs="Times New Roman"/>
          <w:i/>
          <w:iCs/>
          <w:szCs w:val="24"/>
        </w:rPr>
      </w:pPr>
      <w:r w:rsidRPr="00092151">
        <w:rPr>
          <w:rFonts w:cs="Times New Roman"/>
          <w:i/>
          <w:iCs/>
          <w:szCs w:val="24"/>
        </w:rPr>
        <w:t>Инструментальная диагностика</w:t>
      </w:r>
    </w:p>
    <w:p w14:paraId="2B2A0C91" w14:textId="77777777" w:rsidR="00DC1619" w:rsidRPr="00092151" w:rsidRDefault="00DC1619" w:rsidP="003350DC">
      <w:pPr>
        <w:rPr>
          <w:rFonts w:cs="Times New Roman"/>
          <w:szCs w:val="24"/>
        </w:rPr>
      </w:pPr>
      <w:r w:rsidRPr="00092151">
        <w:rPr>
          <w:rFonts w:cs="Times New Roman"/>
          <w:szCs w:val="24"/>
        </w:rPr>
        <w:t>Перед выполнением катетеризации необходимо выполнить:</w:t>
      </w:r>
    </w:p>
    <w:p w14:paraId="0730D9E4" w14:textId="0939C8EC" w:rsidR="00DC1619" w:rsidRPr="00092151" w:rsidRDefault="003B7C65" w:rsidP="003350DC">
      <w:pPr>
        <w:pStyle w:val="afe"/>
        <w:numPr>
          <w:ilvl w:val="0"/>
          <w:numId w:val="60"/>
        </w:numPr>
        <w:rPr>
          <w:rFonts w:cs="Times New Roman"/>
          <w:szCs w:val="24"/>
        </w:rPr>
      </w:pPr>
      <w:r>
        <w:rPr>
          <w:rFonts w:cs="Times New Roman"/>
          <w:szCs w:val="24"/>
        </w:rPr>
        <w:t xml:space="preserve">прицельная </w:t>
      </w:r>
      <w:r w:rsidR="00DC1619" w:rsidRPr="00092151">
        <w:rPr>
          <w:rFonts w:cs="Times New Roman"/>
          <w:szCs w:val="24"/>
        </w:rPr>
        <w:t xml:space="preserve">рентгенография органов грудной клетки или </w:t>
      </w:r>
      <w:r w:rsidR="00DC1619" w:rsidRPr="00092151">
        <w:rPr>
          <w:rFonts w:cs="Times New Roman"/>
          <w:szCs w:val="24"/>
          <w:shd w:val="clear" w:color="auto" w:fill="FFFFFF" w:themeFill="background1"/>
        </w:rPr>
        <w:t>– предпочтительно</w:t>
      </w:r>
      <w:r w:rsidR="00DC1619" w:rsidRPr="00092151">
        <w:rPr>
          <w:rFonts w:cs="Times New Roman"/>
          <w:szCs w:val="24"/>
        </w:rPr>
        <w:t xml:space="preserve"> – компьютерная томография органов грудной </w:t>
      </w:r>
      <w:r>
        <w:rPr>
          <w:rFonts w:cs="Times New Roman"/>
          <w:szCs w:val="24"/>
        </w:rPr>
        <w:t>полости</w:t>
      </w:r>
      <w:r w:rsidRPr="00092151">
        <w:rPr>
          <w:rFonts w:cs="Times New Roman"/>
          <w:szCs w:val="24"/>
        </w:rPr>
        <w:t xml:space="preserve"> </w:t>
      </w:r>
      <w:r w:rsidR="00DC1619" w:rsidRPr="00092151">
        <w:rPr>
          <w:rFonts w:cs="Times New Roman"/>
          <w:szCs w:val="24"/>
        </w:rPr>
        <w:t>(КТ)</w:t>
      </w:r>
      <w:r w:rsidR="00DC1619" w:rsidRPr="00092151">
        <w:rPr>
          <w:rFonts w:cs="Times New Roman"/>
          <w:szCs w:val="24"/>
          <w:shd w:val="clear" w:color="auto" w:fill="FFFFFF" w:themeFill="background1"/>
        </w:rPr>
        <w:t xml:space="preserve">, с </w:t>
      </w:r>
      <w:r>
        <w:rPr>
          <w:rFonts w:cs="Times New Roman"/>
          <w:szCs w:val="24"/>
          <w:shd w:val="clear" w:color="auto" w:fill="FFFFFF" w:themeFill="background1"/>
        </w:rPr>
        <w:t xml:space="preserve">внутривенным </w:t>
      </w:r>
      <w:r w:rsidR="00DC1619" w:rsidRPr="00092151">
        <w:rPr>
          <w:rFonts w:cs="Times New Roman"/>
          <w:szCs w:val="24"/>
          <w:shd w:val="clear" w:color="auto" w:fill="FFFFFF" w:themeFill="background1"/>
        </w:rPr>
        <w:t xml:space="preserve">болюсным </w:t>
      </w:r>
      <w:r>
        <w:rPr>
          <w:rFonts w:cs="Times New Roman"/>
          <w:szCs w:val="24"/>
          <w:shd w:val="clear" w:color="auto" w:fill="FFFFFF" w:themeFill="background1"/>
        </w:rPr>
        <w:t>контрастированиям</w:t>
      </w:r>
      <w:r w:rsidR="00DC1619" w:rsidRPr="00092151">
        <w:rPr>
          <w:rFonts w:cs="Times New Roman"/>
          <w:szCs w:val="24"/>
          <w:shd w:val="clear" w:color="auto" w:fill="FFFFFF" w:themeFill="background1"/>
        </w:rPr>
        <w:t xml:space="preserve"> (по показаниям)</w:t>
      </w:r>
    </w:p>
    <w:p w14:paraId="7823BC2E" w14:textId="3D423C5A" w:rsidR="00DC1619" w:rsidRPr="00092151" w:rsidRDefault="00E06C25" w:rsidP="003350DC">
      <w:pPr>
        <w:pStyle w:val="afe"/>
        <w:numPr>
          <w:ilvl w:val="0"/>
          <w:numId w:val="60"/>
        </w:numPr>
        <w:rPr>
          <w:rFonts w:cs="Times New Roman"/>
          <w:szCs w:val="24"/>
        </w:rPr>
      </w:pPr>
      <w:r w:rsidRPr="00E06C25">
        <w:rPr>
          <w:rFonts w:cs="Times New Roman"/>
          <w:szCs w:val="24"/>
        </w:rPr>
        <w:t xml:space="preserve">ультразвуковая допплерография сосудов </w:t>
      </w:r>
    </w:p>
    <w:p w14:paraId="0DF729B0" w14:textId="77777777" w:rsidR="00DC1619" w:rsidRPr="00092151" w:rsidRDefault="00DC1619" w:rsidP="003350DC">
      <w:pPr>
        <w:pStyle w:val="afe"/>
        <w:numPr>
          <w:ilvl w:val="0"/>
          <w:numId w:val="60"/>
        </w:numPr>
        <w:rPr>
          <w:rFonts w:cs="Times New Roman"/>
          <w:szCs w:val="24"/>
        </w:rPr>
      </w:pPr>
      <w:r w:rsidRPr="00092151">
        <w:rPr>
          <w:rFonts w:cs="Times New Roman"/>
          <w:szCs w:val="24"/>
        </w:rPr>
        <w:t>ЭКГ</w:t>
      </w:r>
    </w:p>
    <w:p w14:paraId="5E06EF45" w14:textId="3C71BB6B" w:rsidR="00DC1619" w:rsidRPr="00092151" w:rsidRDefault="00DC1619" w:rsidP="003350DC">
      <w:pPr>
        <w:pStyle w:val="afd"/>
        <w:spacing w:beforeAutospacing="0" w:afterAutospacing="0" w:line="360" w:lineRule="auto"/>
        <w:ind w:firstLine="709"/>
      </w:pPr>
      <w:r w:rsidRPr="00092151">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092151">
        <w:fldChar w:fldCharType="begin" w:fldLock="1"/>
      </w:r>
      <w:r w:rsidR="00023CA1">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91]","plainTextFormattedCitation":"[91]","previouslyFormattedCitation":"[91]"},"properties":{"noteIndex":0},"schema":"https://github.com/citation-style-language/schema/raw/master/csl-citation.json"}</w:instrText>
      </w:r>
      <w:r w:rsidRPr="00092151">
        <w:fldChar w:fldCharType="separate"/>
      </w:r>
      <w:r w:rsidR="00023CA1" w:rsidRPr="00023CA1">
        <w:rPr>
          <w:noProof/>
        </w:rPr>
        <w:t>[91]</w:t>
      </w:r>
      <w:r w:rsidRPr="00092151">
        <w:fldChar w:fldCharType="end"/>
      </w:r>
      <w:r w:rsidRPr="00092151">
        <w:t>.</w:t>
      </w:r>
    </w:p>
    <w:p w14:paraId="4B161BF5" w14:textId="77777777" w:rsidR="00DC1619" w:rsidRPr="00092151" w:rsidRDefault="00DC1619" w:rsidP="003350DC">
      <w:pPr>
        <w:pStyle w:val="afd"/>
        <w:spacing w:beforeAutospacing="0" w:afterAutospacing="0" w:line="360" w:lineRule="auto"/>
        <w:ind w:firstLine="709"/>
        <w:rPr>
          <w:strike/>
        </w:rPr>
      </w:pPr>
      <w:r w:rsidRPr="00092151">
        <w:t>Использование ультразвукового сопровождения даже при установке ЦВК при тромбоцитопении менее 20х10</w:t>
      </w:r>
      <w:r w:rsidRPr="00092151">
        <w:rPr>
          <w:vertAlign w:val="superscript"/>
        </w:rPr>
        <w:t>9</w:t>
      </w:r>
      <w:r w:rsidRPr="00092151">
        <w:t>/л позволяет избежать серьезных геморрагических осложнений.</w:t>
      </w:r>
    </w:p>
    <w:p w14:paraId="2A3B6371" w14:textId="6C6C36F9" w:rsidR="00DC1619" w:rsidRPr="00092151" w:rsidRDefault="00DC1619" w:rsidP="003350DC">
      <w:pPr>
        <w:pStyle w:val="afd"/>
        <w:spacing w:beforeAutospacing="0" w:afterAutospacing="0" w:line="360" w:lineRule="auto"/>
        <w:ind w:firstLine="709"/>
      </w:pPr>
      <w:r w:rsidRPr="00092151">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w:t>
      </w:r>
      <w:r w:rsidRPr="00092151">
        <w:lastRenderedPageBreak/>
        <w:t xml:space="preserve">визуализацию </w:t>
      </w:r>
      <w:r w:rsidRPr="00092151">
        <w:fldChar w:fldCharType="begin" w:fldLock="1"/>
      </w:r>
      <w:r w:rsidR="00023CA1">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92]","plainTextFormattedCitation":"[92]","previouslyFormattedCitation":"[92]"},"properties":{"noteIndex":0},"schema":"https://github.com/citation-style-language/schema/raw/master/csl-citation.json"}</w:instrText>
      </w:r>
      <w:r w:rsidRPr="00092151">
        <w:fldChar w:fldCharType="separate"/>
      </w:r>
      <w:r w:rsidR="00023CA1" w:rsidRPr="00023CA1">
        <w:rPr>
          <w:noProof/>
        </w:rPr>
        <w:t>[92]</w:t>
      </w:r>
      <w:r w:rsidRPr="00092151">
        <w:fldChar w:fldCharType="end"/>
      </w:r>
      <w:r w:rsidRPr="00092151">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4362ACEF" w14:textId="77777777" w:rsidR="00DC1619" w:rsidRPr="00092151" w:rsidRDefault="00DC1619" w:rsidP="003350DC">
      <w:pPr>
        <w:ind w:firstLine="700"/>
        <w:rPr>
          <w:rFonts w:eastAsia="Times New Roman" w:cs="Times New Roman"/>
          <w:szCs w:val="24"/>
          <w:lang w:eastAsia="ru-RU"/>
        </w:rPr>
      </w:pPr>
      <w:r w:rsidRPr="00092151">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w:t>
      </w:r>
      <w:proofErr w:type="gramStart"/>
      <w:r w:rsidRPr="00092151">
        <w:rPr>
          <w:rFonts w:eastAsia="Times New Roman" w:cs="Times New Roman"/>
          <w:szCs w:val="24"/>
          <w:lang w:eastAsia="ru-RU"/>
        </w:rPr>
        <w:t>вблизи анатомические структуры</w:t>
      </w:r>
      <w:proofErr w:type="gramEnd"/>
      <w:r w:rsidRPr="00092151">
        <w:rPr>
          <w:rFonts w:eastAsia="Times New Roman" w:cs="Times New Roman"/>
          <w:szCs w:val="24"/>
          <w:lang w:eastAsia="ru-RU"/>
        </w:rPr>
        <w:t xml:space="preserve">. </w:t>
      </w:r>
    </w:p>
    <w:p w14:paraId="3B912038" w14:textId="77777777" w:rsidR="00DC1619" w:rsidRPr="00092151" w:rsidRDefault="00DC1619" w:rsidP="003350DC">
      <w:pPr>
        <w:ind w:firstLine="708"/>
        <w:rPr>
          <w:rFonts w:cs="Times New Roman"/>
          <w:szCs w:val="24"/>
        </w:rPr>
      </w:pPr>
      <w:r w:rsidRPr="00092151">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498DE48D" w14:textId="77777777" w:rsidR="00DC1619" w:rsidRPr="00092151" w:rsidRDefault="00DC1619" w:rsidP="003350DC">
      <w:pPr>
        <w:ind w:firstLine="709"/>
        <w:rPr>
          <w:rFonts w:cs="Times New Roman"/>
          <w:b/>
          <w:bCs/>
          <w:szCs w:val="24"/>
        </w:rPr>
      </w:pPr>
    </w:p>
    <w:p w14:paraId="69EA74CC" w14:textId="77777777" w:rsidR="00DC1619" w:rsidRPr="00092151" w:rsidRDefault="00DC1619" w:rsidP="003350DC">
      <w:pPr>
        <w:ind w:firstLine="708"/>
        <w:rPr>
          <w:rFonts w:cs="Times New Roman"/>
          <w:i/>
          <w:iCs/>
          <w:szCs w:val="24"/>
          <w:u w:val="single"/>
        </w:rPr>
      </w:pPr>
      <w:r w:rsidRPr="00092151">
        <w:rPr>
          <w:rFonts w:cs="Times New Roman"/>
          <w:i/>
          <w:iCs/>
          <w:szCs w:val="24"/>
          <w:u w:val="single"/>
        </w:rPr>
        <w:t>Профилактика осложнений</w:t>
      </w:r>
    </w:p>
    <w:p w14:paraId="628F9E08" w14:textId="77777777" w:rsidR="00DC1619" w:rsidRPr="00092151" w:rsidRDefault="00DC1619" w:rsidP="003350DC">
      <w:pPr>
        <w:ind w:firstLine="708"/>
        <w:rPr>
          <w:rFonts w:cs="Times New Roman"/>
          <w:i/>
          <w:iCs/>
          <w:szCs w:val="24"/>
        </w:rPr>
      </w:pPr>
      <w:r w:rsidRPr="00092151">
        <w:rPr>
          <w:rFonts w:cs="Times New Roman"/>
          <w:i/>
          <w:iCs/>
          <w:szCs w:val="24"/>
        </w:rPr>
        <w:t>Методы профилактики ранних осложнений</w:t>
      </w:r>
    </w:p>
    <w:p w14:paraId="3AAE96A3" w14:textId="77777777" w:rsidR="00DC1619" w:rsidRPr="00092151" w:rsidRDefault="00DC1619" w:rsidP="003350DC">
      <w:pPr>
        <w:pStyle w:val="afe"/>
        <w:numPr>
          <w:ilvl w:val="0"/>
          <w:numId w:val="62"/>
        </w:numPr>
        <w:tabs>
          <w:tab w:val="left" w:pos="709"/>
        </w:tabs>
        <w:ind w:left="709"/>
        <w:rPr>
          <w:rFonts w:cs="Times New Roman"/>
          <w:szCs w:val="24"/>
        </w:rPr>
      </w:pPr>
      <w:r w:rsidRPr="00092151">
        <w:rPr>
          <w:rFonts w:cs="Times New Roman"/>
          <w:szCs w:val="24"/>
        </w:rPr>
        <w:t>Ультразвуковое сопровождение катетеризации центральных вен</w:t>
      </w:r>
    </w:p>
    <w:p w14:paraId="56D5BD1C" w14:textId="77777777" w:rsidR="00DC1619" w:rsidRPr="00092151" w:rsidRDefault="00DC1619" w:rsidP="003350DC">
      <w:pPr>
        <w:ind w:firstLine="708"/>
        <w:rPr>
          <w:rFonts w:cs="Times New Roman"/>
          <w:strike/>
          <w:szCs w:val="24"/>
        </w:rPr>
      </w:pPr>
      <w:r w:rsidRPr="00092151">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0C4C977" w14:textId="77777777" w:rsidR="00DC1619" w:rsidRPr="00092151" w:rsidRDefault="00DC1619" w:rsidP="003350DC">
      <w:pPr>
        <w:ind w:firstLine="708"/>
        <w:rPr>
          <w:rFonts w:cs="Times New Roman"/>
          <w:szCs w:val="24"/>
        </w:rPr>
      </w:pPr>
      <w:r w:rsidRPr="00092151">
        <w:rPr>
          <w:rFonts w:cs="Times New Roman"/>
          <w:szCs w:val="24"/>
        </w:rPr>
        <w:t>Пункцию вены осуществляют в режиме постоянной визуализации острия иглы.</w:t>
      </w:r>
    </w:p>
    <w:p w14:paraId="7871C274" w14:textId="77777777" w:rsidR="00DC1619" w:rsidRPr="00092151" w:rsidRDefault="00DC1619" w:rsidP="003350DC">
      <w:pPr>
        <w:ind w:firstLine="708"/>
        <w:rPr>
          <w:rFonts w:cs="Times New Roman"/>
          <w:szCs w:val="24"/>
        </w:rPr>
      </w:pPr>
      <w:r w:rsidRPr="00092151">
        <w:rPr>
          <w:rFonts w:cs="Times New Roman"/>
          <w:szCs w:val="24"/>
        </w:rPr>
        <w:t xml:space="preserve">Нарушения гемостаза компенсируются с помощью заместительной терапии компонентами крови. </w:t>
      </w:r>
    </w:p>
    <w:p w14:paraId="3F3DCF61" w14:textId="77777777" w:rsidR="00DC1619" w:rsidRPr="00092151" w:rsidRDefault="00DC1619" w:rsidP="003350DC">
      <w:pPr>
        <w:ind w:firstLine="708"/>
        <w:rPr>
          <w:rFonts w:eastAsia="ＭＳ 明朝 (Основной текст темы (ази" w:cs="Times New Roman"/>
          <w:szCs w:val="24"/>
          <w:lang w:eastAsia="ru-RU"/>
        </w:rPr>
      </w:pPr>
      <w:r w:rsidRPr="00092151">
        <w:rPr>
          <w:rFonts w:cs="Times New Roman"/>
          <w:szCs w:val="24"/>
        </w:rPr>
        <w:t>Трансфузию концентратов тромбоцитов выполняют при снижении их концентрации в периферической крови ниже 20х10</w:t>
      </w:r>
      <w:r w:rsidRPr="00092151">
        <w:rPr>
          <w:rFonts w:cs="Times New Roman"/>
          <w:szCs w:val="24"/>
          <w:vertAlign w:val="superscript"/>
        </w:rPr>
        <w:t>9</w:t>
      </w:r>
      <w:r w:rsidRPr="00092151">
        <w:rPr>
          <w:rFonts w:cs="Times New Roman"/>
          <w:szCs w:val="24"/>
        </w:rPr>
        <w:t xml:space="preserve">/л </w:t>
      </w:r>
      <w:r w:rsidRPr="00092151">
        <w:rPr>
          <w:rFonts w:eastAsia="ＭＳ 明朝 (Основной текст темы (ази" w:cs="Times New Roman"/>
          <w:szCs w:val="24"/>
          <w:lang w:eastAsia="ru-RU"/>
        </w:rPr>
        <w:t>из расчета 1 ед. или 0,6х10</w:t>
      </w:r>
      <w:r w:rsidRPr="00092151">
        <w:rPr>
          <w:rFonts w:eastAsia="ＭＳ 明朝 (Основной текст темы (ази" w:cs="Times New Roman"/>
          <w:szCs w:val="24"/>
          <w:vertAlign w:val="superscript"/>
          <w:lang w:eastAsia="ru-RU"/>
        </w:rPr>
        <w:t>11</w:t>
      </w:r>
      <w:r w:rsidRPr="00092151">
        <w:rPr>
          <w:rFonts w:eastAsia="ＭＳ 明朝 (Основной текст темы (ази" w:cs="Times New Roman"/>
          <w:szCs w:val="24"/>
          <w:lang w:eastAsia="ru-RU"/>
        </w:rPr>
        <w:t xml:space="preserve"> клеток на 10 кг массы тела либо 1 терапевтическая доза (2х10</w:t>
      </w:r>
      <w:r w:rsidRPr="00092151">
        <w:rPr>
          <w:rFonts w:eastAsia="ＭＳ 明朝 (Основной текст темы (ази" w:cs="Times New Roman"/>
          <w:szCs w:val="24"/>
          <w:vertAlign w:val="superscript"/>
          <w:lang w:eastAsia="ru-RU"/>
        </w:rPr>
        <w:t>11</w:t>
      </w:r>
      <w:r w:rsidRPr="00092151">
        <w:rPr>
          <w:rFonts w:eastAsia="ＭＳ 明朝 (Основной текст темы (ази" w:cs="Times New Roman"/>
          <w:szCs w:val="24"/>
          <w:lang w:eastAsia="ru-RU"/>
        </w:rPr>
        <w:t xml:space="preserve"> клеток) на 1 м</w:t>
      </w:r>
      <w:r w:rsidRPr="00092151">
        <w:rPr>
          <w:rFonts w:eastAsia="ＭＳ 明朝 (Основной текст темы (ази" w:cs="Times New Roman"/>
          <w:szCs w:val="24"/>
          <w:vertAlign w:val="superscript"/>
          <w:lang w:eastAsia="ru-RU"/>
        </w:rPr>
        <w:t>2</w:t>
      </w:r>
      <w:r w:rsidRPr="00092151">
        <w:rPr>
          <w:rFonts w:eastAsia="ＭＳ 明朝 (Основной текст темы (ази" w:cs="Times New Roman"/>
          <w:szCs w:val="24"/>
          <w:lang w:eastAsia="ru-RU"/>
        </w:rPr>
        <w:t xml:space="preserve"> поверхности тела.</w:t>
      </w:r>
    </w:p>
    <w:p w14:paraId="4149A42A" w14:textId="77777777" w:rsidR="00DC1619" w:rsidRPr="00092151" w:rsidRDefault="00DC1619" w:rsidP="003350DC">
      <w:pPr>
        <w:ind w:firstLine="708"/>
        <w:rPr>
          <w:rFonts w:cs="Times New Roman"/>
          <w:szCs w:val="24"/>
        </w:rPr>
      </w:pPr>
      <w:r w:rsidRPr="00092151">
        <w:rPr>
          <w:rFonts w:eastAsia="ＭＳ 明朝 (Основной текст темы (ази" w:cs="Times New Roman"/>
          <w:szCs w:val="24"/>
          <w:lang w:eastAsia="ru-RU"/>
        </w:rPr>
        <w:t>Трансфузии</w:t>
      </w:r>
      <w:r w:rsidRPr="00092151">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412BB6A0" w14:textId="77777777" w:rsidR="00DC1619" w:rsidRPr="00092151" w:rsidRDefault="00DC1619" w:rsidP="003350DC">
      <w:pPr>
        <w:ind w:firstLine="708"/>
        <w:rPr>
          <w:rFonts w:eastAsia="ＭＳ 明朝 (Основной текст темы (ази" w:cs="Times New Roman"/>
          <w:szCs w:val="24"/>
          <w:lang w:eastAsia="ru-RU"/>
        </w:rPr>
      </w:pPr>
      <w:r w:rsidRPr="00092151">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4509EA06" w14:textId="49B3109F" w:rsidR="00DC1619" w:rsidRPr="00092151" w:rsidRDefault="00DC1619" w:rsidP="003350DC">
      <w:pPr>
        <w:ind w:firstLine="709"/>
        <w:rPr>
          <w:rFonts w:cs="Times New Roman"/>
          <w:szCs w:val="24"/>
        </w:rPr>
      </w:pPr>
      <w:r w:rsidRPr="00092151">
        <w:rPr>
          <w:rFonts w:cs="Times New Roman"/>
          <w:szCs w:val="24"/>
        </w:rPr>
        <w:t xml:space="preserve">У больных гемофилией расчет дозы концентрата дефицитного фактора свертывания проводят по формулам </w:t>
      </w:r>
      <w:r w:rsidRPr="00092151">
        <w:rPr>
          <w:rFonts w:cs="Times New Roman"/>
          <w:szCs w:val="24"/>
        </w:rPr>
        <w:fldChar w:fldCharType="begin" w:fldLock="1"/>
      </w:r>
      <w:r w:rsidR="00023CA1">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93]","plainTextFormattedCitation":"[93]","previouslyFormattedCitation":"[93]"},"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3]</w:t>
      </w:r>
      <w:r w:rsidRPr="00092151">
        <w:rPr>
          <w:rFonts w:cs="Times New Roman"/>
          <w:szCs w:val="24"/>
        </w:rPr>
        <w:fldChar w:fldCharType="end"/>
      </w:r>
      <w:r w:rsidRPr="00092151">
        <w:rPr>
          <w:rFonts w:cs="Times New Roman"/>
          <w:szCs w:val="24"/>
        </w:rPr>
        <w:t>:</w:t>
      </w:r>
    </w:p>
    <w:p w14:paraId="2863B01D" w14:textId="77777777" w:rsidR="00DC1619" w:rsidRPr="00092151" w:rsidRDefault="00DC1619" w:rsidP="003350DC">
      <w:pPr>
        <w:pStyle w:val="afe"/>
        <w:numPr>
          <w:ilvl w:val="0"/>
          <w:numId w:val="58"/>
        </w:numPr>
        <w:rPr>
          <w:rFonts w:cs="Times New Roman"/>
          <w:szCs w:val="24"/>
        </w:rPr>
      </w:pPr>
      <w:r w:rsidRPr="00092151">
        <w:rPr>
          <w:rFonts w:cs="Times New Roman"/>
          <w:szCs w:val="24"/>
        </w:rPr>
        <w:t>FVIII: доза (МЕ) = масса тела (кг) х (требуемая активность (не менее 70%) – базальная активность) х 0,5,</w:t>
      </w:r>
    </w:p>
    <w:p w14:paraId="13680A66" w14:textId="77777777" w:rsidR="00DC1619" w:rsidRPr="00092151" w:rsidRDefault="00DC1619" w:rsidP="003350DC">
      <w:pPr>
        <w:pStyle w:val="afe"/>
        <w:numPr>
          <w:ilvl w:val="0"/>
          <w:numId w:val="58"/>
        </w:numPr>
        <w:rPr>
          <w:rFonts w:cs="Times New Roman"/>
          <w:szCs w:val="24"/>
        </w:rPr>
      </w:pPr>
      <w:r w:rsidRPr="00092151">
        <w:rPr>
          <w:rFonts w:cs="Times New Roman"/>
          <w:szCs w:val="24"/>
        </w:rPr>
        <w:lastRenderedPageBreak/>
        <w:t>FIX: доза (МЕ) = масса тела (кг) х (требуемая активность (не менее 70%) – базальная активность).</w:t>
      </w:r>
    </w:p>
    <w:p w14:paraId="1963B7EF" w14:textId="4E8FE31C" w:rsidR="00DC1619" w:rsidRPr="00092151" w:rsidRDefault="00DC1619" w:rsidP="003350DC">
      <w:pPr>
        <w:ind w:firstLine="360"/>
        <w:rPr>
          <w:rFonts w:cs="Times New Roman"/>
          <w:szCs w:val="24"/>
        </w:rPr>
      </w:pPr>
      <w:r w:rsidRPr="00092151">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092151">
        <w:rPr>
          <w:rFonts w:cs="Times New Roman"/>
          <w:szCs w:val="24"/>
        </w:rPr>
        <w:fldChar w:fldCharType="begin" w:fldLock="1"/>
      </w:r>
      <w:r w:rsidR="00023CA1">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94]","plainTextFormattedCitation":"[94]","previouslyFormattedCitation":"[94]"},"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4]</w:t>
      </w:r>
      <w:r w:rsidRPr="00092151">
        <w:rPr>
          <w:rFonts w:cs="Times New Roman"/>
          <w:szCs w:val="24"/>
        </w:rPr>
        <w:fldChar w:fldCharType="end"/>
      </w:r>
      <w:r w:rsidRPr="00092151">
        <w:rPr>
          <w:rFonts w:cs="Times New Roman"/>
          <w:szCs w:val="24"/>
        </w:rPr>
        <w:t xml:space="preserve"> для однократного применения.</w:t>
      </w:r>
    </w:p>
    <w:p w14:paraId="21940D3D" w14:textId="77777777" w:rsidR="00DC1619" w:rsidRPr="00092151" w:rsidRDefault="00DC1619" w:rsidP="003350DC">
      <w:pPr>
        <w:ind w:firstLine="360"/>
        <w:rPr>
          <w:rFonts w:cs="Times New Roman"/>
          <w:szCs w:val="24"/>
        </w:rPr>
      </w:pPr>
      <w:r w:rsidRPr="00092151">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47CCA697" w14:textId="01089406" w:rsidR="00DC1619" w:rsidRPr="00092151" w:rsidRDefault="00DC1619" w:rsidP="003350DC">
      <w:pPr>
        <w:pStyle w:val="Default"/>
        <w:spacing w:line="360" w:lineRule="auto"/>
        <w:ind w:firstLine="709"/>
        <w:jc w:val="both"/>
        <w:rPr>
          <w:color w:val="auto"/>
        </w:rPr>
      </w:pPr>
      <w:r w:rsidRPr="00092151">
        <w:rPr>
          <w:color w:val="auto"/>
        </w:rPr>
        <w:t>Хотя безопасным уровнем для катетеризации мы считаем количество тромбоцитов крови более 20 х 10</w:t>
      </w:r>
      <w:r w:rsidRPr="00092151">
        <w:rPr>
          <w:color w:val="auto"/>
          <w:vertAlign w:val="superscript"/>
        </w:rPr>
        <w:t>9</w:t>
      </w:r>
      <w:r w:rsidRPr="00092151">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111FC8FF" w14:textId="77777777" w:rsidR="00DC1619" w:rsidRPr="00092151" w:rsidRDefault="00DC1619" w:rsidP="003350DC">
      <w:pPr>
        <w:ind w:firstLine="708"/>
        <w:rPr>
          <w:rFonts w:cs="Times New Roman"/>
          <w:b/>
          <w:bCs/>
          <w:szCs w:val="24"/>
        </w:rPr>
      </w:pPr>
    </w:p>
    <w:p w14:paraId="0B6EA5D2" w14:textId="77777777" w:rsidR="00DC1619" w:rsidRPr="00092151" w:rsidRDefault="00DC1619" w:rsidP="003350DC">
      <w:pPr>
        <w:ind w:firstLine="708"/>
        <w:rPr>
          <w:rFonts w:cs="Times New Roman"/>
          <w:i/>
          <w:iCs/>
          <w:szCs w:val="24"/>
        </w:rPr>
      </w:pPr>
      <w:r w:rsidRPr="00092151">
        <w:rPr>
          <w:rFonts w:cs="Times New Roman"/>
          <w:i/>
          <w:iCs/>
          <w:szCs w:val="24"/>
        </w:rPr>
        <w:t>Методы профилактики поздних осложнений</w:t>
      </w:r>
    </w:p>
    <w:p w14:paraId="2EDC3232" w14:textId="71343E1F" w:rsidR="00DC1619" w:rsidRPr="00092151" w:rsidRDefault="00DC1619" w:rsidP="003350DC">
      <w:pPr>
        <w:ind w:firstLine="708"/>
        <w:rPr>
          <w:rFonts w:cs="Times New Roman"/>
          <w:szCs w:val="24"/>
        </w:rPr>
      </w:pPr>
      <w:r w:rsidRPr="00092151">
        <w:rPr>
          <w:rFonts w:cs="Times New Roman"/>
          <w:szCs w:val="24"/>
        </w:rPr>
        <w:t>После окончания использования все катетеры должны быть промыты соответствующим объемом</w:t>
      </w:r>
      <w:r w:rsidR="00E06C25">
        <w:rPr>
          <w:rFonts w:cs="Times New Roman"/>
          <w:szCs w:val="24"/>
        </w:rPr>
        <w:t xml:space="preserve"> </w:t>
      </w:r>
      <w:r w:rsidR="00E06C25" w:rsidRPr="00092151">
        <w:t xml:space="preserve">0,9% раствора </w:t>
      </w:r>
      <w:r w:rsidR="007E6372">
        <w:t xml:space="preserve">Натрия хлорида** (далее - </w:t>
      </w:r>
      <w:r w:rsidR="00E06C25" w:rsidRPr="00092151">
        <w:t>NaC</w:t>
      </w:r>
      <w:r w:rsidR="00E06C25" w:rsidRPr="00092151">
        <w:rPr>
          <w:lang w:val="en-US"/>
        </w:rPr>
        <w:t>l</w:t>
      </w:r>
      <w:r w:rsidR="00E06C25">
        <w:t>**</w:t>
      </w:r>
      <w:r w:rsidR="007E6372">
        <w:t>)</w:t>
      </w:r>
      <w:r w:rsidRPr="00092151">
        <w:rPr>
          <w:rFonts w:cs="Times New Roman"/>
          <w:szCs w:val="24"/>
        </w:rPr>
        <w:t xml:space="preserve">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w:t>
      </w:r>
      <w:r w:rsidR="00BF60E2">
        <w:rPr>
          <w:rFonts w:cs="Times New Roman"/>
          <w:szCs w:val="24"/>
        </w:rPr>
        <w:t xml:space="preserve"> натрия**</w:t>
      </w:r>
      <w:r w:rsidRPr="00092151">
        <w:rPr>
          <w:rFonts w:cs="Times New Roman"/>
          <w:szCs w:val="24"/>
        </w:rPr>
        <w:t xml:space="preserve"> в </w:t>
      </w:r>
      <w:r w:rsidR="00BF60E2" w:rsidRPr="00092151">
        <w:t>0,9% раствор</w:t>
      </w:r>
      <w:r w:rsidR="00BF60E2">
        <w:t>е</w:t>
      </w:r>
      <w:r w:rsidR="00BF60E2" w:rsidRPr="00092151">
        <w:t xml:space="preserve"> NaC</w:t>
      </w:r>
      <w:r w:rsidR="00BF60E2" w:rsidRPr="00092151">
        <w:rPr>
          <w:lang w:val="en-US"/>
        </w:rPr>
        <w:t>l</w:t>
      </w:r>
      <w:r w:rsidR="00BF60E2">
        <w:t>**</w:t>
      </w:r>
      <w:r w:rsidRPr="00092151">
        <w:rPr>
          <w:rFonts w:cs="Times New Roman"/>
          <w:szCs w:val="24"/>
        </w:rPr>
        <w:t xml:space="preserve"> в концентрации 100 Ед/мл), при закрытии катетера на длительный срок. </w:t>
      </w:r>
    </w:p>
    <w:p w14:paraId="507E77E3" w14:textId="77777777" w:rsidR="00DC1619" w:rsidRPr="00092151" w:rsidRDefault="00DC1619" w:rsidP="003350DC">
      <w:pPr>
        <w:ind w:firstLine="708"/>
        <w:rPr>
          <w:rFonts w:eastAsia="ＭＳ 明朝 (Основной текст темы (ази" w:cs="Times New Roman"/>
          <w:szCs w:val="24"/>
        </w:rPr>
      </w:pPr>
      <w:r w:rsidRPr="00092151">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ECA237F" w14:textId="77777777" w:rsidR="00DC1619" w:rsidRPr="00092151" w:rsidRDefault="00DC1619" w:rsidP="003350DC">
      <w:pPr>
        <w:ind w:firstLine="708"/>
        <w:rPr>
          <w:rFonts w:cs="Times New Roman"/>
          <w:szCs w:val="24"/>
        </w:rPr>
      </w:pPr>
      <w:r w:rsidRPr="00092151">
        <w:rPr>
          <w:rFonts w:eastAsia="ＭＳ 明朝 (Основной текст темы (ази" w:cs="Times New Roman"/>
          <w:szCs w:val="24"/>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4BC0856B" w14:textId="77777777" w:rsidR="00DC1619" w:rsidRPr="00092151" w:rsidRDefault="00DC1619" w:rsidP="003350DC">
      <w:pPr>
        <w:ind w:firstLine="708"/>
        <w:rPr>
          <w:rFonts w:cs="Times New Roman"/>
          <w:szCs w:val="24"/>
        </w:rPr>
      </w:pPr>
      <w:r w:rsidRPr="00092151">
        <w:rPr>
          <w:rFonts w:cs="Times New Roman"/>
          <w:szCs w:val="24"/>
        </w:rPr>
        <w:t>Таблица 1.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1991"/>
        <w:gridCol w:w="6294"/>
      </w:tblGrid>
      <w:tr w:rsidR="00DC1619" w:rsidRPr="00092151" w14:paraId="4062357E" w14:textId="77777777" w:rsidTr="00883C67">
        <w:trPr>
          <w:cantSplit/>
          <w:trHeight w:val="2220"/>
        </w:trPr>
        <w:tc>
          <w:tcPr>
            <w:tcW w:w="534" w:type="dxa"/>
            <w:vMerge w:val="restart"/>
            <w:textDirection w:val="btLr"/>
          </w:tcPr>
          <w:p w14:paraId="33CB423F" w14:textId="77777777" w:rsidR="00DC1619" w:rsidRPr="00092151" w:rsidRDefault="00DC1619" w:rsidP="003350DC">
            <w:pPr>
              <w:ind w:left="113" w:right="113"/>
              <w:rPr>
                <w:rFonts w:eastAsia="ＭＳ 明朝 (Основной текст темы (ази" w:cs="Times New Roman"/>
                <w:szCs w:val="24"/>
              </w:rPr>
            </w:pPr>
            <w:r w:rsidRPr="00092151">
              <w:rPr>
                <w:rFonts w:eastAsia="ＭＳ 明朝 (Основной текст темы (ази" w:cs="Times New Roman"/>
                <w:szCs w:val="24"/>
              </w:rPr>
              <w:lastRenderedPageBreak/>
              <w:t>Промывание катетера</w:t>
            </w:r>
          </w:p>
        </w:tc>
        <w:tc>
          <w:tcPr>
            <w:tcW w:w="2011" w:type="dxa"/>
            <w:shd w:val="clear" w:color="auto" w:fill="auto"/>
          </w:tcPr>
          <w:p w14:paraId="17B945B4"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Введение препаратов</w:t>
            </w:r>
          </w:p>
        </w:tc>
        <w:tc>
          <w:tcPr>
            <w:tcW w:w="7026" w:type="dxa"/>
            <w:shd w:val="clear" w:color="auto" w:fill="auto"/>
          </w:tcPr>
          <w:p w14:paraId="39B3C390" w14:textId="7C400FD0"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w:t>
            </w:r>
            <w:r w:rsidR="00BF60E2" w:rsidRPr="00092151">
              <w:t>0,9% раствора NaC</w:t>
            </w:r>
            <w:r w:rsidR="00BF60E2" w:rsidRPr="00092151">
              <w:rPr>
                <w:lang w:val="en-US"/>
              </w:rPr>
              <w:t>l</w:t>
            </w:r>
            <w:r w:rsidR="00BF60E2">
              <w:t>**</w:t>
            </w:r>
            <w:r w:rsidRPr="00092151">
              <w:rPr>
                <w:rFonts w:eastAsia="ＭＳ 明朝 (Основной текст темы (ази" w:cs="Times New Roman"/>
                <w:szCs w:val="24"/>
              </w:rPr>
              <w:t xml:space="preserve"> для всех внутривенных катетеров (за исключением периферических катетеров, где достаточно 5 мл). </w:t>
            </w:r>
          </w:p>
        </w:tc>
      </w:tr>
      <w:tr w:rsidR="00DC1619" w:rsidRPr="00092151" w14:paraId="3171A06B" w14:textId="77777777" w:rsidTr="00883C67">
        <w:trPr>
          <w:cantSplit/>
          <w:trHeight w:val="1920"/>
        </w:trPr>
        <w:tc>
          <w:tcPr>
            <w:tcW w:w="534" w:type="dxa"/>
            <w:vMerge/>
            <w:textDirection w:val="btLr"/>
          </w:tcPr>
          <w:p w14:paraId="12AAF5DF" w14:textId="77777777" w:rsidR="00DC1619" w:rsidRPr="00092151" w:rsidRDefault="00DC1619" w:rsidP="003350DC">
            <w:pPr>
              <w:ind w:left="113" w:right="113"/>
              <w:rPr>
                <w:rFonts w:eastAsia="ＭＳ 明朝 (Основной текст темы (ази" w:cs="Times New Roman"/>
                <w:szCs w:val="24"/>
              </w:rPr>
            </w:pPr>
          </w:p>
        </w:tc>
        <w:tc>
          <w:tcPr>
            <w:tcW w:w="2011" w:type="dxa"/>
            <w:shd w:val="clear" w:color="auto" w:fill="auto"/>
          </w:tcPr>
          <w:p w14:paraId="43A73059"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7FF692FB"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DC1619" w:rsidRPr="00092151" w14:paraId="133728C5" w14:textId="77777777" w:rsidTr="00883C67">
        <w:trPr>
          <w:cantSplit/>
          <w:trHeight w:val="1134"/>
        </w:trPr>
        <w:tc>
          <w:tcPr>
            <w:tcW w:w="534" w:type="dxa"/>
            <w:vMerge w:val="restart"/>
            <w:textDirection w:val="btLr"/>
          </w:tcPr>
          <w:p w14:paraId="6F23FED0" w14:textId="77777777" w:rsidR="00DC1619" w:rsidRPr="00092151" w:rsidRDefault="00DC1619" w:rsidP="003350DC">
            <w:pPr>
              <w:ind w:left="113" w:right="113"/>
              <w:rPr>
                <w:rFonts w:eastAsia="ＭＳ 明朝 (Основной текст темы (ази" w:cs="Times New Roman"/>
                <w:szCs w:val="24"/>
              </w:rPr>
            </w:pPr>
            <w:r w:rsidRPr="00092151">
              <w:rPr>
                <w:rFonts w:eastAsia="ＭＳ 明朝 (Основной текст темы (ази" w:cs="Times New Roman"/>
                <w:szCs w:val="24"/>
              </w:rPr>
              <w:t>Закрытие катетера</w:t>
            </w:r>
          </w:p>
        </w:tc>
        <w:tc>
          <w:tcPr>
            <w:tcW w:w="2011" w:type="dxa"/>
            <w:shd w:val="clear" w:color="auto" w:fill="auto"/>
          </w:tcPr>
          <w:p w14:paraId="52F35883"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 xml:space="preserve">Объем </w:t>
            </w:r>
          </w:p>
        </w:tc>
        <w:tc>
          <w:tcPr>
            <w:tcW w:w="7026" w:type="dxa"/>
            <w:shd w:val="clear" w:color="auto" w:fill="auto"/>
          </w:tcPr>
          <w:p w14:paraId="5C97899B"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1 мл для периферических катетеров</w:t>
            </w:r>
          </w:p>
          <w:p w14:paraId="3C86EE5A"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 xml:space="preserve">1,5 мл для катетеров типа </w:t>
            </w:r>
            <w:r w:rsidRPr="00092151">
              <w:rPr>
                <w:rFonts w:eastAsia="ＭＳ 明朝 (Основной текст темы (ази" w:cs="Times New Roman"/>
                <w:szCs w:val="24"/>
                <w:lang w:val="en-US"/>
              </w:rPr>
              <w:t>MidLine</w:t>
            </w:r>
            <w:r w:rsidRPr="00092151">
              <w:rPr>
                <w:rFonts w:eastAsia="ＭＳ 明朝 (Основной текст темы (ази" w:cs="Times New Roman"/>
                <w:szCs w:val="24"/>
              </w:rPr>
              <w:t>, ПИЦВК, нетуннелируемых ЦВК и туннелируемых ЦВК с небольшим (</w:t>
            </w:r>
            <w:r w:rsidRPr="00092151">
              <w:rPr>
                <w:rFonts w:eastAsia="MS Gothic" w:cs="Times New Roman"/>
                <w:szCs w:val="24"/>
              </w:rPr>
              <w:t>≤1 мм)</w:t>
            </w:r>
            <w:r w:rsidRPr="00092151">
              <w:rPr>
                <w:rFonts w:eastAsia="ＭＳ 明朝 (Основной текст темы (ази" w:cs="Times New Roman"/>
                <w:szCs w:val="24"/>
              </w:rPr>
              <w:t xml:space="preserve"> внутренним диаметром </w:t>
            </w:r>
          </w:p>
          <w:p w14:paraId="1F72D3E1"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2,0-2,5 мл для туннелируемых ЦВК с большим (≥</w:t>
            </w:r>
            <w:r w:rsidRPr="00092151">
              <w:rPr>
                <w:rFonts w:eastAsia="MS Gothic" w:cs="Times New Roman"/>
                <w:szCs w:val="24"/>
              </w:rPr>
              <w:t>1 мм)</w:t>
            </w:r>
            <w:r w:rsidRPr="00092151">
              <w:rPr>
                <w:rFonts w:eastAsia="ＭＳ 明朝 (Основной текст темы (ази" w:cs="Times New Roman"/>
                <w:szCs w:val="24"/>
              </w:rPr>
              <w:t xml:space="preserve"> внутренним диаметром (в каждый ход), порт систем</w:t>
            </w:r>
          </w:p>
        </w:tc>
      </w:tr>
      <w:tr w:rsidR="00DC1619" w:rsidRPr="00092151" w14:paraId="4CF96E1C" w14:textId="77777777" w:rsidTr="00883C67">
        <w:trPr>
          <w:cantSplit/>
          <w:trHeight w:val="1134"/>
        </w:trPr>
        <w:tc>
          <w:tcPr>
            <w:tcW w:w="534" w:type="dxa"/>
            <w:vMerge/>
            <w:textDirection w:val="btLr"/>
          </w:tcPr>
          <w:p w14:paraId="4623D2BA" w14:textId="77777777" w:rsidR="00DC1619" w:rsidRPr="00092151" w:rsidRDefault="00DC1619" w:rsidP="003350DC">
            <w:pPr>
              <w:ind w:left="113" w:right="113"/>
              <w:rPr>
                <w:rFonts w:eastAsia="ＭＳ 明朝 (Основной текст темы (ази" w:cs="Times New Roman"/>
                <w:szCs w:val="24"/>
              </w:rPr>
            </w:pPr>
          </w:p>
        </w:tc>
        <w:tc>
          <w:tcPr>
            <w:tcW w:w="2011" w:type="dxa"/>
            <w:shd w:val="clear" w:color="auto" w:fill="auto"/>
          </w:tcPr>
          <w:p w14:paraId="6757F625"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Режимы</w:t>
            </w:r>
          </w:p>
        </w:tc>
        <w:tc>
          <w:tcPr>
            <w:tcW w:w="7026" w:type="dxa"/>
            <w:shd w:val="clear" w:color="auto" w:fill="auto"/>
          </w:tcPr>
          <w:p w14:paraId="348ADBB5"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Каждые 8-24 ч для кратковременных ЦВК</w:t>
            </w:r>
          </w:p>
          <w:p w14:paraId="4E1B88AB"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Еженедельно – для туннелируемых ЦВК и ПИЦВК</w:t>
            </w:r>
          </w:p>
          <w:p w14:paraId="1156E0C4" w14:textId="77777777" w:rsidR="00DC1619" w:rsidRPr="00092151" w:rsidRDefault="00DC1619" w:rsidP="003350DC">
            <w:pPr>
              <w:rPr>
                <w:rFonts w:eastAsia="ＭＳ 明朝 (Основной текст темы (ази" w:cs="Times New Roman"/>
                <w:szCs w:val="24"/>
              </w:rPr>
            </w:pPr>
            <w:r w:rsidRPr="00092151">
              <w:rPr>
                <w:rFonts w:eastAsia="ＭＳ 明朝 (Основной текст темы (ази" w:cs="Times New Roman"/>
                <w:szCs w:val="24"/>
              </w:rPr>
              <w:t>Каждые 6-8 недель для порт-систем</w:t>
            </w:r>
          </w:p>
        </w:tc>
      </w:tr>
    </w:tbl>
    <w:p w14:paraId="1801F6C6" w14:textId="77777777" w:rsidR="00DC1619" w:rsidRPr="00092151" w:rsidRDefault="00DC1619" w:rsidP="003350DC">
      <w:pPr>
        <w:rPr>
          <w:rFonts w:cs="Times New Roman"/>
          <w:b/>
          <w:bCs/>
          <w:szCs w:val="24"/>
        </w:rPr>
      </w:pPr>
    </w:p>
    <w:p w14:paraId="1E64D22A" w14:textId="77777777" w:rsidR="00DC1619" w:rsidRPr="00092151" w:rsidRDefault="00DC1619" w:rsidP="003350DC">
      <w:pPr>
        <w:rPr>
          <w:rFonts w:cs="Times New Roman"/>
          <w:i/>
          <w:iCs/>
          <w:szCs w:val="24"/>
          <w:u w:val="single"/>
        </w:rPr>
      </w:pPr>
      <w:r w:rsidRPr="00092151">
        <w:rPr>
          <w:rFonts w:cs="Times New Roman"/>
          <w:i/>
          <w:iCs/>
          <w:szCs w:val="24"/>
          <w:u w:val="single"/>
        </w:rPr>
        <w:t>Алгоритм действий врача</w:t>
      </w:r>
    </w:p>
    <w:p w14:paraId="1CDF4CA2" w14:textId="77777777" w:rsidR="00DC1619" w:rsidRPr="00092151" w:rsidRDefault="00DC1619" w:rsidP="003350DC">
      <w:pPr>
        <w:rPr>
          <w:rFonts w:cs="Times New Roman"/>
          <w:szCs w:val="24"/>
        </w:rPr>
      </w:pPr>
      <w:r w:rsidRPr="00092151">
        <w:rPr>
          <w:rFonts w:cs="Times New Roman"/>
          <w:szCs w:val="24"/>
        </w:rPr>
        <w:tab/>
        <w:t>Манипуляция проводится только при наличии информированного согласия на проведение катетеризации.</w:t>
      </w:r>
    </w:p>
    <w:p w14:paraId="3D8B9F3F" w14:textId="77777777" w:rsidR="00DC1619" w:rsidRPr="00092151" w:rsidRDefault="00DC1619" w:rsidP="003350DC">
      <w:pPr>
        <w:pStyle w:val="afe"/>
        <w:numPr>
          <w:ilvl w:val="0"/>
          <w:numId w:val="65"/>
        </w:numPr>
        <w:rPr>
          <w:rFonts w:cs="Times New Roman"/>
          <w:szCs w:val="24"/>
        </w:rPr>
      </w:pPr>
      <w:r w:rsidRPr="00092151">
        <w:rPr>
          <w:rFonts w:cs="Times New Roman"/>
          <w:szCs w:val="24"/>
        </w:rPr>
        <w:t>Физикальный осмотр</w:t>
      </w:r>
    </w:p>
    <w:p w14:paraId="3068F6CD" w14:textId="77777777" w:rsidR="00DC1619" w:rsidRPr="00092151" w:rsidRDefault="00DC1619" w:rsidP="003350DC">
      <w:pPr>
        <w:pStyle w:val="afe"/>
        <w:numPr>
          <w:ilvl w:val="0"/>
          <w:numId w:val="65"/>
        </w:numPr>
        <w:rPr>
          <w:rFonts w:cs="Times New Roman"/>
          <w:szCs w:val="24"/>
        </w:rPr>
      </w:pPr>
      <w:r w:rsidRPr="00092151">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45D0D1D1" w14:textId="77777777" w:rsidR="00DC1619" w:rsidRPr="00092151" w:rsidRDefault="00DC1619" w:rsidP="003350DC">
      <w:pPr>
        <w:pStyle w:val="afe"/>
        <w:numPr>
          <w:ilvl w:val="0"/>
          <w:numId w:val="65"/>
        </w:numPr>
        <w:rPr>
          <w:rFonts w:cs="Times New Roman"/>
          <w:szCs w:val="24"/>
        </w:rPr>
      </w:pPr>
      <w:r w:rsidRPr="00092151">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770E135E" w14:textId="119DA679" w:rsidR="00DC1619" w:rsidRPr="00092151" w:rsidRDefault="00DC1619" w:rsidP="003350DC">
      <w:pPr>
        <w:pStyle w:val="afe"/>
        <w:numPr>
          <w:ilvl w:val="0"/>
          <w:numId w:val="65"/>
        </w:numPr>
        <w:rPr>
          <w:rFonts w:cs="Times New Roman"/>
          <w:szCs w:val="24"/>
        </w:rPr>
      </w:pPr>
      <w:r w:rsidRPr="00092151">
        <w:rPr>
          <w:rFonts w:cs="Times New Roman"/>
          <w:szCs w:val="24"/>
        </w:rPr>
        <w:t>Имплантация ЦВК с обязательным позиционированием дистального конца у кава-атриального соединения в случае катетеризации</w:t>
      </w:r>
      <w:r w:rsidR="00BF60E2">
        <w:rPr>
          <w:rFonts w:cs="Times New Roman"/>
          <w:szCs w:val="24"/>
        </w:rPr>
        <w:t xml:space="preserve"> верхней полой вены</w:t>
      </w:r>
      <w:r w:rsidRPr="00092151">
        <w:rPr>
          <w:rFonts w:cs="Times New Roman"/>
          <w:szCs w:val="24"/>
        </w:rPr>
        <w:t xml:space="preserve"> и </w:t>
      </w:r>
      <w:r w:rsidRPr="00092151">
        <w:rPr>
          <w:rFonts w:cs="Times New Roman"/>
          <w:szCs w:val="24"/>
        </w:rPr>
        <w:lastRenderedPageBreak/>
        <w:t>кава-атриального соединения или ниже устья почечных вен при катетеризации</w:t>
      </w:r>
      <w:r w:rsidR="00BF60E2">
        <w:rPr>
          <w:rFonts w:cs="Times New Roman"/>
          <w:szCs w:val="24"/>
        </w:rPr>
        <w:t xml:space="preserve"> нижней половй вены</w:t>
      </w:r>
      <w:r w:rsidRPr="00092151">
        <w:rPr>
          <w:rFonts w:cs="Times New Roman"/>
          <w:szCs w:val="24"/>
        </w:rPr>
        <w:t>.</w:t>
      </w:r>
    </w:p>
    <w:p w14:paraId="7209F22F" w14:textId="77777777" w:rsidR="00DC1619" w:rsidRPr="00092151" w:rsidRDefault="00DC1619" w:rsidP="003350DC">
      <w:pPr>
        <w:pStyle w:val="afe"/>
        <w:numPr>
          <w:ilvl w:val="0"/>
          <w:numId w:val="65"/>
        </w:numPr>
        <w:rPr>
          <w:rFonts w:cs="Times New Roman"/>
          <w:szCs w:val="24"/>
        </w:rPr>
      </w:pPr>
      <w:r w:rsidRPr="00092151">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029CEACA" w14:textId="77777777" w:rsidR="00DC1619" w:rsidRPr="00092151" w:rsidRDefault="00DC1619" w:rsidP="003350DC">
      <w:pPr>
        <w:pStyle w:val="afe"/>
        <w:numPr>
          <w:ilvl w:val="0"/>
          <w:numId w:val="65"/>
        </w:numPr>
        <w:rPr>
          <w:rFonts w:cs="Times New Roman"/>
          <w:szCs w:val="24"/>
        </w:rPr>
      </w:pPr>
      <w:r w:rsidRPr="00092151">
        <w:rPr>
          <w:rFonts w:cs="Times New Roman"/>
          <w:szCs w:val="24"/>
        </w:rPr>
        <w:t>Наложение асептической повязки.</w:t>
      </w:r>
    </w:p>
    <w:p w14:paraId="58E808A5" w14:textId="77777777" w:rsidR="00DC1619" w:rsidRPr="00092151" w:rsidRDefault="00DC1619" w:rsidP="003350DC">
      <w:pPr>
        <w:pStyle w:val="afe"/>
        <w:numPr>
          <w:ilvl w:val="0"/>
          <w:numId w:val="65"/>
        </w:numPr>
        <w:rPr>
          <w:rFonts w:cs="Times New Roman"/>
          <w:szCs w:val="24"/>
        </w:rPr>
      </w:pPr>
      <w:r w:rsidRPr="00092151">
        <w:rPr>
          <w:rFonts w:cs="Times New Roman"/>
          <w:szCs w:val="24"/>
        </w:rPr>
        <w:t xml:space="preserve">Заполнение протокола катетеризации с обязательным указанием ранних осложнений, количества попыток катетеризации, </w:t>
      </w:r>
      <w:proofErr w:type="gramStart"/>
      <w:r w:rsidRPr="00092151">
        <w:rPr>
          <w:rFonts w:cs="Times New Roman"/>
          <w:szCs w:val="24"/>
        </w:rPr>
        <w:t>типа</w:t>
      </w:r>
      <w:proofErr w:type="gramEnd"/>
      <w:r w:rsidRPr="00092151">
        <w:rPr>
          <w:rFonts w:cs="Times New Roman"/>
          <w:szCs w:val="24"/>
        </w:rPr>
        <w:t xml:space="preserve"> установленного ЦВК.</w:t>
      </w:r>
    </w:p>
    <w:p w14:paraId="58A083CD" w14:textId="77777777" w:rsidR="00DC1619" w:rsidRPr="00092151" w:rsidRDefault="00DC1619" w:rsidP="003350DC">
      <w:pPr>
        <w:rPr>
          <w:rFonts w:cs="Times New Roman"/>
          <w:szCs w:val="24"/>
        </w:rPr>
      </w:pPr>
    </w:p>
    <w:p w14:paraId="20ED227F" w14:textId="77777777" w:rsidR="00DC1619" w:rsidRPr="00092151" w:rsidRDefault="00DC1619" w:rsidP="003350DC">
      <w:pPr>
        <w:ind w:firstLine="708"/>
        <w:rPr>
          <w:rFonts w:cs="Times New Roman"/>
          <w:bCs/>
          <w:i/>
          <w:iCs/>
          <w:szCs w:val="24"/>
        </w:rPr>
      </w:pPr>
      <w:r w:rsidRPr="00092151">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44511F81" w14:textId="77777777" w:rsidR="00DC1619" w:rsidRPr="00092151" w:rsidRDefault="00DC1619" w:rsidP="003350DC">
      <w:pPr>
        <w:pStyle w:val="afe"/>
        <w:numPr>
          <w:ilvl w:val="0"/>
          <w:numId w:val="63"/>
        </w:numPr>
        <w:rPr>
          <w:rFonts w:cs="Times New Roman"/>
          <w:b/>
          <w:szCs w:val="24"/>
        </w:rPr>
      </w:pPr>
      <w:r w:rsidRPr="00092151">
        <w:rPr>
          <w:rFonts w:cs="Times New Roman"/>
          <w:spacing w:val="2"/>
          <w:szCs w:val="24"/>
          <w:shd w:val="clear" w:color="auto" w:fill="FFFFFF"/>
        </w:rPr>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773268A2" w14:textId="77777777" w:rsidR="00DC1619" w:rsidRPr="00092151" w:rsidRDefault="00DC1619" w:rsidP="003350DC">
      <w:pPr>
        <w:pStyle w:val="afe"/>
        <w:numPr>
          <w:ilvl w:val="0"/>
          <w:numId w:val="63"/>
        </w:numPr>
        <w:rPr>
          <w:rFonts w:cs="Times New Roman"/>
          <w:szCs w:val="24"/>
        </w:rPr>
      </w:pPr>
      <w:r w:rsidRPr="00092151">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6465AA81" w14:textId="77777777" w:rsidR="00DC1619" w:rsidRPr="00092151" w:rsidRDefault="00DC1619" w:rsidP="003350DC">
      <w:pPr>
        <w:pStyle w:val="afe"/>
        <w:numPr>
          <w:ilvl w:val="0"/>
          <w:numId w:val="63"/>
        </w:numPr>
        <w:rPr>
          <w:rFonts w:cs="Times New Roman"/>
          <w:szCs w:val="24"/>
        </w:rPr>
      </w:pPr>
      <w:r w:rsidRPr="00092151">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2B4B0B74" w14:textId="77777777" w:rsidR="00DC1619" w:rsidRPr="00092151" w:rsidRDefault="00DC1619" w:rsidP="003350DC">
      <w:pPr>
        <w:pStyle w:val="afe"/>
        <w:numPr>
          <w:ilvl w:val="0"/>
          <w:numId w:val="63"/>
        </w:numPr>
        <w:rPr>
          <w:rFonts w:cs="Times New Roman"/>
          <w:szCs w:val="24"/>
        </w:rPr>
      </w:pPr>
      <w:r w:rsidRPr="00092151">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79032CE4" w14:textId="77777777" w:rsidR="00DC1619" w:rsidRPr="00092151" w:rsidRDefault="00DC1619" w:rsidP="003350DC">
      <w:pPr>
        <w:pStyle w:val="afe"/>
        <w:numPr>
          <w:ilvl w:val="0"/>
          <w:numId w:val="63"/>
        </w:numPr>
        <w:rPr>
          <w:rFonts w:cs="Times New Roman"/>
          <w:spacing w:val="2"/>
          <w:szCs w:val="24"/>
          <w:shd w:val="clear" w:color="auto" w:fill="FFFFFF"/>
        </w:rPr>
      </w:pPr>
      <w:r w:rsidRPr="00092151">
        <w:rPr>
          <w:rFonts w:cs="Times New Roman"/>
          <w:spacing w:val="2"/>
          <w:szCs w:val="24"/>
          <w:shd w:val="clear" w:color="auto" w:fill="FFFFFF"/>
        </w:rPr>
        <w:t>Визуальный осмотр места установки сосудистого катетера проводить не реже 1 раза в сутки</w:t>
      </w:r>
    </w:p>
    <w:bookmarkEnd w:id="235"/>
    <w:bookmarkEnd w:id="236"/>
    <w:p w14:paraId="09DE192C" w14:textId="77777777" w:rsidR="00DC1619" w:rsidRPr="00092151" w:rsidRDefault="00DC1619" w:rsidP="003350DC">
      <w:pPr>
        <w:widowControl w:val="0"/>
        <w:autoSpaceDE w:val="0"/>
        <w:autoSpaceDN w:val="0"/>
        <w:adjustRightInd w:val="0"/>
        <w:ind w:left="640" w:hanging="640"/>
        <w:rPr>
          <w:rFonts w:cs="Times New Roman"/>
          <w:szCs w:val="24"/>
        </w:rPr>
      </w:pPr>
    </w:p>
    <w:p w14:paraId="287867A8" w14:textId="046F2C36" w:rsidR="00DC1619" w:rsidRPr="00092151" w:rsidRDefault="00DC1619" w:rsidP="003350DC">
      <w:pPr>
        <w:pStyle w:val="2"/>
        <w:spacing w:before="0"/>
      </w:pPr>
      <w:bookmarkStart w:id="237" w:name="_Toc85649744"/>
      <w:r w:rsidRPr="00092151">
        <w:t>7.6. Спленэктомия у пациентов с гематологическими заболеваниями</w:t>
      </w:r>
      <w:bookmarkEnd w:id="237"/>
    </w:p>
    <w:p w14:paraId="2E2D5420" w14:textId="001479F6" w:rsidR="00DC1619" w:rsidRPr="00092151" w:rsidRDefault="00DC1619" w:rsidP="003350DC">
      <w:pPr>
        <w:ind w:firstLine="709"/>
        <w:rPr>
          <w:rFonts w:cs="Times New Roman"/>
          <w:i/>
          <w:szCs w:val="24"/>
        </w:rPr>
      </w:pPr>
      <w:r w:rsidRPr="00092151">
        <w:rPr>
          <w:rFonts w:cs="Times New Roman"/>
          <w:szCs w:val="24"/>
        </w:rPr>
        <w:t xml:space="preserve">Спленэктомия – наиболее частое оперативное вмешательство в гематологической хирургии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szCs w:val="24"/>
        </w:rPr>
        <w:t>.</w:t>
      </w:r>
      <w:r w:rsidRPr="00092151">
        <w:rPr>
          <w:rFonts w:cs="Times New Roman"/>
          <w:i/>
          <w:szCs w:val="24"/>
        </w:rPr>
        <w:t xml:space="preserve"> </w:t>
      </w:r>
    </w:p>
    <w:p w14:paraId="79A08EAD" w14:textId="77777777" w:rsidR="00DC1619" w:rsidRPr="00092151" w:rsidRDefault="00DC1619" w:rsidP="003350DC">
      <w:pPr>
        <w:ind w:firstLine="709"/>
        <w:rPr>
          <w:rFonts w:cs="Times New Roman"/>
          <w:szCs w:val="24"/>
        </w:rPr>
      </w:pPr>
      <w:r w:rsidRPr="00092151">
        <w:rPr>
          <w:rFonts w:cs="Times New Roman"/>
          <w:szCs w:val="24"/>
        </w:rPr>
        <w:t xml:space="preserve">Выбор доступа (лапароскопический или лапаротомный) определяется размерами селезенки, топографо-анатомическими соотношениями с другими органами, </w:t>
      </w:r>
      <w:r w:rsidRPr="00092151">
        <w:rPr>
          <w:rFonts w:cs="Times New Roman"/>
          <w:szCs w:val="24"/>
        </w:rPr>
        <w:lastRenderedPageBreak/>
        <w:t>наличием выраженных сращений с окружающими органами и тканями (прорастание опухоли селезенки).</w:t>
      </w:r>
    </w:p>
    <w:p w14:paraId="1F8E7E68" w14:textId="3BDBCB21" w:rsidR="00DC1619" w:rsidRPr="00092151" w:rsidRDefault="00DC1619" w:rsidP="003350DC">
      <w:pPr>
        <w:ind w:firstLine="709"/>
        <w:rPr>
          <w:rFonts w:cs="Times New Roman"/>
          <w:szCs w:val="24"/>
        </w:rPr>
      </w:pPr>
      <w:r w:rsidRPr="00092151">
        <w:rPr>
          <w:rFonts w:cs="Times New Roman"/>
          <w:szCs w:val="24"/>
        </w:rPr>
        <w:t xml:space="preserve">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szCs w:val="24"/>
        </w:rPr>
        <w:t>.</w:t>
      </w:r>
    </w:p>
    <w:p w14:paraId="3894237D" w14:textId="19700E89" w:rsidR="00DC1619" w:rsidRPr="00092151" w:rsidRDefault="00DC1619" w:rsidP="003350DC">
      <w:pPr>
        <w:ind w:firstLine="709"/>
        <w:rPr>
          <w:rFonts w:cs="Times New Roman"/>
          <w:szCs w:val="24"/>
        </w:rPr>
      </w:pPr>
      <w:r w:rsidRPr="00092151">
        <w:rPr>
          <w:rFonts w:cs="Times New Roman"/>
          <w:szCs w:val="24"/>
        </w:rPr>
        <w:t xml:space="preserve">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szCs w:val="24"/>
        </w:rPr>
        <w:t>.</w:t>
      </w:r>
    </w:p>
    <w:p w14:paraId="262245BB" w14:textId="77777777" w:rsidR="00DC1619" w:rsidRPr="00092151" w:rsidRDefault="00DC1619" w:rsidP="003350DC">
      <w:pPr>
        <w:rPr>
          <w:rFonts w:cs="Times New Roman"/>
          <w:bCs/>
          <w:i/>
          <w:iCs/>
          <w:szCs w:val="24"/>
          <w:u w:val="single"/>
        </w:rPr>
      </w:pPr>
    </w:p>
    <w:p w14:paraId="0BD9F02D" w14:textId="77777777" w:rsidR="00DC1619" w:rsidRPr="00092151" w:rsidRDefault="00DC1619" w:rsidP="003350DC">
      <w:pPr>
        <w:rPr>
          <w:rFonts w:cs="Times New Roman"/>
          <w:bCs/>
          <w:i/>
          <w:iCs/>
          <w:szCs w:val="24"/>
          <w:u w:val="single"/>
        </w:rPr>
      </w:pPr>
      <w:r w:rsidRPr="00092151">
        <w:rPr>
          <w:rFonts w:cs="Times New Roman"/>
          <w:bCs/>
          <w:i/>
          <w:iCs/>
          <w:szCs w:val="24"/>
          <w:u w:val="single"/>
        </w:rPr>
        <w:t>Предоперационное обследование:</w:t>
      </w:r>
    </w:p>
    <w:p w14:paraId="42DFAEA3" w14:textId="275343D8" w:rsidR="00DC1619" w:rsidRPr="00092151" w:rsidRDefault="00DC1619" w:rsidP="003350DC">
      <w:pPr>
        <w:rPr>
          <w:rFonts w:cs="Times New Roman"/>
          <w:i/>
          <w:szCs w:val="24"/>
        </w:rPr>
      </w:pPr>
      <w:r w:rsidRPr="00092151">
        <w:rPr>
          <w:rFonts w:cs="Times New Roman"/>
          <w:i/>
          <w:szCs w:val="24"/>
        </w:rPr>
        <w:t xml:space="preserve">Лабораторные исследования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i/>
          <w:szCs w:val="24"/>
        </w:rPr>
        <w:t xml:space="preserve">: </w:t>
      </w:r>
    </w:p>
    <w:p w14:paraId="1A3B7736" w14:textId="405E7DED" w:rsidR="00DC1619" w:rsidRPr="00092151" w:rsidRDefault="000D2F83" w:rsidP="003350DC">
      <w:pPr>
        <w:pStyle w:val="afe"/>
        <w:numPr>
          <w:ilvl w:val="0"/>
          <w:numId w:val="77"/>
        </w:numPr>
        <w:rPr>
          <w:rFonts w:cs="Times New Roman"/>
          <w:szCs w:val="24"/>
        </w:rPr>
      </w:pPr>
      <w:r w:rsidRPr="000D2F83">
        <w:rPr>
          <w:rFonts w:cs="Times New Roman"/>
          <w:szCs w:val="24"/>
        </w:rPr>
        <w:t>общий (клинический) анализ крови</w:t>
      </w:r>
      <w:r w:rsidR="00DC1619" w:rsidRPr="00092151">
        <w:rPr>
          <w:rFonts w:cs="Times New Roman"/>
          <w:szCs w:val="24"/>
        </w:rPr>
        <w:t xml:space="preserve">; </w:t>
      </w:r>
    </w:p>
    <w:p w14:paraId="76591DD8" w14:textId="2FBC1871" w:rsidR="00DC1619" w:rsidRPr="00092151" w:rsidRDefault="000D2F83" w:rsidP="003350DC">
      <w:pPr>
        <w:pStyle w:val="afe"/>
        <w:numPr>
          <w:ilvl w:val="0"/>
          <w:numId w:val="77"/>
        </w:numPr>
        <w:rPr>
          <w:rFonts w:cs="Times New Roman"/>
          <w:szCs w:val="24"/>
        </w:rPr>
      </w:pPr>
      <w:r w:rsidRPr="000D2F83">
        <w:rPr>
          <w:rFonts w:cs="Times New Roman"/>
          <w:szCs w:val="24"/>
        </w:rPr>
        <w:t>общий (клинический) анализ мочи</w:t>
      </w:r>
      <w:r w:rsidR="00DC1619" w:rsidRPr="00092151">
        <w:rPr>
          <w:rFonts w:cs="Times New Roman"/>
          <w:szCs w:val="24"/>
        </w:rPr>
        <w:t>;</w:t>
      </w:r>
    </w:p>
    <w:p w14:paraId="53DACF65" w14:textId="0411B961" w:rsidR="00DC1619" w:rsidRPr="00092151" w:rsidRDefault="000D2F83" w:rsidP="003350DC">
      <w:pPr>
        <w:pStyle w:val="afe"/>
        <w:numPr>
          <w:ilvl w:val="0"/>
          <w:numId w:val="77"/>
        </w:numPr>
        <w:rPr>
          <w:rFonts w:cs="Times New Roman"/>
          <w:szCs w:val="24"/>
        </w:rPr>
      </w:pPr>
      <w:r w:rsidRPr="000D2F83">
        <w:rPr>
          <w:rFonts w:cs="Times New Roman"/>
          <w:szCs w:val="24"/>
        </w:rPr>
        <w:t>анализ крови биохимический общетерапевтический</w:t>
      </w:r>
      <w:r>
        <w:rPr>
          <w:rFonts w:cs="Times New Roman"/>
          <w:szCs w:val="24"/>
        </w:rPr>
        <w:t>:</w:t>
      </w:r>
      <w:r w:rsidRPr="000D2F83">
        <w:rPr>
          <w:rFonts w:cs="Times New Roman"/>
          <w:szCs w:val="24"/>
        </w:rPr>
        <w:t xml:space="preserve"> </w:t>
      </w:r>
      <w:r w:rsidR="00DC1619" w:rsidRPr="00092151">
        <w:rPr>
          <w:rFonts w:cs="Times New Roman"/>
          <w:szCs w:val="24"/>
        </w:rPr>
        <w:t>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0C532D23" w14:textId="48657FC6" w:rsidR="00DC1619" w:rsidRPr="00092151" w:rsidRDefault="0038530A" w:rsidP="003350DC">
      <w:pPr>
        <w:pStyle w:val="afe"/>
        <w:numPr>
          <w:ilvl w:val="0"/>
          <w:numId w:val="77"/>
        </w:numPr>
        <w:rPr>
          <w:rFonts w:cs="Times New Roman"/>
          <w:szCs w:val="24"/>
        </w:rPr>
      </w:pPr>
      <w:r w:rsidRPr="0038530A">
        <w:rPr>
          <w:rFonts w:cs="Times New Roman"/>
          <w:szCs w:val="24"/>
        </w:rPr>
        <w:t>коагулограмма (ориентировочное исследование системы гемостаза)</w:t>
      </w:r>
      <w:r w:rsidR="00DC1619" w:rsidRPr="00092151">
        <w:rPr>
          <w:rFonts w:cs="Times New Roman"/>
          <w:szCs w:val="24"/>
        </w:rPr>
        <w:t>;</w:t>
      </w:r>
    </w:p>
    <w:p w14:paraId="6DF74A37" w14:textId="7A212993" w:rsidR="00DC1619" w:rsidRPr="0038530A" w:rsidRDefault="0038530A" w:rsidP="003350DC">
      <w:pPr>
        <w:pStyle w:val="afe"/>
        <w:numPr>
          <w:ilvl w:val="0"/>
          <w:numId w:val="77"/>
        </w:numPr>
        <w:rPr>
          <w:rFonts w:cs="Times New Roman"/>
          <w:szCs w:val="24"/>
        </w:rPr>
      </w:pPr>
      <w:r w:rsidRPr="0038530A">
        <w:rPr>
          <w:rFonts w:cs="Times New Roman"/>
          <w:szCs w:val="24"/>
        </w:rPr>
        <w:t>определение основных групп по системе AB0;</w:t>
      </w:r>
      <w:r>
        <w:rPr>
          <w:rFonts w:cs="Times New Roman"/>
          <w:szCs w:val="24"/>
        </w:rPr>
        <w:t xml:space="preserve"> </w:t>
      </w:r>
      <w:r w:rsidRPr="0038530A">
        <w:rPr>
          <w:rFonts w:cs="Times New Roman"/>
          <w:szCs w:val="24"/>
        </w:rPr>
        <w:t>определение антигена D системы Резус (резус-фактор); определение фенотипа по антигенам C, c, E, e, Cw, K, k и определение антиэритроцитарных антител</w:t>
      </w:r>
      <w:r w:rsidR="00DC1619" w:rsidRPr="0038530A">
        <w:rPr>
          <w:rFonts w:cs="Times New Roman"/>
          <w:szCs w:val="24"/>
        </w:rPr>
        <w:t xml:space="preserve">; </w:t>
      </w:r>
    </w:p>
    <w:p w14:paraId="4945C8CB" w14:textId="77777777" w:rsidR="00DC1619" w:rsidRPr="00092151" w:rsidRDefault="00DC1619" w:rsidP="003350DC">
      <w:pPr>
        <w:rPr>
          <w:rFonts w:cs="Times New Roman"/>
          <w:i/>
          <w:szCs w:val="24"/>
        </w:rPr>
      </w:pPr>
    </w:p>
    <w:p w14:paraId="1534E2CC" w14:textId="4A607635" w:rsidR="00DC1619" w:rsidRPr="00092151" w:rsidRDefault="00DC1619" w:rsidP="003350DC">
      <w:pPr>
        <w:rPr>
          <w:rFonts w:cs="Times New Roman"/>
          <w:i/>
          <w:szCs w:val="24"/>
        </w:rPr>
      </w:pPr>
      <w:r w:rsidRPr="00092151">
        <w:rPr>
          <w:rFonts w:cs="Times New Roman"/>
          <w:i/>
          <w:szCs w:val="24"/>
        </w:rPr>
        <w:t>Инструментальные исследования</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i/>
          <w:szCs w:val="24"/>
        </w:rPr>
        <w:t xml:space="preserve">: </w:t>
      </w:r>
    </w:p>
    <w:p w14:paraId="28ED77CA" w14:textId="2D224055" w:rsidR="00DC1619" w:rsidRPr="00092151" w:rsidRDefault="00A63627" w:rsidP="003350DC">
      <w:pPr>
        <w:pStyle w:val="afe"/>
        <w:numPr>
          <w:ilvl w:val="0"/>
          <w:numId w:val="78"/>
        </w:numPr>
        <w:rPr>
          <w:rFonts w:cs="Times New Roman"/>
          <w:szCs w:val="24"/>
        </w:rPr>
      </w:pPr>
      <w:r w:rsidRPr="00A63627">
        <w:rPr>
          <w:rFonts w:cs="Times New Roman"/>
          <w:szCs w:val="24"/>
        </w:rPr>
        <w:t>ультразвуковое исследование органов брюшной полости (комплексное)</w:t>
      </w:r>
      <w:r w:rsidR="00F35B20">
        <w:rPr>
          <w:rFonts w:cs="Times New Roman"/>
          <w:szCs w:val="24"/>
        </w:rPr>
        <w:t xml:space="preserve">, </w:t>
      </w:r>
      <w:r w:rsidR="00F35B20" w:rsidRPr="00F35B20">
        <w:rPr>
          <w:rFonts w:cs="Times New Roman"/>
          <w:szCs w:val="24"/>
        </w:rPr>
        <w:t>ультразвуковое исследование органов малого таза (комплексное)</w:t>
      </w:r>
      <w:r w:rsidR="00F35B20">
        <w:rPr>
          <w:rFonts w:cs="Times New Roman"/>
          <w:szCs w:val="24"/>
        </w:rPr>
        <w:t xml:space="preserve">; </w:t>
      </w:r>
      <w:r w:rsidR="00DC1619" w:rsidRPr="00092151">
        <w:rPr>
          <w:rFonts w:cs="Times New Roman"/>
          <w:szCs w:val="24"/>
        </w:rPr>
        <w:t>при выявлении сопутствующей патологии, требующей хирургического лечения (</w:t>
      </w:r>
      <w:proofErr w:type="gramStart"/>
      <w:r w:rsidR="00DC1619" w:rsidRPr="00092151">
        <w:rPr>
          <w:rFonts w:cs="Times New Roman"/>
          <w:szCs w:val="24"/>
        </w:rPr>
        <w:t>желчно-каменная</w:t>
      </w:r>
      <w:proofErr w:type="gramEnd"/>
      <w:r w:rsidR="00DC1619" w:rsidRPr="00092151">
        <w:rPr>
          <w:rFonts w:cs="Times New Roman"/>
          <w:szCs w:val="24"/>
        </w:rPr>
        <w:t xml:space="preserve"> болезнь, гинекологическая патология, грыжи передней брюшной стенки) целесообразно проведение сочетанного оперативного вмешательства;</w:t>
      </w:r>
    </w:p>
    <w:p w14:paraId="39194564" w14:textId="699EA78B" w:rsidR="00DC1619" w:rsidRPr="00092151" w:rsidRDefault="00DC1619" w:rsidP="003350DC">
      <w:pPr>
        <w:pStyle w:val="afe"/>
        <w:numPr>
          <w:ilvl w:val="0"/>
          <w:numId w:val="78"/>
        </w:numPr>
        <w:rPr>
          <w:rFonts w:cs="Times New Roman"/>
          <w:color w:val="000000" w:themeColor="text1"/>
          <w:szCs w:val="24"/>
        </w:rPr>
      </w:pPr>
      <w:commentRangeStart w:id="238"/>
      <w:r w:rsidRPr="00092151">
        <w:rPr>
          <w:rFonts w:cs="Times New Roman"/>
          <w:szCs w:val="24"/>
        </w:rPr>
        <w:t>эзофаго</w:t>
      </w:r>
      <w:r w:rsidR="0024453E">
        <w:rPr>
          <w:rFonts w:cs="Times New Roman"/>
          <w:szCs w:val="24"/>
        </w:rPr>
        <w:t>гастро</w:t>
      </w:r>
      <w:r w:rsidRPr="00092151">
        <w:rPr>
          <w:rFonts w:cs="Times New Roman"/>
          <w:szCs w:val="24"/>
        </w:rPr>
        <w:t xml:space="preserve">скопия </w:t>
      </w:r>
      <w:r w:rsidRPr="00092151">
        <w:rPr>
          <w:rFonts w:cs="Times New Roman"/>
          <w:color w:val="000000" w:themeColor="text1"/>
          <w:szCs w:val="24"/>
        </w:rPr>
        <w:t xml:space="preserve">(при наличии показаний </w:t>
      </w:r>
      <w:r w:rsidR="0024453E">
        <w:rPr>
          <w:rFonts w:cs="Times New Roman"/>
          <w:color w:val="000000" w:themeColor="text1"/>
          <w:szCs w:val="24"/>
        </w:rPr>
        <w:t>–</w:t>
      </w:r>
      <w:r w:rsidRPr="00092151">
        <w:rPr>
          <w:rFonts w:cs="Times New Roman"/>
          <w:color w:val="000000" w:themeColor="text1"/>
          <w:szCs w:val="24"/>
        </w:rPr>
        <w:t xml:space="preserve"> выполнение биопсии </w:t>
      </w:r>
      <w:r w:rsidRPr="00092151">
        <w:rPr>
          <w:rFonts w:cs="Times New Roman"/>
          <w:szCs w:val="24"/>
        </w:rPr>
        <w:t>и комплексного исследования биоптата (цитологическое, гистологическое, иммуногистохимическое, молекулярное, бактериологическое, цитогенетическое и т.</w:t>
      </w:r>
      <w:r w:rsidR="0024453E">
        <w:rPr>
          <w:rFonts w:cs="Times New Roman"/>
          <w:szCs w:val="24"/>
        </w:rPr>
        <w:t> </w:t>
      </w:r>
      <w:r w:rsidRPr="00092151">
        <w:rPr>
          <w:rFonts w:cs="Times New Roman"/>
          <w:szCs w:val="24"/>
        </w:rPr>
        <w:t>д.)</w:t>
      </w:r>
      <w:r w:rsidRPr="00092151">
        <w:rPr>
          <w:rFonts w:cs="Times New Roman"/>
          <w:color w:val="000000" w:themeColor="text1"/>
          <w:szCs w:val="24"/>
        </w:rPr>
        <w:t>;</w:t>
      </w:r>
      <w:commentRangeEnd w:id="238"/>
      <w:r w:rsidR="00B57A9F">
        <w:rPr>
          <w:rStyle w:val="af0"/>
        </w:rPr>
        <w:commentReference w:id="238"/>
      </w:r>
    </w:p>
    <w:p w14:paraId="1987F256" w14:textId="0DD30578" w:rsidR="00DC1619" w:rsidRPr="00092151" w:rsidRDefault="00DC1619" w:rsidP="003350DC">
      <w:pPr>
        <w:pStyle w:val="afe"/>
        <w:numPr>
          <w:ilvl w:val="0"/>
          <w:numId w:val="78"/>
        </w:numPr>
        <w:rPr>
          <w:rFonts w:cs="Times New Roman"/>
          <w:color w:val="000000" w:themeColor="text1"/>
          <w:szCs w:val="24"/>
        </w:rPr>
      </w:pPr>
      <w:r w:rsidRPr="00092151">
        <w:rPr>
          <w:rFonts w:cs="Times New Roman"/>
          <w:color w:val="000000" w:themeColor="text1"/>
          <w:szCs w:val="24"/>
        </w:rPr>
        <w:lastRenderedPageBreak/>
        <w:t>колоноскопия (при наличии показаний - выполнение биопсии</w:t>
      </w:r>
      <w:r w:rsidRPr="00092151">
        <w:rPr>
          <w:rFonts w:cs="Times New Roman"/>
          <w:szCs w:val="24"/>
        </w:rPr>
        <w:t xml:space="preserve"> и комплексного исследования б</w:t>
      </w:r>
      <w:r w:rsidR="0024453E">
        <w:rPr>
          <w:rFonts w:cs="Times New Roman"/>
          <w:szCs w:val="24"/>
        </w:rPr>
        <w:t>и</w:t>
      </w:r>
      <w:r w:rsidRPr="00092151">
        <w:rPr>
          <w:rFonts w:cs="Times New Roman"/>
          <w:szCs w:val="24"/>
        </w:rPr>
        <w:t>оптата (цитологическое, гистологическое, иммуногистохимическое, молекулярное, бактериологическое, цитогенетическое и т.</w:t>
      </w:r>
      <w:r w:rsidR="0024453E">
        <w:rPr>
          <w:rFonts w:cs="Times New Roman"/>
          <w:szCs w:val="24"/>
        </w:rPr>
        <w:t> </w:t>
      </w:r>
      <w:r w:rsidRPr="00092151">
        <w:rPr>
          <w:rFonts w:cs="Times New Roman"/>
          <w:szCs w:val="24"/>
        </w:rPr>
        <w:t>д.</w:t>
      </w:r>
      <w:r w:rsidRPr="00092151">
        <w:rPr>
          <w:rFonts w:cs="Times New Roman"/>
          <w:color w:val="000000" w:themeColor="text1"/>
          <w:szCs w:val="24"/>
        </w:rPr>
        <w:t>);</w:t>
      </w:r>
    </w:p>
    <w:p w14:paraId="0F687B07" w14:textId="7C6EA9AD" w:rsidR="00DC1619" w:rsidRPr="00092151" w:rsidRDefault="00DC1619" w:rsidP="003350DC">
      <w:pPr>
        <w:pStyle w:val="afe"/>
        <w:numPr>
          <w:ilvl w:val="0"/>
          <w:numId w:val="78"/>
        </w:numPr>
        <w:rPr>
          <w:rFonts w:cs="Times New Roman"/>
          <w:szCs w:val="24"/>
        </w:rPr>
      </w:pPr>
      <w:r w:rsidRPr="00092151">
        <w:rPr>
          <w:rFonts w:cs="Times New Roman"/>
          <w:szCs w:val="24"/>
        </w:rPr>
        <w:t xml:space="preserve">компьютерная томография (КТ) грудной </w:t>
      </w:r>
      <w:r w:rsidR="00FD1E67">
        <w:rPr>
          <w:rFonts w:cs="Times New Roman"/>
          <w:szCs w:val="24"/>
        </w:rPr>
        <w:t>полости</w:t>
      </w:r>
      <w:r w:rsidRPr="00092151">
        <w:rPr>
          <w:rFonts w:cs="Times New Roman"/>
          <w:szCs w:val="24"/>
        </w:rPr>
        <w:t>;</w:t>
      </w:r>
    </w:p>
    <w:p w14:paraId="36446E58" w14:textId="578615E7" w:rsidR="00DC1619" w:rsidRPr="00092151" w:rsidRDefault="00DC1619" w:rsidP="003350DC">
      <w:pPr>
        <w:pStyle w:val="afe"/>
        <w:numPr>
          <w:ilvl w:val="0"/>
          <w:numId w:val="78"/>
        </w:numPr>
        <w:rPr>
          <w:rFonts w:cs="Times New Roman"/>
          <w:szCs w:val="24"/>
        </w:rPr>
      </w:pPr>
      <w:r w:rsidRPr="00092151">
        <w:rPr>
          <w:rFonts w:cs="Times New Roman"/>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7A4A05A6" w14:textId="77777777" w:rsidR="00DC1619" w:rsidRPr="00092151" w:rsidRDefault="00DC1619" w:rsidP="003350DC">
      <w:pPr>
        <w:rPr>
          <w:rFonts w:cs="Times New Roman"/>
          <w:i/>
          <w:szCs w:val="24"/>
        </w:rPr>
      </w:pPr>
    </w:p>
    <w:p w14:paraId="04C7AFCA" w14:textId="77777777" w:rsidR="00DC1619" w:rsidRPr="00092151" w:rsidRDefault="00DC1619" w:rsidP="003350DC">
      <w:pPr>
        <w:rPr>
          <w:rFonts w:cs="Times New Roman"/>
          <w:i/>
          <w:szCs w:val="24"/>
        </w:rPr>
      </w:pPr>
      <w:r w:rsidRPr="00092151">
        <w:rPr>
          <w:rFonts w:cs="Times New Roman"/>
          <w:i/>
          <w:szCs w:val="24"/>
        </w:rPr>
        <w:t xml:space="preserve">Консультации специалистов: </w:t>
      </w:r>
    </w:p>
    <w:p w14:paraId="7BAF7CDF" w14:textId="1AE844AB" w:rsidR="00DC1619" w:rsidRPr="00092151" w:rsidRDefault="00FD1E67" w:rsidP="003350DC">
      <w:pPr>
        <w:pStyle w:val="afe"/>
        <w:numPr>
          <w:ilvl w:val="0"/>
          <w:numId w:val="82"/>
        </w:numPr>
        <w:rPr>
          <w:rFonts w:cs="Times New Roman"/>
          <w:szCs w:val="24"/>
        </w:rPr>
      </w:pPr>
      <w:r>
        <w:rPr>
          <w:rFonts w:cs="Times New Roman"/>
          <w:szCs w:val="24"/>
        </w:rPr>
        <w:t>Врач-акушер-</w:t>
      </w:r>
      <w:r w:rsidR="00DC1619" w:rsidRPr="00092151">
        <w:rPr>
          <w:rFonts w:cs="Times New Roman"/>
          <w:szCs w:val="24"/>
        </w:rPr>
        <w:t>гинеколог (у женщин);</w:t>
      </w:r>
    </w:p>
    <w:p w14:paraId="16566276" w14:textId="37A619B0" w:rsidR="00DC1619" w:rsidRPr="00092151" w:rsidRDefault="00FD1E67" w:rsidP="003350DC">
      <w:pPr>
        <w:pStyle w:val="afe"/>
        <w:numPr>
          <w:ilvl w:val="0"/>
          <w:numId w:val="82"/>
        </w:numPr>
        <w:rPr>
          <w:rFonts w:cs="Times New Roman"/>
          <w:szCs w:val="24"/>
        </w:rPr>
      </w:pPr>
      <w:r>
        <w:rPr>
          <w:rFonts w:cs="Times New Roman"/>
          <w:szCs w:val="24"/>
        </w:rPr>
        <w:t>Врач-</w:t>
      </w:r>
      <w:r w:rsidR="00DC1619" w:rsidRPr="00092151">
        <w:rPr>
          <w:rFonts w:cs="Times New Roman"/>
          <w:szCs w:val="24"/>
        </w:rPr>
        <w:t>анестезиолог-реаниматолог;</w:t>
      </w:r>
    </w:p>
    <w:p w14:paraId="0B0C0EA1" w14:textId="6FD5A6AE" w:rsidR="00DC1619" w:rsidRPr="00092151" w:rsidRDefault="00FD1E67" w:rsidP="003350DC">
      <w:pPr>
        <w:pStyle w:val="afe"/>
        <w:numPr>
          <w:ilvl w:val="0"/>
          <w:numId w:val="82"/>
        </w:numPr>
        <w:rPr>
          <w:rFonts w:cs="Times New Roman"/>
          <w:szCs w:val="24"/>
        </w:rPr>
      </w:pPr>
      <w:r>
        <w:rPr>
          <w:rFonts w:cs="Times New Roman"/>
          <w:szCs w:val="24"/>
        </w:rPr>
        <w:t>Врач-</w:t>
      </w:r>
      <w:r w:rsidR="00DC1619" w:rsidRPr="00092151">
        <w:rPr>
          <w:rFonts w:cs="Times New Roman"/>
          <w:szCs w:val="24"/>
        </w:rPr>
        <w:t>эндокринолог (при наличии сопутствующей патологии);</w:t>
      </w:r>
    </w:p>
    <w:p w14:paraId="6899EE15" w14:textId="7643CC61" w:rsidR="00DC1619" w:rsidRPr="00092151" w:rsidRDefault="00FD1E67" w:rsidP="003350DC">
      <w:pPr>
        <w:pStyle w:val="afe"/>
        <w:numPr>
          <w:ilvl w:val="0"/>
          <w:numId w:val="82"/>
        </w:numPr>
        <w:rPr>
          <w:rFonts w:cs="Times New Roman"/>
          <w:szCs w:val="24"/>
        </w:rPr>
      </w:pPr>
      <w:r>
        <w:rPr>
          <w:rFonts w:cs="Times New Roman"/>
          <w:szCs w:val="24"/>
        </w:rPr>
        <w:t>Врач-</w:t>
      </w:r>
      <w:r w:rsidR="00DC1619" w:rsidRPr="00092151">
        <w:rPr>
          <w:rFonts w:cs="Times New Roman"/>
          <w:szCs w:val="24"/>
        </w:rPr>
        <w:t>кардиолог (при наличии сопутствующей патологии);</w:t>
      </w:r>
    </w:p>
    <w:p w14:paraId="744F9349" w14:textId="78753F27" w:rsidR="00DC1619" w:rsidRPr="00092151" w:rsidRDefault="00FD1E67" w:rsidP="003350DC">
      <w:pPr>
        <w:pStyle w:val="afe"/>
        <w:numPr>
          <w:ilvl w:val="0"/>
          <w:numId w:val="82"/>
        </w:numPr>
        <w:rPr>
          <w:rFonts w:cs="Times New Roman"/>
          <w:szCs w:val="24"/>
        </w:rPr>
      </w:pPr>
      <w:r>
        <w:rPr>
          <w:rFonts w:cs="Times New Roman"/>
          <w:szCs w:val="24"/>
        </w:rPr>
        <w:t>Врач-</w:t>
      </w:r>
      <w:r w:rsidR="00DC1619" w:rsidRPr="00092151">
        <w:rPr>
          <w:rFonts w:cs="Times New Roman"/>
          <w:szCs w:val="24"/>
        </w:rPr>
        <w:t>невролог (при наличии сопутствующей патологии);</w:t>
      </w:r>
    </w:p>
    <w:p w14:paraId="2BD25ACC" w14:textId="2069CADE" w:rsidR="00DC1619" w:rsidRPr="00092151" w:rsidRDefault="00FD1E67" w:rsidP="003350DC">
      <w:pPr>
        <w:pStyle w:val="afe"/>
        <w:numPr>
          <w:ilvl w:val="0"/>
          <w:numId w:val="82"/>
        </w:numPr>
        <w:rPr>
          <w:rFonts w:cs="Times New Roman"/>
          <w:szCs w:val="24"/>
        </w:rPr>
      </w:pPr>
      <w:r>
        <w:rPr>
          <w:rFonts w:cs="Times New Roman"/>
          <w:szCs w:val="24"/>
        </w:rPr>
        <w:t>Врач-коло</w:t>
      </w:r>
      <w:r w:rsidR="00DC1619" w:rsidRPr="00092151">
        <w:rPr>
          <w:rFonts w:cs="Times New Roman"/>
          <w:szCs w:val="24"/>
        </w:rPr>
        <w:t>проктолог (при наличии сопутствующей патологии);</w:t>
      </w:r>
    </w:p>
    <w:p w14:paraId="3FF20094" w14:textId="3C2EE97F" w:rsidR="00DC1619" w:rsidRPr="00092151" w:rsidRDefault="00FD1E67" w:rsidP="003350DC">
      <w:pPr>
        <w:pStyle w:val="afe"/>
        <w:numPr>
          <w:ilvl w:val="0"/>
          <w:numId w:val="82"/>
        </w:numPr>
        <w:rPr>
          <w:rFonts w:cs="Times New Roman"/>
          <w:szCs w:val="24"/>
        </w:rPr>
      </w:pPr>
      <w:r>
        <w:rPr>
          <w:rFonts w:cs="Times New Roman"/>
          <w:szCs w:val="24"/>
        </w:rPr>
        <w:t>врач-</w:t>
      </w:r>
      <w:r w:rsidR="00DC1619" w:rsidRPr="00092151">
        <w:rPr>
          <w:rFonts w:cs="Times New Roman"/>
          <w:szCs w:val="24"/>
        </w:rPr>
        <w:t>уролог (при наличии сопутствующей патологии).</w:t>
      </w:r>
    </w:p>
    <w:p w14:paraId="420CF7A5" w14:textId="77777777" w:rsidR="00DC1619" w:rsidRPr="00092151" w:rsidRDefault="00DC1619" w:rsidP="003350DC">
      <w:pPr>
        <w:pStyle w:val="afe"/>
        <w:rPr>
          <w:rFonts w:cs="Times New Roman"/>
          <w:b/>
          <w:szCs w:val="24"/>
        </w:rPr>
      </w:pPr>
    </w:p>
    <w:p w14:paraId="06855288" w14:textId="77777777" w:rsidR="00DC1619" w:rsidRPr="00092151" w:rsidRDefault="00DC1619" w:rsidP="003350DC">
      <w:pPr>
        <w:rPr>
          <w:rFonts w:cs="Times New Roman"/>
          <w:bCs/>
          <w:i/>
          <w:iCs/>
          <w:szCs w:val="24"/>
          <w:u w:val="single"/>
        </w:rPr>
      </w:pPr>
      <w:r w:rsidRPr="00092151">
        <w:rPr>
          <w:rFonts w:cs="Times New Roman"/>
          <w:bCs/>
          <w:i/>
          <w:iCs/>
          <w:szCs w:val="24"/>
          <w:u w:val="single"/>
        </w:rPr>
        <w:t>Спленэктомия</w:t>
      </w:r>
    </w:p>
    <w:p w14:paraId="43BBD9DD" w14:textId="434B9AD9" w:rsidR="00DC1619" w:rsidRPr="00092151" w:rsidRDefault="00DC1619" w:rsidP="003350DC">
      <w:pPr>
        <w:ind w:firstLine="709"/>
        <w:rPr>
          <w:rFonts w:cs="Times New Roman"/>
          <w:i/>
          <w:szCs w:val="24"/>
        </w:rPr>
      </w:pPr>
      <w:r w:rsidRPr="00092151">
        <w:rPr>
          <w:rFonts w:cs="Times New Roman"/>
          <w:i/>
          <w:szCs w:val="24"/>
        </w:rPr>
        <w:t xml:space="preserve">Планирование спленэктомии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p>
    <w:p w14:paraId="18A1BE71" w14:textId="3149F5EA" w:rsidR="00DC1619" w:rsidRPr="00092151" w:rsidRDefault="003B7C65" w:rsidP="003350DC">
      <w:pPr>
        <w:ind w:firstLine="709"/>
        <w:rPr>
          <w:rFonts w:cs="Times New Roman"/>
          <w:szCs w:val="24"/>
        </w:rPr>
      </w:pPr>
      <w:r>
        <w:rPr>
          <w:rFonts w:cs="Times New Roman"/>
          <w:szCs w:val="24"/>
        </w:rPr>
        <w:t>Врач-г</w:t>
      </w:r>
      <w:r w:rsidR="00DC1619" w:rsidRPr="00092151">
        <w:rPr>
          <w:rFonts w:cs="Times New Roman"/>
          <w:szCs w:val="24"/>
        </w:rPr>
        <w:t>ематолог определяет показания к спленэктомии.</w:t>
      </w:r>
    </w:p>
    <w:p w14:paraId="1013AFA6" w14:textId="46803CBD" w:rsidR="00DC1619" w:rsidRPr="00092151" w:rsidRDefault="00DC1619" w:rsidP="003350DC">
      <w:pPr>
        <w:ind w:firstLine="709"/>
        <w:rPr>
          <w:rFonts w:cs="Times New Roman"/>
          <w:szCs w:val="24"/>
        </w:rPr>
      </w:pPr>
      <w:r w:rsidRPr="00092151">
        <w:rPr>
          <w:rFonts w:cs="Times New Roman"/>
          <w:szCs w:val="24"/>
        </w:rPr>
        <w:t xml:space="preserve">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w:t>
      </w:r>
      <w:r w:rsidR="003B7C65">
        <w:rPr>
          <w:rFonts w:cs="Times New Roman"/>
          <w:szCs w:val="24"/>
        </w:rPr>
        <w:t>врачом-</w:t>
      </w:r>
      <w:r w:rsidRPr="00092151">
        <w:rPr>
          <w:rFonts w:cs="Times New Roman"/>
          <w:szCs w:val="24"/>
        </w:rPr>
        <w:t xml:space="preserve">гематологом, </w:t>
      </w:r>
      <w:r w:rsidR="003B7C65">
        <w:rPr>
          <w:rFonts w:cs="Times New Roman"/>
          <w:szCs w:val="24"/>
        </w:rPr>
        <w:t>врачом-</w:t>
      </w:r>
      <w:r w:rsidRPr="00092151">
        <w:rPr>
          <w:rFonts w:cs="Times New Roman"/>
          <w:szCs w:val="24"/>
        </w:rPr>
        <w:t xml:space="preserve">хирургом, </w:t>
      </w:r>
      <w:r w:rsidR="003B7C65">
        <w:rPr>
          <w:rFonts w:cs="Times New Roman"/>
          <w:szCs w:val="24"/>
        </w:rPr>
        <w:t>врачом-</w:t>
      </w:r>
      <w:r w:rsidRPr="00092151">
        <w:rPr>
          <w:rFonts w:cs="Times New Roman"/>
          <w:szCs w:val="24"/>
        </w:rPr>
        <w:t xml:space="preserve">анестезиологом-реаниматологом и </w:t>
      </w:r>
      <w:r w:rsidR="003B7C65">
        <w:rPr>
          <w:rFonts w:cs="Times New Roman"/>
          <w:szCs w:val="24"/>
        </w:rPr>
        <w:t>врачом-</w:t>
      </w:r>
      <w:r w:rsidRPr="00092151">
        <w:rPr>
          <w:rFonts w:cs="Times New Roman"/>
          <w:szCs w:val="24"/>
        </w:rPr>
        <w:t>трансфузиологом.</w:t>
      </w:r>
    </w:p>
    <w:p w14:paraId="5E46286D" w14:textId="77777777" w:rsidR="00DC1619" w:rsidRPr="00092151" w:rsidRDefault="00DC1619" w:rsidP="003350DC">
      <w:pPr>
        <w:ind w:firstLine="709"/>
        <w:rPr>
          <w:rFonts w:cs="Times New Roman"/>
          <w:szCs w:val="24"/>
        </w:rPr>
      </w:pPr>
      <w:r w:rsidRPr="00092151">
        <w:rPr>
          <w:rFonts w:cs="Times New Roman"/>
          <w:szCs w:val="24"/>
        </w:rPr>
        <w:t xml:space="preserve">Целесообразна вакцинация против </w:t>
      </w:r>
      <w:r w:rsidRPr="00092151">
        <w:rPr>
          <w:rFonts w:eastAsia="Arial Unicode MS" w:cs="Times New Roman"/>
          <w:i/>
          <w:szCs w:val="24"/>
          <w:lang w:val="en-US"/>
        </w:rPr>
        <w:t>Streptococcus</w:t>
      </w:r>
      <w:r w:rsidRPr="00092151">
        <w:rPr>
          <w:rFonts w:eastAsia="Arial Unicode MS" w:cs="Times New Roman"/>
          <w:i/>
          <w:szCs w:val="24"/>
        </w:rPr>
        <w:t xml:space="preserve"> </w:t>
      </w:r>
      <w:r w:rsidRPr="00092151">
        <w:rPr>
          <w:rFonts w:eastAsia="Arial Unicode MS" w:cs="Times New Roman"/>
          <w:i/>
          <w:szCs w:val="24"/>
          <w:lang w:val="en-US"/>
        </w:rPr>
        <w:t>pneumoniae</w:t>
      </w:r>
      <w:r w:rsidRPr="00092151">
        <w:rPr>
          <w:rFonts w:eastAsia="Arial Unicode MS" w:cs="Times New Roman"/>
          <w:i/>
          <w:szCs w:val="24"/>
        </w:rPr>
        <w:t xml:space="preserve">, </w:t>
      </w:r>
      <w:r w:rsidRPr="00092151">
        <w:rPr>
          <w:rFonts w:eastAsia="Arial Unicode MS" w:cs="Times New Roman"/>
          <w:i/>
          <w:szCs w:val="24"/>
          <w:lang w:val="en-US"/>
        </w:rPr>
        <w:t>Neisseria</w:t>
      </w:r>
      <w:r w:rsidRPr="00092151">
        <w:rPr>
          <w:rFonts w:eastAsia="Arial Unicode MS" w:cs="Times New Roman"/>
          <w:i/>
          <w:szCs w:val="24"/>
        </w:rPr>
        <w:t xml:space="preserve"> </w:t>
      </w:r>
      <w:r w:rsidRPr="00092151">
        <w:rPr>
          <w:rFonts w:eastAsia="Arial Unicode MS" w:cs="Times New Roman"/>
          <w:i/>
          <w:szCs w:val="24"/>
          <w:lang w:val="en-US"/>
        </w:rPr>
        <w:t>meningitidis</w:t>
      </w:r>
      <w:r w:rsidRPr="00092151">
        <w:rPr>
          <w:rFonts w:eastAsia="Arial Unicode MS" w:cs="Times New Roman"/>
          <w:i/>
          <w:szCs w:val="24"/>
        </w:rPr>
        <w:t xml:space="preserve"> и </w:t>
      </w:r>
      <w:r w:rsidRPr="00092151">
        <w:rPr>
          <w:rFonts w:eastAsia="Arial Unicode MS" w:cs="Times New Roman"/>
          <w:i/>
          <w:szCs w:val="24"/>
          <w:lang w:val="en-US"/>
        </w:rPr>
        <w:t>Haemophilus</w:t>
      </w:r>
      <w:r w:rsidRPr="00092151">
        <w:rPr>
          <w:rFonts w:eastAsia="Arial Unicode MS" w:cs="Times New Roman"/>
          <w:i/>
          <w:szCs w:val="24"/>
        </w:rPr>
        <w:t xml:space="preserve"> </w:t>
      </w:r>
      <w:r w:rsidRPr="00092151">
        <w:rPr>
          <w:rFonts w:eastAsia="Arial Unicode MS" w:cs="Times New Roman"/>
          <w:i/>
          <w:szCs w:val="24"/>
          <w:lang w:val="en-US"/>
        </w:rPr>
        <w:t>influenzae</w:t>
      </w:r>
      <w:r w:rsidRPr="00092151">
        <w:rPr>
          <w:rFonts w:eastAsia="Arial Unicode MS" w:cs="Times New Roman"/>
          <w:szCs w:val="24"/>
        </w:rPr>
        <w:t xml:space="preserve"> </w:t>
      </w:r>
      <w:r w:rsidRPr="00092151">
        <w:rPr>
          <w:rFonts w:cs="Times New Roman"/>
          <w:szCs w:val="24"/>
        </w:rPr>
        <w:t>при отсутствии противопоказаний как минимум за 2 недели до оперативного вмешательства.</w:t>
      </w:r>
    </w:p>
    <w:p w14:paraId="4489D57C" w14:textId="77777777" w:rsidR="00DC1619" w:rsidRPr="00092151" w:rsidRDefault="00DC1619" w:rsidP="003350DC">
      <w:pPr>
        <w:rPr>
          <w:rFonts w:cs="Times New Roman"/>
          <w:i/>
          <w:szCs w:val="24"/>
        </w:rPr>
      </w:pPr>
    </w:p>
    <w:p w14:paraId="76CFC17F" w14:textId="77EB96F7" w:rsidR="00DC1619" w:rsidRPr="00092151" w:rsidRDefault="00DC1619" w:rsidP="003350DC">
      <w:pPr>
        <w:rPr>
          <w:rFonts w:cs="Times New Roman"/>
          <w:i/>
          <w:szCs w:val="24"/>
        </w:rPr>
      </w:pPr>
      <w:r w:rsidRPr="00092151">
        <w:rPr>
          <w:rFonts w:cs="Times New Roman"/>
          <w:i/>
          <w:szCs w:val="24"/>
        </w:rPr>
        <w:t xml:space="preserve"> Подготовка к спленэктомии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p>
    <w:p w14:paraId="1B3F21F8" w14:textId="77777777" w:rsidR="00DC1619" w:rsidRPr="00092151" w:rsidRDefault="00DC1619" w:rsidP="003350DC">
      <w:pPr>
        <w:ind w:firstLine="709"/>
        <w:rPr>
          <w:rFonts w:cs="Times New Roman"/>
          <w:iCs/>
          <w:szCs w:val="24"/>
          <w:u w:val="single"/>
        </w:rPr>
      </w:pPr>
      <w:r w:rsidRPr="00092151">
        <w:rPr>
          <w:rFonts w:cs="Times New Roman"/>
          <w:iCs/>
          <w:szCs w:val="24"/>
          <w:u w:val="single"/>
        </w:rPr>
        <w:t>Трансфузионная тактика:</w:t>
      </w:r>
    </w:p>
    <w:p w14:paraId="6006F23F" w14:textId="77777777" w:rsidR="00DC1619" w:rsidRPr="00092151" w:rsidRDefault="00DC1619" w:rsidP="003350DC">
      <w:pPr>
        <w:ind w:firstLine="709"/>
        <w:rPr>
          <w:rFonts w:cs="Times New Roman"/>
          <w:szCs w:val="24"/>
        </w:rPr>
      </w:pPr>
      <w:r w:rsidRPr="00092151">
        <w:rPr>
          <w:rFonts w:cs="Times New Roman"/>
          <w:szCs w:val="24"/>
        </w:rPr>
        <w:t xml:space="preserve">При глубокой анемии показана трансфузия эритроцитсодержащих компонентов крови (ЭСК) с целевым уровнем </w:t>
      </w:r>
      <w:r w:rsidRPr="00092151">
        <w:rPr>
          <w:rFonts w:cs="Times New Roman"/>
          <w:szCs w:val="24"/>
          <w:lang w:val="en-US"/>
        </w:rPr>
        <w:t>Hb</w:t>
      </w:r>
      <w:r w:rsidRPr="00092151">
        <w:rPr>
          <w:rFonts w:cs="Times New Roman"/>
          <w:szCs w:val="24"/>
        </w:rPr>
        <w:t xml:space="preserve"> более 80 г/л. При невозможности компенсации </w:t>
      </w:r>
      <w:r w:rsidRPr="00092151">
        <w:rPr>
          <w:rFonts w:cs="Times New Roman"/>
          <w:szCs w:val="24"/>
        </w:rPr>
        <w:lastRenderedPageBreak/>
        <w:t>анемии (острый гемолиз, трудности подбора ЭСК) выполнение спленэктомии возможно при более низких показателях гемоглобина.</w:t>
      </w:r>
    </w:p>
    <w:p w14:paraId="05883BD9" w14:textId="77777777" w:rsidR="00DC1619" w:rsidRPr="00092151" w:rsidRDefault="00DC1619" w:rsidP="003350DC">
      <w:pPr>
        <w:ind w:firstLine="709"/>
        <w:rPr>
          <w:rFonts w:cs="Times New Roman"/>
          <w:szCs w:val="24"/>
        </w:rPr>
      </w:pPr>
      <w:r w:rsidRPr="00092151">
        <w:rPr>
          <w:rFonts w:cs="Times New Roman"/>
          <w:szCs w:val="24"/>
        </w:rPr>
        <w:t>Глубокая тромбоцитопения менее 20х10</w:t>
      </w:r>
      <w:r w:rsidRPr="00092151">
        <w:rPr>
          <w:rFonts w:cs="Times New Roman"/>
          <w:szCs w:val="24"/>
          <w:vertAlign w:val="superscript"/>
        </w:rPr>
        <w:t>9</w:t>
      </w:r>
      <w:r w:rsidRPr="00092151">
        <w:rPr>
          <w:rFonts w:cs="Times New Roman"/>
          <w:szCs w:val="24"/>
        </w:rPr>
        <w:t xml:space="preserve">/л не является противопоказанием для выполнения спленэктомии. </w:t>
      </w:r>
    </w:p>
    <w:p w14:paraId="219A9087" w14:textId="329D29C0" w:rsidR="00DC1619" w:rsidRPr="00092151" w:rsidRDefault="00DC1619" w:rsidP="003350DC">
      <w:pPr>
        <w:ind w:firstLine="709"/>
        <w:rPr>
          <w:rFonts w:cs="Times New Roman"/>
          <w:szCs w:val="24"/>
        </w:rPr>
      </w:pPr>
      <w:r w:rsidRPr="00092151">
        <w:rPr>
          <w:rFonts w:cs="Times New Roman"/>
          <w:szCs w:val="24"/>
        </w:rPr>
        <w:t xml:space="preserve">При тромбоцитопении вследствие </w:t>
      </w:r>
      <w:proofErr w:type="gramStart"/>
      <w:r w:rsidRPr="00092151">
        <w:rPr>
          <w:rFonts w:cs="Times New Roman"/>
          <w:szCs w:val="24"/>
        </w:rPr>
        <w:t>костно-мозговой</w:t>
      </w:r>
      <w:proofErr w:type="gramEnd"/>
      <w:r w:rsidRPr="00092151">
        <w:rPr>
          <w:rFonts w:cs="Times New Roman"/>
          <w:szCs w:val="24"/>
        </w:rPr>
        <w:t xml:space="preserve">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же от основного гематологического заболевания.</w:t>
      </w:r>
    </w:p>
    <w:p w14:paraId="41A7567F" w14:textId="77777777" w:rsidR="00DC1619" w:rsidRPr="00092151" w:rsidRDefault="00DC1619" w:rsidP="003350DC">
      <w:pPr>
        <w:ind w:firstLine="709"/>
        <w:rPr>
          <w:rFonts w:cs="Times New Roman"/>
          <w:szCs w:val="24"/>
        </w:rPr>
      </w:pPr>
      <w:r w:rsidRPr="00092151">
        <w:rPr>
          <w:rFonts w:cs="Times New Roman"/>
          <w:szCs w:val="24"/>
        </w:rPr>
        <w:t>Для обеспечения гемостаза достаточным является количество тромбоцитов более 50х10</w:t>
      </w:r>
      <w:r w:rsidRPr="00092151">
        <w:rPr>
          <w:rFonts w:cs="Times New Roman"/>
          <w:szCs w:val="24"/>
          <w:vertAlign w:val="superscript"/>
        </w:rPr>
        <w:t>9</w:t>
      </w:r>
      <w:r w:rsidRPr="00092151">
        <w:rPr>
          <w:rFonts w:cs="Times New Roman"/>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4BAE1C9B" w14:textId="77777777" w:rsidR="00DC1619" w:rsidRPr="00092151" w:rsidRDefault="00DC1619" w:rsidP="003350DC">
      <w:pPr>
        <w:ind w:firstLine="709"/>
        <w:rPr>
          <w:rFonts w:cs="Times New Roman"/>
          <w:color w:val="000000" w:themeColor="text1"/>
          <w:szCs w:val="24"/>
        </w:rPr>
      </w:pPr>
      <w:r w:rsidRPr="00092151">
        <w:rPr>
          <w:rFonts w:cs="Times New Roman"/>
          <w:color w:val="000000" w:themeColor="text1"/>
          <w:szCs w:val="24"/>
        </w:rPr>
        <w:t xml:space="preserve">При дефиците плазменных факторов (протромбин, фибриноген, антитромбин </w:t>
      </w:r>
      <w:r w:rsidRPr="00092151">
        <w:rPr>
          <w:rFonts w:cs="Times New Roman"/>
          <w:color w:val="000000" w:themeColor="text1"/>
          <w:szCs w:val="24"/>
          <w:lang w:val="en-US"/>
        </w:rPr>
        <w:t>III</w:t>
      </w:r>
      <w:r w:rsidRPr="00092151">
        <w:rPr>
          <w:rFonts w:cs="Times New Roman"/>
          <w:color w:val="000000" w:themeColor="text1"/>
          <w:szCs w:val="24"/>
        </w:rPr>
        <w:t xml:space="preserve">) </w:t>
      </w:r>
      <w:r w:rsidRPr="00092151">
        <w:rPr>
          <w:rFonts w:cs="Times New Roman"/>
          <w:szCs w:val="24"/>
        </w:rPr>
        <w:t xml:space="preserve">рекомендуется проведение </w:t>
      </w:r>
      <w:r w:rsidRPr="00092151">
        <w:rPr>
          <w:rFonts w:cs="Times New Roman"/>
          <w:color w:val="000000" w:themeColor="text1"/>
          <w:szCs w:val="24"/>
        </w:rPr>
        <w:t xml:space="preserve">трансфузии </w:t>
      </w:r>
      <w:r w:rsidRPr="00092151">
        <w:rPr>
          <w:rFonts w:cs="Times New Roman"/>
          <w:szCs w:val="24"/>
        </w:rPr>
        <w:t>свежезамороженной плазмы</w:t>
      </w:r>
      <w:r w:rsidRPr="00092151">
        <w:rPr>
          <w:rFonts w:cs="Times New Roman"/>
          <w:color w:val="000000" w:themeColor="text1"/>
          <w:szCs w:val="24"/>
        </w:rPr>
        <w:t xml:space="preserve"> (СЗП), криопреципитата.</w:t>
      </w:r>
    </w:p>
    <w:p w14:paraId="718C314F" w14:textId="77777777" w:rsidR="00DC1619" w:rsidRPr="00092151" w:rsidRDefault="00DC1619" w:rsidP="003350DC">
      <w:pPr>
        <w:ind w:firstLine="709"/>
        <w:rPr>
          <w:rFonts w:cs="Times New Roman"/>
          <w:color w:val="000000" w:themeColor="text1"/>
          <w:szCs w:val="24"/>
        </w:rPr>
      </w:pPr>
      <w:r w:rsidRPr="00092151">
        <w:rPr>
          <w:rFonts w:cs="Times New Roman"/>
          <w:color w:val="000000" w:themeColor="text1"/>
          <w:szCs w:val="24"/>
        </w:rPr>
        <w:t xml:space="preserve">При дефиците витамин </w:t>
      </w:r>
      <w:proofErr w:type="gramStart"/>
      <w:r w:rsidRPr="00092151">
        <w:rPr>
          <w:rFonts w:cs="Times New Roman"/>
          <w:color w:val="000000" w:themeColor="text1"/>
          <w:szCs w:val="24"/>
        </w:rPr>
        <w:t>К-зависимых факторов</w:t>
      </w:r>
      <w:proofErr w:type="gramEnd"/>
      <w:r w:rsidRPr="00092151">
        <w:rPr>
          <w:rFonts w:cs="Times New Roman"/>
          <w:color w:val="000000" w:themeColor="text1"/>
          <w:szCs w:val="24"/>
        </w:rPr>
        <w:t xml:space="preserve">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2A4C9D16" w14:textId="77777777" w:rsidR="00DC1619" w:rsidRPr="00092151" w:rsidRDefault="00DC1619" w:rsidP="003350DC">
      <w:pPr>
        <w:ind w:firstLine="708"/>
        <w:rPr>
          <w:rFonts w:cs="Times New Roman"/>
          <w:iCs/>
          <w:szCs w:val="24"/>
          <w:u w:val="single"/>
        </w:rPr>
      </w:pPr>
      <w:r w:rsidRPr="00092151">
        <w:rPr>
          <w:rFonts w:cs="Times New Roman"/>
          <w:iCs/>
          <w:szCs w:val="24"/>
          <w:u w:val="single"/>
        </w:rPr>
        <w:t>Профилактика тромботических осложнений:</w:t>
      </w:r>
    </w:p>
    <w:p w14:paraId="5833125B" w14:textId="525781D1" w:rsidR="00DC1619" w:rsidRPr="00092151" w:rsidRDefault="00DC1619" w:rsidP="003350DC">
      <w:pPr>
        <w:ind w:firstLine="709"/>
        <w:rPr>
          <w:rFonts w:cs="Times New Roman"/>
          <w:szCs w:val="24"/>
        </w:rPr>
      </w:pPr>
      <w:r w:rsidRPr="00092151">
        <w:rPr>
          <w:rFonts w:cs="Times New Roman"/>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3A542432" w14:textId="021C0B51" w:rsidR="00DC1619" w:rsidRPr="00092151" w:rsidRDefault="00DC1619" w:rsidP="003350DC">
      <w:pPr>
        <w:ind w:firstLine="709"/>
        <w:rPr>
          <w:rFonts w:cs="Times New Roman"/>
          <w:szCs w:val="24"/>
        </w:rPr>
      </w:pPr>
      <w:r w:rsidRPr="00092151">
        <w:rPr>
          <w:rFonts w:cs="Times New Roman"/>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48FD64A9" w14:textId="77777777" w:rsidR="00DC1619" w:rsidRPr="00092151" w:rsidRDefault="00DC1619" w:rsidP="003350DC">
      <w:pPr>
        <w:ind w:firstLine="708"/>
        <w:rPr>
          <w:rFonts w:cs="Times New Roman"/>
          <w:iCs/>
          <w:szCs w:val="24"/>
          <w:u w:val="single"/>
        </w:rPr>
      </w:pPr>
      <w:r w:rsidRPr="00092151">
        <w:rPr>
          <w:rFonts w:cs="Times New Roman"/>
          <w:iCs/>
          <w:szCs w:val="24"/>
          <w:u w:val="single"/>
        </w:rPr>
        <w:t xml:space="preserve">Накануне в вечернее время проводится очистительная клизма. </w:t>
      </w:r>
    </w:p>
    <w:p w14:paraId="3C0B80B6" w14:textId="70B39B60" w:rsidR="00DC1619" w:rsidRPr="00092151" w:rsidRDefault="00DC1619" w:rsidP="003350DC">
      <w:pPr>
        <w:ind w:firstLine="708"/>
        <w:rPr>
          <w:rFonts w:cs="Times New Roman"/>
          <w:iCs/>
          <w:szCs w:val="24"/>
          <w:u w:val="single"/>
        </w:rPr>
      </w:pPr>
      <w:r w:rsidRPr="00092151">
        <w:rPr>
          <w:rFonts w:cs="Times New Roman"/>
          <w:iCs/>
          <w:szCs w:val="24"/>
          <w:u w:val="single"/>
        </w:rPr>
        <w:t xml:space="preserve">Премедикация накануне вечером по назначению </w:t>
      </w:r>
      <w:r w:rsidR="00FD1E67">
        <w:rPr>
          <w:rFonts w:cs="Times New Roman"/>
          <w:iCs/>
          <w:szCs w:val="24"/>
          <w:u w:val="single"/>
        </w:rPr>
        <w:t>врача-</w:t>
      </w:r>
      <w:r w:rsidRPr="00092151">
        <w:rPr>
          <w:rFonts w:cs="Times New Roman"/>
          <w:iCs/>
          <w:szCs w:val="24"/>
          <w:u w:val="single"/>
        </w:rPr>
        <w:t>анестезиолога</w:t>
      </w:r>
      <w:r w:rsidR="00FD1E67">
        <w:rPr>
          <w:rFonts w:cs="Times New Roman"/>
          <w:iCs/>
          <w:szCs w:val="24"/>
          <w:u w:val="single"/>
        </w:rPr>
        <w:t>-реаниматолога</w:t>
      </w:r>
      <w:r w:rsidRPr="00092151">
        <w:rPr>
          <w:rFonts w:cs="Times New Roman"/>
          <w:iCs/>
          <w:szCs w:val="24"/>
          <w:u w:val="single"/>
        </w:rPr>
        <w:t>.</w:t>
      </w:r>
    </w:p>
    <w:p w14:paraId="20558D60" w14:textId="600D0995" w:rsidR="00DC1619" w:rsidRPr="00092151" w:rsidRDefault="00DC1619" w:rsidP="003350DC">
      <w:pPr>
        <w:rPr>
          <w:rFonts w:cs="Times New Roman"/>
          <w:i/>
          <w:szCs w:val="24"/>
        </w:rPr>
      </w:pPr>
      <w:r w:rsidRPr="00092151">
        <w:rPr>
          <w:rFonts w:cs="Times New Roman"/>
          <w:i/>
          <w:szCs w:val="24"/>
        </w:rPr>
        <w:t xml:space="preserve">Интраоперационное ведение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i/>
          <w:szCs w:val="24"/>
        </w:rPr>
        <w:t>:</w:t>
      </w:r>
    </w:p>
    <w:p w14:paraId="0D1D6BC1" w14:textId="71E22A9D" w:rsidR="00DC1619" w:rsidRPr="00092151" w:rsidRDefault="00DC1619" w:rsidP="003350DC">
      <w:pPr>
        <w:ind w:firstLine="708"/>
        <w:rPr>
          <w:rFonts w:cs="Times New Roman"/>
          <w:szCs w:val="24"/>
        </w:rPr>
      </w:pPr>
      <w:r w:rsidRPr="00092151">
        <w:rPr>
          <w:rFonts w:cs="Times New Roman"/>
          <w:szCs w:val="24"/>
        </w:rPr>
        <w:t>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w:t>
      </w:r>
      <w:r w:rsidR="00284EB4">
        <w:rPr>
          <w:rFonts w:cs="Times New Roman"/>
          <w:szCs w:val="24"/>
        </w:rPr>
        <w:t>-реаниматологом</w:t>
      </w:r>
      <w:r w:rsidRPr="00092151">
        <w:rPr>
          <w:rFonts w:cs="Times New Roman"/>
          <w:szCs w:val="24"/>
        </w:rPr>
        <w:t xml:space="preserve">. </w:t>
      </w:r>
    </w:p>
    <w:p w14:paraId="3CBB705A" w14:textId="77777777" w:rsidR="00DC1619" w:rsidRPr="00092151" w:rsidRDefault="00DC1619" w:rsidP="003350DC">
      <w:pPr>
        <w:ind w:firstLine="708"/>
        <w:rPr>
          <w:rFonts w:cs="Times New Roman"/>
          <w:szCs w:val="24"/>
        </w:rPr>
      </w:pPr>
      <w:r w:rsidRPr="00092151">
        <w:rPr>
          <w:rFonts w:cs="Times New Roman"/>
          <w:szCs w:val="24"/>
        </w:rPr>
        <w:lastRenderedPageBreak/>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7DD21119" w14:textId="70281A0F" w:rsidR="00DC1619" w:rsidRPr="00092151" w:rsidRDefault="00DC1619" w:rsidP="003350DC">
      <w:pPr>
        <w:ind w:firstLine="708"/>
        <w:rPr>
          <w:rFonts w:cs="Times New Roman"/>
          <w:color w:val="C00000"/>
          <w:szCs w:val="24"/>
        </w:rPr>
      </w:pPr>
      <w:r w:rsidRPr="00092151">
        <w:rPr>
          <w:rFonts w:cs="Times New Roman"/>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092151">
        <w:rPr>
          <w:rFonts w:cs="Times New Roman"/>
          <w:color w:val="000000" w:themeColor="text1"/>
          <w:szCs w:val="24"/>
        </w:rPr>
        <w:t xml:space="preserve">При глубокой тромбоцитопении (количество тромбоцитов </w:t>
      </w:r>
      <w:proofErr w:type="gramStart"/>
      <w:r w:rsidRPr="00092151">
        <w:rPr>
          <w:rFonts w:cs="Times New Roman"/>
          <w:color w:val="000000" w:themeColor="text1"/>
          <w:szCs w:val="24"/>
        </w:rPr>
        <w:t>&lt; 20</w:t>
      </w:r>
      <w:proofErr w:type="gramEnd"/>
      <w:r w:rsidR="00B13061">
        <w:rPr>
          <w:rFonts w:cs="Times New Roman"/>
          <w:color w:val="000000" w:themeColor="text1"/>
          <w:szCs w:val="24"/>
        </w:rPr>
        <w:t> </w:t>
      </w:r>
      <w:r w:rsidRPr="00092151">
        <w:rPr>
          <w:rFonts w:cs="Times New Roman"/>
          <w:color w:val="000000" w:themeColor="text1"/>
          <w:szCs w:val="24"/>
        </w:rPr>
        <w:t>х</w:t>
      </w:r>
      <w:r w:rsidR="00B13061">
        <w:rPr>
          <w:rFonts w:cs="Times New Roman"/>
          <w:color w:val="000000" w:themeColor="text1"/>
          <w:szCs w:val="24"/>
        </w:rPr>
        <w:t> </w:t>
      </w:r>
      <w:r w:rsidRPr="00092151">
        <w:rPr>
          <w:rFonts w:cs="Times New Roman"/>
          <w:color w:val="000000" w:themeColor="text1"/>
          <w:szCs w:val="24"/>
        </w:rPr>
        <w:t>10</w:t>
      </w:r>
      <w:r w:rsidRPr="00092151">
        <w:rPr>
          <w:rFonts w:cs="Times New Roman"/>
          <w:color w:val="000000" w:themeColor="text1"/>
          <w:szCs w:val="24"/>
          <w:vertAlign w:val="superscript"/>
        </w:rPr>
        <w:t>9</w:t>
      </w:r>
      <w:r w:rsidRPr="00092151">
        <w:rPr>
          <w:rFonts w:cs="Times New Roman"/>
          <w:color w:val="000000" w:themeColor="text1"/>
          <w:szCs w:val="24"/>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092151">
        <w:rPr>
          <w:rFonts w:cs="Times New Roman"/>
          <w:color w:val="000000" w:themeColor="text1"/>
          <w:szCs w:val="24"/>
        </w:rPr>
        <w:tab/>
      </w:r>
    </w:p>
    <w:p w14:paraId="7EE6D534" w14:textId="44164FDB" w:rsidR="00DC1619" w:rsidRPr="00092151" w:rsidRDefault="00DC1619" w:rsidP="003350DC">
      <w:pPr>
        <w:ind w:firstLine="708"/>
        <w:rPr>
          <w:rFonts w:cs="Times New Roman"/>
          <w:szCs w:val="24"/>
        </w:rPr>
      </w:pPr>
      <w:r w:rsidRPr="00092151">
        <w:rPr>
          <w:rFonts w:cs="Times New Roman"/>
          <w:szCs w:val="24"/>
        </w:rPr>
        <w:t>Для пациентов без глубокой цитопении (гемоглобин более 80 г/л, количество тромбоцитов более 50х10</w:t>
      </w:r>
      <w:r w:rsidRPr="00092151">
        <w:rPr>
          <w:rFonts w:cs="Times New Roman"/>
          <w:szCs w:val="24"/>
          <w:vertAlign w:val="superscript"/>
        </w:rPr>
        <w:t>9</w:t>
      </w:r>
      <w:r w:rsidRPr="00092151">
        <w:rPr>
          <w:rFonts w:cs="Times New Roman"/>
          <w:szCs w:val="24"/>
        </w:rPr>
        <w:t xml:space="preserve">/л) и тяжелых коагуляционных нарушений все вышеперечисленные компоненты крови необходимо иметь в резерве. </w:t>
      </w:r>
    </w:p>
    <w:p w14:paraId="788E2618" w14:textId="7322FFED" w:rsidR="00DC1619" w:rsidRPr="00092151" w:rsidRDefault="00DC1619" w:rsidP="003350DC">
      <w:pPr>
        <w:ind w:firstLine="708"/>
        <w:rPr>
          <w:rFonts w:cs="Times New Roman"/>
          <w:szCs w:val="24"/>
        </w:rPr>
      </w:pPr>
      <w:r w:rsidRPr="00092151">
        <w:rPr>
          <w:rFonts w:cs="Times New Roman"/>
          <w:szCs w:val="24"/>
        </w:rPr>
        <w:t xml:space="preserve">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w:t>
      </w:r>
      <w:proofErr w:type="gramStart"/>
      <w:r w:rsidRPr="00092151">
        <w:rPr>
          <w:rFonts w:cs="Times New Roman"/>
          <w:szCs w:val="24"/>
        </w:rPr>
        <w:t>крови:  эптаког</w:t>
      </w:r>
      <w:proofErr w:type="gramEnd"/>
      <w:r w:rsidRPr="00092151">
        <w:rPr>
          <w:rFonts w:cs="Times New Roman"/>
          <w:szCs w:val="24"/>
        </w:rPr>
        <w:t xml:space="preserve"> альфа активированный</w:t>
      </w:r>
      <w:r w:rsidR="00284EB4">
        <w:rPr>
          <w:rFonts w:cs="Times New Roman"/>
          <w:szCs w:val="24"/>
        </w:rPr>
        <w:t>**</w:t>
      </w:r>
      <w:r w:rsidRPr="00092151">
        <w:rPr>
          <w:rFonts w:cs="Times New Roman"/>
          <w:szCs w:val="24"/>
        </w:rPr>
        <w:t xml:space="preserve"> (</w:t>
      </w:r>
      <w:r w:rsidRPr="00092151">
        <w:rPr>
          <w:rFonts w:cs="Times New Roman"/>
          <w:szCs w:val="24"/>
          <w:lang w:val="en-US"/>
        </w:rPr>
        <w:t>rFVIIa</w:t>
      </w:r>
      <w:r w:rsidRPr="00092151">
        <w:rPr>
          <w:rFonts w:cs="Times New Roman"/>
          <w:szCs w:val="24"/>
        </w:rPr>
        <w:t>) и</w:t>
      </w:r>
      <w:r w:rsidR="00B13061">
        <w:rPr>
          <w:rFonts w:cs="Times New Roman"/>
          <w:szCs w:val="24"/>
        </w:rPr>
        <w:t xml:space="preserve"> </w:t>
      </w:r>
      <w:r w:rsidR="00B13061" w:rsidRPr="00B13061">
        <w:rPr>
          <w:rFonts w:cs="Times New Roman"/>
          <w:szCs w:val="24"/>
        </w:rPr>
        <w:t>факторы свертывания крови II, VII, IX, X в комбинации (протромбиновый комплекс)</w:t>
      </w:r>
      <w:r w:rsidR="00B13061">
        <w:rPr>
          <w:rFonts w:cs="Times New Roman"/>
          <w:szCs w:val="24"/>
        </w:rPr>
        <w:t xml:space="preserve">** или </w:t>
      </w:r>
      <w:r w:rsidR="00325966" w:rsidRPr="00325966">
        <w:rPr>
          <w:rFonts w:cs="Times New Roman"/>
          <w:szCs w:val="24"/>
        </w:rPr>
        <w:t xml:space="preserve">факторы свертывания крови </w:t>
      </w:r>
      <w:r w:rsidR="00325966" w:rsidRPr="008926D2">
        <w:t>II</w:t>
      </w:r>
      <w:r w:rsidR="00325966" w:rsidRPr="00325966">
        <w:rPr>
          <w:rFonts w:cs="Times New Roman"/>
          <w:szCs w:val="24"/>
        </w:rPr>
        <w:t xml:space="preserve">, </w:t>
      </w:r>
      <w:r w:rsidR="00325966" w:rsidRPr="008926D2">
        <w:t>IX</w:t>
      </w:r>
      <w:r w:rsidR="00325966" w:rsidRPr="00325966">
        <w:rPr>
          <w:rFonts w:cs="Times New Roman"/>
          <w:szCs w:val="24"/>
        </w:rPr>
        <w:t xml:space="preserve"> и </w:t>
      </w:r>
      <w:r w:rsidR="00325966" w:rsidRPr="008926D2">
        <w:t>X</w:t>
      </w:r>
      <w:r w:rsidR="00325966" w:rsidRPr="00325966">
        <w:rPr>
          <w:rFonts w:cs="Times New Roman"/>
          <w:szCs w:val="24"/>
        </w:rPr>
        <w:t xml:space="preserve"> в комбинации</w:t>
      </w:r>
      <w:r w:rsidR="00325966">
        <w:rPr>
          <w:rFonts w:cs="Times New Roman"/>
          <w:szCs w:val="24"/>
        </w:rPr>
        <w:t>**</w:t>
      </w:r>
      <w:r w:rsidRPr="00092151">
        <w:rPr>
          <w:rFonts w:cs="Times New Roman"/>
          <w:szCs w:val="24"/>
        </w:rPr>
        <w:t xml:space="preserve">. </w:t>
      </w:r>
    </w:p>
    <w:p w14:paraId="005870D1" w14:textId="77777777" w:rsidR="00DC1619" w:rsidRPr="00092151" w:rsidRDefault="00DC1619" w:rsidP="003350DC">
      <w:pPr>
        <w:ind w:firstLine="708"/>
        <w:rPr>
          <w:rFonts w:cs="Times New Roman"/>
          <w:szCs w:val="24"/>
        </w:rPr>
      </w:pPr>
      <w:r w:rsidRPr="00092151">
        <w:rPr>
          <w:rFonts w:cs="Times New Roman"/>
          <w:szCs w:val="24"/>
        </w:rPr>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5BECAC69" w14:textId="2DE51D19" w:rsidR="00DC1619" w:rsidRPr="00092151" w:rsidRDefault="00DC1619" w:rsidP="003350DC">
      <w:pPr>
        <w:ind w:firstLine="708"/>
        <w:rPr>
          <w:rFonts w:cs="Times New Roman"/>
          <w:szCs w:val="24"/>
        </w:rPr>
      </w:pPr>
      <w:r w:rsidRPr="00092151">
        <w:rPr>
          <w:rFonts w:cs="Times New Roman"/>
          <w:szCs w:val="24"/>
        </w:rPr>
        <w:t xml:space="preserve">За час до начала оперативного вмешательства вводится антибактериальный препарат широкого спектра действия. </w:t>
      </w:r>
    </w:p>
    <w:p w14:paraId="219F119D" w14:textId="77777777" w:rsidR="00DC1619" w:rsidRPr="00092151" w:rsidRDefault="00DC1619" w:rsidP="003350DC">
      <w:pPr>
        <w:ind w:firstLine="708"/>
        <w:rPr>
          <w:rFonts w:cs="Times New Roman"/>
          <w:szCs w:val="24"/>
          <w:vertAlign w:val="superscript"/>
        </w:rPr>
      </w:pPr>
      <w:r w:rsidRPr="00092151">
        <w:rPr>
          <w:rFonts w:cs="Times New Roman"/>
          <w:szCs w:val="24"/>
        </w:rPr>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6E737140" w14:textId="77777777" w:rsidR="00DC1619" w:rsidRPr="00092151" w:rsidRDefault="00DC1619" w:rsidP="003350DC">
      <w:pPr>
        <w:rPr>
          <w:rFonts w:cs="Times New Roman"/>
          <w:b/>
          <w:szCs w:val="24"/>
        </w:rPr>
      </w:pPr>
    </w:p>
    <w:p w14:paraId="5DCC8D73" w14:textId="77777777" w:rsidR="00DC1619" w:rsidRPr="00092151" w:rsidRDefault="00DC1619" w:rsidP="003350DC">
      <w:pPr>
        <w:rPr>
          <w:rFonts w:cs="Times New Roman"/>
          <w:i/>
          <w:szCs w:val="24"/>
        </w:rPr>
      </w:pPr>
      <w:r w:rsidRPr="00092151">
        <w:rPr>
          <w:rFonts w:cs="Times New Roman"/>
          <w:i/>
          <w:szCs w:val="24"/>
        </w:rPr>
        <w:t>Лапароскопическая спленэктомия</w:t>
      </w:r>
    </w:p>
    <w:p w14:paraId="0B5B4F85" w14:textId="0F972C04" w:rsidR="00DC1619" w:rsidRPr="00092151" w:rsidRDefault="00DC1619" w:rsidP="003350DC">
      <w:pPr>
        <w:rPr>
          <w:rFonts w:cs="Times New Roman"/>
          <w:iCs/>
          <w:szCs w:val="24"/>
          <w:u w:val="single"/>
          <w:vertAlign w:val="superscript"/>
        </w:rPr>
      </w:pPr>
      <w:r w:rsidRPr="00092151">
        <w:rPr>
          <w:rFonts w:cs="Times New Roman"/>
          <w:iCs/>
          <w:szCs w:val="24"/>
          <w:u w:val="single"/>
        </w:rPr>
        <w:t xml:space="preserve">Техника выполнения вмешательства </w:t>
      </w:r>
      <w:r w:rsidRPr="00092151">
        <w:rPr>
          <w:rFonts w:cs="Times New Roman"/>
          <w:iCs/>
          <w:szCs w:val="24"/>
          <w:u w:val="single"/>
        </w:rPr>
        <w:fldChar w:fldCharType="begin" w:fldLock="1"/>
      </w:r>
      <w:r w:rsidR="00023CA1">
        <w:rPr>
          <w:rFonts w:cs="Times New Roman"/>
          <w:iCs/>
          <w:szCs w:val="24"/>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96]","plainTextFormattedCitation":"[96]","previouslyFormattedCitation":"[96]"},"properties":{"noteIndex":0},"schema":"https://github.com/citation-style-language/schema/raw/master/csl-citation.json"}</w:instrText>
      </w:r>
      <w:r w:rsidRPr="00092151">
        <w:rPr>
          <w:rFonts w:cs="Times New Roman"/>
          <w:iCs/>
          <w:szCs w:val="24"/>
          <w:u w:val="single"/>
        </w:rPr>
        <w:fldChar w:fldCharType="separate"/>
      </w:r>
      <w:r w:rsidR="00023CA1" w:rsidRPr="00023CA1">
        <w:rPr>
          <w:rFonts w:cs="Times New Roman"/>
          <w:iCs/>
          <w:noProof/>
          <w:szCs w:val="24"/>
        </w:rPr>
        <w:t>[96]</w:t>
      </w:r>
      <w:r w:rsidRPr="00092151">
        <w:rPr>
          <w:rFonts w:cs="Times New Roman"/>
          <w:iCs/>
          <w:szCs w:val="24"/>
          <w:u w:val="single"/>
        </w:rPr>
        <w:fldChar w:fldCharType="end"/>
      </w:r>
    </w:p>
    <w:p w14:paraId="49065385" w14:textId="77777777" w:rsidR="00DC1619" w:rsidRPr="00092151" w:rsidRDefault="00DC1619" w:rsidP="003350DC">
      <w:pPr>
        <w:pStyle w:val="afe"/>
        <w:numPr>
          <w:ilvl w:val="0"/>
          <w:numId w:val="79"/>
        </w:numPr>
        <w:rPr>
          <w:rFonts w:cs="Times New Roman"/>
          <w:szCs w:val="24"/>
        </w:rPr>
      </w:pPr>
      <w:r w:rsidRPr="00092151">
        <w:rPr>
          <w:rFonts w:cs="Times New Roman"/>
          <w:szCs w:val="24"/>
        </w:rPr>
        <w:lastRenderedPageBreak/>
        <w:t>Создание карбоксиперитонеума, установка первого троакара, осмотр брюшной полости.</w:t>
      </w:r>
    </w:p>
    <w:p w14:paraId="12BEE39F" w14:textId="77777777" w:rsidR="00DC1619" w:rsidRPr="00092151" w:rsidRDefault="00DC1619" w:rsidP="003350DC">
      <w:pPr>
        <w:pStyle w:val="afe"/>
        <w:numPr>
          <w:ilvl w:val="0"/>
          <w:numId w:val="79"/>
        </w:numPr>
        <w:rPr>
          <w:rFonts w:cs="Times New Roman"/>
          <w:szCs w:val="24"/>
        </w:rPr>
      </w:pPr>
      <w:r w:rsidRPr="00092151">
        <w:rPr>
          <w:rFonts w:cs="Times New Roman"/>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402EF71F" w14:textId="77777777" w:rsidR="00DC1619" w:rsidRPr="00092151" w:rsidRDefault="00DC1619" w:rsidP="003350DC">
      <w:pPr>
        <w:pStyle w:val="afe"/>
        <w:numPr>
          <w:ilvl w:val="0"/>
          <w:numId w:val="79"/>
        </w:numPr>
        <w:rPr>
          <w:rFonts w:cs="Times New Roman"/>
          <w:szCs w:val="24"/>
        </w:rPr>
      </w:pPr>
      <w:r w:rsidRPr="00092151">
        <w:rPr>
          <w:rFonts w:cs="Times New Roman"/>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64CB281E" w14:textId="77777777" w:rsidR="00DC1619" w:rsidRPr="00092151" w:rsidRDefault="00DC1619" w:rsidP="003350DC">
      <w:pPr>
        <w:pStyle w:val="afe"/>
        <w:numPr>
          <w:ilvl w:val="0"/>
          <w:numId w:val="79"/>
        </w:numPr>
        <w:rPr>
          <w:rFonts w:cs="Times New Roman"/>
          <w:szCs w:val="24"/>
        </w:rPr>
      </w:pPr>
      <w:r w:rsidRPr="00092151">
        <w:rPr>
          <w:rFonts w:cs="Times New Roman"/>
          <w:szCs w:val="24"/>
        </w:rPr>
        <w:t>Мобилизация нижнего полюса селезенки</w:t>
      </w:r>
    </w:p>
    <w:p w14:paraId="60CEE827" w14:textId="77777777" w:rsidR="00DC1619" w:rsidRPr="00092151" w:rsidRDefault="00DC1619" w:rsidP="003350DC">
      <w:pPr>
        <w:pStyle w:val="afe"/>
        <w:numPr>
          <w:ilvl w:val="0"/>
          <w:numId w:val="79"/>
        </w:numPr>
        <w:rPr>
          <w:rFonts w:cs="Times New Roman"/>
          <w:szCs w:val="24"/>
        </w:rPr>
      </w:pPr>
      <w:r w:rsidRPr="00092151">
        <w:rPr>
          <w:rFonts w:cs="Times New Roman"/>
          <w:szCs w:val="24"/>
        </w:rPr>
        <w:t>Пересечение желудочно-селезеночной связки</w:t>
      </w:r>
    </w:p>
    <w:p w14:paraId="7CAD1786" w14:textId="77777777" w:rsidR="00DC1619" w:rsidRPr="00092151" w:rsidRDefault="00DC1619" w:rsidP="003350DC">
      <w:pPr>
        <w:pStyle w:val="afe"/>
        <w:numPr>
          <w:ilvl w:val="0"/>
          <w:numId w:val="79"/>
        </w:numPr>
        <w:rPr>
          <w:rFonts w:cs="Times New Roman"/>
          <w:szCs w:val="24"/>
        </w:rPr>
      </w:pPr>
      <w:r w:rsidRPr="00092151">
        <w:rPr>
          <w:rFonts w:cs="Times New Roman"/>
          <w:szCs w:val="24"/>
        </w:rPr>
        <w:t>Пересечение сосудистой ножки селезенки</w:t>
      </w:r>
    </w:p>
    <w:p w14:paraId="176C7D72" w14:textId="77777777" w:rsidR="00DC1619" w:rsidRPr="00092151" w:rsidRDefault="00DC1619" w:rsidP="003350DC">
      <w:pPr>
        <w:pStyle w:val="afe"/>
        <w:numPr>
          <w:ilvl w:val="0"/>
          <w:numId w:val="79"/>
        </w:numPr>
        <w:rPr>
          <w:rFonts w:cs="Times New Roman"/>
          <w:szCs w:val="24"/>
        </w:rPr>
      </w:pPr>
      <w:r w:rsidRPr="00092151">
        <w:rPr>
          <w:rFonts w:cs="Times New Roman"/>
          <w:szCs w:val="24"/>
        </w:rPr>
        <w:t>Мобилизация верхнего полюса селезенки</w:t>
      </w:r>
    </w:p>
    <w:p w14:paraId="38154B5E" w14:textId="77777777" w:rsidR="00DC1619" w:rsidRPr="00092151" w:rsidRDefault="00DC1619" w:rsidP="003350DC">
      <w:pPr>
        <w:pStyle w:val="afe"/>
        <w:numPr>
          <w:ilvl w:val="0"/>
          <w:numId w:val="79"/>
        </w:numPr>
        <w:rPr>
          <w:rFonts w:cs="Times New Roman"/>
          <w:szCs w:val="24"/>
        </w:rPr>
      </w:pPr>
      <w:r w:rsidRPr="00092151">
        <w:rPr>
          <w:rFonts w:cs="Times New Roman"/>
          <w:szCs w:val="24"/>
        </w:rPr>
        <w:t>Извлечение селезенки из брюшной полости</w:t>
      </w:r>
    </w:p>
    <w:p w14:paraId="23F91D88" w14:textId="77777777" w:rsidR="00DC1619" w:rsidRPr="00092151" w:rsidRDefault="00DC1619" w:rsidP="003350DC">
      <w:pPr>
        <w:pStyle w:val="afe"/>
        <w:numPr>
          <w:ilvl w:val="0"/>
          <w:numId w:val="79"/>
        </w:numPr>
        <w:rPr>
          <w:rFonts w:cs="Times New Roman"/>
          <w:szCs w:val="24"/>
        </w:rPr>
      </w:pPr>
      <w:r w:rsidRPr="00092151">
        <w:rPr>
          <w:rFonts w:cs="Times New Roman"/>
          <w:szCs w:val="24"/>
        </w:rPr>
        <w:t>Гемостаз и дренирование</w:t>
      </w:r>
      <w:r w:rsidRPr="00092151">
        <w:rPr>
          <w:rFonts w:cs="Times New Roman"/>
          <w:i/>
          <w:szCs w:val="24"/>
        </w:rPr>
        <w:t xml:space="preserve">. </w:t>
      </w:r>
    </w:p>
    <w:p w14:paraId="26EEAFB7" w14:textId="77777777" w:rsidR="00DC1619" w:rsidRPr="00092151" w:rsidRDefault="00DC1619" w:rsidP="003350DC">
      <w:pPr>
        <w:ind w:firstLine="709"/>
        <w:rPr>
          <w:rFonts w:cs="Times New Roman"/>
          <w:szCs w:val="24"/>
        </w:rPr>
      </w:pPr>
      <w:r w:rsidRPr="00092151">
        <w:rPr>
          <w:rFonts w:cs="Times New Roman"/>
          <w:szCs w:val="24"/>
        </w:rPr>
        <w:t xml:space="preserve">Для безопасного выполнения лапароскопической спленэктомии целесообразно применение электролигирующего устройства </w:t>
      </w:r>
      <w:r w:rsidRPr="00092151">
        <w:rPr>
          <w:rFonts w:cs="Times New Roman"/>
          <w:szCs w:val="24"/>
          <w:lang w:val="en-US"/>
        </w:rPr>
        <w:t>LigaSure</w:t>
      </w:r>
      <w:r w:rsidRPr="00092151">
        <w:rPr>
          <w:rFonts w:cs="Times New Roman"/>
          <w:szCs w:val="24"/>
        </w:rPr>
        <w:t>, позволяющего пересекать сосуды без применения клипатора.</w:t>
      </w:r>
    </w:p>
    <w:p w14:paraId="2DD7D9FF" w14:textId="77777777" w:rsidR="00DC1619" w:rsidRPr="00092151" w:rsidRDefault="00DC1619" w:rsidP="003350DC">
      <w:pPr>
        <w:ind w:firstLine="709"/>
        <w:rPr>
          <w:rFonts w:cs="Times New Roman"/>
          <w:szCs w:val="24"/>
        </w:rPr>
      </w:pPr>
      <w:r w:rsidRPr="00092151">
        <w:rPr>
          <w:rFonts w:cs="Times New Roman"/>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4CD2CF4C" w14:textId="77777777" w:rsidR="00DC1619" w:rsidRPr="00092151" w:rsidRDefault="00DC1619" w:rsidP="003350DC">
      <w:pPr>
        <w:rPr>
          <w:rFonts w:cs="Times New Roman"/>
          <w:b/>
          <w:szCs w:val="24"/>
        </w:rPr>
      </w:pPr>
    </w:p>
    <w:p w14:paraId="4E677146" w14:textId="77777777" w:rsidR="00DC1619" w:rsidRPr="00092151" w:rsidRDefault="00DC1619" w:rsidP="003350DC">
      <w:pPr>
        <w:rPr>
          <w:rFonts w:cs="Times New Roman"/>
          <w:bCs/>
          <w:i/>
          <w:iCs/>
          <w:szCs w:val="24"/>
        </w:rPr>
      </w:pPr>
      <w:r w:rsidRPr="00092151">
        <w:rPr>
          <w:rFonts w:cs="Times New Roman"/>
          <w:bCs/>
          <w:i/>
          <w:iCs/>
          <w:szCs w:val="24"/>
        </w:rPr>
        <w:t>Спленэктомия лапаротомным доступом</w:t>
      </w:r>
    </w:p>
    <w:p w14:paraId="71715C06" w14:textId="5CF1F086" w:rsidR="00DC1619" w:rsidRPr="00092151" w:rsidRDefault="00DC1619" w:rsidP="003350DC">
      <w:pPr>
        <w:rPr>
          <w:rFonts w:cs="Times New Roman"/>
          <w:iCs/>
          <w:szCs w:val="24"/>
          <w:u w:val="single"/>
        </w:rPr>
      </w:pPr>
      <w:r w:rsidRPr="00092151">
        <w:rPr>
          <w:rFonts w:cs="Times New Roman"/>
          <w:iCs/>
          <w:szCs w:val="24"/>
          <w:u w:val="single"/>
        </w:rPr>
        <w:t xml:space="preserve">Техника выполнения вмешательства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p>
    <w:p w14:paraId="24E44AF7" w14:textId="77777777" w:rsidR="00DC1619" w:rsidRPr="00092151" w:rsidRDefault="00DC1619" w:rsidP="003350DC">
      <w:pPr>
        <w:pStyle w:val="afe"/>
        <w:numPr>
          <w:ilvl w:val="0"/>
          <w:numId w:val="81"/>
        </w:numPr>
        <w:rPr>
          <w:rFonts w:cs="Times New Roman"/>
          <w:szCs w:val="24"/>
        </w:rPr>
      </w:pPr>
      <w:r w:rsidRPr="00092151">
        <w:rPr>
          <w:rFonts w:cs="Times New Roman"/>
          <w:szCs w:val="24"/>
        </w:rPr>
        <w:t>Срединный разрез от мечевидного отростка до пупка либо косой – в левом подреберье.</w:t>
      </w:r>
    </w:p>
    <w:p w14:paraId="651CB813" w14:textId="77777777" w:rsidR="00DC1619" w:rsidRPr="00092151" w:rsidRDefault="00DC1619" w:rsidP="003350DC">
      <w:pPr>
        <w:pStyle w:val="afe"/>
        <w:numPr>
          <w:ilvl w:val="0"/>
          <w:numId w:val="81"/>
        </w:numPr>
        <w:rPr>
          <w:rFonts w:cs="Times New Roman"/>
          <w:szCs w:val="24"/>
        </w:rPr>
      </w:pPr>
      <w:r w:rsidRPr="00092151">
        <w:rPr>
          <w:rFonts w:cs="Times New Roman"/>
          <w:szCs w:val="24"/>
        </w:rPr>
        <w:t>Пересечение желудочно-селезеночной связки с лигированием сосудов.</w:t>
      </w:r>
    </w:p>
    <w:p w14:paraId="19CEA2A5" w14:textId="77777777" w:rsidR="00DC1619" w:rsidRPr="00092151" w:rsidRDefault="00DC1619" w:rsidP="003350DC">
      <w:pPr>
        <w:pStyle w:val="afe"/>
        <w:numPr>
          <w:ilvl w:val="0"/>
          <w:numId w:val="81"/>
        </w:numPr>
        <w:rPr>
          <w:rFonts w:cs="Times New Roman"/>
          <w:szCs w:val="24"/>
        </w:rPr>
      </w:pPr>
      <w:r w:rsidRPr="00092151">
        <w:rPr>
          <w:rFonts w:cs="Times New Roman"/>
          <w:szCs w:val="24"/>
        </w:rPr>
        <w:t>Рассечение селезеночно-диафрагмальной связки и мобилизация верхнего полюса селезенки</w:t>
      </w:r>
    </w:p>
    <w:p w14:paraId="27426371" w14:textId="77777777" w:rsidR="00DC1619" w:rsidRPr="00092151" w:rsidRDefault="00DC1619" w:rsidP="003350DC">
      <w:pPr>
        <w:pStyle w:val="afe"/>
        <w:numPr>
          <w:ilvl w:val="0"/>
          <w:numId w:val="80"/>
        </w:numPr>
        <w:rPr>
          <w:rFonts w:cs="Times New Roman"/>
          <w:szCs w:val="24"/>
        </w:rPr>
      </w:pPr>
      <w:r w:rsidRPr="00092151">
        <w:rPr>
          <w:rFonts w:cs="Times New Roman"/>
          <w:szCs w:val="24"/>
        </w:rPr>
        <w:t>Пересечение селезеночно</w:t>
      </w:r>
      <w:r w:rsidRPr="00092151">
        <w:rPr>
          <w:rFonts w:cs="Times New Roman"/>
          <w:szCs w:val="24"/>
        </w:rPr>
        <w:noBreakHyphen/>
        <w:t xml:space="preserve">толстокишечной связки у нижнего полюса. </w:t>
      </w:r>
    </w:p>
    <w:p w14:paraId="38EDB52D" w14:textId="77777777" w:rsidR="00DC1619" w:rsidRPr="00092151" w:rsidRDefault="00DC1619" w:rsidP="003350DC">
      <w:pPr>
        <w:pStyle w:val="afe"/>
        <w:numPr>
          <w:ilvl w:val="0"/>
          <w:numId w:val="80"/>
        </w:numPr>
        <w:rPr>
          <w:rFonts w:cs="Times New Roman"/>
          <w:szCs w:val="24"/>
        </w:rPr>
      </w:pPr>
      <w:r w:rsidRPr="00092151">
        <w:rPr>
          <w:rFonts w:cs="Times New Roman"/>
          <w:szCs w:val="24"/>
        </w:rPr>
        <w:t xml:space="preserve">Рассечение брюшины над сосудистой ножкой и перевязка сосудов селезенки in situ. Диссектором выделяют, раздельно лигируют и пересекают либо основной </w:t>
      </w:r>
      <w:r w:rsidRPr="00092151">
        <w:rPr>
          <w:rFonts w:cs="Times New Roman"/>
          <w:szCs w:val="24"/>
        </w:rPr>
        <w:lastRenderedPageBreak/>
        <w:t>ствол артерии и вены, либо 2–3 ветви сосудов. Следует избегать контакта с хвостом поджелудочной железы.</w:t>
      </w:r>
    </w:p>
    <w:p w14:paraId="124C51FF" w14:textId="77777777" w:rsidR="00DC1619" w:rsidRPr="00092151" w:rsidRDefault="00DC1619" w:rsidP="003350DC">
      <w:pPr>
        <w:pStyle w:val="afe"/>
        <w:numPr>
          <w:ilvl w:val="0"/>
          <w:numId w:val="80"/>
        </w:numPr>
        <w:rPr>
          <w:rFonts w:cs="Times New Roman"/>
          <w:szCs w:val="24"/>
        </w:rPr>
      </w:pPr>
      <w:r w:rsidRPr="00092151">
        <w:rPr>
          <w:rFonts w:cs="Times New Roman"/>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14F26487" w14:textId="77777777" w:rsidR="00DC1619" w:rsidRPr="00092151" w:rsidRDefault="00DC1619" w:rsidP="003350DC">
      <w:pPr>
        <w:pStyle w:val="afe"/>
        <w:numPr>
          <w:ilvl w:val="0"/>
          <w:numId w:val="80"/>
        </w:numPr>
        <w:rPr>
          <w:rFonts w:cs="Times New Roman"/>
          <w:szCs w:val="24"/>
        </w:rPr>
      </w:pPr>
      <w:r w:rsidRPr="00092151">
        <w:rPr>
          <w:rFonts w:cs="Times New Roman"/>
          <w:szCs w:val="24"/>
        </w:rPr>
        <w:t>Гемостаз, дренирование брюшной полости.</w:t>
      </w:r>
    </w:p>
    <w:p w14:paraId="32074E0F" w14:textId="77777777" w:rsidR="00DC1619" w:rsidRPr="00092151" w:rsidRDefault="00DC1619" w:rsidP="003350DC">
      <w:pPr>
        <w:ind w:firstLine="709"/>
        <w:rPr>
          <w:rFonts w:cs="Times New Roman"/>
          <w:color w:val="C00000"/>
          <w:szCs w:val="24"/>
        </w:rPr>
      </w:pPr>
      <w:r w:rsidRPr="00092151">
        <w:rPr>
          <w:rFonts w:cs="Times New Roman"/>
          <w:szCs w:val="24"/>
        </w:rPr>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5D4A6612" w14:textId="77777777" w:rsidR="00DC1619" w:rsidRPr="00092151" w:rsidRDefault="00DC1619" w:rsidP="003350DC">
      <w:pPr>
        <w:ind w:firstLine="709"/>
        <w:rPr>
          <w:rFonts w:cs="Times New Roman"/>
          <w:szCs w:val="24"/>
        </w:rPr>
      </w:pPr>
      <w:r w:rsidRPr="00092151">
        <w:rPr>
          <w:rFonts w:cs="Times New Roman"/>
          <w:szCs w:val="24"/>
        </w:rPr>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0A3AAB77" w14:textId="48A52CD4" w:rsidR="00DC1619" w:rsidRPr="00092151" w:rsidRDefault="00DC1619" w:rsidP="003350DC">
      <w:pPr>
        <w:ind w:firstLine="709"/>
        <w:rPr>
          <w:rFonts w:cs="Times New Roman"/>
          <w:szCs w:val="24"/>
        </w:rPr>
      </w:pPr>
      <w:r w:rsidRPr="00092151">
        <w:rPr>
          <w:rFonts w:cs="Times New Roman"/>
          <w:szCs w:val="24"/>
        </w:rPr>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07D0AF6D" w14:textId="77777777" w:rsidR="00DC1619" w:rsidRPr="00092151" w:rsidRDefault="00DC1619" w:rsidP="003350DC">
      <w:pPr>
        <w:ind w:firstLine="709"/>
        <w:rPr>
          <w:rFonts w:cs="Times New Roman"/>
          <w:szCs w:val="24"/>
        </w:rPr>
      </w:pPr>
    </w:p>
    <w:p w14:paraId="6BE6AF1A" w14:textId="77777777" w:rsidR="00DC1619" w:rsidRPr="00092151" w:rsidRDefault="00DC1619" w:rsidP="003350DC">
      <w:pPr>
        <w:rPr>
          <w:rFonts w:cs="Times New Roman"/>
          <w:bCs/>
          <w:i/>
          <w:iCs/>
          <w:szCs w:val="24"/>
        </w:rPr>
      </w:pPr>
      <w:r w:rsidRPr="00092151">
        <w:rPr>
          <w:rFonts w:cs="Times New Roman"/>
          <w:bCs/>
          <w:i/>
          <w:iCs/>
          <w:szCs w:val="24"/>
        </w:rPr>
        <w:t>Исследование удаленной селезенки, печени и лимфатического узла</w:t>
      </w:r>
    </w:p>
    <w:p w14:paraId="0BD875BB" w14:textId="13496C33" w:rsidR="00DC1619" w:rsidRPr="00092151" w:rsidRDefault="00DC1619" w:rsidP="003350DC">
      <w:pPr>
        <w:ind w:firstLine="708"/>
        <w:rPr>
          <w:rFonts w:cs="Times New Roman"/>
          <w:szCs w:val="24"/>
        </w:rPr>
      </w:pPr>
      <w:r w:rsidRPr="00092151">
        <w:rPr>
          <w:rFonts w:cs="Times New Roman"/>
          <w:szCs w:val="24"/>
        </w:rPr>
        <w:t>При выполнении спленэктомии для всех гематологических больных необходимо выполнять</w:t>
      </w:r>
      <w:r w:rsidR="0045770D">
        <w:rPr>
          <w:rFonts w:cs="Times New Roman"/>
          <w:szCs w:val="24"/>
        </w:rPr>
        <w:t xml:space="preserve"> </w:t>
      </w:r>
      <w:r w:rsidRPr="00092151">
        <w:rPr>
          <w:rFonts w:cs="Times New Roman"/>
          <w:szCs w:val="24"/>
        </w:rPr>
        <w:t>краевую биопсию печени</w:t>
      </w:r>
      <w:r w:rsidR="0045770D">
        <w:rPr>
          <w:rFonts w:cs="Times New Roman"/>
          <w:szCs w:val="24"/>
        </w:rPr>
        <w:t xml:space="preserve"> (открытую или при помощи лапароскопии – в зависимости от техники выполнения сплекэктомии</w:t>
      </w:r>
      <w:r w:rsidRPr="00092151">
        <w:rPr>
          <w:rFonts w:cs="Times New Roman"/>
          <w:szCs w:val="24"/>
        </w:rPr>
        <w:t xml:space="preserve"> для гистологической верификации патологического процесса, а </w:t>
      </w:r>
      <w:proofErr w:type="gramStart"/>
      <w:r w:rsidRPr="00092151">
        <w:rPr>
          <w:rFonts w:cs="Times New Roman"/>
          <w:szCs w:val="24"/>
        </w:rPr>
        <w:t>так же</w:t>
      </w:r>
      <w:proofErr w:type="gramEnd"/>
      <w:r w:rsidRPr="00092151">
        <w:rPr>
          <w:rFonts w:cs="Times New Roman"/>
          <w:szCs w:val="24"/>
        </w:rPr>
        <w:t xml:space="preserve"> при выявлении увеличенных лимфатических узлов и биопсию лимфатического узла.</w:t>
      </w:r>
    </w:p>
    <w:p w14:paraId="0A292F06" w14:textId="77777777" w:rsidR="00DC1619" w:rsidRPr="00092151" w:rsidRDefault="00DC1619" w:rsidP="003350DC">
      <w:pPr>
        <w:ind w:firstLine="708"/>
        <w:rPr>
          <w:rFonts w:cs="Times New Roman"/>
          <w:szCs w:val="24"/>
        </w:rPr>
      </w:pPr>
      <w:commentRangeStart w:id="239"/>
      <w:r w:rsidRPr="00092151">
        <w:rPr>
          <w:rFonts w:cs="Times New Roman"/>
          <w:szCs w:val="24"/>
        </w:rPr>
        <w:t>Во всех случаях проводят исследования селезенки, биоптата печени и лимфатического узла:</w:t>
      </w:r>
    </w:p>
    <w:p w14:paraId="19DCEB7B" w14:textId="3C43A78A" w:rsidR="0045770D" w:rsidRDefault="00F54CB2" w:rsidP="003350DC">
      <w:pPr>
        <w:pStyle w:val="afe"/>
        <w:numPr>
          <w:ilvl w:val="0"/>
          <w:numId w:val="85"/>
        </w:numPr>
        <w:rPr>
          <w:rFonts w:cs="Times New Roman"/>
          <w:szCs w:val="24"/>
        </w:rPr>
      </w:pPr>
      <w:proofErr w:type="gramStart"/>
      <w:r w:rsidRPr="00F54CB2">
        <w:rPr>
          <w:rFonts w:cs="Times New Roman"/>
          <w:szCs w:val="24"/>
        </w:rPr>
        <w:t>патолого-анатомическое</w:t>
      </w:r>
      <w:proofErr w:type="gramEnd"/>
      <w:r w:rsidRPr="00F54CB2">
        <w:rPr>
          <w:rFonts w:cs="Times New Roman"/>
          <w:szCs w:val="24"/>
        </w:rPr>
        <w:t xml:space="preserve"> исследование биопсийного (операционного) материала селезенки</w:t>
      </w:r>
      <w:r>
        <w:rPr>
          <w:rFonts w:cs="Times New Roman"/>
          <w:szCs w:val="24"/>
        </w:rPr>
        <w:t>, печени, лимфатического узла (если выполнялась биопсия)</w:t>
      </w:r>
    </w:p>
    <w:p w14:paraId="59D8C8D4" w14:textId="77777777" w:rsidR="00DC1619" w:rsidRPr="00092151" w:rsidRDefault="00DC1619" w:rsidP="003350DC">
      <w:pPr>
        <w:ind w:left="360"/>
        <w:rPr>
          <w:rFonts w:cs="Times New Roman"/>
          <w:szCs w:val="24"/>
        </w:rPr>
      </w:pPr>
      <w:r w:rsidRPr="00092151">
        <w:rPr>
          <w:rFonts w:cs="Times New Roman"/>
          <w:szCs w:val="24"/>
        </w:rPr>
        <w:t>при показаниях в зависимости от гематологического диагноза исследования биоптатов селезенки, печени, лимфоузла дополнительно выполняются:</w:t>
      </w:r>
    </w:p>
    <w:p w14:paraId="6C9D5D55" w14:textId="4B2D708E" w:rsidR="00DC1619" w:rsidRDefault="00F54CB2" w:rsidP="003350DC">
      <w:pPr>
        <w:pStyle w:val="afe"/>
        <w:numPr>
          <w:ilvl w:val="0"/>
          <w:numId w:val="85"/>
        </w:numPr>
        <w:rPr>
          <w:rFonts w:cs="Times New Roman"/>
          <w:szCs w:val="24"/>
        </w:rPr>
      </w:pPr>
      <w:proofErr w:type="gramStart"/>
      <w:r w:rsidRPr="00F54CB2">
        <w:rPr>
          <w:rFonts w:cs="Times New Roman"/>
          <w:szCs w:val="24"/>
        </w:rPr>
        <w:lastRenderedPageBreak/>
        <w:t>патолого-анатомическое</w:t>
      </w:r>
      <w:proofErr w:type="gramEnd"/>
      <w:r w:rsidRPr="00F54CB2">
        <w:rPr>
          <w:rFonts w:cs="Times New Roman"/>
          <w:szCs w:val="24"/>
        </w:rPr>
        <w:t xml:space="preserve"> исследование биопсийного (операционного) материала с применением иммуногистохимических методов</w:t>
      </w:r>
      <w:r w:rsidR="00DC1619" w:rsidRPr="00092151">
        <w:rPr>
          <w:rFonts w:cs="Times New Roman"/>
          <w:szCs w:val="24"/>
        </w:rPr>
        <w:t>;</w:t>
      </w:r>
    </w:p>
    <w:p w14:paraId="04787D01" w14:textId="16578E68" w:rsidR="00F54CB2" w:rsidRDefault="00F54CB2" w:rsidP="003350DC">
      <w:pPr>
        <w:pStyle w:val="afe"/>
        <w:numPr>
          <w:ilvl w:val="0"/>
          <w:numId w:val="85"/>
        </w:numPr>
        <w:rPr>
          <w:rFonts w:cs="Times New Roman"/>
          <w:szCs w:val="24"/>
        </w:rPr>
      </w:pPr>
      <w:r w:rsidRPr="00F54CB2">
        <w:rPr>
          <w:rFonts w:cs="Times New Roman"/>
          <w:szCs w:val="24"/>
        </w:rPr>
        <w:t>иммунофенотипирование биологического материала для выявления маркеров гемобластозов</w:t>
      </w:r>
      <w:r>
        <w:rPr>
          <w:rFonts w:cs="Times New Roman"/>
          <w:szCs w:val="24"/>
        </w:rPr>
        <w:t>;</w:t>
      </w:r>
    </w:p>
    <w:p w14:paraId="37FEDD9C" w14:textId="488E03C6" w:rsidR="00F54CB2" w:rsidRDefault="00F54CB2" w:rsidP="003350DC">
      <w:pPr>
        <w:pStyle w:val="afe"/>
        <w:numPr>
          <w:ilvl w:val="0"/>
          <w:numId w:val="85"/>
        </w:numPr>
        <w:rPr>
          <w:rFonts w:cs="Times New Roman"/>
          <w:szCs w:val="24"/>
        </w:rPr>
      </w:pPr>
      <w:r w:rsidRPr="00F54CB2">
        <w:rPr>
          <w:rFonts w:cs="Times New Roman"/>
          <w:szCs w:val="24"/>
        </w:rPr>
        <w:t>цитогенетическое исследование биопсийного (операционного) материала</w:t>
      </w:r>
      <w:r>
        <w:rPr>
          <w:rFonts w:cs="Times New Roman"/>
          <w:szCs w:val="24"/>
        </w:rPr>
        <w:t>;</w:t>
      </w:r>
    </w:p>
    <w:p w14:paraId="0B33AB9C" w14:textId="7A8A9986" w:rsidR="00F54CB2" w:rsidRPr="007764F4" w:rsidRDefault="007764F4" w:rsidP="003350DC">
      <w:pPr>
        <w:pStyle w:val="afe"/>
        <w:numPr>
          <w:ilvl w:val="0"/>
          <w:numId w:val="85"/>
        </w:numPr>
        <w:rPr>
          <w:rFonts w:cs="Times New Roman"/>
          <w:szCs w:val="24"/>
        </w:rPr>
      </w:pPr>
      <w:r w:rsidRPr="007764F4">
        <w:rPr>
          <w:rFonts w:cs="Times New Roman"/>
          <w:szCs w:val="24"/>
        </w:rPr>
        <w:t xml:space="preserve">молекулярно-генетическое исследование T-клеточной клональности (по генам бэта, гамма и дельта цепей T-клеточного рецептора), </w:t>
      </w:r>
      <w:r>
        <w:rPr>
          <w:rFonts w:cs="Times New Roman"/>
          <w:szCs w:val="24"/>
        </w:rPr>
        <w:t>м</w:t>
      </w:r>
      <w:r w:rsidRPr="007764F4">
        <w:rPr>
          <w:rFonts w:cs="Times New Roman"/>
          <w:szCs w:val="24"/>
        </w:rPr>
        <w:t>олекулярно-генетическое исследование B-клеточной клональности (по генам IgH, IgK, IgL и KDE)</w:t>
      </w:r>
      <w:commentRangeEnd w:id="239"/>
      <w:r w:rsidR="00667F75">
        <w:rPr>
          <w:rStyle w:val="af0"/>
        </w:rPr>
        <w:commentReference w:id="239"/>
      </w:r>
    </w:p>
    <w:p w14:paraId="7B8ED3FA" w14:textId="77777777" w:rsidR="00DC1619" w:rsidRPr="00092151" w:rsidRDefault="00DC1619" w:rsidP="003350DC">
      <w:pPr>
        <w:rPr>
          <w:rFonts w:cs="Times New Roman"/>
          <w:b/>
          <w:szCs w:val="24"/>
        </w:rPr>
      </w:pPr>
    </w:p>
    <w:p w14:paraId="316710E9" w14:textId="1FE9C1AC" w:rsidR="00DC1619" w:rsidRPr="00092151" w:rsidRDefault="00DC1619" w:rsidP="003350DC">
      <w:pPr>
        <w:rPr>
          <w:rFonts w:cs="Times New Roman"/>
          <w:bCs/>
          <w:i/>
          <w:iCs/>
          <w:szCs w:val="24"/>
        </w:rPr>
      </w:pPr>
      <w:r w:rsidRPr="00092151">
        <w:rPr>
          <w:rFonts w:cs="Times New Roman"/>
          <w:bCs/>
          <w:i/>
          <w:iCs/>
          <w:szCs w:val="24"/>
        </w:rPr>
        <w:t xml:space="preserve">Послеоперационный период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p>
    <w:p w14:paraId="5A00947B" w14:textId="68B68B3B" w:rsidR="00DC1619" w:rsidRPr="00092151" w:rsidRDefault="00DC1619" w:rsidP="003350DC">
      <w:pPr>
        <w:ind w:firstLine="709"/>
        <w:rPr>
          <w:rFonts w:cs="Times New Roman"/>
          <w:szCs w:val="24"/>
        </w:rPr>
      </w:pPr>
      <w:r w:rsidRPr="00092151">
        <w:rPr>
          <w:rFonts w:cs="Times New Roman"/>
          <w:szCs w:val="24"/>
        </w:rPr>
        <w:t xml:space="preserve">Ежедневное наблюдение должно осуществляться совместно </w:t>
      </w:r>
      <w:r w:rsidR="00FD1E67">
        <w:rPr>
          <w:rFonts w:cs="Times New Roman"/>
          <w:szCs w:val="24"/>
        </w:rPr>
        <w:t>врачом-</w:t>
      </w:r>
      <w:r w:rsidRPr="00092151">
        <w:rPr>
          <w:rFonts w:cs="Times New Roman"/>
          <w:szCs w:val="24"/>
        </w:rPr>
        <w:t xml:space="preserve">хирургом и </w:t>
      </w:r>
      <w:r w:rsidR="00FD1E67">
        <w:rPr>
          <w:rFonts w:cs="Times New Roman"/>
          <w:szCs w:val="24"/>
        </w:rPr>
        <w:t>врачом-</w:t>
      </w:r>
      <w:r w:rsidRPr="00092151">
        <w:rPr>
          <w:rFonts w:cs="Times New Roman"/>
          <w:szCs w:val="24"/>
        </w:rPr>
        <w:t>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634D2AB8" w14:textId="77777777" w:rsidR="00DC1619" w:rsidRPr="00092151" w:rsidRDefault="00DC1619" w:rsidP="003350DC">
      <w:pPr>
        <w:ind w:firstLine="709"/>
        <w:rPr>
          <w:rFonts w:cs="Times New Roman"/>
          <w:szCs w:val="24"/>
        </w:rPr>
      </w:pPr>
      <w:r w:rsidRPr="00092151">
        <w:rPr>
          <w:rFonts w:cs="Times New Roman"/>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092151">
        <w:rPr>
          <w:rFonts w:cs="Times New Roman"/>
          <w:szCs w:val="24"/>
          <w:lang w:val="en-US"/>
        </w:rPr>
        <w:t>per</w:t>
      </w:r>
      <w:r w:rsidRPr="00092151">
        <w:rPr>
          <w:rFonts w:cs="Times New Roman"/>
          <w:szCs w:val="24"/>
        </w:rPr>
        <w:t xml:space="preserve"> </w:t>
      </w:r>
      <w:r w:rsidRPr="00092151">
        <w:rPr>
          <w:rFonts w:cs="Times New Roman"/>
          <w:szCs w:val="24"/>
          <w:lang w:val="en-US"/>
        </w:rPr>
        <w:t>os</w:t>
      </w:r>
      <w:r w:rsidRPr="00092151">
        <w:rPr>
          <w:rFonts w:cs="Times New Roman"/>
          <w:szCs w:val="24"/>
        </w:rPr>
        <w:t>, возобновление питания через 12-24 часа после операции.</w:t>
      </w:r>
    </w:p>
    <w:p w14:paraId="226CAE3C" w14:textId="77777777" w:rsidR="00DC1619" w:rsidRPr="00092151" w:rsidRDefault="00DC1619" w:rsidP="003350DC">
      <w:pPr>
        <w:ind w:firstLine="709"/>
        <w:rPr>
          <w:rFonts w:cs="Times New Roman"/>
          <w:szCs w:val="24"/>
        </w:rPr>
      </w:pPr>
      <w:r w:rsidRPr="00092151">
        <w:rPr>
          <w:rFonts w:cs="Times New Roman"/>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3E650206" w14:textId="77777777" w:rsidR="00DC1619" w:rsidRPr="00092151" w:rsidRDefault="00DC1619" w:rsidP="003350DC">
      <w:pPr>
        <w:ind w:firstLine="709"/>
        <w:rPr>
          <w:rFonts w:cs="Times New Roman"/>
          <w:szCs w:val="24"/>
        </w:rPr>
      </w:pPr>
      <w:r w:rsidRPr="00092151">
        <w:rPr>
          <w:rFonts w:cs="Times New Roman"/>
          <w:szCs w:val="24"/>
        </w:rPr>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440B6BEF" w14:textId="77777777" w:rsidR="00DC1619" w:rsidRPr="00092151" w:rsidRDefault="00DC1619" w:rsidP="003350DC">
      <w:pPr>
        <w:ind w:firstLine="709"/>
        <w:rPr>
          <w:rFonts w:cs="Times New Roman"/>
          <w:szCs w:val="24"/>
        </w:rPr>
      </w:pPr>
    </w:p>
    <w:p w14:paraId="05387BCE" w14:textId="1B9AED48" w:rsidR="00DC1619" w:rsidRPr="00092151" w:rsidRDefault="00DC1619" w:rsidP="003350DC">
      <w:pPr>
        <w:rPr>
          <w:rFonts w:cs="Times New Roman"/>
          <w:bCs/>
          <w:i/>
          <w:iCs/>
          <w:szCs w:val="24"/>
          <w:u w:val="single"/>
        </w:rPr>
      </w:pPr>
      <w:r w:rsidRPr="00092151">
        <w:rPr>
          <w:rFonts w:cs="Times New Roman"/>
          <w:bCs/>
          <w:i/>
          <w:iCs/>
          <w:szCs w:val="24"/>
          <w:u w:val="single"/>
        </w:rPr>
        <w:t xml:space="preserve">Алгоритм действий при повышении температуры тела в раннем послеоперационном периоде после спленэктомии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p>
    <w:p w14:paraId="62F2485A" w14:textId="77777777" w:rsidR="00DC1619" w:rsidRPr="00092151" w:rsidRDefault="00DC1619" w:rsidP="003350DC">
      <w:pPr>
        <w:ind w:firstLine="709"/>
        <w:rPr>
          <w:rFonts w:cs="Times New Roman"/>
          <w:szCs w:val="24"/>
        </w:rPr>
      </w:pPr>
      <w:r w:rsidRPr="00092151">
        <w:rPr>
          <w:rFonts w:cs="Times New Roman"/>
          <w:i/>
          <w:szCs w:val="24"/>
        </w:rPr>
        <w:t xml:space="preserve">Наиболее вероятные причины гипертермии в послеоперационном периоде: </w:t>
      </w:r>
      <w:r w:rsidRPr="00092151">
        <w:rPr>
          <w:rFonts w:cs="Times New Roman"/>
          <w:szCs w:val="24"/>
        </w:rPr>
        <w:t xml:space="preserve">послеоперационная пневмония, тромбоз вен портальной системы, поддиафрагмальный абсцесс. </w:t>
      </w:r>
    </w:p>
    <w:p w14:paraId="03CE9F95" w14:textId="77777777" w:rsidR="00DC1619" w:rsidRPr="00092151" w:rsidRDefault="00DC1619" w:rsidP="003350DC">
      <w:pPr>
        <w:ind w:firstLine="709"/>
        <w:rPr>
          <w:rFonts w:cs="Times New Roman"/>
          <w:color w:val="C00000"/>
          <w:szCs w:val="24"/>
        </w:rPr>
      </w:pPr>
    </w:p>
    <w:p w14:paraId="28CCC669" w14:textId="1683606B" w:rsidR="00DC1619" w:rsidRPr="00092151" w:rsidRDefault="00DC1619" w:rsidP="003350DC">
      <w:pPr>
        <w:ind w:firstLine="709"/>
        <w:rPr>
          <w:rFonts w:cs="Times New Roman"/>
          <w:szCs w:val="24"/>
        </w:rPr>
      </w:pPr>
      <w:r w:rsidRPr="00092151">
        <w:rPr>
          <w:rFonts w:cs="Times New Roman"/>
          <w:i/>
          <w:szCs w:val="24"/>
        </w:rPr>
        <w:t xml:space="preserve">Лабораторные исследования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i/>
          <w:szCs w:val="24"/>
        </w:rPr>
        <w:t>:</w:t>
      </w:r>
      <w:r w:rsidRPr="00092151">
        <w:rPr>
          <w:rFonts w:cs="Times New Roman"/>
          <w:szCs w:val="24"/>
        </w:rPr>
        <w:t xml:space="preserve"> </w:t>
      </w:r>
    </w:p>
    <w:p w14:paraId="50043122" w14:textId="49169B99" w:rsidR="00D71DC9" w:rsidRPr="00092151" w:rsidRDefault="00D71DC9" w:rsidP="003350DC">
      <w:pPr>
        <w:pStyle w:val="afe"/>
        <w:numPr>
          <w:ilvl w:val="0"/>
          <w:numId w:val="83"/>
        </w:numPr>
        <w:rPr>
          <w:rFonts w:cs="Times New Roman"/>
          <w:szCs w:val="24"/>
        </w:rPr>
      </w:pPr>
      <w:r w:rsidRPr="000D2F83">
        <w:rPr>
          <w:rFonts w:cs="Times New Roman"/>
          <w:szCs w:val="24"/>
        </w:rPr>
        <w:t>общий (клинический) анализ крови</w:t>
      </w:r>
      <w:r w:rsidRPr="00092151">
        <w:rPr>
          <w:rFonts w:cs="Times New Roman"/>
          <w:szCs w:val="24"/>
        </w:rPr>
        <w:t xml:space="preserve">; </w:t>
      </w:r>
    </w:p>
    <w:p w14:paraId="13811D8C" w14:textId="5623AF4F" w:rsidR="00D71DC9" w:rsidRPr="00092151" w:rsidRDefault="00D71DC9" w:rsidP="003350DC">
      <w:pPr>
        <w:pStyle w:val="afe"/>
        <w:numPr>
          <w:ilvl w:val="0"/>
          <w:numId w:val="83"/>
        </w:numPr>
        <w:rPr>
          <w:rFonts w:cs="Times New Roman"/>
          <w:szCs w:val="24"/>
        </w:rPr>
      </w:pPr>
      <w:r w:rsidRPr="000D2F83">
        <w:rPr>
          <w:rFonts w:cs="Times New Roman"/>
          <w:szCs w:val="24"/>
        </w:rPr>
        <w:t>анализ крови биохимический общетерапевтический</w:t>
      </w:r>
      <w:r>
        <w:rPr>
          <w:rFonts w:cs="Times New Roman"/>
          <w:szCs w:val="24"/>
        </w:rPr>
        <w:t>:</w:t>
      </w:r>
      <w:r w:rsidRPr="000D2F83">
        <w:rPr>
          <w:rFonts w:cs="Times New Roman"/>
          <w:szCs w:val="24"/>
        </w:rPr>
        <w:t xml:space="preserve"> </w:t>
      </w:r>
      <w:r w:rsidRPr="00D71DC9">
        <w:rPr>
          <w:rFonts w:cs="Times New Roman"/>
          <w:szCs w:val="24"/>
        </w:rPr>
        <w:t>калий, натрий, кальций, хлор, С</w:t>
      </w:r>
      <w:r>
        <w:rPr>
          <w:rFonts w:cs="Times New Roman"/>
          <w:szCs w:val="24"/>
        </w:rPr>
        <w:t>-реактивный белок</w:t>
      </w:r>
      <w:r w:rsidRPr="00D71DC9">
        <w:rPr>
          <w:rFonts w:cs="Times New Roman"/>
          <w:szCs w:val="24"/>
        </w:rPr>
        <w:t>, прокальцитонин (по показаниям)</w:t>
      </w:r>
      <w:r w:rsidRPr="00092151">
        <w:rPr>
          <w:rFonts w:cs="Times New Roman"/>
          <w:szCs w:val="24"/>
        </w:rPr>
        <w:t>;</w:t>
      </w:r>
    </w:p>
    <w:p w14:paraId="5B573DC7" w14:textId="320958D2" w:rsidR="00D71DC9" w:rsidRDefault="00D71DC9" w:rsidP="003350DC">
      <w:pPr>
        <w:pStyle w:val="afe"/>
        <w:numPr>
          <w:ilvl w:val="0"/>
          <w:numId w:val="83"/>
        </w:numPr>
        <w:rPr>
          <w:rFonts w:cs="Times New Roman"/>
          <w:szCs w:val="24"/>
        </w:rPr>
      </w:pPr>
      <w:r w:rsidRPr="0038530A">
        <w:rPr>
          <w:rFonts w:cs="Times New Roman"/>
          <w:szCs w:val="24"/>
        </w:rPr>
        <w:t>коагулограмма (ориентировочное исследование системы гемостаза)</w:t>
      </w:r>
      <w:r w:rsidRPr="00092151">
        <w:rPr>
          <w:rFonts w:cs="Times New Roman"/>
          <w:szCs w:val="24"/>
        </w:rPr>
        <w:t>;</w:t>
      </w:r>
    </w:p>
    <w:p w14:paraId="45D9F644" w14:textId="2BA13214" w:rsidR="00D71DC9" w:rsidRDefault="00D71DC9" w:rsidP="003350DC">
      <w:pPr>
        <w:pStyle w:val="afe"/>
        <w:numPr>
          <w:ilvl w:val="0"/>
          <w:numId w:val="83"/>
        </w:numPr>
        <w:rPr>
          <w:rFonts w:cs="Times New Roman"/>
          <w:szCs w:val="24"/>
        </w:rPr>
      </w:pPr>
      <w:r w:rsidRPr="00D71DC9">
        <w:rPr>
          <w:rFonts w:cs="Times New Roman"/>
          <w:szCs w:val="24"/>
        </w:rPr>
        <w:t>микробиологическое (культуральное) исследование крови на стерильность</w:t>
      </w:r>
      <w:r>
        <w:rPr>
          <w:rFonts w:cs="Times New Roman"/>
          <w:szCs w:val="24"/>
        </w:rPr>
        <w:t>;</w:t>
      </w:r>
    </w:p>
    <w:p w14:paraId="666DB8BB" w14:textId="77777777" w:rsidR="00DC1619" w:rsidRPr="00092151" w:rsidRDefault="00DC1619" w:rsidP="003350DC">
      <w:pPr>
        <w:pStyle w:val="afe"/>
        <w:rPr>
          <w:rFonts w:cs="Times New Roman"/>
          <w:i/>
          <w:szCs w:val="24"/>
        </w:rPr>
      </w:pPr>
    </w:p>
    <w:p w14:paraId="1A54CD6E" w14:textId="53D56F5B" w:rsidR="00DC1619" w:rsidRPr="00092151" w:rsidRDefault="00DC1619" w:rsidP="003350DC">
      <w:pPr>
        <w:ind w:firstLine="709"/>
        <w:rPr>
          <w:rFonts w:cs="Times New Roman"/>
          <w:i/>
          <w:szCs w:val="24"/>
        </w:rPr>
      </w:pPr>
      <w:r w:rsidRPr="00092151">
        <w:rPr>
          <w:rFonts w:cs="Times New Roman"/>
          <w:i/>
          <w:szCs w:val="24"/>
        </w:rPr>
        <w:t xml:space="preserve">Инструментальные исследования </w:t>
      </w:r>
      <w:r w:rsidRPr="00092151">
        <w:rPr>
          <w:rFonts w:cs="Times New Roman"/>
          <w:szCs w:val="24"/>
        </w:rPr>
        <w:fldChar w:fldCharType="begin" w:fldLock="1"/>
      </w:r>
      <w:r w:rsidR="00023CA1">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95]","plainTextFormattedCitation":"[95]","previouslyFormattedCitation":"[95]"},"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5]</w:t>
      </w:r>
      <w:r w:rsidRPr="00092151">
        <w:rPr>
          <w:rFonts w:cs="Times New Roman"/>
          <w:szCs w:val="24"/>
        </w:rPr>
        <w:fldChar w:fldCharType="end"/>
      </w:r>
      <w:r w:rsidRPr="00092151">
        <w:rPr>
          <w:rFonts w:cs="Times New Roman"/>
          <w:i/>
          <w:szCs w:val="24"/>
        </w:rPr>
        <w:t>:</w:t>
      </w:r>
    </w:p>
    <w:p w14:paraId="78F37B1B" w14:textId="74EE23E2" w:rsidR="00F26564" w:rsidRPr="00092151" w:rsidRDefault="00F26564" w:rsidP="003350DC">
      <w:pPr>
        <w:pStyle w:val="afe"/>
        <w:numPr>
          <w:ilvl w:val="0"/>
          <w:numId w:val="84"/>
        </w:numPr>
        <w:rPr>
          <w:rFonts w:cs="Times New Roman"/>
          <w:szCs w:val="24"/>
        </w:rPr>
      </w:pPr>
      <w:r w:rsidRPr="00092151">
        <w:rPr>
          <w:rFonts w:cs="Times New Roman"/>
          <w:szCs w:val="24"/>
        </w:rPr>
        <w:t xml:space="preserve">компьютерная томография (КТ) грудной </w:t>
      </w:r>
      <w:r>
        <w:rPr>
          <w:rFonts w:cs="Times New Roman"/>
          <w:szCs w:val="24"/>
        </w:rPr>
        <w:t>полости</w:t>
      </w:r>
      <w:r w:rsidRPr="00092151">
        <w:rPr>
          <w:rFonts w:cs="Times New Roman"/>
          <w:szCs w:val="24"/>
        </w:rPr>
        <w:t>;</w:t>
      </w:r>
    </w:p>
    <w:p w14:paraId="2FC6A1D6" w14:textId="6A759A20" w:rsidR="00F26564" w:rsidRDefault="00F26564" w:rsidP="003350DC">
      <w:pPr>
        <w:pStyle w:val="afe"/>
        <w:numPr>
          <w:ilvl w:val="0"/>
          <w:numId w:val="84"/>
        </w:numPr>
        <w:rPr>
          <w:rFonts w:cs="Times New Roman"/>
          <w:szCs w:val="24"/>
        </w:rPr>
      </w:pPr>
      <w:r w:rsidRPr="00092151">
        <w:rPr>
          <w:rFonts w:cs="Times New Roman"/>
          <w:szCs w:val="24"/>
        </w:rPr>
        <w:t xml:space="preserve">КТ брюшной полости с пероральным и болюсным контрастным усилением и/или магнитно-резонансная томография (МРТ) брюшной полости </w:t>
      </w:r>
    </w:p>
    <w:p w14:paraId="2B7AB1B2" w14:textId="1AD0724C" w:rsidR="00F26564" w:rsidRPr="00092151" w:rsidRDefault="00F26564" w:rsidP="003350DC">
      <w:pPr>
        <w:pStyle w:val="afe"/>
        <w:numPr>
          <w:ilvl w:val="0"/>
          <w:numId w:val="84"/>
        </w:numPr>
        <w:rPr>
          <w:rFonts w:cs="Times New Roman"/>
          <w:szCs w:val="24"/>
        </w:rPr>
      </w:pPr>
      <w:r w:rsidRPr="00A63627">
        <w:rPr>
          <w:rFonts w:cs="Times New Roman"/>
          <w:szCs w:val="24"/>
        </w:rPr>
        <w:t>ультразвуковое исследование органов брюшной полости (комплексное)</w:t>
      </w:r>
      <w:r>
        <w:rPr>
          <w:rFonts w:cs="Times New Roman"/>
          <w:szCs w:val="24"/>
        </w:rPr>
        <w:t xml:space="preserve">, </w:t>
      </w:r>
      <w:r w:rsidRPr="00F26564">
        <w:rPr>
          <w:rFonts w:cs="Times New Roman"/>
          <w:szCs w:val="24"/>
        </w:rPr>
        <w:t>дуплексное сканирование нижней полой вены и вен портальной системы</w:t>
      </w:r>
    </w:p>
    <w:p w14:paraId="1CC222FD" w14:textId="77777777" w:rsidR="00DC1619" w:rsidRPr="00092151" w:rsidRDefault="00DC1619" w:rsidP="003350DC">
      <w:pPr>
        <w:ind w:firstLine="360"/>
        <w:rPr>
          <w:rFonts w:cs="Times New Roman"/>
          <w:szCs w:val="24"/>
        </w:rPr>
      </w:pPr>
    </w:p>
    <w:p w14:paraId="5EC50745" w14:textId="06042696" w:rsidR="00DC1619" w:rsidRPr="00092151" w:rsidRDefault="00DC1619" w:rsidP="003350DC">
      <w:pPr>
        <w:ind w:firstLine="709"/>
        <w:rPr>
          <w:rFonts w:cs="Times New Roman"/>
          <w:szCs w:val="24"/>
        </w:rPr>
      </w:pPr>
      <w:r w:rsidRPr="00092151">
        <w:rPr>
          <w:rFonts w:cs="Times New Roman"/>
          <w:szCs w:val="24"/>
        </w:rPr>
        <w:t xml:space="preserve">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w:t>
      </w:r>
      <w:proofErr w:type="gramStart"/>
      <w:r w:rsidRPr="00092151">
        <w:rPr>
          <w:rFonts w:cs="Times New Roman"/>
          <w:szCs w:val="24"/>
        </w:rPr>
        <w:t>исследования:.</w:t>
      </w:r>
      <w:proofErr w:type="gramEnd"/>
    </w:p>
    <w:p w14:paraId="47B4DE39" w14:textId="77777777" w:rsidR="00DC1619" w:rsidRPr="00092151" w:rsidRDefault="00DC1619" w:rsidP="003350DC">
      <w:pPr>
        <w:ind w:firstLine="709"/>
        <w:rPr>
          <w:rFonts w:cs="Times New Roman"/>
          <w:color w:val="C00000"/>
          <w:szCs w:val="24"/>
        </w:rPr>
      </w:pPr>
      <w:r w:rsidRPr="00092151">
        <w:rPr>
          <w:rFonts w:cs="Times New Roman"/>
          <w:szCs w:val="24"/>
        </w:rPr>
        <w:t xml:space="preserve">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 вне зависимости от сроков развития инфекции. </w:t>
      </w:r>
    </w:p>
    <w:p w14:paraId="00BE09BA" w14:textId="1C06FE07" w:rsidR="00DC1619" w:rsidRPr="00092151" w:rsidRDefault="00DC1619" w:rsidP="003350DC">
      <w:pPr>
        <w:ind w:firstLine="709"/>
        <w:rPr>
          <w:rFonts w:cs="Times New Roman"/>
          <w:szCs w:val="24"/>
        </w:rPr>
      </w:pPr>
      <w:commentRangeStart w:id="240"/>
      <w:r w:rsidRPr="00092151">
        <w:rPr>
          <w:rFonts w:cs="Times New Roman"/>
          <w:szCs w:val="24"/>
        </w:rPr>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w:t>
      </w:r>
      <w:r w:rsidR="00F26564">
        <w:rPr>
          <w:rFonts w:cs="Times New Roman"/>
          <w:szCs w:val="24"/>
        </w:rPr>
        <w:t xml:space="preserve"> гепарин натрия**</w:t>
      </w:r>
      <w:r w:rsidRPr="00092151">
        <w:rPr>
          <w:rFonts w:cs="Times New Roman"/>
          <w:szCs w:val="24"/>
        </w:rPr>
        <w:t>: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w:t>
      </w:r>
      <w:proofErr w:type="gramStart"/>
      <w:r w:rsidRPr="00092151">
        <w:rPr>
          <w:rFonts w:cs="Times New Roman"/>
          <w:szCs w:val="24"/>
        </w:rPr>
        <w:t>Ха</w:t>
      </w:r>
      <w:proofErr w:type="gramEnd"/>
      <w:r w:rsidRPr="00092151">
        <w:rPr>
          <w:rFonts w:cs="Times New Roman"/>
          <w:szCs w:val="24"/>
        </w:rPr>
        <w:t xml:space="preserve"> активности или тромбоэластографии для оценки эффекта по достижению требуемой гипокоагуляции. Необходимы контрольные исследования коагулограммы и</w:t>
      </w:r>
      <w:r w:rsidR="00F26564">
        <w:rPr>
          <w:rFonts w:cs="Times New Roman"/>
          <w:szCs w:val="24"/>
        </w:rPr>
        <w:t xml:space="preserve"> </w:t>
      </w:r>
      <w:r w:rsidR="00F26564" w:rsidRPr="00F26564">
        <w:rPr>
          <w:rFonts w:cs="Times New Roman"/>
          <w:szCs w:val="24"/>
        </w:rPr>
        <w:t>дуплексное сканирование нижней полой вены и вен портальной системы</w:t>
      </w:r>
      <w:r w:rsidRPr="00092151">
        <w:rPr>
          <w:rFonts w:cs="Times New Roman"/>
          <w:szCs w:val="24"/>
        </w:rPr>
        <w:t xml:space="preserve"> в динамике.</w:t>
      </w:r>
      <w:commentRangeEnd w:id="240"/>
      <w:r w:rsidR="00667F75">
        <w:rPr>
          <w:rStyle w:val="af0"/>
        </w:rPr>
        <w:commentReference w:id="240"/>
      </w:r>
    </w:p>
    <w:p w14:paraId="1587CFF5" w14:textId="26F73AD6" w:rsidR="00DC1619" w:rsidRPr="00092151" w:rsidRDefault="00DC1619" w:rsidP="003350DC">
      <w:pPr>
        <w:ind w:firstLine="709"/>
        <w:rPr>
          <w:rFonts w:cs="Times New Roman"/>
          <w:szCs w:val="24"/>
        </w:rPr>
      </w:pPr>
      <w:r w:rsidRPr="00092151">
        <w:rPr>
          <w:rFonts w:cs="Times New Roman"/>
          <w:szCs w:val="24"/>
        </w:rPr>
        <w:lastRenderedPageBreak/>
        <w:t>При формировании жидкостных скоплений панкреатического характера целесообразно</w:t>
      </w:r>
      <w:r w:rsidR="00F26564">
        <w:rPr>
          <w:rFonts w:cs="Times New Roman"/>
          <w:szCs w:val="24"/>
        </w:rPr>
        <w:t xml:space="preserve"> </w:t>
      </w:r>
      <w:r w:rsidR="00F26564" w:rsidRPr="00F26564">
        <w:rPr>
          <w:rFonts w:cs="Times New Roman"/>
          <w:szCs w:val="24"/>
        </w:rPr>
        <w:t>дренирование кист поджелудочной железы под контролем ультразвукового исследования</w:t>
      </w:r>
      <w:r w:rsidRPr="00092151">
        <w:rPr>
          <w:rFonts w:cs="Times New Roman"/>
          <w:szCs w:val="24"/>
        </w:rPr>
        <w:t xml:space="preserve">. </w:t>
      </w:r>
    </w:p>
    <w:p w14:paraId="1641A401" w14:textId="77777777" w:rsidR="00DC1619" w:rsidRPr="008926D2" w:rsidRDefault="00DC1619" w:rsidP="008926D2">
      <w:pPr>
        <w:rPr>
          <w:b/>
        </w:rPr>
      </w:pPr>
    </w:p>
    <w:p w14:paraId="3EB0C7FA" w14:textId="1EFAAFA1" w:rsidR="00DC1619" w:rsidRPr="00092151" w:rsidRDefault="00DC1619" w:rsidP="003350DC">
      <w:pPr>
        <w:pStyle w:val="2"/>
        <w:spacing w:before="0"/>
      </w:pPr>
      <w:bookmarkStart w:id="241" w:name="_Toc85649745"/>
      <w:r w:rsidRPr="00092151">
        <w:t>7.7. Лечение гематологического пациента в отделении реанимации и интенсивной терапии</w:t>
      </w:r>
      <w:bookmarkEnd w:id="241"/>
    </w:p>
    <w:p w14:paraId="1EF4907F" w14:textId="77777777" w:rsidR="00DC1619" w:rsidRPr="00092151" w:rsidRDefault="00DC1619" w:rsidP="003350DC">
      <w:pPr>
        <w:ind w:firstLine="709"/>
        <w:rPr>
          <w:rFonts w:cs="Times New Roman"/>
          <w:szCs w:val="24"/>
        </w:rPr>
      </w:pPr>
      <w:r w:rsidRPr="00092151">
        <w:rPr>
          <w:rFonts w:cs="Times New Roman"/>
          <w:szCs w:val="24"/>
        </w:rPr>
        <w:t xml:space="preserve">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 опухоли, сопровождающейся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 терапии (ОРИТ). </w:t>
      </w:r>
    </w:p>
    <w:p w14:paraId="27582756" w14:textId="77777777" w:rsidR="00DC1619" w:rsidRPr="00092151" w:rsidRDefault="00DC1619" w:rsidP="003350DC">
      <w:pPr>
        <w:ind w:firstLine="708"/>
        <w:rPr>
          <w:rFonts w:cs="Times New Roman"/>
          <w:szCs w:val="24"/>
        </w:rPr>
      </w:pPr>
      <w:r w:rsidRPr="00092151">
        <w:rPr>
          <w:rFonts w:cs="Times New Roman"/>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7BE9E7DA" w14:textId="77777777" w:rsidR="00DC1619" w:rsidRPr="00092151" w:rsidRDefault="00DC1619" w:rsidP="003350DC">
      <w:pPr>
        <w:ind w:firstLine="708"/>
        <w:rPr>
          <w:rFonts w:cs="Times New Roman"/>
          <w:szCs w:val="24"/>
        </w:rPr>
      </w:pPr>
      <w:r w:rsidRPr="00092151">
        <w:rPr>
          <w:rFonts w:cs="Times New Roman"/>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От 15% до 47% больных онкогематологическими заболеваниями нуждаются в переводе в ОРИТ во время лечения. Наличие критических синдромов и жизнеугрожающих состояний не является противопоказанием для проведения ХТ. </w:t>
      </w:r>
    </w:p>
    <w:p w14:paraId="57709FB0" w14:textId="77777777" w:rsidR="00DC1619" w:rsidRPr="00092151" w:rsidRDefault="00DC1619" w:rsidP="003350DC">
      <w:pPr>
        <w:rPr>
          <w:rFonts w:cs="Times New Roman"/>
          <w:szCs w:val="24"/>
        </w:rPr>
      </w:pPr>
    </w:p>
    <w:p w14:paraId="16AB08C5" w14:textId="753B99DB" w:rsidR="00DC1619" w:rsidRPr="00092151" w:rsidRDefault="00DC1619" w:rsidP="003350DC">
      <w:pPr>
        <w:ind w:firstLine="709"/>
        <w:rPr>
          <w:rFonts w:cs="Times New Roman"/>
          <w:szCs w:val="24"/>
        </w:rPr>
      </w:pPr>
      <w:r w:rsidRPr="00092151">
        <w:rPr>
          <w:rFonts w:cs="Times New Roman"/>
          <w:szCs w:val="24"/>
        </w:rPr>
        <w:t>В ряде исследований (табл. 1) определены основные жизнеугрожающие синдромы, при которых требуется перевод больных</w:t>
      </w:r>
      <w:r w:rsidR="00EF44A6">
        <w:rPr>
          <w:rFonts w:cs="Times New Roman"/>
          <w:szCs w:val="24"/>
        </w:rPr>
        <w:t xml:space="preserve"> АА</w:t>
      </w:r>
      <w:r w:rsidRPr="00092151">
        <w:rPr>
          <w:rFonts w:cs="Times New Roman"/>
          <w:szCs w:val="24"/>
        </w:rPr>
        <w:t xml:space="preserve"> в ОРИТ: ОДН в 30–51% случаев, сепсис и СШ в 8 – 42%, острая патология ЦНС - в 7–17%, кровотечения - в 1–22%, ОПН -  в 3,2–5%. Медиана пребывания в ОРИТ обычно составляет от 3 до 13 суток </w:t>
      </w:r>
      <w:r w:rsidRPr="00092151">
        <w:rPr>
          <w:rFonts w:cs="Times New Roman"/>
          <w:szCs w:val="24"/>
        </w:rPr>
        <w:lastRenderedPageBreak/>
        <w:t xml:space="preserve">(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3A7C1B46" w14:textId="77777777" w:rsidR="00DC1619" w:rsidRPr="00092151" w:rsidRDefault="00DC1619" w:rsidP="003350DC">
      <w:pPr>
        <w:rPr>
          <w:rFonts w:cs="Times New Roman"/>
          <w:szCs w:val="24"/>
        </w:rPr>
      </w:pPr>
    </w:p>
    <w:p w14:paraId="462F1EA0" w14:textId="77777777" w:rsidR="00DC1619" w:rsidRPr="00092151" w:rsidRDefault="00DC1619" w:rsidP="003350DC">
      <w:pPr>
        <w:rPr>
          <w:rFonts w:cs="Times New Roman"/>
          <w:szCs w:val="24"/>
        </w:rPr>
      </w:pPr>
      <w:r w:rsidRPr="00092151">
        <w:rPr>
          <w:rFonts w:cs="Times New Roman"/>
          <w:szCs w:val="24"/>
        </w:rPr>
        <w:t>Таблица 1. Причины перевода в ОРИТ пациентов с гемобластозами</w:t>
      </w:r>
    </w:p>
    <w:tbl>
      <w:tblPr>
        <w:tblStyle w:val="affa"/>
        <w:tblW w:w="5000" w:type="pct"/>
        <w:tblLayout w:type="fixed"/>
        <w:tblLook w:val="04A0" w:firstRow="1" w:lastRow="0" w:firstColumn="1" w:lastColumn="0" w:noHBand="0" w:noVBand="1"/>
      </w:tblPr>
      <w:tblGrid>
        <w:gridCol w:w="2281"/>
        <w:gridCol w:w="758"/>
        <w:gridCol w:w="874"/>
        <w:gridCol w:w="1087"/>
        <w:gridCol w:w="1226"/>
        <w:gridCol w:w="814"/>
        <w:gridCol w:w="919"/>
        <w:gridCol w:w="962"/>
      </w:tblGrid>
      <w:tr w:rsidR="00DC1619" w:rsidRPr="00092151" w14:paraId="0175EE45" w14:textId="77777777" w:rsidTr="00883C67">
        <w:trPr>
          <w:trHeight w:val="401"/>
        </w:trPr>
        <w:tc>
          <w:tcPr>
            <w:tcW w:w="1279" w:type="pct"/>
            <w:vMerge w:val="restart"/>
          </w:tcPr>
          <w:p w14:paraId="18B6C3EF" w14:textId="77777777" w:rsidR="00DC1619" w:rsidRPr="00092151" w:rsidRDefault="00DC1619" w:rsidP="003350DC">
            <w:pPr>
              <w:rPr>
                <w:rFonts w:cs="Times New Roman"/>
                <w:szCs w:val="24"/>
              </w:rPr>
            </w:pPr>
            <w:r w:rsidRPr="00092151">
              <w:rPr>
                <w:rFonts w:cs="Times New Roman"/>
                <w:szCs w:val="24"/>
              </w:rPr>
              <w:t>Источник</w:t>
            </w:r>
          </w:p>
        </w:tc>
        <w:tc>
          <w:tcPr>
            <w:tcW w:w="3721" w:type="pct"/>
            <w:gridSpan w:val="7"/>
          </w:tcPr>
          <w:p w14:paraId="36875934" w14:textId="77777777" w:rsidR="00DC1619" w:rsidRPr="00092151" w:rsidRDefault="00DC1619" w:rsidP="003350DC">
            <w:pPr>
              <w:jc w:val="center"/>
              <w:rPr>
                <w:rFonts w:cs="Times New Roman"/>
                <w:szCs w:val="24"/>
              </w:rPr>
            </w:pPr>
            <w:r w:rsidRPr="00092151">
              <w:rPr>
                <w:rFonts w:cs="Times New Roman"/>
                <w:szCs w:val="24"/>
              </w:rPr>
              <w:t>Причины перевода в ОРИТ</w:t>
            </w:r>
          </w:p>
        </w:tc>
      </w:tr>
      <w:tr w:rsidR="00DC1619" w:rsidRPr="00092151" w14:paraId="4BFD4888" w14:textId="77777777" w:rsidTr="00883C67">
        <w:trPr>
          <w:cantSplit/>
          <w:trHeight w:val="2544"/>
        </w:trPr>
        <w:tc>
          <w:tcPr>
            <w:tcW w:w="1279" w:type="pct"/>
            <w:vMerge/>
          </w:tcPr>
          <w:p w14:paraId="24428065" w14:textId="77777777" w:rsidR="00DC1619" w:rsidRPr="00092151" w:rsidRDefault="00DC1619" w:rsidP="003350DC">
            <w:pPr>
              <w:rPr>
                <w:rFonts w:cs="Times New Roman"/>
                <w:szCs w:val="24"/>
              </w:rPr>
            </w:pPr>
          </w:p>
        </w:tc>
        <w:tc>
          <w:tcPr>
            <w:tcW w:w="425" w:type="pct"/>
            <w:textDirection w:val="btLr"/>
          </w:tcPr>
          <w:p w14:paraId="2644666E" w14:textId="77777777" w:rsidR="00DC1619" w:rsidRPr="00092151" w:rsidRDefault="00DC1619" w:rsidP="003350DC">
            <w:pPr>
              <w:ind w:left="113" w:right="113"/>
              <w:rPr>
                <w:rFonts w:cs="Times New Roman"/>
                <w:szCs w:val="24"/>
              </w:rPr>
            </w:pPr>
            <w:r w:rsidRPr="00092151">
              <w:rPr>
                <w:rFonts w:cs="Times New Roman"/>
                <w:szCs w:val="24"/>
              </w:rPr>
              <w:t>ОДН, %</w:t>
            </w:r>
          </w:p>
        </w:tc>
        <w:tc>
          <w:tcPr>
            <w:tcW w:w="490" w:type="pct"/>
            <w:textDirection w:val="btLr"/>
          </w:tcPr>
          <w:p w14:paraId="291A50BC" w14:textId="77777777" w:rsidR="00DC1619" w:rsidRPr="00092151" w:rsidRDefault="00DC1619" w:rsidP="003350DC">
            <w:pPr>
              <w:ind w:left="113" w:right="113"/>
              <w:rPr>
                <w:rFonts w:cs="Times New Roman"/>
                <w:szCs w:val="24"/>
              </w:rPr>
            </w:pPr>
            <w:r w:rsidRPr="00092151">
              <w:rPr>
                <w:rFonts w:cs="Times New Roman"/>
                <w:szCs w:val="24"/>
              </w:rPr>
              <w:t>Сепсис, СШ, %</w:t>
            </w:r>
          </w:p>
        </w:tc>
        <w:tc>
          <w:tcPr>
            <w:tcW w:w="609" w:type="pct"/>
            <w:textDirection w:val="btLr"/>
          </w:tcPr>
          <w:p w14:paraId="7197F20E" w14:textId="77777777" w:rsidR="00DC1619" w:rsidRPr="00092151" w:rsidRDefault="00DC1619" w:rsidP="003350DC">
            <w:pPr>
              <w:ind w:left="113" w:right="113"/>
              <w:rPr>
                <w:rFonts w:cs="Times New Roman"/>
                <w:szCs w:val="24"/>
              </w:rPr>
            </w:pPr>
            <w:r w:rsidRPr="00092151">
              <w:rPr>
                <w:rFonts w:cs="Times New Roman"/>
                <w:szCs w:val="24"/>
              </w:rPr>
              <w:t>Острая патология</w:t>
            </w:r>
          </w:p>
          <w:p w14:paraId="6D2DFCA8" w14:textId="77777777" w:rsidR="00DC1619" w:rsidRPr="00092151" w:rsidRDefault="00DC1619" w:rsidP="003350DC">
            <w:pPr>
              <w:ind w:left="113" w:right="113"/>
              <w:rPr>
                <w:rFonts w:cs="Times New Roman"/>
                <w:szCs w:val="24"/>
              </w:rPr>
            </w:pPr>
            <w:r w:rsidRPr="00092151">
              <w:rPr>
                <w:rFonts w:cs="Times New Roman"/>
                <w:szCs w:val="24"/>
              </w:rPr>
              <w:t>ЦНС, %</w:t>
            </w:r>
          </w:p>
        </w:tc>
        <w:tc>
          <w:tcPr>
            <w:tcW w:w="687" w:type="pct"/>
            <w:textDirection w:val="btLr"/>
          </w:tcPr>
          <w:p w14:paraId="18429B1D" w14:textId="77777777" w:rsidR="00DC1619" w:rsidRPr="00092151" w:rsidRDefault="00DC1619" w:rsidP="003350DC">
            <w:pPr>
              <w:ind w:left="113" w:right="113"/>
              <w:rPr>
                <w:rFonts w:cs="Times New Roman"/>
                <w:szCs w:val="24"/>
              </w:rPr>
            </w:pPr>
            <w:r w:rsidRPr="00092151">
              <w:rPr>
                <w:rFonts w:cs="Times New Roman"/>
                <w:szCs w:val="24"/>
              </w:rPr>
              <w:t>Нарушение ритма сердца, %</w:t>
            </w:r>
          </w:p>
        </w:tc>
        <w:tc>
          <w:tcPr>
            <w:tcW w:w="456" w:type="pct"/>
            <w:textDirection w:val="btLr"/>
          </w:tcPr>
          <w:p w14:paraId="4E457888" w14:textId="77777777" w:rsidR="00DC1619" w:rsidRPr="00092151" w:rsidRDefault="00DC1619" w:rsidP="003350DC">
            <w:pPr>
              <w:ind w:left="113" w:right="113"/>
              <w:rPr>
                <w:rFonts w:cs="Times New Roman"/>
                <w:szCs w:val="24"/>
              </w:rPr>
            </w:pPr>
            <w:r w:rsidRPr="00092151">
              <w:rPr>
                <w:rFonts w:cs="Times New Roman"/>
                <w:szCs w:val="24"/>
              </w:rPr>
              <w:t>ОПН, %</w:t>
            </w:r>
          </w:p>
        </w:tc>
        <w:tc>
          <w:tcPr>
            <w:tcW w:w="515" w:type="pct"/>
            <w:textDirection w:val="btLr"/>
          </w:tcPr>
          <w:p w14:paraId="5A2DE0CE" w14:textId="77777777" w:rsidR="00DC1619" w:rsidRPr="00092151" w:rsidRDefault="00DC1619" w:rsidP="003350DC">
            <w:pPr>
              <w:ind w:left="113" w:right="113"/>
              <w:rPr>
                <w:rFonts w:cs="Times New Roman"/>
                <w:szCs w:val="24"/>
              </w:rPr>
            </w:pPr>
            <w:r w:rsidRPr="00092151">
              <w:rPr>
                <w:rFonts w:cs="Times New Roman"/>
                <w:szCs w:val="24"/>
              </w:rPr>
              <w:t>Кровотечения, %</w:t>
            </w:r>
          </w:p>
        </w:tc>
        <w:tc>
          <w:tcPr>
            <w:tcW w:w="536" w:type="pct"/>
            <w:textDirection w:val="btLr"/>
          </w:tcPr>
          <w:p w14:paraId="2D163227" w14:textId="77777777" w:rsidR="00DC1619" w:rsidRPr="00092151" w:rsidRDefault="00DC1619" w:rsidP="003350DC">
            <w:pPr>
              <w:ind w:left="113" w:right="113"/>
              <w:rPr>
                <w:rFonts w:cs="Times New Roman"/>
                <w:szCs w:val="24"/>
              </w:rPr>
            </w:pPr>
            <w:r w:rsidRPr="00092151">
              <w:rPr>
                <w:rFonts w:cs="Times New Roman"/>
                <w:szCs w:val="24"/>
              </w:rPr>
              <w:t>Прочее,</w:t>
            </w:r>
          </w:p>
          <w:p w14:paraId="478ECA8C" w14:textId="77777777" w:rsidR="00DC1619" w:rsidRPr="00092151" w:rsidRDefault="00DC1619" w:rsidP="003350DC">
            <w:pPr>
              <w:ind w:left="113" w:right="113"/>
              <w:rPr>
                <w:rFonts w:cs="Times New Roman"/>
                <w:szCs w:val="24"/>
              </w:rPr>
            </w:pPr>
            <w:r w:rsidRPr="00092151">
              <w:rPr>
                <w:rFonts w:cs="Times New Roman"/>
                <w:szCs w:val="24"/>
              </w:rPr>
              <w:t>%</w:t>
            </w:r>
          </w:p>
        </w:tc>
      </w:tr>
      <w:tr w:rsidR="00DC1619" w:rsidRPr="00092151" w14:paraId="32856B3A" w14:textId="77777777" w:rsidTr="00883C67">
        <w:trPr>
          <w:trHeight w:val="802"/>
        </w:trPr>
        <w:tc>
          <w:tcPr>
            <w:tcW w:w="1279" w:type="pct"/>
          </w:tcPr>
          <w:p w14:paraId="4ED463EB" w14:textId="76D7E3B9" w:rsidR="00DC1619" w:rsidRPr="00092151" w:rsidRDefault="00DC1619" w:rsidP="003350DC">
            <w:pPr>
              <w:rPr>
                <w:rFonts w:cs="Times New Roman"/>
                <w:szCs w:val="24"/>
              </w:rPr>
            </w:pPr>
            <w:r w:rsidRPr="00092151">
              <w:rPr>
                <w:rFonts w:cs="Times New Roman"/>
                <w:szCs w:val="24"/>
              </w:rPr>
              <w:t xml:space="preserve">Воробьев А.И. и соавт., 1993 </w:t>
            </w:r>
            <w:r w:rsidRPr="00092151">
              <w:rPr>
                <w:rFonts w:cs="Times New Roman"/>
                <w:szCs w:val="24"/>
                <w:lang w:val="en-US"/>
              </w:rPr>
              <w:fldChar w:fldCharType="begin" w:fldLock="1"/>
            </w:r>
            <w:r w:rsidR="00023CA1">
              <w:rPr>
                <w:rFonts w:cs="Times New Roman"/>
                <w:szCs w:val="24"/>
                <w:lang w:val="en-US"/>
              </w:rPr>
              <w:instrText>ADDIN</w:instrText>
            </w:r>
            <w:r w:rsidR="00023CA1" w:rsidRPr="007A7B5B">
              <w:rPr>
                <w:rFonts w:cs="Times New Roman"/>
                <w:szCs w:val="24"/>
              </w:rPr>
              <w:instrText xml:space="preserve"> </w:instrText>
            </w:r>
            <w:r w:rsidR="00023CA1">
              <w:rPr>
                <w:rFonts w:cs="Times New Roman"/>
                <w:szCs w:val="24"/>
                <w:lang w:val="en-US"/>
              </w:rPr>
              <w:instrText>CSL</w:instrText>
            </w:r>
            <w:r w:rsidR="00023CA1" w:rsidRPr="007A7B5B">
              <w:rPr>
                <w:rFonts w:cs="Times New Roman"/>
                <w:szCs w:val="24"/>
              </w:rPr>
              <w:instrText>_</w:instrText>
            </w:r>
            <w:r w:rsidR="00023CA1">
              <w:rPr>
                <w:rFonts w:cs="Times New Roman"/>
                <w:szCs w:val="24"/>
                <w:lang w:val="en-US"/>
              </w:rPr>
              <w:instrText>CITATION</w:instrText>
            </w:r>
            <w:r w:rsidR="00023CA1" w:rsidRPr="007A7B5B">
              <w:rPr>
                <w:rFonts w:cs="Times New Roman"/>
                <w:szCs w:val="24"/>
              </w:rPr>
              <w:instrText xml:space="preserve"> {"</w:instrText>
            </w:r>
            <w:r w:rsidR="00023CA1">
              <w:rPr>
                <w:rFonts w:cs="Times New Roman"/>
                <w:szCs w:val="24"/>
                <w:lang w:val="en-US"/>
              </w:rPr>
              <w:instrText>citationItems</w:instrText>
            </w:r>
            <w:r w:rsidR="00023CA1" w:rsidRPr="007A7B5B">
              <w:rPr>
                <w:rFonts w:cs="Times New Roman"/>
                <w:szCs w:val="24"/>
              </w:rPr>
              <w:instrText>":[{"</w:instrText>
            </w:r>
            <w:r w:rsidR="00023CA1">
              <w:rPr>
                <w:rFonts w:cs="Times New Roman"/>
                <w:szCs w:val="24"/>
                <w:lang w:val="en-US"/>
              </w:rPr>
              <w:instrText>id</w:instrText>
            </w:r>
            <w:r w:rsidR="00023CA1" w:rsidRPr="007A7B5B">
              <w:rPr>
                <w:rFonts w:cs="Times New Roman"/>
                <w:szCs w:val="24"/>
              </w:rPr>
              <w:instrText>":"</w:instrText>
            </w:r>
            <w:r w:rsidR="00023CA1">
              <w:rPr>
                <w:rFonts w:cs="Times New Roman"/>
                <w:szCs w:val="24"/>
                <w:lang w:val="en-US"/>
              </w:rPr>
              <w:instrText>ITEM</w:instrText>
            </w:r>
            <w:r w:rsidR="00023CA1" w:rsidRPr="007A7B5B">
              <w:rPr>
                <w:rFonts w:cs="Times New Roman"/>
                <w:szCs w:val="24"/>
              </w:rPr>
              <w:instrText>-1","</w:instrText>
            </w:r>
            <w:r w:rsidR="00023CA1">
              <w:rPr>
                <w:rFonts w:cs="Times New Roman"/>
                <w:szCs w:val="24"/>
                <w:lang w:val="en-US"/>
              </w:rPr>
              <w:instrText>itemData</w:instrText>
            </w:r>
            <w:r w:rsidR="00023CA1" w:rsidRPr="007A7B5B">
              <w:rPr>
                <w:rFonts w:cs="Times New Roman"/>
                <w:szCs w:val="24"/>
              </w:rPr>
              <w:instrText>":{"</w:instrText>
            </w:r>
            <w:r w:rsidR="00023CA1">
              <w:rPr>
                <w:rFonts w:cs="Times New Roman"/>
                <w:szCs w:val="24"/>
                <w:lang w:val="en-US"/>
              </w:rPr>
              <w:instrText>author</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family</w:instrText>
            </w:r>
            <w:r w:rsidR="00023CA1" w:rsidRPr="007A7B5B">
              <w:rPr>
                <w:rFonts w:cs="Times New Roman"/>
                <w:szCs w:val="24"/>
              </w:rPr>
              <w:instrText>":"Воробьев","</w:instrText>
            </w:r>
            <w:r w:rsidR="00023CA1">
              <w:rPr>
                <w:rFonts w:cs="Times New Roman"/>
                <w:szCs w:val="24"/>
                <w:lang w:val="en-US"/>
              </w:rPr>
              <w:instrText>given</w:instrText>
            </w:r>
            <w:r w:rsidR="00023CA1" w:rsidRPr="007A7B5B">
              <w:rPr>
                <w:rFonts w:cs="Times New Roman"/>
                <w:szCs w:val="24"/>
              </w:rPr>
              <w:instrText>":"А.И.","</w:instrText>
            </w:r>
            <w:r w:rsidR="00023CA1">
              <w:rPr>
                <w:rFonts w:cs="Times New Roman"/>
                <w:szCs w:val="24"/>
                <w:lang w:val="en-US"/>
              </w:rPr>
              <w:instrText>non</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parse</w:instrText>
            </w:r>
            <w:r w:rsidR="00023CA1" w:rsidRPr="007A7B5B">
              <w:rPr>
                <w:rFonts w:cs="Times New Roman"/>
                <w:szCs w:val="24"/>
              </w:rPr>
              <w:instrText>-</w:instrText>
            </w:r>
            <w:r w:rsidR="00023CA1">
              <w:rPr>
                <w:rFonts w:cs="Times New Roman"/>
                <w:szCs w:val="24"/>
                <w:lang w:val="en-US"/>
              </w:rPr>
              <w:instrText>names</w:instrText>
            </w:r>
            <w:r w:rsidR="00023CA1" w:rsidRPr="007A7B5B">
              <w:rPr>
                <w:rFonts w:cs="Times New Roman"/>
                <w:szCs w:val="24"/>
              </w:rPr>
              <w:instrText>":</w:instrText>
            </w:r>
            <w:r w:rsidR="00023CA1">
              <w:rPr>
                <w:rFonts w:cs="Times New Roman"/>
                <w:szCs w:val="24"/>
                <w:lang w:val="en-US"/>
              </w:rPr>
              <w:instrText>false</w:instrText>
            </w:r>
            <w:r w:rsidR="00023CA1" w:rsidRPr="007A7B5B">
              <w:rPr>
                <w:rFonts w:cs="Times New Roman"/>
                <w:szCs w:val="24"/>
              </w:rPr>
              <w:instrText>,"</w:instrText>
            </w:r>
            <w:r w:rsidR="00023CA1">
              <w:rPr>
                <w:rFonts w:cs="Times New Roman"/>
                <w:szCs w:val="24"/>
                <w:lang w:val="en-US"/>
              </w:rPr>
              <w:instrText>suffix</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family</w:instrText>
            </w:r>
            <w:r w:rsidR="00023CA1" w:rsidRPr="007A7B5B">
              <w:rPr>
                <w:rFonts w:cs="Times New Roman"/>
                <w:szCs w:val="24"/>
              </w:rPr>
              <w:instrText>":"Горелов","</w:instrText>
            </w:r>
            <w:r w:rsidR="00023CA1">
              <w:rPr>
                <w:rFonts w:cs="Times New Roman"/>
                <w:szCs w:val="24"/>
                <w:lang w:val="en-US"/>
              </w:rPr>
              <w:instrText>given</w:instrText>
            </w:r>
            <w:r w:rsidR="00023CA1" w:rsidRPr="007A7B5B">
              <w:rPr>
                <w:rFonts w:cs="Times New Roman"/>
                <w:szCs w:val="24"/>
              </w:rPr>
              <w:instrText>":"В.Г.","</w:instrText>
            </w:r>
            <w:r w:rsidR="00023CA1">
              <w:rPr>
                <w:rFonts w:cs="Times New Roman"/>
                <w:szCs w:val="24"/>
                <w:lang w:val="en-US"/>
              </w:rPr>
              <w:instrText>non</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parse</w:instrText>
            </w:r>
            <w:r w:rsidR="00023CA1" w:rsidRPr="007A7B5B">
              <w:rPr>
                <w:rFonts w:cs="Times New Roman"/>
                <w:szCs w:val="24"/>
              </w:rPr>
              <w:instrText>-</w:instrText>
            </w:r>
            <w:r w:rsidR="00023CA1">
              <w:rPr>
                <w:rFonts w:cs="Times New Roman"/>
                <w:szCs w:val="24"/>
                <w:lang w:val="en-US"/>
              </w:rPr>
              <w:instrText>names</w:instrText>
            </w:r>
            <w:r w:rsidR="00023CA1" w:rsidRPr="007A7B5B">
              <w:rPr>
                <w:rFonts w:cs="Times New Roman"/>
                <w:szCs w:val="24"/>
              </w:rPr>
              <w:instrText>":</w:instrText>
            </w:r>
            <w:r w:rsidR="00023CA1">
              <w:rPr>
                <w:rFonts w:cs="Times New Roman"/>
                <w:szCs w:val="24"/>
                <w:lang w:val="en-US"/>
              </w:rPr>
              <w:instrText>false</w:instrText>
            </w:r>
            <w:r w:rsidR="00023CA1" w:rsidRPr="007A7B5B">
              <w:rPr>
                <w:rFonts w:cs="Times New Roman"/>
                <w:szCs w:val="24"/>
              </w:rPr>
              <w:instrText>,"</w:instrText>
            </w:r>
            <w:r w:rsidR="00023CA1">
              <w:rPr>
                <w:rFonts w:cs="Times New Roman"/>
                <w:szCs w:val="24"/>
                <w:lang w:val="en-US"/>
              </w:rPr>
              <w:instrText>suffix</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family</w:instrText>
            </w:r>
            <w:r w:rsidR="00023CA1" w:rsidRPr="007A7B5B">
              <w:rPr>
                <w:rFonts w:cs="Times New Roman"/>
                <w:szCs w:val="24"/>
              </w:rPr>
              <w:instrText>":"Городецкий","</w:instrText>
            </w:r>
            <w:r w:rsidR="00023CA1">
              <w:rPr>
                <w:rFonts w:cs="Times New Roman"/>
                <w:szCs w:val="24"/>
                <w:lang w:val="en-US"/>
              </w:rPr>
              <w:instrText>given</w:instrText>
            </w:r>
            <w:r w:rsidR="00023CA1" w:rsidRPr="007A7B5B">
              <w:rPr>
                <w:rFonts w:cs="Times New Roman"/>
                <w:szCs w:val="24"/>
              </w:rPr>
              <w:instrText>":"В.М.","</w:instrText>
            </w:r>
            <w:r w:rsidR="00023CA1">
              <w:rPr>
                <w:rFonts w:cs="Times New Roman"/>
                <w:szCs w:val="24"/>
                <w:lang w:val="en-US"/>
              </w:rPr>
              <w:instrText>non</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parse</w:instrText>
            </w:r>
            <w:r w:rsidR="00023CA1" w:rsidRPr="007A7B5B">
              <w:rPr>
                <w:rFonts w:cs="Times New Roman"/>
                <w:szCs w:val="24"/>
              </w:rPr>
              <w:instrText>-</w:instrText>
            </w:r>
            <w:r w:rsidR="00023CA1">
              <w:rPr>
                <w:rFonts w:cs="Times New Roman"/>
                <w:szCs w:val="24"/>
                <w:lang w:val="en-US"/>
              </w:rPr>
              <w:instrText>names</w:instrText>
            </w:r>
            <w:r w:rsidR="00023CA1" w:rsidRPr="007A7B5B">
              <w:rPr>
                <w:rFonts w:cs="Times New Roman"/>
                <w:szCs w:val="24"/>
              </w:rPr>
              <w:instrText>":</w:instrText>
            </w:r>
            <w:r w:rsidR="00023CA1">
              <w:rPr>
                <w:rFonts w:cs="Times New Roman"/>
                <w:szCs w:val="24"/>
                <w:lang w:val="en-US"/>
              </w:rPr>
              <w:instrText>false</w:instrText>
            </w:r>
            <w:r w:rsidR="00023CA1" w:rsidRPr="007A7B5B">
              <w:rPr>
                <w:rFonts w:cs="Times New Roman"/>
                <w:szCs w:val="24"/>
              </w:rPr>
              <w:instrText>,"</w:instrText>
            </w:r>
            <w:r w:rsidR="00023CA1">
              <w:rPr>
                <w:rFonts w:cs="Times New Roman"/>
                <w:szCs w:val="24"/>
                <w:lang w:val="en-US"/>
              </w:rPr>
              <w:instrText>suffix</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family</w:instrText>
            </w:r>
            <w:r w:rsidR="00023CA1" w:rsidRPr="007A7B5B">
              <w:rPr>
                <w:rFonts w:cs="Times New Roman"/>
                <w:szCs w:val="24"/>
              </w:rPr>
              <w:instrText>":"Шулутко","</w:instrText>
            </w:r>
            <w:r w:rsidR="00023CA1">
              <w:rPr>
                <w:rFonts w:cs="Times New Roman"/>
                <w:szCs w:val="24"/>
                <w:lang w:val="en-US"/>
              </w:rPr>
              <w:instrText>given</w:instrText>
            </w:r>
            <w:r w:rsidR="00023CA1" w:rsidRPr="007A7B5B">
              <w:rPr>
                <w:rFonts w:cs="Times New Roman"/>
                <w:szCs w:val="24"/>
              </w:rPr>
              <w:instrText>":"Е.М.","</w:instrText>
            </w:r>
            <w:r w:rsidR="00023CA1">
              <w:rPr>
                <w:rFonts w:cs="Times New Roman"/>
                <w:szCs w:val="24"/>
                <w:lang w:val="en-US"/>
              </w:rPr>
              <w:instrText>non</w:instrText>
            </w:r>
            <w:r w:rsidR="00023CA1" w:rsidRPr="007A7B5B">
              <w:rPr>
                <w:rFonts w:cs="Times New Roman"/>
                <w:szCs w:val="24"/>
              </w:rPr>
              <w:instrText>-</w:instrText>
            </w:r>
            <w:r w:rsidR="00023CA1">
              <w:rPr>
                <w:rFonts w:cs="Times New Roman"/>
                <w:szCs w:val="24"/>
                <w:lang w:val="en-US"/>
              </w:rPr>
              <w:instrText>dropping</w:instrText>
            </w:r>
            <w:r w:rsidR="00023CA1" w:rsidRPr="007A7B5B">
              <w:rPr>
                <w:rFonts w:cs="Times New Roman"/>
                <w:szCs w:val="24"/>
              </w:rPr>
              <w:instrText>-</w:instrText>
            </w:r>
            <w:r w:rsidR="00023CA1">
              <w:rPr>
                <w:rFonts w:cs="Times New Roman"/>
                <w:szCs w:val="24"/>
                <w:lang w:val="en-US"/>
              </w:rPr>
              <w:instrText>particle</w:instrText>
            </w:r>
            <w:r w:rsidR="00023CA1" w:rsidRPr="007A7B5B">
              <w:rPr>
                <w:rFonts w:cs="Times New Roman"/>
                <w:szCs w:val="24"/>
              </w:rPr>
              <w:instrText>":"","</w:instrText>
            </w:r>
            <w:r w:rsidR="00023CA1">
              <w:rPr>
                <w:rFonts w:cs="Times New Roman"/>
                <w:szCs w:val="24"/>
                <w:lang w:val="en-US"/>
              </w:rPr>
              <w:instrText>parse</w:instrText>
            </w:r>
            <w:r w:rsidR="00023CA1" w:rsidRPr="007A7B5B">
              <w:rPr>
                <w:rFonts w:cs="Times New Roman"/>
                <w:szCs w:val="24"/>
              </w:rPr>
              <w:instrText>-</w:instrText>
            </w:r>
            <w:r w:rsidR="00023CA1">
              <w:rPr>
                <w:rFonts w:cs="Times New Roman"/>
                <w:szCs w:val="24"/>
                <w:lang w:val="en-US"/>
              </w:rPr>
              <w:instrText>names</w:instrText>
            </w:r>
            <w:r w:rsidR="00023CA1" w:rsidRPr="007A7B5B">
              <w:rPr>
                <w:rFonts w:cs="Times New Roman"/>
                <w:szCs w:val="24"/>
              </w:rPr>
              <w:instrText>":</w:instrText>
            </w:r>
            <w:r w:rsidR="00023CA1">
              <w:rPr>
                <w:rFonts w:cs="Times New Roman"/>
                <w:szCs w:val="24"/>
                <w:lang w:val="en-US"/>
              </w:rPr>
              <w:instrText>false</w:instrText>
            </w:r>
            <w:r w:rsidR="00023CA1" w:rsidRPr="007A7B5B">
              <w:rPr>
                <w:rFonts w:cs="Times New Roman"/>
                <w:szCs w:val="24"/>
              </w:rPr>
              <w:instrText>,"</w:instrText>
            </w:r>
            <w:r w:rsidR="00023CA1">
              <w:rPr>
                <w:rFonts w:cs="Times New Roman"/>
                <w:szCs w:val="24"/>
                <w:lang w:val="en-US"/>
              </w:rPr>
              <w:instrText>suffix</w:instrText>
            </w:r>
            <w:r w:rsidR="00023CA1" w:rsidRPr="007A7B5B">
              <w:rPr>
                <w:rFonts w:cs="Times New Roman"/>
                <w:szCs w:val="24"/>
              </w:rPr>
              <w:instrText>":""}],"</w:instrText>
            </w:r>
            <w:r w:rsidR="00023CA1">
              <w:rPr>
                <w:rFonts w:cs="Times New Roman"/>
                <w:szCs w:val="24"/>
                <w:lang w:val="en-US"/>
              </w:rPr>
              <w:instrText>container</w:instrText>
            </w:r>
            <w:r w:rsidR="00023CA1" w:rsidRPr="007A7B5B">
              <w:rPr>
                <w:rFonts w:cs="Times New Roman"/>
                <w:szCs w:val="24"/>
              </w:rPr>
              <w:instrText>-</w:instrText>
            </w:r>
            <w:r w:rsidR="00023CA1">
              <w:rPr>
                <w:rFonts w:cs="Times New Roman"/>
                <w:szCs w:val="24"/>
                <w:lang w:val="en-US"/>
              </w:rPr>
              <w:instrText>title</w:instrText>
            </w:r>
            <w:r w:rsidR="00023CA1" w:rsidRPr="007A7B5B">
              <w:rPr>
                <w:rFonts w:cs="Times New Roman"/>
                <w:szCs w:val="24"/>
              </w:rPr>
              <w:instrText>":"Терапевтический архив","</w:instrText>
            </w:r>
            <w:r w:rsidR="00023CA1">
              <w:rPr>
                <w:rFonts w:cs="Times New Roman"/>
                <w:szCs w:val="24"/>
                <w:lang w:val="en-US"/>
              </w:rPr>
              <w:instrText>id</w:instrText>
            </w:r>
            <w:r w:rsidR="00023CA1" w:rsidRPr="007A7B5B">
              <w:rPr>
                <w:rFonts w:cs="Times New Roman"/>
                <w:szCs w:val="24"/>
              </w:rPr>
              <w:instrText>":"</w:instrText>
            </w:r>
            <w:r w:rsidR="00023CA1">
              <w:rPr>
                <w:rFonts w:cs="Times New Roman"/>
                <w:szCs w:val="24"/>
                <w:lang w:val="en-US"/>
              </w:rPr>
              <w:instrText>ITEM</w:instrText>
            </w:r>
            <w:r w:rsidR="00023CA1" w:rsidRPr="007A7B5B">
              <w:rPr>
                <w:rFonts w:cs="Times New Roman"/>
                <w:szCs w:val="24"/>
              </w:rPr>
              <w:instrText>-1","</w:instrText>
            </w:r>
            <w:r w:rsidR="00023CA1">
              <w:rPr>
                <w:rFonts w:cs="Times New Roman"/>
                <w:szCs w:val="24"/>
                <w:lang w:val="en-US"/>
              </w:rPr>
              <w:instrText>issue</w:instrText>
            </w:r>
            <w:r w:rsidR="00023CA1" w:rsidRPr="007A7B5B">
              <w:rPr>
                <w:rFonts w:cs="Times New Roman"/>
                <w:szCs w:val="24"/>
              </w:rPr>
              <w:instrText>":"7","</w:instrText>
            </w:r>
            <w:r w:rsidR="00023CA1">
              <w:rPr>
                <w:rFonts w:cs="Times New Roman"/>
                <w:szCs w:val="24"/>
                <w:lang w:val="en-US"/>
              </w:rPr>
              <w:instrText>issued</w:instrText>
            </w:r>
            <w:r w:rsidR="00023CA1" w:rsidRPr="007A7B5B">
              <w:rPr>
                <w:rFonts w:cs="Times New Roman"/>
                <w:szCs w:val="24"/>
              </w:rPr>
              <w:instrText>":{"</w:instrText>
            </w:r>
            <w:r w:rsidR="00023CA1">
              <w:rPr>
                <w:rFonts w:cs="Times New Roman"/>
                <w:szCs w:val="24"/>
                <w:lang w:val="en-US"/>
              </w:rPr>
              <w:instrText>date</w:instrText>
            </w:r>
            <w:r w:rsidR="00023CA1" w:rsidRPr="007A7B5B">
              <w:rPr>
                <w:rFonts w:cs="Times New Roman"/>
                <w:szCs w:val="24"/>
              </w:rPr>
              <w:instrText>-</w:instrText>
            </w:r>
            <w:r w:rsidR="00023CA1">
              <w:rPr>
                <w:rFonts w:cs="Times New Roman"/>
                <w:szCs w:val="24"/>
                <w:lang w:val="en-US"/>
              </w:rPr>
              <w:instrText>parts</w:instrText>
            </w:r>
            <w:r w:rsidR="00023CA1" w:rsidRPr="007A7B5B">
              <w:rPr>
                <w:rFonts w:cs="Times New Roman"/>
                <w:szCs w:val="24"/>
              </w:rPr>
              <w:instrText>":[["1993"]]},"</w:instrText>
            </w:r>
            <w:r w:rsidR="00023CA1">
              <w:rPr>
                <w:rFonts w:cs="Times New Roman"/>
                <w:szCs w:val="24"/>
                <w:lang w:val="en-US"/>
              </w:rPr>
              <w:instrText>page</w:instrText>
            </w:r>
            <w:r w:rsidR="00023CA1" w:rsidRPr="007A7B5B">
              <w:rPr>
                <w:rFonts w:cs="Times New Roman"/>
                <w:szCs w:val="24"/>
              </w:rPr>
              <w:instrText>":"3-6","</w:instrText>
            </w:r>
            <w:r w:rsidR="00023CA1">
              <w:rPr>
                <w:rFonts w:cs="Times New Roman"/>
                <w:szCs w:val="24"/>
                <w:lang w:val="en-US"/>
              </w:rPr>
              <w:instrText>title</w:instrText>
            </w:r>
            <w:r w:rsidR="00023CA1" w:rsidRPr="007A7B5B">
              <w:rPr>
                <w:rFonts w:cs="Times New Roman"/>
                <w:szCs w:val="24"/>
              </w:rPr>
              <w:instrText>":"Критические состояния при гемобластозах (типичные формы и выживаемость в условиях отделения реанимации).","</w:instrText>
            </w:r>
            <w:r w:rsidR="00023CA1">
              <w:rPr>
                <w:rFonts w:cs="Times New Roman"/>
                <w:szCs w:val="24"/>
                <w:lang w:val="en-US"/>
              </w:rPr>
              <w:instrText>type</w:instrText>
            </w:r>
            <w:r w:rsidR="00023CA1" w:rsidRPr="007A7B5B">
              <w:rPr>
                <w:rFonts w:cs="Times New Roman"/>
                <w:szCs w:val="24"/>
              </w:rPr>
              <w:instrText>":"</w:instrText>
            </w:r>
            <w:r w:rsidR="00023CA1">
              <w:rPr>
                <w:rFonts w:cs="Times New Roman"/>
                <w:szCs w:val="24"/>
                <w:lang w:val="en-US"/>
              </w:rPr>
              <w:instrText>article</w:instrText>
            </w:r>
            <w:r w:rsidR="00023CA1" w:rsidRPr="007A7B5B">
              <w:rPr>
                <w:rFonts w:cs="Times New Roman"/>
                <w:szCs w:val="24"/>
              </w:rPr>
              <w:instrText>-</w:instrText>
            </w:r>
            <w:r w:rsidR="00023CA1">
              <w:rPr>
                <w:rFonts w:cs="Times New Roman"/>
                <w:szCs w:val="24"/>
                <w:lang w:val="en-US"/>
              </w:rPr>
              <w:instrText>journal</w:instrText>
            </w:r>
            <w:r w:rsidR="00023CA1" w:rsidRPr="007A7B5B">
              <w:rPr>
                <w:rFonts w:cs="Times New Roman"/>
                <w:szCs w:val="24"/>
              </w:rPr>
              <w:instrText>","</w:instrText>
            </w:r>
            <w:r w:rsidR="00023CA1">
              <w:rPr>
                <w:rFonts w:cs="Times New Roman"/>
                <w:szCs w:val="24"/>
                <w:lang w:val="en-US"/>
              </w:rPr>
              <w:instrText>volume</w:instrText>
            </w:r>
            <w:r w:rsidR="00023CA1" w:rsidRPr="007A7B5B">
              <w:rPr>
                <w:rFonts w:cs="Times New Roman"/>
                <w:szCs w:val="24"/>
              </w:rPr>
              <w:instrText>":"65"},"</w:instrText>
            </w:r>
            <w:r w:rsidR="00023CA1">
              <w:rPr>
                <w:rFonts w:cs="Times New Roman"/>
                <w:szCs w:val="24"/>
                <w:lang w:val="en-US"/>
              </w:rPr>
              <w:instrText>uris</w:instrText>
            </w:r>
            <w:r w:rsidR="00023CA1" w:rsidRPr="007A7B5B">
              <w:rPr>
                <w:rFonts w:cs="Times New Roman"/>
                <w:szCs w:val="24"/>
              </w:rPr>
              <w:instrText>":["</w:instrText>
            </w:r>
            <w:r w:rsidR="00023CA1">
              <w:rPr>
                <w:rFonts w:cs="Times New Roman"/>
                <w:szCs w:val="24"/>
                <w:lang w:val="en-US"/>
              </w:rPr>
              <w:instrText>http</w:instrText>
            </w:r>
            <w:r w:rsidR="00023CA1" w:rsidRPr="007A7B5B">
              <w:rPr>
                <w:rFonts w:cs="Times New Roman"/>
                <w:szCs w:val="24"/>
              </w:rPr>
              <w:instrText>://</w:instrText>
            </w:r>
            <w:r w:rsidR="00023CA1">
              <w:rPr>
                <w:rFonts w:cs="Times New Roman"/>
                <w:szCs w:val="24"/>
                <w:lang w:val="en-US"/>
              </w:rPr>
              <w:instrText>www</w:instrText>
            </w:r>
            <w:r w:rsidR="00023CA1" w:rsidRPr="007A7B5B">
              <w:rPr>
                <w:rFonts w:cs="Times New Roman"/>
                <w:szCs w:val="24"/>
              </w:rPr>
              <w:instrText>.</w:instrText>
            </w:r>
            <w:r w:rsidR="00023CA1">
              <w:rPr>
                <w:rFonts w:cs="Times New Roman"/>
                <w:szCs w:val="24"/>
                <w:lang w:val="en-US"/>
              </w:rPr>
              <w:instrText>mendeley</w:instrText>
            </w:r>
            <w:r w:rsidR="00023CA1" w:rsidRPr="007A7B5B">
              <w:rPr>
                <w:rFonts w:cs="Times New Roman"/>
                <w:szCs w:val="24"/>
              </w:rPr>
              <w:instrText>.</w:instrText>
            </w:r>
            <w:r w:rsidR="00023CA1">
              <w:rPr>
                <w:rFonts w:cs="Times New Roman"/>
                <w:szCs w:val="24"/>
                <w:lang w:val="en-US"/>
              </w:rPr>
              <w:instrText>com</w:instrText>
            </w:r>
            <w:r w:rsidR="00023CA1" w:rsidRPr="007A7B5B">
              <w:rPr>
                <w:rFonts w:cs="Times New Roman"/>
                <w:szCs w:val="24"/>
              </w:rPr>
              <w:instrText>/</w:instrText>
            </w:r>
            <w:r w:rsidR="00023CA1">
              <w:rPr>
                <w:rFonts w:cs="Times New Roman"/>
                <w:szCs w:val="24"/>
                <w:lang w:val="en-US"/>
              </w:rPr>
              <w:instrText>documents</w:instrText>
            </w:r>
            <w:r w:rsidR="00023CA1" w:rsidRPr="007A7B5B">
              <w:rPr>
                <w:rFonts w:cs="Times New Roman"/>
                <w:szCs w:val="24"/>
              </w:rPr>
              <w:instrText>/?</w:instrText>
            </w:r>
            <w:r w:rsidR="00023CA1">
              <w:rPr>
                <w:rFonts w:cs="Times New Roman"/>
                <w:szCs w:val="24"/>
                <w:lang w:val="en-US"/>
              </w:rPr>
              <w:instrText>uuid</w:instrText>
            </w:r>
            <w:r w:rsidR="00023CA1" w:rsidRPr="007A7B5B">
              <w:rPr>
                <w:rFonts w:cs="Times New Roman"/>
                <w:szCs w:val="24"/>
              </w:rPr>
              <w:instrText>=</w:instrText>
            </w:r>
            <w:r w:rsidR="00023CA1">
              <w:rPr>
                <w:rFonts w:cs="Times New Roman"/>
                <w:szCs w:val="24"/>
                <w:lang w:val="en-US"/>
              </w:rPr>
              <w:instrText>c</w:instrText>
            </w:r>
            <w:r w:rsidR="00023CA1" w:rsidRPr="007A7B5B">
              <w:rPr>
                <w:rFonts w:cs="Times New Roman"/>
                <w:szCs w:val="24"/>
              </w:rPr>
              <w:instrText>4</w:instrText>
            </w:r>
            <w:r w:rsidR="00023CA1">
              <w:rPr>
                <w:rFonts w:cs="Times New Roman"/>
                <w:szCs w:val="24"/>
                <w:lang w:val="en-US"/>
              </w:rPr>
              <w:instrText>b</w:instrText>
            </w:r>
            <w:r w:rsidR="00023CA1" w:rsidRPr="007A7B5B">
              <w:rPr>
                <w:rFonts w:cs="Times New Roman"/>
                <w:szCs w:val="24"/>
              </w:rPr>
              <w:instrText>05</w:instrText>
            </w:r>
            <w:r w:rsidR="00023CA1">
              <w:rPr>
                <w:rFonts w:cs="Times New Roman"/>
                <w:szCs w:val="24"/>
                <w:lang w:val="en-US"/>
              </w:rPr>
              <w:instrText>bf</w:instrText>
            </w:r>
            <w:r w:rsidR="00023CA1" w:rsidRPr="007A7B5B">
              <w:rPr>
                <w:rFonts w:cs="Times New Roman"/>
                <w:szCs w:val="24"/>
              </w:rPr>
              <w:instrText>5-</w:instrText>
            </w:r>
            <w:r w:rsidR="00023CA1">
              <w:rPr>
                <w:rFonts w:cs="Times New Roman"/>
                <w:szCs w:val="24"/>
                <w:lang w:val="en-US"/>
              </w:rPr>
              <w:instrText>f</w:instrText>
            </w:r>
            <w:r w:rsidR="00023CA1" w:rsidRPr="007A7B5B">
              <w:rPr>
                <w:rFonts w:cs="Times New Roman"/>
                <w:szCs w:val="24"/>
              </w:rPr>
              <w:instrText>5</w:instrText>
            </w:r>
            <w:r w:rsidR="00023CA1">
              <w:rPr>
                <w:rFonts w:cs="Times New Roman"/>
                <w:szCs w:val="24"/>
                <w:lang w:val="en-US"/>
              </w:rPr>
              <w:instrText>dc</w:instrText>
            </w:r>
            <w:r w:rsidR="00023CA1" w:rsidRPr="007A7B5B">
              <w:rPr>
                <w:rFonts w:cs="Times New Roman"/>
                <w:szCs w:val="24"/>
              </w:rPr>
              <w:instrText>-4551-</w:instrText>
            </w:r>
            <w:r w:rsidR="00023CA1">
              <w:rPr>
                <w:rFonts w:cs="Times New Roman"/>
                <w:szCs w:val="24"/>
                <w:lang w:val="en-US"/>
              </w:rPr>
              <w:instrText>a</w:instrText>
            </w:r>
            <w:r w:rsidR="00023CA1" w:rsidRPr="007A7B5B">
              <w:rPr>
                <w:rFonts w:cs="Times New Roman"/>
                <w:szCs w:val="24"/>
              </w:rPr>
              <w:instrText>590-5854</w:instrText>
            </w:r>
            <w:r w:rsidR="00023CA1">
              <w:rPr>
                <w:rFonts w:cs="Times New Roman"/>
                <w:szCs w:val="24"/>
                <w:lang w:val="en-US"/>
              </w:rPr>
              <w:instrText>faa</w:instrText>
            </w:r>
            <w:r w:rsidR="00023CA1" w:rsidRPr="007A7B5B">
              <w:rPr>
                <w:rFonts w:cs="Times New Roman"/>
                <w:szCs w:val="24"/>
              </w:rPr>
              <w:instrText>101</w:instrText>
            </w:r>
            <w:r w:rsidR="00023CA1">
              <w:rPr>
                <w:rFonts w:cs="Times New Roman"/>
                <w:szCs w:val="24"/>
                <w:lang w:val="en-US"/>
              </w:rPr>
              <w:instrText>d</w:instrText>
            </w:r>
            <w:r w:rsidR="00023CA1" w:rsidRPr="007A7B5B">
              <w:rPr>
                <w:rFonts w:cs="Times New Roman"/>
                <w:szCs w:val="24"/>
              </w:rPr>
              <w:instrText>0"]}],"</w:instrText>
            </w:r>
            <w:r w:rsidR="00023CA1">
              <w:rPr>
                <w:rFonts w:cs="Times New Roman"/>
                <w:szCs w:val="24"/>
                <w:lang w:val="en-US"/>
              </w:rPr>
              <w:instrText>mendeley</w:instrText>
            </w:r>
            <w:r w:rsidR="00023CA1" w:rsidRPr="007A7B5B">
              <w:rPr>
                <w:rFonts w:cs="Times New Roman"/>
                <w:szCs w:val="24"/>
              </w:rPr>
              <w:instrText>":{"</w:instrText>
            </w:r>
            <w:r w:rsidR="00023CA1">
              <w:rPr>
                <w:rFonts w:cs="Times New Roman"/>
                <w:szCs w:val="24"/>
                <w:lang w:val="en-US"/>
              </w:rPr>
              <w:instrText>formattedCitation</w:instrText>
            </w:r>
            <w:r w:rsidR="00023CA1" w:rsidRPr="007A7B5B">
              <w:rPr>
                <w:rFonts w:cs="Times New Roman"/>
                <w:szCs w:val="24"/>
              </w:rPr>
              <w:instrText>":"[97]","</w:instrText>
            </w:r>
            <w:r w:rsidR="00023CA1">
              <w:rPr>
                <w:rFonts w:cs="Times New Roman"/>
                <w:szCs w:val="24"/>
                <w:lang w:val="en-US"/>
              </w:rPr>
              <w:instrText>plainTextFormattedCitation</w:instrText>
            </w:r>
            <w:r w:rsidR="00023CA1" w:rsidRPr="007A7B5B">
              <w:rPr>
                <w:rFonts w:cs="Times New Roman"/>
                <w:szCs w:val="24"/>
              </w:rPr>
              <w:instrText>":"[97]","</w:instrText>
            </w:r>
            <w:r w:rsidR="00023CA1">
              <w:rPr>
                <w:rFonts w:cs="Times New Roman"/>
                <w:szCs w:val="24"/>
                <w:lang w:val="en-US"/>
              </w:rPr>
              <w:instrText>previouslyFormattedCitation</w:instrText>
            </w:r>
            <w:r w:rsidR="00023CA1" w:rsidRPr="007A7B5B">
              <w:rPr>
                <w:rFonts w:cs="Times New Roman"/>
                <w:szCs w:val="24"/>
              </w:rPr>
              <w:instrText>":"[97]"},"</w:instrText>
            </w:r>
            <w:r w:rsidR="00023CA1">
              <w:rPr>
                <w:rFonts w:cs="Times New Roman"/>
                <w:szCs w:val="24"/>
                <w:lang w:val="en-US"/>
              </w:rPr>
              <w:instrText>properties</w:instrText>
            </w:r>
            <w:r w:rsidR="00023CA1" w:rsidRPr="007A7B5B">
              <w:rPr>
                <w:rFonts w:cs="Times New Roman"/>
                <w:szCs w:val="24"/>
              </w:rPr>
              <w:instrText>":{"</w:instrText>
            </w:r>
            <w:r w:rsidR="00023CA1">
              <w:rPr>
                <w:rFonts w:cs="Times New Roman"/>
                <w:szCs w:val="24"/>
                <w:lang w:val="en-US"/>
              </w:rPr>
              <w:instrText>noteIndex</w:instrText>
            </w:r>
            <w:r w:rsidR="00023CA1" w:rsidRPr="007A7B5B">
              <w:rPr>
                <w:rFonts w:cs="Times New Roman"/>
                <w:szCs w:val="24"/>
              </w:rPr>
              <w:instrText>":0},"</w:instrText>
            </w:r>
            <w:r w:rsidR="00023CA1">
              <w:rPr>
                <w:rFonts w:cs="Times New Roman"/>
                <w:szCs w:val="24"/>
                <w:lang w:val="en-US"/>
              </w:rPr>
              <w:instrText>schema</w:instrText>
            </w:r>
            <w:r w:rsidR="00023CA1" w:rsidRPr="007A7B5B">
              <w:rPr>
                <w:rFonts w:cs="Times New Roman"/>
                <w:szCs w:val="24"/>
              </w:rPr>
              <w:instrText>":"</w:instrText>
            </w:r>
            <w:r w:rsidR="00023CA1">
              <w:rPr>
                <w:rFonts w:cs="Times New Roman"/>
                <w:szCs w:val="24"/>
                <w:lang w:val="en-US"/>
              </w:rPr>
              <w:instrText>https</w:instrText>
            </w:r>
            <w:r w:rsidR="00023CA1" w:rsidRPr="007A7B5B">
              <w:rPr>
                <w:rFonts w:cs="Times New Roman"/>
                <w:szCs w:val="24"/>
              </w:rPr>
              <w:instrText>://</w:instrText>
            </w:r>
            <w:r w:rsidR="00023CA1">
              <w:rPr>
                <w:rFonts w:cs="Times New Roman"/>
                <w:szCs w:val="24"/>
                <w:lang w:val="en-US"/>
              </w:rPr>
              <w:instrText>github</w:instrText>
            </w:r>
            <w:r w:rsidR="00023CA1" w:rsidRPr="007A7B5B">
              <w:rPr>
                <w:rFonts w:cs="Times New Roman"/>
                <w:szCs w:val="24"/>
              </w:rPr>
              <w:instrText>.</w:instrText>
            </w:r>
            <w:r w:rsidR="00023CA1">
              <w:rPr>
                <w:rFonts w:cs="Times New Roman"/>
                <w:szCs w:val="24"/>
                <w:lang w:val="en-US"/>
              </w:rPr>
              <w:instrText>com</w:instrText>
            </w:r>
            <w:r w:rsidR="00023CA1" w:rsidRPr="007A7B5B">
              <w:rPr>
                <w:rFonts w:cs="Times New Roman"/>
                <w:szCs w:val="24"/>
              </w:rPr>
              <w:instrText>/</w:instrText>
            </w:r>
            <w:r w:rsidR="00023CA1">
              <w:rPr>
                <w:rFonts w:cs="Times New Roman"/>
                <w:szCs w:val="24"/>
                <w:lang w:val="en-US"/>
              </w:rPr>
              <w:instrText>citation</w:instrText>
            </w:r>
            <w:r w:rsidR="00023CA1" w:rsidRPr="007A7B5B">
              <w:rPr>
                <w:rFonts w:cs="Times New Roman"/>
                <w:szCs w:val="24"/>
              </w:rPr>
              <w:instrText>-</w:instrText>
            </w:r>
            <w:r w:rsidR="00023CA1">
              <w:rPr>
                <w:rFonts w:cs="Times New Roman"/>
                <w:szCs w:val="24"/>
                <w:lang w:val="en-US"/>
              </w:rPr>
              <w:instrText>style</w:instrText>
            </w:r>
            <w:r w:rsidR="00023CA1" w:rsidRPr="007A7B5B">
              <w:rPr>
                <w:rFonts w:cs="Times New Roman"/>
                <w:szCs w:val="24"/>
              </w:rPr>
              <w:instrText>-</w:instrText>
            </w:r>
            <w:r w:rsidR="00023CA1">
              <w:rPr>
                <w:rFonts w:cs="Times New Roman"/>
                <w:szCs w:val="24"/>
                <w:lang w:val="en-US"/>
              </w:rPr>
              <w:instrText>language</w:instrText>
            </w:r>
            <w:r w:rsidR="00023CA1" w:rsidRPr="007A7B5B">
              <w:rPr>
                <w:rFonts w:cs="Times New Roman"/>
                <w:szCs w:val="24"/>
              </w:rPr>
              <w:instrText>/</w:instrText>
            </w:r>
            <w:r w:rsidR="00023CA1">
              <w:rPr>
                <w:rFonts w:cs="Times New Roman"/>
                <w:szCs w:val="24"/>
                <w:lang w:val="en-US"/>
              </w:rPr>
              <w:instrText>schema</w:instrText>
            </w:r>
            <w:r w:rsidR="00023CA1" w:rsidRPr="007A7B5B">
              <w:rPr>
                <w:rFonts w:cs="Times New Roman"/>
                <w:szCs w:val="24"/>
              </w:rPr>
              <w:instrText>/</w:instrText>
            </w:r>
            <w:r w:rsidR="00023CA1">
              <w:rPr>
                <w:rFonts w:cs="Times New Roman"/>
                <w:szCs w:val="24"/>
                <w:lang w:val="en-US"/>
              </w:rPr>
              <w:instrText>raw</w:instrText>
            </w:r>
            <w:r w:rsidR="00023CA1" w:rsidRPr="007A7B5B">
              <w:rPr>
                <w:rFonts w:cs="Times New Roman"/>
                <w:szCs w:val="24"/>
              </w:rPr>
              <w:instrText>/</w:instrText>
            </w:r>
            <w:r w:rsidR="00023CA1">
              <w:rPr>
                <w:rFonts w:cs="Times New Roman"/>
                <w:szCs w:val="24"/>
                <w:lang w:val="en-US"/>
              </w:rPr>
              <w:instrText>master</w:instrText>
            </w:r>
            <w:r w:rsidR="00023CA1" w:rsidRPr="007A7B5B">
              <w:rPr>
                <w:rFonts w:cs="Times New Roman"/>
                <w:szCs w:val="24"/>
              </w:rPr>
              <w:instrText>/</w:instrText>
            </w:r>
            <w:r w:rsidR="00023CA1">
              <w:rPr>
                <w:rFonts w:cs="Times New Roman"/>
                <w:szCs w:val="24"/>
                <w:lang w:val="en-US"/>
              </w:rPr>
              <w:instrText>csl</w:instrText>
            </w:r>
            <w:r w:rsidR="00023CA1" w:rsidRPr="007A7B5B">
              <w:rPr>
                <w:rFonts w:cs="Times New Roman"/>
                <w:szCs w:val="24"/>
              </w:rPr>
              <w:instrText>-</w:instrText>
            </w:r>
            <w:r w:rsidR="00023CA1">
              <w:rPr>
                <w:rFonts w:cs="Times New Roman"/>
                <w:szCs w:val="24"/>
                <w:lang w:val="en-US"/>
              </w:rPr>
              <w:instrText>citation</w:instrText>
            </w:r>
            <w:r w:rsidR="00023CA1" w:rsidRPr="007A7B5B">
              <w:rPr>
                <w:rFonts w:cs="Times New Roman"/>
                <w:szCs w:val="24"/>
              </w:rPr>
              <w:instrText>.</w:instrText>
            </w:r>
            <w:r w:rsidR="00023CA1">
              <w:rPr>
                <w:rFonts w:cs="Times New Roman"/>
                <w:szCs w:val="24"/>
                <w:lang w:val="en-US"/>
              </w:rPr>
              <w:instrText>json</w:instrText>
            </w:r>
            <w:r w:rsidR="00023CA1" w:rsidRPr="007A7B5B">
              <w:rPr>
                <w:rFonts w:cs="Times New Roman"/>
                <w:szCs w:val="24"/>
              </w:rPr>
              <w:instrText>"}</w:instrText>
            </w:r>
            <w:r w:rsidRPr="00092151">
              <w:rPr>
                <w:rFonts w:cs="Times New Roman"/>
                <w:szCs w:val="24"/>
                <w:lang w:val="en-US"/>
              </w:rPr>
              <w:fldChar w:fldCharType="separate"/>
            </w:r>
            <w:r w:rsidR="00023CA1" w:rsidRPr="00023CA1">
              <w:rPr>
                <w:rFonts w:cs="Times New Roman"/>
                <w:noProof/>
                <w:szCs w:val="24"/>
              </w:rPr>
              <w:t>[97]</w:t>
            </w:r>
            <w:r w:rsidRPr="00092151">
              <w:rPr>
                <w:rFonts w:cs="Times New Roman"/>
                <w:szCs w:val="24"/>
                <w:lang w:val="en-US"/>
              </w:rPr>
              <w:fldChar w:fldCharType="end"/>
            </w:r>
          </w:p>
        </w:tc>
        <w:tc>
          <w:tcPr>
            <w:tcW w:w="425" w:type="pct"/>
          </w:tcPr>
          <w:p w14:paraId="450A1865" w14:textId="77777777" w:rsidR="00DC1619" w:rsidRPr="00092151" w:rsidRDefault="00DC1619" w:rsidP="003350DC">
            <w:pPr>
              <w:jc w:val="center"/>
              <w:rPr>
                <w:rFonts w:cs="Times New Roman"/>
                <w:szCs w:val="24"/>
              </w:rPr>
            </w:pPr>
            <w:r w:rsidRPr="00092151">
              <w:rPr>
                <w:rFonts w:cs="Times New Roman"/>
                <w:szCs w:val="24"/>
              </w:rPr>
              <w:t>43</w:t>
            </w:r>
          </w:p>
        </w:tc>
        <w:tc>
          <w:tcPr>
            <w:tcW w:w="490" w:type="pct"/>
          </w:tcPr>
          <w:p w14:paraId="2F56B55B" w14:textId="77777777" w:rsidR="00DC1619" w:rsidRPr="00092151" w:rsidRDefault="00DC1619" w:rsidP="003350DC">
            <w:pPr>
              <w:jc w:val="center"/>
              <w:rPr>
                <w:rFonts w:cs="Times New Roman"/>
                <w:szCs w:val="24"/>
              </w:rPr>
            </w:pPr>
            <w:r w:rsidRPr="00092151">
              <w:rPr>
                <w:rFonts w:cs="Times New Roman"/>
                <w:szCs w:val="24"/>
              </w:rPr>
              <w:t>16</w:t>
            </w:r>
          </w:p>
        </w:tc>
        <w:tc>
          <w:tcPr>
            <w:tcW w:w="609" w:type="pct"/>
          </w:tcPr>
          <w:p w14:paraId="2C7835A8" w14:textId="77777777" w:rsidR="00DC1619" w:rsidRPr="00092151" w:rsidRDefault="00DC1619" w:rsidP="003350DC">
            <w:pPr>
              <w:jc w:val="center"/>
              <w:rPr>
                <w:rFonts w:cs="Times New Roman"/>
                <w:szCs w:val="24"/>
              </w:rPr>
            </w:pPr>
            <w:r w:rsidRPr="00092151">
              <w:rPr>
                <w:rFonts w:cs="Times New Roman"/>
                <w:szCs w:val="24"/>
              </w:rPr>
              <w:t>н/д*</w:t>
            </w:r>
          </w:p>
        </w:tc>
        <w:tc>
          <w:tcPr>
            <w:tcW w:w="687" w:type="pct"/>
          </w:tcPr>
          <w:p w14:paraId="1AAF4074" w14:textId="77777777" w:rsidR="00DC1619" w:rsidRPr="00092151" w:rsidRDefault="00DC1619" w:rsidP="003350DC">
            <w:pPr>
              <w:jc w:val="center"/>
              <w:rPr>
                <w:rFonts w:cs="Times New Roman"/>
                <w:szCs w:val="24"/>
              </w:rPr>
            </w:pPr>
            <w:r w:rsidRPr="00092151">
              <w:rPr>
                <w:rFonts w:cs="Times New Roman"/>
                <w:szCs w:val="24"/>
              </w:rPr>
              <w:t>н/д</w:t>
            </w:r>
          </w:p>
        </w:tc>
        <w:tc>
          <w:tcPr>
            <w:tcW w:w="456" w:type="pct"/>
          </w:tcPr>
          <w:p w14:paraId="5048747C" w14:textId="77777777" w:rsidR="00DC1619" w:rsidRPr="00092151" w:rsidRDefault="00DC1619" w:rsidP="003350DC">
            <w:pPr>
              <w:jc w:val="center"/>
              <w:rPr>
                <w:rFonts w:cs="Times New Roman"/>
                <w:szCs w:val="24"/>
              </w:rPr>
            </w:pPr>
            <w:r w:rsidRPr="00092151">
              <w:rPr>
                <w:rFonts w:cs="Times New Roman"/>
                <w:szCs w:val="24"/>
              </w:rPr>
              <w:t>5</w:t>
            </w:r>
          </w:p>
        </w:tc>
        <w:tc>
          <w:tcPr>
            <w:tcW w:w="515" w:type="pct"/>
          </w:tcPr>
          <w:p w14:paraId="06A9AACB" w14:textId="77777777" w:rsidR="00DC1619" w:rsidRPr="00092151" w:rsidRDefault="00DC1619" w:rsidP="003350DC">
            <w:pPr>
              <w:jc w:val="center"/>
              <w:rPr>
                <w:rFonts w:cs="Times New Roman"/>
                <w:szCs w:val="24"/>
              </w:rPr>
            </w:pPr>
            <w:r w:rsidRPr="00092151">
              <w:rPr>
                <w:rFonts w:cs="Times New Roman"/>
                <w:szCs w:val="24"/>
              </w:rPr>
              <w:t>16</w:t>
            </w:r>
          </w:p>
        </w:tc>
        <w:tc>
          <w:tcPr>
            <w:tcW w:w="536" w:type="pct"/>
          </w:tcPr>
          <w:p w14:paraId="3609D6E2" w14:textId="77777777" w:rsidR="00DC1619" w:rsidRPr="00092151" w:rsidRDefault="00DC1619" w:rsidP="003350DC">
            <w:pPr>
              <w:jc w:val="center"/>
              <w:rPr>
                <w:rFonts w:cs="Times New Roman"/>
                <w:szCs w:val="24"/>
              </w:rPr>
            </w:pPr>
            <w:r w:rsidRPr="00092151">
              <w:rPr>
                <w:rFonts w:cs="Times New Roman"/>
                <w:szCs w:val="24"/>
              </w:rPr>
              <w:t>20</w:t>
            </w:r>
          </w:p>
        </w:tc>
      </w:tr>
      <w:tr w:rsidR="00DC1619" w:rsidRPr="00092151" w14:paraId="3EA3CB5E" w14:textId="77777777" w:rsidTr="00883C67">
        <w:trPr>
          <w:trHeight w:val="822"/>
        </w:trPr>
        <w:tc>
          <w:tcPr>
            <w:tcW w:w="1279" w:type="pct"/>
          </w:tcPr>
          <w:p w14:paraId="436F62B7" w14:textId="142B15D2" w:rsidR="00DC1619" w:rsidRPr="00092151" w:rsidRDefault="00DC1619" w:rsidP="003350DC">
            <w:pPr>
              <w:rPr>
                <w:rFonts w:cs="Times New Roman"/>
                <w:szCs w:val="24"/>
              </w:rPr>
            </w:pPr>
            <w:r w:rsidRPr="00092151">
              <w:rPr>
                <w:rFonts w:cs="Times New Roman"/>
                <w:szCs w:val="24"/>
              </w:rPr>
              <w:t xml:space="preserve">Галстян Г.М. и соавт., 2011 </w:t>
            </w:r>
            <w:r w:rsidRPr="00092151">
              <w:rPr>
                <w:rFonts w:cs="Times New Roman"/>
                <w:szCs w:val="24"/>
              </w:rPr>
              <w:fldChar w:fldCharType="begin" w:fldLock="1"/>
            </w:r>
            <w:r w:rsidR="00023CA1">
              <w:rPr>
                <w:rFonts w:cs="Times New Roman"/>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98]","plainTextFormattedCitation":"[98]","previouslyFormattedCitation":"[98]"},"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8]</w:t>
            </w:r>
            <w:r w:rsidRPr="00092151">
              <w:rPr>
                <w:rFonts w:cs="Times New Roman"/>
                <w:szCs w:val="24"/>
              </w:rPr>
              <w:fldChar w:fldCharType="end"/>
            </w:r>
          </w:p>
        </w:tc>
        <w:tc>
          <w:tcPr>
            <w:tcW w:w="425" w:type="pct"/>
          </w:tcPr>
          <w:p w14:paraId="232AEDBC" w14:textId="77777777" w:rsidR="00DC1619" w:rsidRPr="00092151" w:rsidRDefault="00DC1619" w:rsidP="003350DC">
            <w:pPr>
              <w:jc w:val="center"/>
              <w:rPr>
                <w:rFonts w:cs="Times New Roman"/>
                <w:szCs w:val="24"/>
              </w:rPr>
            </w:pPr>
            <w:r w:rsidRPr="00092151">
              <w:rPr>
                <w:rFonts w:cs="Times New Roman"/>
                <w:szCs w:val="24"/>
              </w:rPr>
              <w:t>30</w:t>
            </w:r>
          </w:p>
        </w:tc>
        <w:tc>
          <w:tcPr>
            <w:tcW w:w="490" w:type="pct"/>
          </w:tcPr>
          <w:p w14:paraId="40EF0450" w14:textId="77777777" w:rsidR="00DC1619" w:rsidRPr="00092151" w:rsidRDefault="00DC1619" w:rsidP="003350DC">
            <w:pPr>
              <w:jc w:val="center"/>
              <w:rPr>
                <w:rFonts w:cs="Times New Roman"/>
                <w:szCs w:val="24"/>
              </w:rPr>
            </w:pPr>
            <w:r w:rsidRPr="00092151">
              <w:rPr>
                <w:rFonts w:cs="Times New Roman"/>
                <w:szCs w:val="24"/>
              </w:rPr>
              <w:t>22</w:t>
            </w:r>
          </w:p>
        </w:tc>
        <w:tc>
          <w:tcPr>
            <w:tcW w:w="609" w:type="pct"/>
          </w:tcPr>
          <w:p w14:paraId="2C8541B0" w14:textId="77777777" w:rsidR="00DC1619" w:rsidRPr="00092151" w:rsidRDefault="00DC1619" w:rsidP="003350DC">
            <w:pPr>
              <w:jc w:val="center"/>
              <w:rPr>
                <w:rFonts w:cs="Times New Roman"/>
                <w:szCs w:val="24"/>
              </w:rPr>
            </w:pPr>
            <w:r w:rsidRPr="00092151">
              <w:rPr>
                <w:rFonts w:cs="Times New Roman"/>
                <w:szCs w:val="24"/>
              </w:rPr>
              <w:t>7</w:t>
            </w:r>
          </w:p>
        </w:tc>
        <w:tc>
          <w:tcPr>
            <w:tcW w:w="687" w:type="pct"/>
          </w:tcPr>
          <w:p w14:paraId="0F35C180" w14:textId="77777777" w:rsidR="00DC1619" w:rsidRPr="00092151" w:rsidRDefault="00DC1619" w:rsidP="003350DC">
            <w:pPr>
              <w:jc w:val="center"/>
              <w:rPr>
                <w:rFonts w:cs="Times New Roman"/>
                <w:szCs w:val="24"/>
              </w:rPr>
            </w:pPr>
            <w:r w:rsidRPr="00092151">
              <w:rPr>
                <w:rFonts w:cs="Times New Roman"/>
                <w:szCs w:val="24"/>
              </w:rPr>
              <w:t>11</w:t>
            </w:r>
          </w:p>
        </w:tc>
        <w:tc>
          <w:tcPr>
            <w:tcW w:w="456" w:type="pct"/>
          </w:tcPr>
          <w:p w14:paraId="1C4D06B2"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5206A12C" w14:textId="77777777" w:rsidR="00DC1619" w:rsidRPr="00092151" w:rsidRDefault="00DC1619" w:rsidP="003350DC">
            <w:pPr>
              <w:jc w:val="center"/>
              <w:rPr>
                <w:rFonts w:cs="Times New Roman"/>
                <w:szCs w:val="24"/>
              </w:rPr>
            </w:pPr>
            <w:r w:rsidRPr="00092151">
              <w:rPr>
                <w:rFonts w:cs="Times New Roman"/>
                <w:szCs w:val="24"/>
              </w:rPr>
              <w:t>н/д</w:t>
            </w:r>
          </w:p>
        </w:tc>
        <w:tc>
          <w:tcPr>
            <w:tcW w:w="536" w:type="pct"/>
          </w:tcPr>
          <w:p w14:paraId="6361EBE6" w14:textId="77777777" w:rsidR="00DC1619" w:rsidRPr="00092151" w:rsidRDefault="00DC1619" w:rsidP="003350DC">
            <w:pPr>
              <w:jc w:val="center"/>
              <w:rPr>
                <w:rFonts w:cs="Times New Roman"/>
                <w:szCs w:val="24"/>
              </w:rPr>
            </w:pPr>
            <w:r w:rsidRPr="00092151">
              <w:rPr>
                <w:rFonts w:cs="Times New Roman"/>
                <w:szCs w:val="24"/>
              </w:rPr>
              <w:t>30</w:t>
            </w:r>
          </w:p>
        </w:tc>
      </w:tr>
      <w:tr w:rsidR="00DC1619" w:rsidRPr="00092151" w14:paraId="3EF5F937" w14:textId="77777777" w:rsidTr="00883C67">
        <w:trPr>
          <w:trHeight w:val="822"/>
        </w:trPr>
        <w:tc>
          <w:tcPr>
            <w:tcW w:w="1279" w:type="pct"/>
          </w:tcPr>
          <w:p w14:paraId="2CBDB5CF" w14:textId="6988080E" w:rsidR="00DC1619" w:rsidRPr="007A7B5B" w:rsidRDefault="00DC1619" w:rsidP="003350DC">
            <w:pPr>
              <w:rPr>
                <w:rFonts w:cs="Times New Roman"/>
                <w:szCs w:val="24"/>
              </w:rPr>
            </w:pPr>
            <w:r w:rsidRPr="00092151">
              <w:rPr>
                <w:rFonts w:cs="Times New Roman"/>
                <w:szCs w:val="24"/>
              </w:rPr>
              <w:t>Lamia E. и соавт.</w:t>
            </w:r>
            <w:r w:rsidRPr="00092151">
              <w:rPr>
                <w:rFonts w:cs="Times New Roman"/>
                <w:szCs w:val="24"/>
                <w:lang w:val="en-US"/>
              </w:rPr>
              <w:t>, 2006</w:t>
            </w:r>
            <w:r w:rsidRPr="00092151">
              <w:rPr>
                <w:rFonts w:cs="Times New Roman"/>
                <w:szCs w:val="24"/>
              </w:rPr>
              <w:t xml:space="preserve"> </w:t>
            </w:r>
            <w:r w:rsidRPr="00092151">
              <w:rPr>
                <w:rFonts w:cs="Times New Roman"/>
                <w:szCs w:val="24"/>
              </w:rPr>
              <w:fldChar w:fldCharType="begin" w:fldLock="1"/>
            </w:r>
            <w:r w:rsidR="00023CA1">
              <w:rPr>
                <w:rFonts w:cs="Times New Roman"/>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99]","plainTextFormattedCitation":"[99]","previouslyFormattedCitation":"[99]"},"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99]</w:t>
            </w:r>
            <w:r w:rsidRPr="00092151">
              <w:rPr>
                <w:rFonts w:cs="Times New Roman"/>
                <w:szCs w:val="24"/>
              </w:rPr>
              <w:fldChar w:fldCharType="end"/>
            </w:r>
          </w:p>
        </w:tc>
        <w:tc>
          <w:tcPr>
            <w:tcW w:w="425" w:type="pct"/>
          </w:tcPr>
          <w:p w14:paraId="04F485D1" w14:textId="77777777" w:rsidR="00DC1619" w:rsidRPr="00092151" w:rsidRDefault="00DC1619" w:rsidP="003350DC">
            <w:pPr>
              <w:jc w:val="center"/>
              <w:rPr>
                <w:rFonts w:cs="Times New Roman"/>
                <w:szCs w:val="24"/>
              </w:rPr>
            </w:pPr>
            <w:r w:rsidRPr="00092151">
              <w:rPr>
                <w:rFonts w:cs="Times New Roman"/>
                <w:szCs w:val="24"/>
              </w:rPr>
              <w:t>51</w:t>
            </w:r>
          </w:p>
        </w:tc>
        <w:tc>
          <w:tcPr>
            <w:tcW w:w="490" w:type="pct"/>
          </w:tcPr>
          <w:p w14:paraId="33BE5E92" w14:textId="77777777" w:rsidR="00DC1619" w:rsidRPr="00092151" w:rsidRDefault="00DC1619" w:rsidP="003350DC">
            <w:pPr>
              <w:jc w:val="center"/>
              <w:rPr>
                <w:rFonts w:cs="Times New Roman"/>
                <w:szCs w:val="24"/>
              </w:rPr>
            </w:pPr>
            <w:r w:rsidRPr="00092151">
              <w:rPr>
                <w:rFonts w:cs="Times New Roman"/>
                <w:szCs w:val="24"/>
              </w:rPr>
              <w:t>36</w:t>
            </w:r>
          </w:p>
        </w:tc>
        <w:tc>
          <w:tcPr>
            <w:tcW w:w="609" w:type="pct"/>
          </w:tcPr>
          <w:p w14:paraId="293ED0FF" w14:textId="77777777" w:rsidR="00DC1619" w:rsidRPr="00092151" w:rsidRDefault="00DC1619" w:rsidP="003350DC">
            <w:pPr>
              <w:jc w:val="center"/>
              <w:rPr>
                <w:rFonts w:cs="Times New Roman"/>
                <w:szCs w:val="24"/>
              </w:rPr>
            </w:pPr>
            <w:r w:rsidRPr="00092151">
              <w:rPr>
                <w:rFonts w:cs="Times New Roman"/>
                <w:szCs w:val="24"/>
              </w:rPr>
              <w:t>13</w:t>
            </w:r>
          </w:p>
        </w:tc>
        <w:tc>
          <w:tcPr>
            <w:tcW w:w="687" w:type="pct"/>
          </w:tcPr>
          <w:p w14:paraId="69E484D3" w14:textId="77777777" w:rsidR="00DC1619" w:rsidRPr="00092151" w:rsidRDefault="00DC1619" w:rsidP="003350DC">
            <w:pPr>
              <w:jc w:val="center"/>
              <w:rPr>
                <w:rFonts w:cs="Times New Roman"/>
                <w:szCs w:val="24"/>
              </w:rPr>
            </w:pPr>
            <w:r w:rsidRPr="00092151">
              <w:rPr>
                <w:rFonts w:cs="Times New Roman"/>
                <w:szCs w:val="24"/>
              </w:rPr>
              <w:t>н/д</w:t>
            </w:r>
          </w:p>
        </w:tc>
        <w:tc>
          <w:tcPr>
            <w:tcW w:w="456" w:type="pct"/>
          </w:tcPr>
          <w:p w14:paraId="7EC889B6"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6E57FD01" w14:textId="77777777" w:rsidR="00DC1619" w:rsidRPr="00092151" w:rsidRDefault="00DC1619" w:rsidP="003350DC">
            <w:pPr>
              <w:jc w:val="center"/>
              <w:rPr>
                <w:rFonts w:cs="Times New Roman"/>
                <w:szCs w:val="24"/>
              </w:rPr>
            </w:pPr>
            <w:r w:rsidRPr="00092151">
              <w:rPr>
                <w:rFonts w:cs="Times New Roman"/>
                <w:szCs w:val="24"/>
              </w:rPr>
              <w:t>н/д</w:t>
            </w:r>
          </w:p>
        </w:tc>
        <w:tc>
          <w:tcPr>
            <w:tcW w:w="536" w:type="pct"/>
          </w:tcPr>
          <w:p w14:paraId="4092132A" w14:textId="77777777" w:rsidR="00DC1619" w:rsidRPr="00092151" w:rsidRDefault="00DC1619" w:rsidP="003350DC">
            <w:pPr>
              <w:jc w:val="center"/>
              <w:rPr>
                <w:rFonts w:cs="Times New Roman"/>
                <w:szCs w:val="24"/>
              </w:rPr>
            </w:pPr>
            <w:r w:rsidRPr="00092151">
              <w:rPr>
                <w:rFonts w:cs="Times New Roman"/>
                <w:szCs w:val="24"/>
              </w:rPr>
              <w:t>н/д</w:t>
            </w:r>
          </w:p>
        </w:tc>
      </w:tr>
      <w:tr w:rsidR="00DC1619" w:rsidRPr="00092151" w14:paraId="5AFB8D3C" w14:textId="77777777" w:rsidTr="00883C67">
        <w:trPr>
          <w:trHeight w:val="822"/>
        </w:trPr>
        <w:tc>
          <w:tcPr>
            <w:tcW w:w="1279" w:type="pct"/>
          </w:tcPr>
          <w:p w14:paraId="7D668D57" w14:textId="51D0C56F" w:rsidR="00DC1619" w:rsidRPr="00092151" w:rsidRDefault="00DC1619" w:rsidP="003350DC">
            <w:pPr>
              <w:rPr>
                <w:rFonts w:cs="Times New Roman"/>
                <w:szCs w:val="24"/>
              </w:rPr>
            </w:pPr>
            <w:r w:rsidRPr="00092151">
              <w:rPr>
                <w:rFonts w:cs="Times New Roman"/>
                <w:iCs/>
                <w:szCs w:val="24"/>
              </w:rPr>
              <w:t xml:space="preserve">Evison K. </w:t>
            </w:r>
            <w:r w:rsidRPr="00092151">
              <w:rPr>
                <w:rFonts w:cs="Times New Roman"/>
                <w:szCs w:val="24"/>
              </w:rPr>
              <w:t>и соавт.</w:t>
            </w:r>
            <w:r w:rsidRPr="007A7B5B">
              <w:rPr>
                <w:rFonts w:cs="Times New Roman"/>
                <w:szCs w:val="24"/>
              </w:rPr>
              <w:t xml:space="preserve">, 2001 </w:t>
            </w:r>
            <w:r w:rsidRPr="00092151">
              <w:rPr>
                <w:rFonts w:cs="Times New Roman"/>
                <w:szCs w:val="24"/>
                <w:lang w:val="en-US"/>
              </w:rPr>
              <w:fldChar w:fldCharType="begin" w:fldLock="1"/>
            </w:r>
            <w:r w:rsidR="00023CA1">
              <w:rPr>
                <w:rFonts w:cs="Times New Roman"/>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00]","plainTextFormattedCitation":"[100]","previouslyFormattedCitation":"[100]"},"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0]</w:t>
            </w:r>
            <w:r w:rsidRPr="00092151">
              <w:rPr>
                <w:rFonts w:cs="Times New Roman"/>
                <w:szCs w:val="24"/>
                <w:lang w:val="en-US"/>
              </w:rPr>
              <w:fldChar w:fldCharType="end"/>
            </w:r>
            <w:r w:rsidRPr="00092151">
              <w:rPr>
                <w:rFonts w:cs="Times New Roman"/>
                <w:szCs w:val="24"/>
              </w:rPr>
              <w:t xml:space="preserve"> </w:t>
            </w:r>
          </w:p>
        </w:tc>
        <w:tc>
          <w:tcPr>
            <w:tcW w:w="425" w:type="pct"/>
          </w:tcPr>
          <w:p w14:paraId="6249450E" w14:textId="77777777" w:rsidR="00DC1619" w:rsidRPr="00092151" w:rsidRDefault="00DC1619" w:rsidP="003350DC">
            <w:pPr>
              <w:jc w:val="center"/>
              <w:rPr>
                <w:rFonts w:cs="Times New Roman"/>
                <w:szCs w:val="24"/>
              </w:rPr>
            </w:pPr>
            <w:r w:rsidRPr="00092151">
              <w:rPr>
                <w:rFonts w:cs="Times New Roman"/>
                <w:szCs w:val="24"/>
              </w:rPr>
              <w:t>31</w:t>
            </w:r>
          </w:p>
        </w:tc>
        <w:tc>
          <w:tcPr>
            <w:tcW w:w="490" w:type="pct"/>
          </w:tcPr>
          <w:p w14:paraId="2FEB0D11" w14:textId="77777777" w:rsidR="00DC1619" w:rsidRPr="00092151" w:rsidRDefault="00DC1619" w:rsidP="003350DC">
            <w:pPr>
              <w:jc w:val="center"/>
              <w:rPr>
                <w:rFonts w:cs="Times New Roman"/>
                <w:szCs w:val="24"/>
              </w:rPr>
            </w:pPr>
            <w:r w:rsidRPr="00092151">
              <w:rPr>
                <w:rFonts w:cs="Times New Roman"/>
                <w:szCs w:val="24"/>
              </w:rPr>
              <w:t>19</w:t>
            </w:r>
          </w:p>
        </w:tc>
        <w:tc>
          <w:tcPr>
            <w:tcW w:w="609" w:type="pct"/>
          </w:tcPr>
          <w:p w14:paraId="67611CFD" w14:textId="77777777" w:rsidR="00DC1619" w:rsidRPr="00092151" w:rsidRDefault="00DC1619" w:rsidP="003350DC">
            <w:pPr>
              <w:jc w:val="center"/>
              <w:rPr>
                <w:rFonts w:cs="Times New Roman"/>
                <w:szCs w:val="24"/>
              </w:rPr>
            </w:pPr>
            <w:r w:rsidRPr="00092151">
              <w:rPr>
                <w:rFonts w:cs="Times New Roman"/>
                <w:szCs w:val="24"/>
              </w:rPr>
              <w:t>8</w:t>
            </w:r>
          </w:p>
        </w:tc>
        <w:tc>
          <w:tcPr>
            <w:tcW w:w="687" w:type="pct"/>
          </w:tcPr>
          <w:p w14:paraId="13A2119F" w14:textId="77777777" w:rsidR="00DC1619" w:rsidRPr="00092151" w:rsidRDefault="00DC1619" w:rsidP="003350DC">
            <w:pPr>
              <w:jc w:val="center"/>
              <w:rPr>
                <w:rFonts w:cs="Times New Roman"/>
                <w:szCs w:val="24"/>
              </w:rPr>
            </w:pPr>
            <w:r w:rsidRPr="00092151">
              <w:rPr>
                <w:rFonts w:cs="Times New Roman"/>
                <w:szCs w:val="24"/>
              </w:rPr>
              <w:t>10</w:t>
            </w:r>
          </w:p>
        </w:tc>
        <w:tc>
          <w:tcPr>
            <w:tcW w:w="456" w:type="pct"/>
          </w:tcPr>
          <w:p w14:paraId="4B8AAFF7"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228D8135" w14:textId="77777777" w:rsidR="00DC1619" w:rsidRPr="00092151" w:rsidRDefault="00DC1619" w:rsidP="003350DC">
            <w:pPr>
              <w:jc w:val="center"/>
              <w:rPr>
                <w:rFonts w:cs="Times New Roman"/>
                <w:szCs w:val="24"/>
              </w:rPr>
            </w:pPr>
            <w:r w:rsidRPr="00092151">
              <w:rPr>
                <w:rFonts w:cs="Times New Roman"/>
                <w:szCs w:val="24"/>
              </w:rPr>
              <w:t>1</w:t>
            </w:r>
          </w:p>
        </w:tc>
        <w:tc>
          <w:tcPr>
            <w:tcW w:w="536" w:type="pct"/>
          </w:tcPr>
          <w:p w14:paraId="29A28601" w14:textId="77777777" w:rsidR="00DC1619" w:rsidRPr="00092151" w:rsidRDefault="00DC1619" w:rsidP="003350DC">
            <w:pPr>
              <w:jc w:val="center"/>
              <w:rPr>
                <w:rFonts w:cs="Times New Roman"/>
                <w:szCs w:val="24"/>
              </w:rPr>
            </w:pPr>
            <w:r w:rsidRPr="00092151">
              <w:rPr>
                <w:rFonts w:cs="Times New Roman"/>
                <w:szCs w:val="24"/>
              </w:rPr>
              <w:t>31</w:t>
            </w:r>
          </w:p>
        </w:tc>
      </w:tr>
      <w:tr w:rsidR="00DC1619" w:rsidRPr="00092151" w14:paraId="1AFD72FD" w14:textId="77777777" w:rsidTr="00883C67">
        <w:trPr>
          <w:trHeight w:val="822"/>
        </w:trPr>
        <w:tc>
          <w:tcPr>
            <w:tcW w:w="1279" w:type="pct"/>
          </w:tcPr>
          <w:p w14:paraId="7F660B76" w14:textId="3F028F10" w:rsidR="00DC1619" w:rsidRPr="00092151" w:rsidRDefault="00DC1619" w:rsidP="003350DC">
            <w:pPr>
              <w:rPr>
                <w:rFonts w:cs="Times New Roman"/>
                <w:szCs w:val="24"/>
              </w:rPr>
            </w:pPr>
            <w:r w:rsidRPr="00092151">
              <w:rPr>
                <w:rFonts w:cs="Times New Roman"/>
                <w:szCs w:val="24"/>
              </w:rPr>
              <w:t>Silfvast D. и соавт.,</w:t>
            </w:r>
            <w:r w:rsidRPr="00092151">
              <w:rPr>
                <w:rFonts w:cs="Times New Roman"/>
                <w:szCs w:val="24"/>
                <w:lang w:val="en-US"/>
              </w:rPr>
              <w:t xml:space="preserve"> 2003 </w:t>
            </w:r>
            <w:r w:rsidRPr="00092151">
              <w:rPr>
                <w:rFonts w:cs="Times New Roman"/>
                <w:szCs w:val="24"/>
                <w:lang w:val="en-US"/>
              </w:rPr>
              <w:fldChar w:fldCharType="begin" w:fldLock="1"/>
            </w:r>
            <w:r w:rsidR="00023CA1">
              <w:rPr>
                <w:rFonts w:cs="Times New Roman"/>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01]","plainTextFormattedCitation":"[101]","previouslyFormattedCitation":"[101]"},"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1]</w:t>
            </w:r>
            <w:r w:rsidRPr="00092151">
              <w:rPr>
                <w:rFonts w:cs="Times New Roman"/>
                <w:szCs w:val="24"/>
                <w:lang w:val="en-US"/>
              </w:rPr>
              <w:fldChar w:fldCharType="end"/>
            </w:r>
            <w:r w:rsidRPr="00092151">
              <w:rPr>
                <w:rFonts w:cs="Times New Roman"/>
                <w:szCs w:val="24"/>
              </w:rPr>
              <w:t xml:space="preserve"> </w:t>
            </w:r>
          </w:p>
        </w:tc>
        <w:tc>
          <w:tcPr>
            <w:tcW w:w="425" w:type="pct"/>
          </w:tcPr>
          <w:p w14:paraId="08D2B7D0" w14:textId="77777777" w:rsidR="00DC1619" w:rsidRPr="00092151" w:rsidRDefault="00DC1619" w:rsidP="003350DC">
            <w:pPr>
              <w:jc w:val="center"/>
              <w:rPr>
                <w:rFonts w:cs="Times New Roman"/>
                <w:szCs w:val="24"/>
              </w:rPr>
            </w:pPr>
            <w:r w:rsidRPr="00092151">
              <w:rPr>
                <w:rFonts w:cs="Times New Roman"/>
                <w:szCs w:val="24"/>
              </w:rPr>
              <w:t>50</w:t>
            </w:r>
          </w:p>
        </w:tc>
        <w:tc>
          <w:tcPr>
            <w:tcW w:w="490" w:type="pct"/>
          </w:tcPr>
          <w:p w14:paraId="16E2697A" w14:textId="77777777" w:rsidR="00DC1619" w:rsidRPr="00092151" w:rsidRDefault="00DC1619" w:rsidP="003350DC">
            <w:pPr>
              <w:jc w:val="center"/>
              <w:rPr>
                <w:rFonts w:cs="Times New Roman"/>
                <w:szCs w:val="24"/>
              </w:rPr>
            </w:pPr>
            <w:r w:rsidRPr="00092151">
              <w:rPr>
                <w:rFonts w:cs="Times New Roman"/>
                <w:szCs w:val="24"/>
              </w:rPr>
              <w:t>23</w:t>
            </w:r>
          </w:p>
        </w:tc>
        <w:tc>
          <w:tcPr>
            <w:tcW w:w="609" w:type="pct"/>
          </w:tcPr>
          <w:p w14:paraId="06F528AB" w14:textId="77777777" w:rsidR="00DC1619" w:rsidRPr="00092151" w:rsidRDefault="00DC1619" w:rsidP="003350DC">
            <w:pPr>
              <w:jc w:val="center"/>
              <w:rPr>
                <w:rFonts w:cs="Times New Roman"/>
                <w:szCs w:val="24"/>
              </w:rPr>
            </w:pPr>
            <w:r w:rsidRPr="00092151">
              <w:rPr>
                <w:rFonts w:cs="Times New Roman"/>
                <w:szCs w:val="24"/>
              </w:rPr>
              <w:t>10</w:t>
            </w:r>
          </w:p>
        </w:tc>
        <w:tc>
          <w:tcPr>
            <w:tcW w:w="687" w:type="pct"/>
          </w:tcPr>
          <w:p w14:paraId="0625D635" w14:textId="77777777" w:rsidR="00DC1619" w:rsidRPr="00092151" w:rsidRDefault="00DC1619" w:rsidP="003350DC">
            <w:pPr>
              <w:jc w:val="center"/>
              <w:rPr>
                <w:rFonts w:cs="Times New Roman"/>
                <w:szCs w:val="24"/>
              </w:rPr>
            </w:pPr>
            <w:r w:rsidRPr="00092151">
              <w:rPr>
                <w:rFonts w:cs="Times New Roman"/>
                <w:szCs w:val="24"/>
              </w:rPr>
              <w:t>10</w:t>
            </w:r>
          </w:p>
        </w:tc>
        <w:tc>
          <w:tcPr>
            <w:tcW w:w="456" w:type="pct"/>
          </w:tcPr>
          <w:p w14:paraId="74975790"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6D0724DF" w14:textId="77777777" w:rsidR="00DC1619" w:rsidRPr="00092151" w:rsidRDefault="00DC1619" w:rsidP="003350DC">
            <w:pPr>
              <w:jc w:val="center"/>
              <w:rPr>
                <w:rFonts w:cs="Times New Roman"/>
                <w:szCs w:val="24"/>
              </w:rPr>
            </w:pPr>
            <w:r w:rsidRPr="00092151">
              <w:rPr>
                <w:rFonts w:cs="Times New Roman"/>
                <w:szCs w:val="24"/>
              </w:rPr>
              <w:t>н/д</w:t>
            </w:r>
          </w:p>
        </w:tc>
        <w:tc>
          <w:tcPr>
            <w:tcW w:w="536" w:type="pct"/>
          </w:tcPr>
          <w:p w14:paraId="461E7F10" w14:textId="77777777" w:rsidR="00DC1619" w:rsidRPr="00092151" w:rsidRDefault="00DC1619" w:rsidP="003350DC">
            <w:pPr>
              <w:jc w:val="center"/>
              <w:rPr>
                <w:rFonts w:cs="Times New Roman"/>
                <w:szCs w:val="24"/>
              </w:rPr>
            </w:pPr>
            <w:r w:rsidRPr="00092151">
              <w:rPr>
                <w:rFonts w:cs="Times New Roman"/>
                <w:szCs w:val="24"/>
              </w:rPr>
              <w:t>7</w:t>
            </w:r>
          </w:p>
        </w:tc>
      </w:tr>
      <w:tr w:rsidR="00DC1619" w:rsidRPr="00092151" w14:paraId="4103C7DC" w14:textId="77777777" w:rsidTr="00883C67">
        <w:trPr>
          <w:trHeight w:val="802"/>
        </w:trPr>
        <w:tc>
          <w:tcPr>
            <w:tcW w:w="1279" w:type="pct"/>
          </w:tcPr>
          <w:p w14:paraId="08311627" w14:textId="1583FC2A" w:rsidR="00DC1619" w:rsidRPr="00092151" w:rsidRDefault="00DC1619" w:rsidP="003350DC">
            <w:pPr>
              <w:rPr>
                <w:rFonts w:cs="Times New Roman"/>
                <w:szCs w:val="24"/>
              </w:rPr>
            </w:pPr>
            <w:r w:rsidRPr="00092151">
              <w:rPr>
                <w:rFonts w:cs="Times New Roman"/>
                <w:szCs w:val="24"/>
              </w:rPr>
              <w:t>Benoit F. и соавт.</w:t>
            </w:r>
            <w:r w:rsidRPr="00092151">
              <w:rPr>
                <w:rFonts w:cs="Times New Roman"/>
                <w:szCs w:val="24"/>
                <w:lang w:val="en-US"/>
              </w:rPr>
              <w:t xml:space="preserve">, 2003 </w:t>
            </w:r>
            <w:r w:rsidRPr="00092151">
              <w:rPr>
                <w:rFonts w:cs="Times New Roman"/>
                <w:szCs w:val="24"/>
                <w:lang w:val="en-US"/>
              </w:rPr>
              <w:fldChar w:fldCharType="begin" w:fldLock="1"/>
            </w:r>
            <w:r w:rsidR="00023CA1">
              <w:rPr>
                <w:rFonts w:cs="Times New Roman"/>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102]","plainTextFormattedCitation":"[102]","previouslyFormattedCitation":"[102]"},"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2]</w:t>
            </w:r>
            <w:r w:rsidRPr="00092151">
              <w:rPr>
                <w:rFonts w:cs="Times New Roman"/>
                <w:szCs w:val="24"/>
                <w:lang w:val="en-US"/>
              </w:rPr>
              <w:fldChar w:fldCharType="end"/>
            </w:r>
            <w:r w:rsidRPr="00092151">
              <w:rPr>
                <w:rFonts w:cs="Times New Roman"/>
                <w:szCs w:val="24"/>
              </w:rPr>
              <w:t xml:space="preserve"> </w:t>
            </w:r>
          </w:p>
        </w:tc>
        <w:tc>
          <w:tcPr>
            <w:tcW w:w="425" w:type="pct"/>
          </w:tcPr>
          <w:p w14:paraId="5E2B7928" w14:textId="77777777" w:rsidR="00DC1619" w:rsidRPr="00092151" w:rsidRDefault="00DC1619" w:rsidP="003350DC">
            <w:pPr>
              <w:jc w:val="center"/>
              <w:rPr>
                <w:rFonts w:cs="Times New Roman"/>
                <w:szCs w:val="24"/>
              </w:rPr>
            </w:pPr>
            <w:r w:rsidRPr="00092151">
              <w:rPr>
                <w:rFonts w:cs="Times New Roman"/>
                <w:szCs w:val="24"/>
              </w:rPr>
              <w:t>39,5</w:t>
            </w:r>
          </w:p>
        </w:tc>
        <w:tc>
          <w:tcPr>
            <w:tcW w:w="490" w:type="pct"/>
          </w:tcPr>
          <w:p w14:paraId="44D3ED11" w14:textId="77777777" w:rsidR="00DC1619" w:rsidRPr="00092151" w:rsidRDefault="00DC1619" w:rsidP="003350DC">
            <w:pPr>
              <w:jc w:val="center"/>
              <w:rPr>
                <w:rFonts w:cs="Times New Roman"/>
                <w:szCs w:val="24"/>
              </w:rPr>
            </w:pPr>
            <w:r w:rsidRPr="00092151">
              <w:rPr>
                <w:rFonts w:cs="Times New Roman"/>
                <w:szCs w:val="24"/>
              </w:rPr>
              <w:t>18,5</w:t>
            </w:r>
          </w:p>
        </w:tc>
        <w:tc>
          <w:tcPr>
            <w:tcW w:w="609" w:type="pct"/>
          </w:tcPr>
          <w:p w14:paraId="113A707B" w14:textId="77777777" w:rsidR="00DC1619" w:rsidRPr="00092151" w:rsidRDefault="00DC1619" w:rsidP="003350DC">
            <w:pPr>
              <w:jc w:val="center"/>
              <w:rPr>
                <w:rFonts w:cs="Times New Roman"/>
                <w:szCs w:val="24"/>
              </w:rPr>
            </w:pPr>
            <w:r w:rsidRPr="00092151">
              <w:rPr>
                <w:rFonts w:cs="Times New Roman"/>
                <w:szCs w:val="24"/>
              </w:rPr>
              <w:t>17</w:t>
            </w:r>
          </w:p>
        </w:tc>
        <w:tc>
          <w:tcPr>
            <w:tcW w:w="687" w:type="pct"/>
          </w:tcPr>
          <w:p w14:paraId="09F9E738" w14:textId="77777777" w:rsidR="00DC1619" w:rsidRPr="00092151" w:rsidRDefault="00DC1619" w:rsidP="003350DC">
            <w:pPr>
              <w:jc w:val="center"/>
              <w:rPr>
                <w:rFonts w:cs="Times New Roman"/>
                <w:szCs w:val="24"/>
              </w:rPr>
            </w:pPr>
            <w:r w:rsidRPr="00092151">
              <w:rPr>
                <w:rFonts w:cs="Times New Roman"/>
                <w:szCs w:val="24"/>
              </w:rPr>
              <w:t>13</w:t>
            </w:r>
          </w:p>
        </w:tc>
        <w:tc>
          <w:tcPr>
            <w:tcW w:w="456" w:type="pct"/>
          </w:tcPr>
          <w:p w14:paraId="5327FC3A"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40040F58" w14:textId="77777777" w:rsidR="00DC1619" w:rsidRPr="00092151" w:rsidRDefault="00DC1619" w:rsidP="003350DC">
            <w:pPr>
              <w:jc w:val="center"/>
              <w:rPr>
                <w:rFonts w:cs="Times New Roman"/>
                <w:szCs w:val="24"/>
              </w:rPr>
            </w:pPr>
            <w:r w:rsidRPr="00092151">
              <w:rPr>
                <w:rFonts w:cs="Times New Roman"/>
                <w:szCs w:val="24"/>
              </w:rPr>
              <w:t>2</w:t>
            </w:r>
          </w:p>
        </w:tc>
        <w:tc>
          <w:tcPr>
            <w:tcW w:w="536" w:type="pct"/>
          </w:tcPr>
          <w:p w14:paraId="76CD6760" w14:textId="77777777" w:rsidR="00DC1619" w:rsidRPr="00092151" w:rsidRDefault="00DC1619" w:rsidP="003350DC">
            <w:pPr>
              <w:jc w:val="center"/>
              <w:rPr>
                <w:rFonts w:cs="Times New Roman"/>
                <w:szCs w:val="24"/>
              </w:rPr>
            </w:pPr>
            <w:r w:rsidRPr="00092151">
              <w:rPr>
                <w:rFonts w:cs="Times New Roman"/>
                <w:szCs w:val="24"/>
              </w:rPr>
              <w:t>10</w:t>
            </w:r>
          </w:p>
        </w:tc>
      </w:tr>
      <w:tr w:rsidR="00DC1619" w:rsidRPr="00092151" w14:paraId="6CEE88FB" w14:textId="77777777" w:rsidTr="00883C67">
        <w:trPr>
          <w:trHeight w:val="822"/>
        </w:trPr>
        <w:tc>
          <w:tcPr>
            <w:tcW w:w="1279" w:type="pct"/>
          </w:tcPr>
          <w:p w14:paraId="491711AC" w14:textId="47839B06" w:rsidR="00DC1619" w:rsidRPr="00092151" w:rsidRDefault="00DC1619" w:rsidP="003350DC">
            <w:pPr>
              <w:rPr>
                <w:rFonts w:cs="Times New Roman"/>
                <w:szCs w:val="24"/>
              </w:rPr>
            </w:pPr>
            <w:r w:rsidRPr="00092151">
              <w:rPr>
                <w:rFonts w:cs="Times New Roman"/>
                <w:szCs w:val="24"/>
              </w:rPr>
              <w:t xml:space="preserve"> Schellongowski P. и соавт.</w:t>
            </w:r>
            <w:r w:rsidRPr="00092151">
              <w:rPr>
                <w:rFonts w:cs="Times New Roman"/>
                <w:szCs w:val="24"/>
                <w:lang w:val="en-US"/>
              </w:rPr>
              <w:t xml:space="preserve">, 2011 </w:t>
            </w:r>
            <w:r w:rsidRPr="00092151">
              <w:rPr>
                <w:rFonts w:cs="Times New Roman"/>
                <w:szCs w:val="24"/>
                <w:lang w:val="en-US"/>
              </w:rPr>
              <w:fldChar w:fldCharType="begin" w:fldLock="1"/>
            </w:r>
            <w:r w:rsidR="00023CA1">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03]","plainTextFormattedCitation":"[103]","previouslyFormattedCitation":"[103]"},"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3]</w:t>
            </w:r>
            <w:r w:rsidRPr="00092151">
              <w:rPr>
                <w:rFonts w:cs="Times New Roman"/>
                <w:szCs w:val="24"/>
                <w:lang w:val="en-US"/>
              </w:rPr>
              <w:fldChar w:fldCharType="end"/>
            </w:r>
            <w:r w:rsidRPr="00092151">
              <w:rPr>
                <w:rFonts w:cs="Times New Roman"/>
                <w:szCs w:val="24"/>
              </w:rPr>
              <w:t xml:space="preserve"> </w:t>
            </w:r>
          </w:p>
        </w:tc>
        <w:tc>
          <w:tcPr>
            <w:tcW w:w="425" w:type="pct"/>
          </w:tcPr>
          <w:p w14:paraId="150DC9A8" w14:textId="77777777" w:rsidR="00DC1619" w:rsidRPr="00092151" w:rsidRDefault="00DC1619" w:rsidP="003350DC">
            <w:pPr>
              <w:jc w:val="center"/>
              <w:rPr>
                <w:rFonts w:cs="Times New Roman"/>
                <w:szCs w:val="24"/>
              </w:rPr>
            </w:pPr>
            <w:r w:rsidRPr="00092151">
              <w:rPr>
                <w:rFonts w:cs="Times New Roman"/>
                <w:szCs w:val="24"/>
              </w:rPr>
              <w:t>50</w:t>
            </w:r>
          </w:p>
        </w:tc>
        <w:tc>
          <w:tcPr>
            <w:tcW w:w="490" w:type="pct"/>
          </w:tcPr>
          <w:p w14:paraId="4CFDE129" w14:textId="77777777" w:rsidR="00DC1619" w:rsidRPr="00092151" w:rsidRDefault="00DC1619" w:rsidP="003350DC">
            <w:pPr>
              <w:jc w:val="center"/>
              <w:rPr>
                <w:rFonts w:cs="Times New Roman"/>
                <w:szCs w:val="24"/>
              </w:rPr>
            </w:pPr>
            <w:r w:rsidRPr="00092151">
              <w:rPr>
                <w:rFonts w:cs="Times New Roman"/>
                <w:szCs w:val="24"/>
              </w:rPr>
              <w:t>8</w:t>
            </w:r>
          </w:p>
        </w:tc>
        <w:tc>
          <w:tcPr>
            <w:tcW w:w="609" w:type="pct"/>
          </w:tcPr>
          <w:p w14:paraId="42B3C566" w14:textId="77777777" w:rsidR="00DC1619" w:rsidRPr="00092151" w:rsidRDefault="00DC1619" w:rsidP="003350DC">
            <w:pPr>
              <w:jc w:val="center"/>
              <w:rPr>
                <w:rFonts w:cs="Times New Roman"/>
                <w:szCs w:val="24"/>
              </w:rPr>
            </w:pPr>
            <w:r w:rsidRPr="00092151">
              <w:rPr>
                <w:rFonts w:cs="Times New Roman"/>
                <w:szCs w:val="24"/>
              </w:rPr>
              <w:t>н/д</w:t>
            </w:r>
          </w:p>
        </w:tc>
        <w:tc>
          <w:tcPr>
            <w:tcW w:w="687" w:type="pct"/>
          </w:tcPr>
          <w:p w14:paraId="05A8BC4A" w14:textId="77777777" w:rsidR="00DC1619" w:rsidRPr="00092151" w:rsidRDefault="00DC1619" w:rsidP="003350DC">
            <w:pPr>
              <w:jc w:val="center"/>
              <w:rPr>
                <w:rFonts w:cs="Times New Roman"/>
                <w:szCs w:val="24"/>
              </w:rPr>
            </w:pPr>
            <w:r w:rsidRPr="00092151">
              <w:rPr>
                <w:rFonts w:cs="Times New Roman"/>
                <w:szCs w:val="24"/>
              </w:rPr>
              <w:t>3,2</w:t>
            </w:r>
          </w:p>
        </w:tc>
        <w:tc>
          <w:tcPr>
            <w:tcW w:w="456" w:type="pct"/>
          </w:tcPr>
          <w:p w14:paraId="354C1B61" w14:textId="77777777" w:rsidR="00DC1619" w:rsidRPr="00092151" w:rsidRDefault="00DC1619" w:rsidP="003350DC">
            <w:pPr>
              <w:jc w:val="center"/>
              <w:rPr>
                <w:rFonts w:cs="Times New Roman"/>
                <w:szCs w:val="24"/>
              </w:rPr>
            </w:pPr>
            <w:r w:rsidRPr="00092151">
              <w:rPr>
                <w:rFonts w:cs="Times New Roman"/>
                <w:szCs w:val="24"/>
              </w:rPr>
              <w:t>3,2</w:t>
            </w:r>
          </w:p>
        </w:tc>
        <w:tc>
          <w:tcPr>
            <w:tcW w:w="515" w:type="pct"/>
          </w:tcPr>
          <w:p w14:paraId="43C3306E" w14:textId="77777777" w:rsidR="00DC1619" w:rsidRPr="00092151" w:rsidRDefault="00DC1619" w:rsidP="003350DC">
            <w:pPr>
              <w:jc w:val="center"/>
              <w:rPr>
                <w:rFonts w:cs="Times New Roman"/>
                <w:szCs w:val="24"/>
              </w:rPr>
            </w:pPr>
            <w:r w:rsidRPr="00092151">
              <w:rPr>
                <w:rFonts w:cs="Times New Roman"/>
                <w:szCs w:val="24"/>
              </w:rPr>
              <w:t>22</w:t>
            </w:r>
          </w:p>
        </w:tc>
        <w:tc>
          <w:tcPr>
            <w:tcW w:w="536" w:type="pct"/>
          </w:tcPr>
          <w:p w14:paraId="3225BDC9" w14:textId="77777777" w:rsidR="00DC1619" w:rsidRPr="00092151" w:rsidRDefault="00DC1619" w:rsidP="003350DC">
            <w:pPr>
              <w:jc w:val="center"/>
              <w:rPr>
                <w:rFonts w:cs="Times New Roman"/>
                <w:szCs w:val="24"/>
              </w:rPr>
            </w:pPr>
            <w:r w:rsidRPr="00092151">
              <w:rPr>
                <w:rFonts w:cs="Times New Roman"/>
                <w:szCs w:val="24"/>
              </w:rPr>
              <w:t>н/д</w:t>
            </w:r>
          </w:p>
        </w:tc>
      </w:tr>
      <w:tr w:rsidR="00DC1619" w:rsidRPr="00092151" w14:paraId="678A92FF" w14:textId="77777777" w:rsidTr="00883C67">
        <w:trPr>
          <w:trHeight w:val="822"/>
        </w:trPr>
        <w:tc>
          <w:tcPr>
            <w:tcW w:w="1279" w:type="pct"/>
          </w:tcPr>
          <w:p w14:paraId="1609F188" w14:textId="26835C10" w:rsidR="00DC1619" w:rsidRPr="00092151" w:rsidRDefault="00DC1619" w:rsidP="003350DC">
            <w:pPr>
              <w:rPr>
                <w:rFonts w:cs="Times New Roman"/>
                <w:szCs w:val="24"/>
              </w:rPr>
            </w:pPr>
            <w:r w:rsidRPr="00092151">
              <w:rPr>
                <w:rFonts w:cs="Times New Roman"/>
                <w:szCs w:val="24"/>
              </w:rPr>
              <w:t>Grgić M. и соавт.</w:t>
            </w:r>
            <w:r w:rsidRPr="00092151">
              <w:rPr>
                <w:rFonts w:cs="Times New Roman"/>
                <w:szCs w:val="24"/>
                <w:lang w:val="en-US"/>
              </w:rPr>
              <w:t xml:space="preserve">, 2014 </w:t>
            </w:r>
            <w:r w:rsidRPr="00092151">
              <w:rPr>
                <w:rFonts w:cs="Times New Roman"/>
                <w:szCs w:val="24"/>
                <w:lang w:val="en-US"/>
              </w:rPr>
              <w:fldChar w:fldCharType="begin" w:fldLock="1"/>
            </w:r>
            <w:r w:rsidR="00023CA1">
              <w:rPr>
                <w:rFonts w:cs="Times New Roman"/>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104]","plainTextFormattedCitation":"[104]","previouslyFormattedCitation":"[104]"},"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4]</w:t>
            </w:r>
            <w:r w:rsidRPr="00092151">
              <w:rPr>
                <w:rFonts w:cs="Times New Roman"/>
                <w:szCs w:val="24"/>
                <w:lang w:val="en-US"/>
              </w:rPr>
              <w:fldChar w:fldCharType="end"/>
            </w:r>
            <w:r w:rsidRPr="00092151">
              <w:rPr>
                <w:rFonts w:cs="Times New Roman"/>
                <w:szCs w:val="24"/>
              </w:rPr>
              <w:t xml:space="preserve"> </w:t>
            </w:r>
          </w:p>
        </w:tc>
        <w:tc>
          <w:tcPr>
            <w:tcW w:w="425" w:type="pct"/>
          </w:tcPr>
          <w:p w14:paraId="1683BB10" w14:textId="77777777" w:rsidR="00DC1619" w:rsidRPr="00092151" w:rsidRDefault="00DC1619" w:rsidP="003350DC">
            <w:pPr>
              <w:jc w:val="center"/>
              <w:rPr>
                <w:rFonts w:cs="Times New Roman"/>
                <w:szCs w:val="24"/>
              </w:rPr>
            </w:pPr>
            <w:r w:rsidRPr="00092151">
              <w:rPr>
                <w:rFonts w:cs="Times New Roman"/>
                <w:szCs w:val="24"/>
              </w:rPr>
              <w:t>45</w:t>
            </w:r>
          </w:p>
        </w:tc>
        <w:tc>
          <w:tcPr>
            <w:tcW w:w="490" w:type="pct"/>
          </w:tcPr>
          <w:p w14:paraId="56AC0152" w14:textId="77777777" w:rsidR="00DC1619" w:rsidRPr="00092151" w:rsidRDefault="00DC1619" w:rsidP="003350DC">
            <w:pPr>
              <w:jc w:val="center"/>
              <w:rPr>
                <w:rFonts w:cs="Times New Roman"/>
                <w:szCs w:val="24"/>
              </w:rPr>
            </w:pPr>
            <w:r w:rsidRPr="00092151">
              <w:rPr>
                <w:rFonts w:cs="Times New Roman"/>
                <w:szCs w:val="24"/>
              </w:rPr>
              <w:t>37</w:t>
            </w:r>
          </w:p>
        </w:tc>
        <w:tc>
          <w:tcPr>
            <w:tcW w:w="609" w:type="pct"/>
          </w:tcPr>
          <w:p w14:paraId="1FBB7C96" w14:textId="77777777" w:rsidR="00DC1619" w:rsidRPr="00092151" w:rsidRDefault="00DC1619" w:rsidP="003350DC">
            <w:pPr>
              <w:jc w:val="center"/>
              <w:rPr>
                <w:rFonts w:cs="Times New Roman"/>
                <w:szCs w:val="24"/>
              </w:rPr>
            </w:pPr>
            <w:r w:rsidRPr="00092151">
              <w:rPr>
                <w:rFonts w:cs="Times New Roman"/>
                <w:szCs w:val="24"/>
              </w:rPr>
              <w:t>5</w:t>
            </w:r>
          </w:p>
        </w:tc>
        <w:tc>
          <w:tcPr>
            <w:tcW w:w="687" w:type="pct"/>
          </w:tcPr>
          <w:p w14:paraId="76A73924" w14:textId="77777777" w:rsidR="00DC1619" w:rsidRPr="00092151" w:rsidRDefault="00DC1619" w:rsidP="003350DC">
            <w:pPr>
              <w:jc w:val="center"/>
              <w:rPr>
                <w:rFonts w:cs="Times New Roman"/>
                <w:szCs w:val="24"/>
              </w:rPr>
            </w:pPr>
            <w:r w:rsidRPr="00092151">
              <w:rPr>
                <w:rFonts w:cs="Times New Roman"/>
                <w:szCs w:val="24"/>
              </w:rPr>
              <w:t>н/д</w:t>
            </w:r>
          </w:p>
        </w:tc>
        <w:tc>
          <w:tcPr>
            <w:tcW w:w="456" w:type="pct"/>
          </w:tcPr>
          <w:p w14:paraId="08481231"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4FEE9BDF" w14:textId="77777777" w:rsidR="00DC1619" w:rsidRPr="00092151" w:rsidRDefault="00DC1619" w:rsidP="003350DC">
            <w:pPr>
              <w:jc w:val="center"/>
              <w:rPr>
                <w:rFonts w:cs="Times New Roman"/>
                <w:szCs w:val="24"/>
              </w:rPr>
            </w:pPr>
            <w:r w:rsidRPr="00092151">
              <w:rPr>
                <w:rFonts w:cs="Times New Roman"/>
                <w:szCs w:val="24"/>
              </w:rPr>
              <w:t>н/д</w:t>
            </w:r>
          </w:p>
        </w:tc>
        <w:tc>
          <w:tcPr>
            <w:tcW w:w="536" w:type="pct"/>
          </w:tcPr>
          <w:p w14:paraId="0FDE8B16" w14:textId="77777777" w:rsidR="00DC1619" w:rsidRPr="00092151" w:rsidRDefault="00DC1619" w:rsidP="003350DC">
            <w:pPr>
              <w:jc w:val="center"/>
              <w:rPr>
                <w:rFonts w:cs="Times New Roman"/>
                <w:szCs w:val="24"/>
              </w:rPr>
            </w:pPr>
            <w:r w:rsidRPr="00092151">
              <w:rPr>
                <w:rFonts w:cs="Times New Roman"/>
                <w:szCs w:val="24"/>
              </w:rPr>
              <w:t>13</w:t>
            </w:r>
          </w:p>
        </w:tc>
      </w:tr>
      <w:tr w:rsidR="00DC1619" w:rsidRPr="00092151" w14:paraId="60DF06E6" w14:textId="77777777" w:rsidTr="00883C67">
        <w:trPr>
          <w:trHeight w:val="401"/>
        </w:trPr>
        <w:tc>
          <w:tcPr>
            <w:tcW w:w="1279" w:type="pct"/>
          </w:tcPr>
          <w:p w14:paraId="4A362FD4" w14:textId="63A1379D" w:rsidR="00DC1619" w:rsidRPr="00092151" w:rsidRDefault="00DC1619" w:rsidP="003350DC">
            <w:pPr>
              <w:rPr>
                <w:rFonts w:cs="Times New Roman"/>
                <w:szCs w:val="24"/>
              </w:rPr>
            </w:pPr>
            <w:r w:rsidRPr="00092151">
              <w:rPr>
                <w:rFonts w:cs="Times New Roman"/>
                <w:szCs w:val="24"/>
              </w:rPr>
              <w:t xml:space="preserve">Jackson K. и соавт., 2014 </w:t>
            </w:r>
            <w:r w:rsidRPr="00092151">
              <w:rPr>
                <w:rFonts w:cs="Times New Roman"/>
                <w:szCs w:val="24"/>
                <w:lang w:val="en-US"/>
              </w:rPr>
              <w:fldChar w:fldCharType="begin" w:fldLock="1"/>
            </w:r>
            <w:r w:rsidR="00023CA1">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05]","plainTextFormattedCitation":"[105]","previouslyFormattedCitation":"[105]"},"properties":{"noteIndex":0},"schema":"https://github.com/citation-style-language/schema/raw/master/csl-citation.json"}</w:instrText>
            </w:r>
            <w:r w:rsidRPr="00092151">
              <w:rPr>
                <w:rFonts w:cs="Times New Roman"/>
                <w:szCs w:val="24"/>
                <w:lang w:val="en-US"/>
              </w:rPr>
              <w:fldChar w:fldCharType="separate"/>
            </w:r>
            <w:r w:rsidR="00023CA1" w:rsidRPr="00023CA1">
              <w:rPr>
                <w:rFonts w:cs="Times New Roman"/>
                <w:noProof/>
                <w:szCs w:val="24"/>
                <w:lang w:val="en-US"/>
              </w:rPr>
              <w:t>[105]</w:t>
            </w:r>
            <w:r w:rsidRPr="00092151">
              <w:rPr>
                <w:rFonts w:cs="Times New Roman"/>
                <w:szCs w:val="24"/>
                <w:lang w:val="en-US"/>
              </w:rPr>
              <w:fldChar w:fldCharType="end"/>
            </w:r>
            <w:r w:rsidRPr="00092151">
              <w:rPr>
                <w:rFonts w:cs="Times New Roman"/>
                <w:szCs w:val="24"/>
              </w:rPr>
              <w:t xml:space="preserve"> </w:t>
            </w:r>
          </w:p>
        </w:tc>
        <w:tc>
          <w:tcPr>
            <w:tcW w:w="425" w:type="pct"/>
          </w:tcPr>
          <w:p w14:paraId="1BD5C723" w14:textId="77777777" w:rsidR="00DC1619" w:rsidRPr="00092151" w:rsidRDefault="00DC1619" w:rsidP="003350DC">
            <w:pPr>
              <w:jc w:val="center"/>
              <w:rPr>
                <w:rFonts w:cs="Times New Roman"/>
                <w:szCs w:val="24"/>
              </w:rPr>
            </w:pPr>
            <w:r w:rsidRPr="00092151">
              <w:rPr>
                <w:rFonts w:cs="Times New Roman"/>
                <w:szCs w:val="24"/>
              </w:rPr>
              <w:t>47</w:t>
            </w:r>
          </w:p>
        </w:tc>
        <w:tc>
          <w:tcPr>
            <w:tcW w:w="490" w:type="pct"/>
          </w:tcPr>
          <w:p w14:paraId="73454B80" w14:textId="77777777" w:rsidR="00DC1619" w:rsidRPr="00092151" w:rsidRDefault="00DC1619" w:rsidP="003350DC">
            <w:pPr>
              <w:jc w:val="center"/>
              <w:rPr>
                <w:rFonts w:cs="Times New Roman"/>
                <w:szCs w:val="24"/>
              </w:rPr>
            </w:pPr>
            <w:r w:rsidRPr="00092151">
              <w:rPr>
                <w:rFonts w:cs="Times New Roman"/>
                <w:szCs w:val="24"/>
              </w:rPr>
              <w:t>42</w:t>
            </w:r>
          </w:p>
        </w:tc>
        <w:tc>
          <w:tcPr>
            <w:tcW w:w="609" w:type="pct"/>
          </w:tcPr>
          <w:p w14:paraId="446E59C5" w14:textId="77777777" w:rsidR="00DC1619" w:rsidRPr="00092151" w:rsidRDefault="00DC1619" w:rsidP="003350DC">
            <w:pPr>
              <w:jc w:val="center"/>
              <w:rPr>
                <w:rFonts w:cs="Times New Roman"/>
                <w:szCs w:val="24"/>
              </w:rPr>
            </w:pPr>
            <w:r w:rsidRPr="00092151">
              <w:rPr>
                <w:rFonts w:cs="Times New Roman"/>
                <w:szCs w:val="24"/>
              </w:rPr>
              <w:t>н/д</w:t>
            </w:r>
          </w:p>
        </w:tc>
        <w:tc>
          <w:tcPr>
            <w:tcW w:w="687" w:type="pct"/>
          </w:tcPr>
          <w:p w14:paraId="5876C689" w14:textId="77777777" w:rsidR="00DC1619" w:rsidRPr="00092151" w:rsidRDefault="00DC1619" w:rsidP="003350DC">
            <w:pPr>
              <w:jc w:val="center"/>
              <w:rPr>
                <w:rFonts w:cs="Times New Roman"/>
                <w:szCs w:val="24"/>
              </w:rPr>
            </w:pPr>
            <w:r w:rsidRPr="00092151">
              <w:rPr>
                <w:rFonts w:cs="Times New Roman"/>
                <w:szCs w:val="24"/>
              </w:rPr>
              <w:t>н/д</w:t>
            </w:r>
          </w:p>
        </w:tc>
        <w:tc>
          <w:tcPr>
            <w:tcW w:w="456" w:type="pct"/>
          </w:tcPr>
          <w:p w14:paraId="5FAB6C28" w14:textId="77777777" w:rsidR="00DC1619" w:rsidRPr="00092151" w:rsidRDefault="00DC1619" w:rsidP="003350DC">
            <w:pPr>
              <w:jc w:val="center"/>
              <w:rPr>
                <w:rFonts w:cs="Times New Roman"/>
                <w:szCs w:val="24"/>
              </w:rPr>
            </w:pPr>
            <w:r w:rsidRPr="00092151">
              <w:rPr>
                <w:rFonts w:cs="Times New Roman"/>
                <w:szCs w:val="24"/>
              </w:rPr>
              <w:t>н/д</w:t>
            </w:r>
          </w:p>
        </w:tc>
        <w:tc>
          <w:tcPr>
            <w:tcW w:w="515" w:type="pct"/>
          </w:tcPr>
          <w:p w14:paraId="4E611412" w14:textId="77777777" w:rsidR="00DC1619" w:rsidRPr="00092151" w:rsidRDefault="00DC1619" w:rsidP="003350DC">
            <w:pPr>
              <w:jc w:val="center"/>
              <w:rPr>
                <w:rFonts w:cs="Times New Roman"/>
                <w:szCs w:val="24"/>
              </w:rPr>
            </w:pPr>
            <w:r w:rsidRPr="00092151">
              <w:rPr>
                <w:rFonts w:cs="Times New Roman"/>
                <w:szCs w:val="24"/>
              </w:rPr>
              <w:t>7,2</w:t>
            </w:r>
          </w:p>
        </w:tc>
        <w:tc>
          <w:tcPr>
            <w:tcW w:w="536" w:type="pct"/>
          </w:tcPr>
          <w:p w14:paraId="7D4BD2B3" w14:textId="77777777" w:rsidR="00DC1619" w:rsidRPr="00092151" w:rsidRDefault="00DC1619" w:rsidP="003350DC">
            <w:pPr>
              <w:jc w:val="center"/>
              <w:rPr>
                <w:rFonts w:cs="Times New Roman"/>
                <w:szCs w:val="24"/>
              </w:rPr>
            </w:pPr>
            <w:r w:rsidRPr="00092151">
              <w:rPr>
                <w:rFonts w:cs="Times New Roman"/>
                <w:szCs w:val="24"/>
              </w:rPr>
              <w:t>н/д</w:t>
            </w:r>
          </w:p>
        </w:tc>
      </w:tr>
      <w:tr w:rsidR="00DC1619" w:rsidRPr="00092151" w14:paraId="09830522" w14:textId="77777777" w:rsidTr="00883C67">
        <w:trPr>
          <w:trHeight w:val="401"/>
        </w:trPr>
        <w:tc>
          <w:tcPr>
            <w:tcW w:w="1279" w:type="pct"/>
          </w:tcPr>
          <w:p w14:paraId="671898B8" w14:textId="3CD36DF6" w:rsidR="00DC1619" w:rsidRPr="00092151" w:rsidRDefault="00DC1619" w:rsidP="003350DC">
            <w:pPr>
              <w:rPr>
                <w:rFonts w:cs="Times New Roman"/>
                <w:szCs w:val="24"/>
              </w:rPr>
            </w:pPr>
            <w:r w:rsidRPr="00092151">
              <w:rPr>
                <w:rFonts w:cs="Times New Roman"/>
                <w:szCs w:val="24"/>
              </w:rPr>
              <w:t>Ahmed T. и соавт.</w:t>
            </w:r>
            <w:r w:rsidRPr="00092151">
              <w:rPr>
                <w:rFonts w:cs="Times New Roman"/>
                <w:szCs w:val="24"/>
                <w:lang w:val="en-US"/>
              </w:rPr>
              <w:t>, 2017</w:t>
            </w:r>
            <w:r w:rsidRPr="00092151">
              <w:rPr>
                <w:rFonts w:cs="Times New Roman"/>
                <w:szCs w:val="24"/>
              </w:rPr>
              <w:t xml:space="preserve"> </w:t>
            </w:r>
            <w:r w:rsidRPr="00092151">
              <w:rPr>
                <w:rFonts w:cs="Times New Roman"/>
                <w:szCs w:val="24"/>
              </w:rPr>
              <w:fldChar w:fldCharType="begin" w:fldLock="1"/>
            </w:r>
            <w:r w:rsidR="00023CA1">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06]","plainTextFormattedCitation":"[106]","previouslyFormattedCitation":"[106]"},"properties":{"noteIndex":0},"schema":"https://github.com/citation-style-language/schema/raw/master/csl-citation.json"}</w:instrText>
            </w:r>
            <w:r w:rsidRPr="00092151">
              <w:rPr>
                <w:rFonts w:cs="Times New Roman"/>
                <w:szCs w:val="24"/>
              </w:rPr>
              <w:fldChar w:fldCharType="separate"/>
            </w:r>
            <w:r w:rsidR="00023CA1" w:rsidRPr="00023CA1">
              <w:rPr>
                <w:rFonts w:cs="Times New Roman"/>
                <w:noProof/>
                <w:szCs w:val="24"/>
              </w:rPr>
              <w:t>[106]</w:t>
            </w:r>
            <w:r w:rsidRPr="00092151">
              <w:rPr>
                <w:rFonts w:cs="Times New Roman"/>
                <w:szCs w:val="24"/>
              </w:rPr>
              <w:fldChar w:fldCharType="end"/>
            </w:r>
          </w:p>
        </w:tc>
        <w:tc>
          <w:tcPr>
            <w:tcW w:w="425" w:type="pct"/>
          </w:tcPr>
          <w:p w14:paraId="35A7ABA7" w14:textId="77777777" w:rsidR="00DC1619" w:rsidRPr="00092151" w:rsidRDefault="00DC1619" w:rsidP="003350DC">
            <w:pPr>
              <w:jc w:val="center"/>
              <w:rPr>
                <w:rFonts w:cs="Times New Roman"/>
                <w:szCs w:val="24"/>
              </w:rPr>
            </w:pPr>
            <w:r w:rsidRPr="00092151">
              <w:rPr>
                <w:rFonts w:cs="Times New Roman"/>
                <w:szCs w:val="24"/>
              </w:rPr>
              <w:t>88</w:t>
            </w:r>
          </w:p>
        </w:tc>
        <w:tc>
          <w:tcPr>
            <w:tcW w:w="490" w:type="pct"/>
          </w:tcPr>
          <w:p w14:paraId="7C70F337" w14:textId="77777777" w:rsidR="00DC1619" w:rsidRPr="00092151" w:rsidRDefault="00DC1619" w:rsidP="003350DC">
            <w:pPr>
              <w:jc w:val="center"/>
              <w:rPr>
                <w:rFonts w:cs="Times New Roman"/>
                <w:szCs w:val="24"/>
              </w:rPr>
            </w:pPr>
            <w:r w:rsidRPr="00092151">
              <w:rPr>
                <w:rFonts w:cs="Times New Roman"/>
                <w:szCs w:val="24"/>
              </w:rPr>
              <w:t>17</w:t>
            </w:r>
          </w:p>
        </w:tc>
        <w:tc>
          <w:tcPr>
            <w:tcW w:w="609" w:type="pct"/>
          </w:tcPr>
          <w:p w14:paraId="142F851C" w14:textId="77777777" w:rsidR="00DC1619" w:rsidRPr="00092151" w:rsidRDefault="00DC1619" w:rsidP="003350DC">
            <w:pPr>
              <w:jc w:val="center"/>
              <w:rPr>
                <w:rFonts w:cs="Times New Roman"/>
                <w:szCs w:val="24"/>
              </w:rPr>
            </w:pPr>
            <w:r w:rsidRPr="00092151">
              <w:rPr>
                <w:rFonts w:cs="Times New Roman"/>
                <w:szCs w:val="24"/>
              </w:rPr>
              <w:t>н/д</w:t>
            </w:r>
          </w:p>
        </w:tc>
        <w:tc>
          <w:tcPr>
            <w:tcW w:w="687" w:type="pct"/>
          </w:tcPr>
          <w:p w14:paraId="7E124E06" w14:textId="77777777" w:rsidR="00DC1619" w:rsidRPr="00092151" w:rsidRDefault="00DC1619" w:rsidP="003350DC">
            <w:pPr>
              <w:jc w:val="center"/>
              <w:rPr>
                <w:rFonts w:cs="Times New Roman"/>
                <w:szCs w:val="24"/>
              </w:rPr>
            </w:pPr>
            <w:r w:rsidRPr="00092151">
              <w:rPr>
                <w:rFonts w:cs="Times New Roman"/>
                <w:szCs w:val="24"/>
              </w:rPr>
              <w:t>18</w:t>
            </w:r>
          </w:p>
        </w:tc>
        <w:tc>
          <w:tcPr>
            <w:tcW w:w="456" w:type="pct"/>
          </w:tcPr>
          <w:p w14:paraId="1F4827A1" w14:textId="77777777" w:rsidR="00DC1619" w:rsidRPr="00092151" w:rsidRDefault="00DC1619" w:rsidP="003350DC">
            <w:pPr>
              <w:jc w:val="center"/>
              <w:rPr>
                <w:rFonts w:cs="Times New Roman"/>
                <w:szCs w:val="24"/>
              </w:rPr>
            </w:pPr>
            <w:r w:rsidRPr="00092151">
              <w:rPr>
                <w:rFonts w:cs="Times New Roman"/>
                <w:szCs w:val="24"/>
              </w:rPr>
              <w:t>8,5</w:t>
            </w:r>
          </w:p>
        </w:tc>
        <w:tc>
          <w:tcPr>
            <w:tcW w:w="515" w:type="pct"/>
          </w:tcPr>
          <w:p w14:paraId="2E25113F" w14:textId="77777777" w:rsidR="00DC1619" w:rsidRPr="00092151" w:rsidRDefault="00DC1619" w:rsidP="003350DC">
            <w:pPr>
              <w:jc w:val="center"/>
              <w:rPr>
                <w:rFonts w:cs="Times New Roman"/>
                <w:szCs w:val="24"/>
              </w:rPr>
            </w:pPr>
            <w:r w:rsidRPr="00092151">
              <w:rPr>
                <w:rFonts w:cs="Times New Roman"/>
                <w:szCs w:val="24"/>
              </w:rPr>
              <w:t>2,1</w:t>
            </w:r>
          </w:p>
        </w:tc>
        <w:tc>
          <w:tcPr>
            <w:tcW w:w="536" w:type="pct"/>
          </w:tcPr>
          <w:p w14:paraId="5F137BD8" w14:textId="77777777" w:rsidR="00DC1619" w:rsidRPr="00092151" w:rsidRDefault="00DC1619" w:rsidP="003350DC">
            <w:pPr>
              <w:jc w:val="center"/>
              <w:rPr>
                <w:rFonts w:cs="Times New Roman"/>
                <w:szCs w:val="24"/>
              </w:rPr>
            </w:pPr>
            <w:r w:rsidRPr="00092151">
              <w:rPr>
                <w:rFonts w:cs="Times New Roman"/>
                <w:szCs w:val="24"/>
              </w:rPr>
              <w:t>н/д</w:t>
            </w:r>
          </w:p>
        </w:tc>
      </w:tr>
    </w:tbl>
    <w:p w14:paraId="02689FE7" w14:textId="77777777" w:rsidR="00DC1619" w:rsidRPr="00092151" w:rsidRDefault="00DC1619" w:rsidP="003350DC">
      <w:pPr>
        <w:ind w:firstLine="709"/>
        <w:rPr>
          <w:rFonts w:cs="Times New Roman"/>
          <w:szCs w:val="24"/>
        </w:rPr>
      </w:pPr>
      <w:r w:rsidRPr="00092151">
        <w:rPr>
          <w:rFonts w:cs="Times New Roman"/>
          <w:szCs w:val="24"/>
        </w:rPr>
        <w:t>* н/д – нет данных.</w:t>
      </w:r>
    </w:p>
    <w:p w14:paraId="02CB1D64" w14:textId="77777777" w:rsidR="00DC1619" w:rsidRPr="00092151" w:rsidRDefault="00DC1619" w:rsidP="003350DC">
      <w:pPr>
        <w:ind w:firstLine="709"/>
        <w:rPr>
          <w:rFonts w:cs="Times New Roman"/>
          <w:szCs w:val="24"/>
        </w:rPr>
      </w:pPr>
    </w:p>
    <w:p w14:paraId="453328D9" w14:textId="77777777" w:rsidR="00DC1619" w:rsidRPr="00092151" w:rsidRDefault="00DC1619" w:rsidP="003350DC">
      <w:pPr>
        <w:ind w:firstLine="709"/>
        <w:rPr>
          <w:rFonts w:cs="Times New Roman"/>
          <w:szCs w:val="24"/>
        </w:rPr>
      </w:pPr>
      <w:r w:rsidRPr="00092151">
        <w:rPr>
          <w:rFonts w:cs="Times New Roman"/>
          <w:szCs w:val="24"/>
        </w:rPr>
        <w:lastRenderedPageBreak/>
        <w:t xml:space="preserve">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 мозга, судорожный синдром в результате инфекции центральной нервной системы (ЦНС), удлинение электрической систолы сердца и развитие желудочковой тахикардии по типу «torsades-de-puantes» и др. </w:t>
      </w:r>
    </w:p>
    <w:p w14:paraId="56B2DB0D" w14:textId="162E59E0" w:rsidR="00DC1619" w:rsidRPr="00092151" w:rsidRDefault="00DC1619" w:rsidP="003350DC">
      <w:pPr>
        <w:ind w:firstLine="709"/>
        <w:rPr>
          <w:rFonts w:cs="Times New Roman"/>
          <w:szCs w:val="24"/>
        </w:rPr>
      </w:pPr>
      <w:r w:rsidRPr="00092151">
        <w:rPr>
          <w:rFonts w:cs="Times New Roman"/>
          <w:szCs w:val="24"/>
        </w:rPr>
        <w:t>Для лечения жизнеугрожающих осложнений у гематологических пациентов в ОРИТ чаще всего 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w:t>
      </w:r>
      <w:r w:rsidR="00EF44A6">
        <w:rPr>
          <w:rFonts w:cs="Times New Roman"/>
          <w:szCs w:val="24"/>
        </w:rPr>
        <w:t>х</w:t>
      </w:r>
      <w:r w:rsidRPr="00092151">
        <w:rPr>
          <w:rFonts w:cs="Times New Roman"/>
          <w:szCs w:val="24"/>
        </w:rPr>
        <w:t xml:space="preserve">. </w:t>
      </w:r>
    </w:p>
    <w:p w14:paraId="24838180" w14:textId="34E19ECB" w:rsidR="00DC1619" w:rsidRPr="00092151" w:rsidRDefault="00DC1619" w:rsidP="003350DC">
      <w:pPr>
        <w:ind w:firstLine="709"/>
        <w:rPr>
          <w:rFonts w:cs="Times New Roman"/>
          <w:szCs w:val="24"/>
        </w:rPr>
      </w:pPr>
      <w:r w:rsidRPr="00092151">
        <w:rPr>
          <w:rFonts w:cs="Times New Roman"/>
          <w:szCs w:val="24"/>
        </w:rPr>
        <w:t>В то</w:t>
      </w:r>
      <w:r w:rsidR="00EF44A6">
        <w:rPr>
          <w:rFonts w:cs="Times New Roman"/>
          <w:szCs w:val="24"/>
        </w:rPr>
        <w:t xml:space="preserve"> </w:t>
      </w:r>
      <w:r w:rsidRPr="00092151">
        <w:rPr>
          <w:rFonts w:cs="Times New Roman"/>
          <w:szCs w:val="24"/>
        </w:rPr>
        <w:t>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640BC74A" w14:textId="56F12896" w:rsidR="00DC1619" w:rsidRPr="00092151" w:rsidRDefault="00DC1619" w:rsidP="008926D2">
      <w:pPr>
        <w:pStyle w:val="afd"/>
        <w:spacing w:beforeAutospacing="0" w:afterAutospacing="0" w:line="360" w:lineRule="auto"/>
      </w:pPr>
      <w:commentRangeStart w:id="242"/>
    </w:p>
    <w:p w14:paraId="32E96023" w14:textId="60E33FD5" w:rsidR="00DC1619" w:rsidRPr="00092151" w:rsidRDefault="00DC1619" w:rsidP="003350DC">
      <w:pPr>
        <w:ind w:firstLine="708"/>
        <w:rPr>
          <w:rFonts w:cs="Times New Roman"/>
          <w:szCs w:val="24"/>
          <w:u w:val="single"/>
        </w:rPr>
      </w:pPr>
      <w:r w:rsidRPr="00092151">
        <w:rPr>
          <w:rFonts w:cs="Times New Roman"/>
          <w:szCs w:val="24"/>
          <w:u w:val="single"/>
        </w:rPr>
        <w:t xml:space="preserve">Показания к переводу в ОРИТ у гематологических пациентов </w:t>
      </w:r>
      <w:r w:rsidRPr="00092151">
        <w:rPr>
          <w:rFonts w:cs="Times New Roman"/>
          <w:szCs w:val="24"/>
          <w:lang w:val="en-US"/>
        </w:rPr>
        <w:fldChar w:fldCharType="begin" w:fldLock="1"/>
      </w:r>
      <w:r w:rsidR="00023CA1">
        <w:rPr>
          <w:rFonts w:cs="Times New Roman"/>
          <w:szCs w:val="24"/>
          <w:lang w:val="en-US"/>
        </w:rPr>
        <w:instrText>ADDIN</w:instrText>
      </w:r>
      <w:r w:rsidR="00023CA1" w:rsidRPr="007A7B5B">
        <w:instrText xml:space="preserve"> </w:instrText>
      </w:r>
      <w:r w:rsidR="00023CA1">
        <w:rPr>
          <w:rFonts w:cs="Times New Roman"/>
          <w:szCs w:val="24"/>
          <w:lang w:val="en-US"/>
        </w:rPr>
        <w:instrText>CSL</w:instrText>
      </w:r>
      <w:r w:rsidR="00023CA1" w:rsidRPr="007A7B5B">
        <w:instrText>_</w:instrText>
      </w:r>
      <w:r w:rsidR="00023CA1">
        <w:rPr>
          <w:rFonts w:cs="Times New Roman"/>
          <w:szCs w:val="24"/>
          <w:lang w:val="en-US"/>
        </w:rPr>
        <w:instrText>CITATION</w:instrText>
      </w:r>
      <w:r w:rsidR="00023CA1" w:rsidRPr="007A7B5B">
        <w:instrText xml:space="preserve"> {"</w:instrText>
      </w:r>
      <w:r w:rsidR="00023CA1">
        <w:rPr>
          <w:rFonts w:cs="Times New Roman"/>
          <w:szCs w:val="24"/>
          <w:lang w:val="en-US"/>
        </w:rPr>
        <w:instrText>citationItems</w:instrText>
      </w:r>
      <w:r w:rsidR="00023CA1" w:rsidRPr="007A7B5B">
        <w:instrText>":[{"</w:instrText>
      </w:r>
      <w:r w:rsidR="00023CA1">
        <w:rPr>
          <w:rFonts w:cs="Times New Roman"/>
          <w:szCs w:val="24"/>
          <w:lang w:val="en-US"/>
        </w:rPr>
        <w:instrText>id</w:instrText>
      </w:r>
      <w:r w:rsidR="00023CA1" w:rsidRPr="007A7B5B">
        <w:instrText>":"</w:instrText>
      </w:r>
      <w:r w:rsidR="00023CA1">
        <w:rPr>
          <w:rFonts w:cs="Times New Roman"/>
          <w:szCs w:val="24"/>
          <w:lang w:val="en-US"/>
        </w:rPr>
        <w:instrText>ITEM</w:instrText>
      </w:r>
      <w:r w:rsidR="00023CA1" w:rsidRPr="007A7B5B">
        <w:instrText>-1","</w:instrText>
      </w:r>
      <w:r w:rsidR="00023CA1">
        <w:rPr>
          <w:rFonts w:cs="Times New Roman"/>
          <w:szCs w:val="24"/>
          <w:lang w:val="en-US"/>
        </w:rPr>
        <w:instrText>itemData</w:instrText>
      </w:r>
      <w:r w:rsidR="00023CA1" w:rsidRPr="007A7B5B">
        <w:instrText>":{"</w:instrText>
      </w:r>
      <w:r w:rsidR="00023CA1">
        <w:rPr>
          <w:rFonts w:cs="Times New Roman"/>
          <w:szCs w:val="24"/>
          <w:lang w:val="en-US"/>
        </w:rPr>
        <w:instrText>author</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Воробьев","</w:instrText>
      </w:r>
      <w:r w:rsidR="00023CA1">
        <w:rPr>
          <w:rFonts w:cs="Times New Roman"/>
          <w:szCs w:val="24"/>
          <w:lang w:val="en-US"/>
        </w:rPr>
        <w:instrText>given</w:instrText>
      </w:r>
      <w:r w:rsidR="00023CA1" w:rsidRPr="007A7B5B">
        <w:instrText>":"А.И.","</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Горелов","</w:instrText>
      </w:r>
      <w:r w:rsidR="00023CA1">
        <w:rPr>
          <w:rFonts w:cs="Times New Roman"/>
          <w:szCs w:val="24"/>
          <w:lang w:val="en-US"/>
        </w:rPr>
        <w:instrText>given</w:instrText>
      </w:r>
      <w:r w:rsidR="00023CA1" w:rsidRPr="007A7B5B">
        <w:instrText>":"В.Г.","</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Городецкий","</w:instrText>
      </w:r>
      <w:r w:rsidR="00023CA1">
        <w:rPr>
          <w:rFonts w:cs="Times New Roman"/>
          <w:szCs w:val="24"/>
          <w:lang w:val="en-US"/>
        </w:rPr>
        <w:instrText>given</w:instrText>
      </w:r>
      <w:r w:rsidR="00023CA1" w:rsidRPr="007A7B5B">
        <w:instrText>":"В.М.","</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Шулутко","</w:instrText>
      </w:r>
      <w:r w:rsidR="00023CA1">
        <w:rPr>
          <w:rFonts w:cs="Times New Roman"/>
          <w:szCs w:val="24"/>
          <w:lang w:val="en-US"/>
        </w:rPr>
        <w:instrText>given</w:instrText>
      </w:r>
      <w:r w:rsidR="00023CA1" w:rsidRPr="007A7B5B">
        <w:instrText>":"Е.М.","</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container</w:instrText>
      </w:r>
      <w:r w:rsidR="00023CA1" w:rsidRPr="007A7B5B">
        <w:instrText>-</w:instrText>
      </w:r>
      <w:r w:rsidR="00023CA1">
        <w:rPr>
          <w:rFonts w:cs="Times New Roman"/>
          <w:szCs w:val="24"/>
          <w:lang w:val="en-US"/>
        </w:rPr>
        <w:instrText>title</w:instrText>
      </w:r>
      <w:r w:rsidR="00023CA1" w:rsidRPr="007A7B5B">
        <w:instrText>":"Терапевтический архив","</w:instrText>
      </w:r>
      <w:r w:rsidR="00023CA1">
        <w:rPr>
          <w:rFonts w:cs="Times New Roman"/>
          <w:szCs w:val="24"/>
          <w:lang w:val="en-US"/>
        </w:rPr>
        <w:instrText>id</w:instrText>
      </w:r>
      <w:r w:rsidR="00023CA1" w:rsidRPr="007A7B5B">
        <w:instrText>":"</w:instrText>
      </w:r>
      <w:r w:rsidR="00023CA1">
        <w:rPr>
          <w:rFonts w:cs="Times New Roman"/>
          <w:szCs w:val="24"/>
          <w:lang w:val="en-US"/>
        </w:rPr>
        <w:instrText>ITEM</w:instrText>
      </w:r>
      <w:r w:rsidR="00023CA1" w:rsidRPr="007A7B5B">
        <w:instrText>-1","</w:instrText>
      </w:r>
      <w:r w:rsidR="00023CA1">
        <w:rPr>
          <w:rFonts w:cs="Times New Roman"/>
          <w:szCs w:val="24"/>
          <w:lang w:val="en-US"/>
        </w:rPr>
        <w:instrText>issue</w:instrText>
      </w:r>
      <w:r w:rsidR="00023CA1" w:rsidRPr="007A7B5B">
        <w:instrText>":"7","</w:instrText>
      </w:r>
      <w:r w:rsidR="00023CA1">
        <w:rPr>
          <w:rFonts w:cs="Times New Roman"/>
          <w:szCs w:val="24"/>
          <w:lang w:val="en-US"/>
        </w:rPr>
        <w:instrText>issued</w:instrText>
      </w:r>
      <w:r w:rsidR="00023CA1" w:rsidRPr="007A7B5B">
        <w:instrText>":{"</w:instrText>
      </w:r>
      <w:r w:rsidR="00023CA1">
        <w:rPr>
          <w:rFonts w:cs="Times New Roman"/>
          <w:szCs w:val="24"/>
          <w:lang w:val="en-US"/>
        </w:rPr>
        <w:instrText>date</w:instrText>
      </w:r>
      <w:r w:rsidR="00023CA1" w:rsidRPr="007A7B5B">
        <w:instrText>-</w:instrText>
      </w:r>
      <w:r w:rsidR="00023CA1">
        <w:rPr>
          <w:rFonts w:cs="Times New Roman"/>
          <w:szCs w:val="24"/>
          <w:lang w:val="en-US"/>
        </w:rPr>
        <w:instrText>parts</w:instrText>
      </w:r>
      <w:r w:rsidR="00023CA1" w:rsidRPr="007A7B5B">
        <w:instrText>":[["1993"]]},"</w:instrText>
      </w:r>
      <w:r w:rsidR="00023CA1">
        <w:rPr>
          <w:rFonts w:cs="Times New Roman"/>
          <w:szCs w:val="24"/>
          <w:lang w:val="en-US"/>
        </w:rPr>
        <w:instrText>page</w:instrText>
      </w:r>
      <w:r w:rsidR="00023CA1" w:rsidRPr="007A7B5B">
        <w:instrText>":"3-6","</w:instrText>
      </w:r>
      <w:r w:rsidR="00023CA1">
        <w:rPr>
          <w:rFonts w:cs="Times New Roman"/>
          <w:szCs w:val="24"/>
          <w:lang w:val="en-US"/>
        </w:rPr>
        <w:instrText>title</w:instrText>
      </w:r>
      <w:r w:rsidR="00023CA1" w:rsidRPr="007A7B5B">
        <w:instrText>":"Критические состояния при гемобластозах (типичные формы и выживаемость в условиях отделения реанимации).","</w:instrText>
      </w:r>
      <w:r w:rsidR="00023CA1">
        <w:rPr>
          <w:rFonts w:cs="Times New Roman"/>
          <w:szCs w:val="24"/>
          <w:lang w:val="en-US"/>
        </w:rPr>
        <w:instrText>type</w:instrText>
      </w:r>
      <w:r w:rsidR="00023CA1" w:rsidRPr="007A7B5B">
        <w:instrText>":"</w:instrText>
      </w:r>
      <w:r w:rsidR="00023CA1">
        <w:rPr>
          <w:rFonts w:cs="Times New Roman"/>
          <w:szCs w:val="24"/>
          <w:lang w:val="en-US"/>
        </w:rPr>
        <w:instrText>article</w:instrText>
      </w:r>
      <w:r w:rsidR="00023CA1" w:rsidRPr="007A7B5B">
        <w:instrText>-</w:instrText>
      </w:r>
      <w:r w:rsidR="00023CA1">
        <w:rPr>
          <w:rFonts w:cs="Times New Roman"/>
          <w:szCs w:val="24"/>
          <w:lang w:val="en-US"/>
        </w:rPr>
        <w:instrText>journal</w:instrText>
      </w:r>
      <w:r w:rsidR="00023CA1" w:rsidRPr="007A7B5B">
        <w:instrText>","</w:instrText>
      </w:r>
      <w:r w:rsidR="00023CA1">
        <w:rPr>
          <w:rFonts w:cs="Times New Roman"/>
          <w:szCs w:val="24"/>
          <w:lang w:val="en-US"/>
        </w:rPr>
        <w:instrText>volume</w:instrText>
      </w:r>
      <w:r w:rsidR="00023CA1" w:rsidRPr="007A7B5B">
        <w:instrText>":"65"},"</w:instrText>
      </w:r>
      <w:r w:rsidR="00023CA1">
        <w:rPr>
          <w:rFonts w:cs="Times New Roman"/>
          <w:szCs w:val="24"/>
          <w:lang w:val="en-US"/>
        </w:rPr>
        <w:instrText>uris</w:instrText>
      </w:r>
      <w:r w:rsidR="00023CA1" w:rsidRPr="007A7B5B">
        <w:instrText>":["</w:instrText>
      </w:r>
      <w:r w:rsidR="00023CA1">
        <w:rPr>
          <w:rFonts w:cs="Times New Roman"/>
          <w:szCs w:val="24"/>
          <w:lang w:val="en-US"/>
        </w:rPr>
        <w:instrText>http</w:instrText>
      </w:r>
      <w:r w:rsidR="00023CA1" w:rsidRPr="007A7B5B">
        <w:instrText>://</w:instrText>
      </w:r>
      <w:r w:rsidR="00023CA1">
        <w:rPr>
          <w:rFonts w:cs="Times New Roman"/>
          <w:szCs w:val="24"/>
          <w:lang w:val="en-US"/>
        </w:rPr>
        <w:instrText>www</w:instrText>
      </w:r>
      <w:r w:rsidR="00023CA1" w:rsidRPr="007A7B5B">
        <w:instrText>.</w:instrText>
      </w:r>
      <w:r w:rsidR="00023CA1">
        <w:rPr>
          <w:rFonts w:cs="Times New Roman"/>
          <w:szCs w:val="24"/>
          <w:lang w:val="en-US"/>
        </w:rPr>
        <w:instrText>mendeley</w:instrText>
      </w:r>
      <w:r w:rsidR="00023CA1" w:rsidRPr="007A7B5B">
        <w:instrText>.</w:instrText>
      </w:r>
      <w:r w:rsidR="00023CA1">
        <w:rPr>
          <w:rFonts w:cs="Times New Roman"/>
          <w:szCs w:val="24"/>
          <w:lang w:val="en-US"/>
        </w:rPr>
        <w:instrText>com</w:instrText>
      </w:r>
      <w:r w:rsidR="00023CA1" w:rsidRPr="007A7B5B">
        <w:instrText>/</w:instrText>
      </w:r>
      <w:r w:rsidR="00023CA1">
        <w:rPr>
          <w:rFonts w:cs="Times New Roman"/>
          <w:szCs w:val="24"/>
          <w:lang w:val="en-US"/>
        </w:rPr>
        <w:instrText>documents</w:instrText>
      </w:r>
      <w:r w:rsidR="00023CA1" w:rsidRPr="007A7B5B">
        <w:instrText>/?</w:instrText>
      </w:r>
      <w:r w:rsidR="00023CA1">
        <w:rPr>
          <w:rFonts w:cs="Times New Roman"/>
          <w:szCs w:val="24"/>
          <w:lang w:val="en-US"/>
        </w:rPr>
        <w:instrText>uuid</w:instrText>
      </w:r>
      <w:r w:rsidR="00023CA1" w:rsidRPr="007A7B5B">
        <w:instrText>=</w:instrText>
      </w:r>
      <w:r w:rsidR="00023CA1">
        <w:rPr>
          <w:rFonts w:cs="Times New Roman"/>
          <w:szCs w:val="24"/>
          <w:lang w:val="en-US"/>
        </w:rPr>
        <w:instrText>c</w:instrText>
      </w:r>
      <w:r w:rsidR="00023CA1" w:rsidRPr="007A7B5B">
        <w:instrText>4</w:instrText>
      </w:r>
      <w:r w:rsidR="00023CA1">
        <w:rPr>
          <w:rFonts w:cs="Times New Roman"/>
          <w:szCs w:val="24"/>
          <w:lang w:val="en-US"/>
        </w:rPr>
        <w:instrText>b</w:instrText>
      </w:r>
      <w:r w:rsidR="00023CA1" w:rsidRPr="007A7B5B">
        <w:instrText>05</w:instrText>
      </w:r>
      <w:r w:rsidR="00023CA1">
        <w:rPr>
          <w:rFonts w:cs="Times New Roman"/>
          <w:szCs w:val="24"/>
          <w:lang w:val="en-US"/>
        </w:rPr>
        <w:instrText>bf</w:instrText>
      </w:r>
      <w:r w:rsidR="00023CA1" w:rsidRPr="007A7B5B">
        <w:instrText>5-</w:instrText>
      </w:r>
      <w:r w:rsidR="00023CA1">
        <w:rPr>
          <w:rFonts w:cs="Times New Roman"/>
          <w:szCs w:val="24"/>
          <w:lang w:val="en-US"/>
        </w:rPr>
        <w:instrText>f</w:instrText>
      </w:r>
      <w:r w:rsidR="00023CA1" w:rsidRPr="007A7B5B">
        <w:instrText>5</w:instrText>
      </w:r>
      <w:r w:rsidR="00023CA1">
        <w:rPr>
          <w:rFonts w:cs="Times New Roman"/>
          <w:szCs w:val="24"/>
          <w:lang w:val="en-US"/>
        </w:rPr>
        <w:instrText>dc</w:instrText>
      </w:r>
      <w:r w:rsidR="00023CA1" w:rsidRPr="007A7B5B">
        <w:instrText>-4551-</w:instrText>
      </w:r>
      <w:r w:rsidR="00023CA1">
        <w:rPr>
          <w:rFonts w:cs="Times New Roman"/>
          <w:szCs w:val="24"/>
          <w:lang w:val="en-US"/>
        </w:rPr>
        <w:instrText>a</w:instrText>
      </w:r>
      <w:r w:rsidR="00023CA1" w:rsidRPr="007A7B5B">
        <w:instrText>590-5854</w:instrText>
      </w:r>
      <w:r w:rsidR="00023CA1">
        <w:rPr>
          <w:rFonts w:cs="Times New Roman"/>
          <w:szCs w:val="24"/>
          <w:lang w:val="en-US"/>
        </w:rPr>
        <w:instrText>faa</w:instrText>
      </w:r>
      <w:r w:rsidR="00023CA1" w:rsidRPr="007A7B5B">
        <w:instrText>101</w:instrText>
      </w:r>
      <w:r w:rsidR="00023CA1">
        <w:rPr>
          <w:rFonts w:cs="Times New Roman"/>
          <w:szCs w:val="24"/>
          <w:lang w:val="en-US"/>
        </w:rPr>
        <w:instrText>d</w:instrText>
      </w:r>
      <w:r w:rsidR="00023CA1" w:rsidRPr="007A7B5B">
        <w:instrText>0"]},{"</w:instrText>
      </w:r>
      <w:r w:rsidR="00023CA1">
        <w:rPr>
          <w:rFonts w:cs="Times New Roman"/>
          <w:szCs w:val="24"/>
          <w:lang w:val="en-US"/>
        </w:rPr>
        <w:instrText>id</w:instrText>
      </w:r>
      <w:r w:rsidR="00023CA1" w:rsidRPr="007A7B5B">
        <w:instrText>":"</w:instrText>
      </w:r>
      <w:r w:rsidR="00023CA1">
        <w:rPr>
          <w:rFonts w:cs="Times New Roman"/>
          <w:szCs w:val="24"/>
          <w:lang w:val="en-US"/>
        </w:rPr>
        <w:instrText>ITEM</w:instrText>
      </w:r>
      <w:r w:rsidR="00023CA1" w:rsidRPr="007A7B5B">
        <w:instrText>-2","</w:instrText>
      </w:r>
      <w:r w:rsidR="00023CA1">
        <w:rPr>
          <w:rFonts w:cs="Times New Roman"/>
          <w:szCs w:val="24"/>
          <w:lang w:val="en-US"/>
        </w:rPr>
        <w:instrText>itemData</w:instrText>
      </w:r>
      <w:r w:rsidR="00023CA1" w:rsidRPr="007A7B5B">
        <w:instrText>":{"</w:instrText>
      </w:r>
      <w:r w:rsidR="00023CA1">
        <w:rPr>
          <w:rFonts w:cs="Times New Roman"/>
          <w:szCs w:val="24"/>
          <w:lang w:val="en-US"/>
        </w:rPr>
        <w:instrText>author</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Галстян","</w:instrText>
      </w:r>
      <w:r w:rsidR="00023CA1">
        <w:rPr>
          <w:rFonts w:cs="Times New Roman"/>
          <w:szCs w:val="24"/>
          <w:lang w:val="en-US"/>
        </w:rPr>
        <w:instrText>given</w:instrText>
      </w:r>
      <w:r w:rsidR="00023CA1" w:rsidRPr="007A7B5B">
        <w:instrText>":"Г.М.","</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family</w:instrText>
      </w:r>
      <w:r w:rsidR="00023CA1" w:rsidRPr="007A7B5B">
        <w:instrText>":"Городецкий","</w:instrText>
      </w:r>
      <w:r w:rsidR="00023CA1">
        <w:rPr>
          <w:rFonts w:cs="Times New Roman"/>
          <w:szCs w:val="24"/>
          <w:lang w:val="en-US"/>
        </w:rPr>
        <w:instrText>given</w:instrText>
      </w:r>
      <w:r w:rsidR="00023CA1" w:rsidRPr="007A7B5B">
        <w:instrText>":"В.М.","</w:instrText>
      </w:r>
      <w:r w:rsidR="00023CA1">
        <w:rPr>
          <w:rFonts w:cs="Times New Roman"/>
          <w:szCs w:val="24"/>
          <w:lang w:val="en-US"/>
        </w:rPr>
        <w:instrText>non</w:instrText>
      </w:r>
      <w:r w:rsidR="00023CA1" w:rsidRPr="007A7B5B">
        <w:instrText>-</w:instrText>
      </w:r>
      <w:r w:rsidR="00023CA1">
        <w:rPr>
          <w:rFonts w:cs="Times New Roman"/>
          <w:szCs w:val="24"/>
          <w:lang w:val="en-US"/>
        </w:rPr>
        <w:instrText>dropping</w:instrText>
      </w:r>
      <w:r w:rsidR="00023CA1" w:rsidRPr="007A7B5B">
        <w:instrText>-</w:instrText>
      </w:r>
      <w:r w:rsidR="00023CA1">
        <w:rPr>
          <w:rFonts w:cs="Times New Roman"/>
          <w:szCs w:val="24"/>
          <w:lang w:val="en-US"/>
        </w:rPr>
        <w:instrText>particle</w:instrText>
      </w:r>
      <w:r w:rsidR="00023CA1" w:rsidRPr="007A7B5B">
        <w:instrText>":"","</w:instrText>
      </w:r>
      <w:r w:rsidR="00023CA1">
        <w:rPr>
          <w:rFonts w:cs="Times New Roman"/>
          <w:szCs w:val="24"/>
          <w:lang w:val="en-US"/>
        </w:rPr>
        <w:instrText>parse</w:instrText>
      </w:r>
      <w:r w:rsidR="00023CA1" w:rsidRPr="007A7B5B">
        <w:instrText>-</w:instrText>
      </w:r>
      <w:r w:rsidR="00023CA1">
        <w:rPr>
          <w:rFonts w:cs="Times New Roman"/>
          <w:szCs w:val="24"/>
          <w:lang w:val="en-US"/>
        </w:rPr>
        <w:instrText>names</w:instrText>
      </w:r>
      <w:r w:rsidR="00023CA1" w:rsidRPr="007A7B5B">
        <w:instrText>":</w:instrText>
      </w:r>
      <w:r w:rsidR="00023CA1">
        <w:rPr>
          <w:rFonts w:cs="Times New Roman"/>
          <w:szCs w:val="24"/>
          <w:lang w:val="en-US"/>
        </w:rPr>
        <w:instrText>false</w:instrText>
      </w:r>
      <w:r w:rsidR="00023CA1" w:rsidRPr="007A7B5B">
        <w:instrText>,"</w:instrText>
      </w:r>
      <w:r w:rsidR="00023CA1">
        <w:rPr>
          <w:rFonts w:cs="Times New Roman"/>
          <w:szCs w:val="24"/>
          <w:lang w:val="en-US"/>
        </w:rPr>
        <w:instrText>suffix</w:instrText>
      </w:r>
      <w:r w:rsidR="00023CA1" w:rsidRPr="007A7B5B">
        <w:instrText>":""}],"</w:instrText>
      </w:r>
      <w:r w:rsidR="00023CA1">
        <w:rPr>
          <w:rFonts w:cs="Times New Roman"/>
          <w:szCs w:val="24"/>
          <w:lang w:val="en-US"/>
        </w:rPr>
        <w:instrText>container</w:instrText>
      </w:r>
      <w:r w:rsidR="00023CA1" w:rsidRPr="007A7B5B">
        <w:instrText>-</w:instrText>
      </w:r>
      <w:r w:rsidR="00023CA1">
        <w:rPr>
          <w:rFonts w:cs="Times New Roman"/>
          <w:szCs w:val="24"/>
          <w:lang w:val="en-US"/>
        </w:rPr>
        <w:instrText>title</w:instrText>
      </w:r>
      <w:r w:rsidR="00023CA1" w:rsidRPr="007A7B5B">
        <w:instrText>":"Клиническая онкогематология","</w:instrText>
      </w:r>
      <w:r w:rsidR="00023CA1">
        <w:rPr>
          <w:rFonts w:cs="Times New Roman"/>
          <w:szCs w:val="24"/>
          <w:lang w:val="en-US"/>
        </w:rPr>
        <w:instrText>id</w:instrText>
      </w:r>
      <w:r w:rsidR="00023CA1" w:rsidRPr="007A7B5B">
        <w:instrText>":"</w:instrText>
      </w:r>
      <w:r w:rsidR="00023CA1">
        <w:rPr>
          <w:rFonts w:cs="Times New Roman"/>
          <w:szCs w:val="24"/>
          <w:lang w:val="en-US"/>
        </w:rPr>
        <w:instrText>ITEM</w:instrText>
      </w:r>
      <w:r w:rsidR="00023CA1" w:rsidRPr="007A7B5B">
        <w:instrText>-2","</w:instrText>
      </w:r>
      <w:r w:rsidR="00023CA1">
        <w:rPr>
          <w:rFonts w:cs="Times New Roman"/>
          <w:szCs w:val="24"/>
          <w:lang w:val="en-US"/>
        </w:rPr>
        <w:instrText>issue</w:instrText>
      </w:r>
      <w:r w:rsidR="00023CA1" w:rsidRPr="007A7B5B">
        <w:instrText>":"1","</w:instrText>
      </w:r>
      <w:r w:rsidR="00023CA1">
        <w:rPr>
          <w:rFonts w:cs="Times New Roman"/>
          <w:szCs w:val="24"/>
          <w:lang w:val="en-US"/>
        </w:rPr>
        <w:instrText>issued</w:instrText>
      </w:r>
      <w:r w:rsidR="00023CA1" w:rsidRPr="007A7B5B">
        <w:instrText>":{"</w:instrText>
      </w:r>
      <w:r w:rsidR="00023CA1">
        <w:rPr>
          <w:rFonts w:cs="Times New Roman"/>
          <w:szCs w:val="24"/>
          <w:lang w:val="en-US"/>
        </w:rPr>
        <w:instrText>date</w:instrText>
      </w:r>
      <w:r w:rsidR="00023CA1" w:rsidRPr="007A7B5B">
        <w:instrText>-</w:instrText>
      </w:r>
      <w:r w:rsidR="00023CA1">
        <w:rPr>
          <w:rFonts w:cs="Times New Roman"/>
          <w:szCs w:val="24"/>
          <w:lang w:val="en-US"/>
        </w:rPr>
        <w:instrText>parts</w:instrText>
      </w:r>
      <w:r w:rsidR="00023CA1" w:rsidRPr="007A7B5B">
        <w:instrText>":[["2011"]]},"</w:instrText>
      </w:r>
      <w:r w:rsidR="00023CA1">
        <w:rPr>
          <w:rFonts w:cs="Times New Roman"/>
          <w:szCs w:val="24"/>
          <w:lang w:val="en-US"/>
        </w:rPr>
        <w:instrText>page</w:instrText>
      </w:r>
      <w:r w:rsidR="00023CA1" w:rsidRPr="007A7B5B">
        <w:instrText>":"75-78","</w:instrText>
      </w:r>
      <w:r w:rsidR="00023CA1">
        <w:rPr>
          <w:rFonts w:cs="Times New Roman"/>
          <w:szCs w:val="24"/>
          <w:lang w:val="en-US"/>
        </w:rPr>
        <w:instrText>title</w:instrText>
      </w:r>
      <w:r w:rsidR="00023CA1" w:rsidRPr="007A7B5B">
        <w:instrText>":"Опыт работы отделения реанимации и интенсивной терапии ФГБУ ГНЦ МЗиСР РФ","</w:instrText>
      </w:r>
      <w:r w:rsidR="00023CA1">
        <w:rPr>
          <w:rFonts w:cs="Times New Roman"/>
          <w:szCs w:val="24"/>
          <w:lang w:val="en-US"/>
        </w:rPr>
        <w:instrText>type</w:instrText>
      </w:r>
      <w:r w:rsidR="00023CA1" w:rsidRPr="007A7B5B">
        <w:instrText>":"</w:instrText>
      </w:r>
      <w:r w:rsidR="00023CA1">
        <w:rPr>
          <w:rFonts w:cs="Times New Roman"/>
          <w:szCs w:val="24"/>
          <w:lang w:val="en-US"/>
        </w:rPr>
        <w:instrText>article</w:instrText>
      </w:r>
      <w:r w:rsidR="00023CA1" w:rsidRPr="007A7B5B">
        <w:instrText>-</w:instrText>
      </w:r>
      <w:r w:rsidR="00023CA1">
        <w:rPr>
          <w:rFonts w:cs="Times New Roman"/>
          <w:szCs w:val="24"/>
          <w:lang w:val="en-US"/>
        </w:rPr>
        <w:instrText>journal</w:instrText>
      </w:r>
      <w:r w:rsidR="00023CA1" w:rsidRPr="007A7B5B">
        <w:instrText>","</w:instrText>
      </w:r>
      <w:r w:rsidR="00023CA1">
        <w:rPr>
          <w:rFonts w:cs="Times New Roman"/>
          <w:szCs w:val="24"/>
          <w:lang w:val="en-US"/>
        </w:rPr>
        <w:instrText>volume</w:instrText>
      </w:r>
      <w:r w:rsidR="00023CA1" w:rsidRPr="007A7B5B">
        <w:instrText>":"4"},"</w:instrText>
      </w:r>
      <w:r w:rsidR="00023CA1">
        <w:rPr>
          <w:rFonts w:cs="Times New Roman"/>
          <w:szCs w:val="24"/>
          <w:lang w:val="en-US"/>
        </w:rPr>
        <w:instrText>uris</w:instrText>
      </w:r>
      <w:r w:rsidR="00023CA1" w:rsidRPr="007A7B5B">
        <w:instrText>":["</w:instrText>
      </w:r>
      <w:r w:rsidR="00023CA1">
        <w:rPr>
          <w:rFonts w:cs="Times New Roman"/>
          <w:szCs w:val="24"/>
          <w:lang w:val="en-US"/>
        </w:rPr>
        <w:instrText>http</w:instrText>
      </w:r>
      <w:r w:rsidR="00023CA1" w:rsidRPr="007A7B5B">
        <w:instrText>://</w:instrText>
      </w:r>
      <w:r w:rsidR="00023CA1">
        <w:rPr>
          <w:rFonts w:cs="Times New Roman"/>
          <w:szCs w:val="24"/>
          <w:lang w:val="en-US"/>
        </w:rPr>
        <w:instrText>www</w:instrText>
      </w:r>
      <w:r w:rsidR="00023CA1" w:rsidRPr="007A7B5B">
        <w:instrText>.</w:instrText>
      </w:r>
      <w:r w:rsidR="00023CA1">
        <w:rPr>
          <w:rFonts w:cs="Times New Roman"/>
          <w:szCs w:val="24"/>
          <w:lang w:val="en-US"/>
        </w:rPr>
        <w:instrText>mendeley</w:instrText>
      </w:r>
      <w:r w:rsidR="00023CA1" w:rsidRPr="007A7B5B">
        <w:instrText>.</w:instrText>
      </w:r>
      <w:r w:rsidR="00023CA1">
        <w:rPr>
          <w:rFonts w:cs="Times New Roman"/>
          <w:szCs w:val="24"/>
          <w:lang w:val="en-US"/>
        </w:rPr>
        <w:instrText>com</w:instrText>
      </w:r>
      <w:r w:rsidR="00023CA1" w:rsidRPr="007A7B5B">
        <w:instrText>/</w:instrText>
      </w:r>
      <w:r w:rsidR="00023CA1">
        <w:rPr>
          <w:rFonts w:cs="Times New Roman"/>
          <w:szCs w:val="24"/>
          <w:lang w:val="en-US"/>
        </w:rPr>
        <w:instrText>documents</w:instrText>
      </w:r>
      <w:r w:rsidR="00023CA1" w:rsidRPr="007A7B5B">
        <w:instrText>/?</w:instrText>
      </w:r>
      <w:r w:rsidR="00023CA1">
        <w:rPr>
          <w:rFonts w:cs="Times New Roman"/>
          <w:szCs w:val="24"/>
          <w:lang w:val="en-US"/>
        </w:rPr>
        <w:instrText>uuid</w:instrText>
      </w:r>
      <w:r w:rsidR="00023CA1" w:rsidRPr="007A7B5B">
        <w:instrText>=7</w:instrText>
      </w:r>
      <w:r w:rsidR="00023CA1">
        <w:rPr>
          <w:rFonts w:cs="Times New Roman"/>
          <w:szCs w:val="24"/>
          <w:lang w:val="en-US"/>
        </w:rPr>
        <w:instrText>a</w:instrText>
      </w:r>
      <w:r w:rsidR="00023CA1" w:rsidRPr="007A7B5B">
        <w:instrText>2</w:instrText>
      </w:r>
      <w:r w:rsidR="00023CA1">
        <w:rPr>
          <w:rFonts w:cs="Times New Roman"/>
          <w:szCs w:val="24"/>
          <w:lang w:val="en-US"/>
        </w:rPr>
        <w:instrText>aad</w:instrText>
      </w:r>
      <w:r w:rsidR="00023CA1" w:rsidRPr="007A7B5B">
        <w:instrText>90-732</w:instrText>
      </w:r>
      <w:r w:rsidR="00023CA1">
        <w:rPr>
          <w:rFonts w:cs="Times New Roman"/>
          <w:szCs w:val="24"/>
          <w:lang w:val="en-US"/>
        </w:rPr>
        <w:instrText>f</w:instrText>
      </w:r>
      <w:r w:rsidR="00023CA1" w:rsidRPr="007A7B5B">
        <w:instrText>-4</w:instrText>
      </w:r>
      <w:r w:rsidR="00023CA1">
        <w:rPr>
          <w:rFonts w:cs="Times New Roman"/>
          <w:szCs w:val="24"/>
          <w:lang w:val="en-US"/>
        </w:rPr>
        <w:instrText>da</w:instrText>
      </w:r>
      <w:r w:rsidR="00023CA1" w:rsidRPr="007A7B5B">
        <w:instrText>0-</w:instrText>
      </w:r>
      <w:r w:rsidR="00023CA1">
        <w:rPr>
          <w:rFonts w:cs="Times New Roman"/>
          <w:szCs w:val="24"/>
          <w:lang w:val="en-US"/>
        </w:rPr>
        <w:instrText>a</w:instrText>
      </w:r>
      <w:r w:rsidR="00023CA1" w:rsidRPr="007A7B5B">
        <w:instrText>3</w:instrText>
      </w:r>
      <w:r w:rsidR="00023CA1">
        <w:rPr>
          <w:rFonts w:cs="Times New Roman"/>
          <w:szCs w:val="24"/>
          <w:lang w:val="en-US"/>
        </w:rPr>
        <w:instrText>ce</w:instrText>
      </w:r>
      <w:r w:rsidR="00023CA1" w:rsidRPr="007A7B5B">
        <w:instrText>-4939</w:instrText>
      </w:r>
      <w:r w:rsidR="00023CA1">
        <w:rPr>
          <w:rFonts w:cs="Times New Roman"/>
          <w:szCs w:val="24"/>
          <w:lang w:val="en-US"/>
        </w:rPr>
        <w:instrText>d</w:instrText>
      </w:r>
      <w:r w:rsidR="00023CA1" w:rsidRPr="007A7B5B">
        <w:instrText>049189</w:instrText>
      </w:r>
      <w:r w:rsidR="00023CA1">
        <w:rPr>
          <w:rFonts w:cs="Times New Roman"/>
          <w:szCs w:val="24"/>
          <w:lang w:val="en-US"/>
        </w:rPr>
        <w:instrText>b</w:instrText>
      </w:r>
      <w:r w:rsidR="00023CA1" w:rsidRPr="007A7B5B">
        <w:instrText>"]}],"</w:instrText>
      </w:r>
      <w:r w:rsidR="00023CA1">
        <w:rPr>
          <w:rFonts w:cs="Times New Roman"/>
          <w:szCs w:val="24"/>
          <w:lang w:val="en-US"/>
        </w:rPr>
        <w:instrText>mendeley</w:instrText>
      </w:r>
      <w:r w:rsidR="00023CA1" w:rsidRPr="007A7B5B">
        <w:instrText>":{"</w:instrText>
      </w:r>
      <w:r w:rsidR="00023CA1">
        <w:rPr>
          <w:rFonts w:cs="Times New Roman"/>
          <w:szCs w:val="24"/>
          <w:lang w:val="en-US"/>
        </w:rPr>
        <w:instrText>formattedCitation</w:instrText>
      </w:r>
      <w:r w:rsidR="00023CA1" w:rsidRPr="007A7B5B">
        <w:instrText>":"[</w:instrText>
      </w:r>
      <w:r w:rsidR="00023CA1" w:rsidRPr="007A7B5B">
        <w:rPr>
          <w:rFonts w:cs="Times New Roman"/>
          <w:szCs w:val="24"/>
        </w:rPr>
        <w:instrText>97,98</w:instrText>
      </w:r>
      <w:r w:rsidR="00023CA1" w:rsidRPr="007A7B5B">
        <w:instrText>]","</w:instrText>
      </w:r>
      <w:r w:rsidR="00023CA1">
        <w:rPr>
          <w:rFonts w:cs="Times New Roman"/>
          <w:szCs w:val="24"/>
          <w:lang w:val="en-US"/>
        </w:rPr>
        <w:instrText>plainTextFormattedCitation</w:instrText>
      </w:r>
      <w:r w:rsidR="00023CA1" w:rsidRPr="007A7B5B">
        <w:instrText>":"[</w:instrText>
      </w:r>
      <w:r w:rsidR="00023CA1" w:rsidRPr="007A7B5B">
        <w:rPr>
          <w:rFonts w:cs="Times New Roman"/>
          <w:szCs w:val="24"/>
        </w:rPr>
        <w:instrText>97,98</w:instrText>
      </w:r>
      <w:r w:rsidR="00023CA1" w:rsidRPr="007A7B5B">
        <w:instrText>]","</w:instrText>
      </w:r>
      <w:r w:rsidR="00023CA1">
        <w:rPr>
          <w:rFonts w:cs="Times New Roman"/>
          <w:szCs w:val="24"/>
          <w:lang w:val="en-US"/>
        </w:rPr>
        <w:instrText>previouslyFormattedCitation</w:instrText>
      </w:r>
      <w:r w:rsidR="00023CA1" w:rsidRPr="007A7B5B">
        <w:instrText>":"[</w:instrText>
      </w:r>
      <w:r w:rsidR="00023CA1" w:rsidRPr="007A7B5B">
        <w:rPr>
          <w:rFonts w:cs="Times New Roman"/>
          <w:szCs w:val="24"/>
        </w:rPr>
        <w:instrText>97,98</w:instrText>
      </w:r>
      <w:r w:rsidR="00023CA1" w:rsidRPr="007A7B5B">
        <w:instrText>]"},"</w:instrText>
      </w:r>
      <w:r w:rsidR="00023CA1">
        <w:rPr>
          <w:rFonts w:cs="Times New Roman"/>
          <w:szCs w:val="24"/>
          <w:lang w:val="en-US"/>
        </w:rPr>
        <w:instrText>properties</w:instrText>
      </w:r>
      <w:r w:rsidR="00023CA1" w:rsidRPr="007A7B5B">
        <w:instrText>":{"</w:instrText>
      </w:r>
      <w:r w:rsidR="00023CA1">
        <w:rPr>
          <w:rFonts w:cs="Times New Roman"/>
          <w:szCs w:val="24"/>
          <w:lang w:val="en-US"/>
        </w:rPr>
        <w:instrText>noteIndex</w:instrText>
      </w:r>
      <w:r w:rsidR="00023CA1" w:rsidRPr="007A7B5B">
        <w:instrText>":0},"</w:instrText>
      </w:r>
      <w:r w:rsidR="00023CA1">
        <w:rPr>
          <w:rFonts w:cs="Times New Roman"/>
          <w:szCs w:val="24"/>
          <w:lang w:val="en-US"/>
        </w:rPr>
        <w:instrText>schema</w:instrText>
      </w:r>
      <w:r w:rsidR="00023CA1" w:rsidRPr="007A7B5B">
        <w:instrText>":"</w:instrText>
      </w:r>
      <w:r w:rsidR="00023CA1">
        <w:rPr>
          <w:rFonts w:cs="Times New Roman"/>
          <w:szCs w:val="24"/>
          <w:lang w:val="en-US"/>
        </w:rPr>
        <w:instrText>https</w:instrText>
      </w:r>
      <w:r w:rsidR="00023CA1" w:rsidRPr="007A7B5B">
        <w:instrText>://</w:instrText>
      </w:r>
      <w:r w:rsidR="00023CA1">
        <w:rPr>
          <w:rFonts w:cs="Times New Roman"/>
          <w:szCs w:val="24"/>
          <w:lang w:val="en-US"/>
        </w:rPr>
        <w:instrText>github</w:instrText>
      </w:r>
      <w:r w:rsidR="00023CA1" w:rsidRPr="007A7B5B">
        <w:instrText>.</w:instrText>
      </w:r>
      <w:r w:rsidR="00023CA1">
        <w:rPr>
          <w:rFonts w:cs="Times New Roman"/>
          <w:szCs w:val="24"/>
          <w:lang w:val="en-US"/>
        </w:rPr>
        <w:instrText>com</w:instrText>
      </w:r>
      <w:r w:rsidR="00023CA1" w:rsidRPr="007A7B5B">
        <w:instrText>/</w:instrText>
      </w:r>
      <w:r w:rsidR="00023CA1">
        <w:rPr>
          <w:rFonts w:cs="Times New Roman"/>
          <w:szCs w:val="24"/>
          <w:lang w:val="en-US"/>
        </w:rPr>
        <w:instrText>citation</w:instrText>
      </w:r>
      <w:r w:rsidR="00023CA1" w:rsidRPr="007A7B5B">
        <w:instrText>-</w:instrText>
      </w:r>
      <w:r w:rsidR="00023CA1">
        <w:rPr>
          <w:rFonts w:cs="Times New Roman"/>
          <w:szCs w:val="24"/>
          <w:lang w:val="en-US"/>
        </w:rPr>
        <w:instrText>style</w:instrText>
      </w:r>
      <w:r w:rsidR="00023CA1" w:rsidRPr="007A7B5B">
        <w:instrText>-</w:instrText>
      </w:r>
      <w:r w:rsidR="00023CA1">
        <w:rPr>
          <w:rFonts w:cs="Times New Roman"/>
          <w:szCs w:val="24"/>
          <w:lang w:val="en-US"/>
        </w:rPr>
        <w:instrText>language</w:instrText>
      </w:r>
      <w:r w:rsidR="00023CA1" w:rsidRPr="007A7B5B">
        <w:instrText>/</w:instrText>
      </w:r>
      <w:r w:rsidR="00023CA1">
        <w:rPr>
          <w:rFonts w:cs="Times New Roman"/>
          <w:szCs w:val="24"/>
          <w:lang w:val="en-US"/>
        </w:rPr>
        <w:instrText>schema</w:instrText>
      </w:r>
      <w:r w:rsidR="00023CA1" w:rsidRPr="007A7B5B">
        <w:instrText>/</w:instrText>
      </w:r>
      <w:r w:rsidR="00023CA1">
        <w:rPr>
          <w:rFonts w:cs="Times New Roman"/>
          <w:szCs w:val="24"/>
          <w:lang w:val="en-US"/>
        </w:rPr>
        <w:instrText>raw</w:instrText>
      </w:r>
      <w:r w:rsidR="00023CA1" w:rsidRPr="007A7B5B">
        <w:instrText>/</w:instrText>
      </w:r>
      <w:r w:rsidR="00023CA1">
        <w:rPr>
          <w:rFonts w:cs="Times New Roman"/>
          <w:szCs w:val="24"/>
          <w:lang w:val="en-US"/>
        </w:rPr>
        <w:instrText>master</w:instrText>
      </w:r>
      <w:r w:rsidR="00023CA1" w:rsidRPr="007A7B5B">
        <w:instrText>/</w:instrText>
      </w:r>
      <w:r w:rsidR="00023CA1">
        <w:rPr>
          <w:rFonts w:cs="Times New Roman"/>
          <w:szCs w:val="24"/>
          <w:lang w:val="en-US"/>
        </w:rPr>
        <w:instrText>csl</w:instrText>
      </w:r>
      <w:r w:rsidR="00023CA1" w:rsidRPr="007A7B5B">
        <w:instrText>-</w:instrText>
      </w:r>
      <w:r w:rsidR="00023CA1">
        <w:rPr>
          <w:rFonts w:cs="Times New Roman"/>
          <w:szCs w:val="24"/>
          <w:lang w:val="en-US"/>
        </w:rPr>
        <w:instrText>citation</w:instrText>
      </w:r>
      <w:r w:rsidR="00023CA1" w:rsidRPr="007A7B5B">
        <w:instrText>.</w:instrText>
      </w:r>
      <w:r w:rsidR="00023CA1">
        <w:rPr>
          <w:rFonts w:cs="Times New Roman"/>
          <w:szCs w:val="24"/>
          <w:lang w:val="en-US"/>
        </w:rPr>
        <w:instrText>json</w:instrText>
      </w:r>
      <w:r w:rsidR="00023CA1" w:rsidRPr="007A7B5B">
        <w:instrText>"}</w:instrText>
      </w:r>
      <w:r w:rsidRPr="00092151">
        <w:rPr>
          <w:rFonts w:cs="Times New Roman"/>
          <w:szCs w:val="24"/>
          <w:lang w:val="en-US"/>
        </w:rPr>
        <w:fldChar w:fldCharType="separate"/>
      </w:r>
      <w:r w:rsidR="00023CA1" w:rsidRPr="00023CA1">
        <w:rPr>
          <w:rFonts w:cs="Times New Roman"/>
          <w:noProof/>
          <w:szCs w:val="24"/>
        </w:rPr>
        <w:t>[97,98]</w:t>
      </w:r>
      <w:r w:rsidRPr="00092151">
        <w:rPr>
          <w:rFonts w:cs="Times New Roman"/>
          <w:szCs w:val="24"/>
          <w:lang w:val="en-US"/>
        </w:rPr>
        <w:fldChar w:fldCharType="end"/>
      </w:r>
    </w:p>
    <w:p w14:paraId="3E19FB07" w14:textId="77777777" w:rsidR="00DC1619" w:rsidRPr="00092151" w:rsidRDefault="00DC1619" w:rsidP="003350DC">
      <w:pPr>
        <w:ind w:firstLine="709"/>
        <w:rPr>
          <w:rFonts w:cs="Times New Roman"/>
          <w:szCs w:val="24"/>
        </w:rPr>
      </w:pPr>
      <w:r w:rsidRPr="00092151">
        <w:rPr>
          <w:rFonts w:cs="Times New Roman"/>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commentRangeEnd w:id="242"/>
      <w:r w:rsidR="00920B40">
        <w:rPr>
          <w:rStyle w:val="af0"/>
        </w:rPr>
        <w:commentReference w:id="242"/>
      </w:r>
    </w:p>
    <w:p w14:paraId="05C00CFE" w14:textId="77777777" w:rsidR="00DC1619" w:rsidRPr="00092151" w:rsidRDefault="00DC1619" w:rsidP="003350DC">
      <w:pPr>
        <w:ind w:firstLine="709"/>
        <w:contextualSpacing/>
        <w:rPr>
          <w:rFonts w:cs="Times New Roman"/>
          <w:i/>
          <w:szCs w:val="24"/>
          <w:u w:val="single"/>
        </w:rPr>
      </w:pPr>
      <w:r w:rsidRPr="00092151">
        <w:rPr>
          <w:rFonts w:cs="Times New Roman"/>
          <w:i/>
          <w:szCs w:val="24"/>
          <w:u w:val="single"/>
        </w:rPr>
        <w:t>Задачи врача – реаниматолога</w:t>
      </w:r>
    </w:p>
    <w:p w14:paraId="33BF30C2" w14:textId="3F62FC25" w:rsidR="00DC1619" w:rsidRPr="00092151" w:rsidRDefault="00DC1619" w:rsidP="003350DC">
      <w:pPr>
        <w:ind w:firstLine="709"/>
        <w:contextualSpacing/>
        <w:rPr>
          <w:rFonts w:cs="Times New Roman"/>
          <w:szCs w:val="24"/>
        </w:rPr>
      </w:pPr>
      <w:r w:rsidRPr="00092151">
        <w:rPr>
          <w:rFonts w:cs="Times New Roman"/>
          <w:szCs w:val="24"/>
        </w:rPr>
        <w:t>При поступлении в ОРИТ гематологического пациента врач</w:t>
      </w:r>
      <w:r w:rsidR="00284EB4">
        <w:rPr>
          <w:rFonts w:cs="Times New Roman"/>
          <w:szCs w:val="24"/>
        </w:rPr>
        <w:t>-анестезиолог</w:t>
      </w:r>
      <w:r w:rsidRPr="00092151">
        <w:rPr>
          <w:rFonts w:cs="Times New Roman"/>
          <w:szCs w:val="24"/>
        </w:rPr>
        <w:t>– реаниматолог решает несколько задач:</w:t>
      </w:r>
    </w:p>
    <w:p w14:paraId="48BE5D11" w14:textId="77777777" w:rsidR="00DC1619" w:rsidRPr="00092151" w:rsidRDefault="00DC1619" w:rsidP="003350DC">
      <w:pPr>
        <w:pStyle w:val="afe"/>
        <w:numPr>
          <w:ilvl w:val="0"/>
          <w:numId w:val="66"/>
        </w:numPr>
        <w:rPr>
          <w:rFonts w:cs="Times New Roman"/>
          <w:szCs w:val="24"/>
        </w:rPr>
      </w:pPr>
      <w:r w:rsidRPr="00092151">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4A051FCE" w14:textId="77777777" w:rsidR="00DC1619" w:rsidRPr="00092151" w:rsidRDefault="00DC1619" w:rsidP="003350DC">
      <w:pPr>
        <w:pStyle w:val="afe"/>
        <w:numPr>
          <w:ilvl w:val="0"/>
          <w:numId w:val="66"/>
        </w:numPr>
        <w:rPr>
          <w:rFonts w:cs="Times New Roman"/>
          <w:szCs w:val="24"/>
        </w:rPr>
      </w:pPr>
      <w:r w:rsidRPr="00092151">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41A1F861" w14:textId="77777777" w:rsidR="00DC1619" w:rsidRPr="00092151" w:rsidRDefault="00DC1619" w:rsidP="003350DC">
      <w:pPr>
        <w:pStyle w:val="afe"/>
        <w:numPr>
          <w:ilvl w:val="0"/>
          <w:numId w:val="66"/>
        </w:numPr>
        <w:rPr>
          <w:rFonts w:cs="Times New Roman"/>
          <w:szCs w:val="24"/>
        </w:rPr>
      </w:pPr>
      <w:r w:rsidRPr="00092151">
        <w:rPr>
          <w:rFonts w:cs="Times New Roman"/>
          <w:szCs w:val="24"/>
        </w:rPr>
        <w:lastRenderedPageBreak/>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7DC27335" w14:textId="77777777" w:rsidR="00DC1619" w:rsidRPr="00092151" w:rsidRDefault="00DC1619" w:rsidP="003350DC">
      <w:pPr>
        <w:pStyle w:val="afe"/>
        <w:numPr>
          <w:ilvl w:val="0"/>
          <w:numId w:val="66"/>
        </w:numPr>
        <w:rPr>
          <w:rFonts w:cs="Times New Roman"/>
          <w:szCs w:val="24"/>
        </w:rPr>
      </w:pPr>
      <w:r w:rsidRPr="00092151">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27CAAD85" w14:textId="77777777" w:rsidR="00DC1619" w:rsidRPr="00092151" w:rsidRDefault="00DC1619" w:rsidP="003350DC">
      <w:pPr>
        <w:pStyle w:val="afe"/>
        <w:numPr>
          <w:ilvl w:val="0"/>
          <w:numId w:val="66"/>
        </w:numPr>
        <w:rPr>
          <w:rFonts w:cs="Times New Roman"/>
          <w:szCs w:val="24"/>
        </w:rPr>
      </w:pPr>
      <w:r w:rsidRPr="00092151">
        <w:rPr>
          <w:rFonts w:cs="Times New Roman"/>
          <w:szCs w:val="24"/>
        </w:rPr>
        <w:t>контроль лабораторных и витальных показателей пациента;</w:t>
      </w:r>
    </w:p>
    <w:p w14:paraId="256F8522" w14:textId="77777777" w:rsidR="00DC1619" w:rsidRPr="00092151" w:rsidRDefault="00DC1619" w:rsidP="003350DC">
      <w:pPr>
        <w:pStyle w:val="afe"/>
        <w:numPr>
          <w:ilvl w:val="0"/>
          <w:numId w:val="66"/>
        </w:numPr>
        <w:rPr>
          <w:rFonts w:cs="Times New Roman"/>
          <w:szCs w:val="24"/>
        </w:rPr>
      </w:pPr>
      <w:r w:rsidRPr="00092151">
        <w:rPr>
          <w:rFonts w:cs="Times New Roman"/>
          <w:szCs w:val="24"/>
        </w:rPr>
        <w:t>организация консультаций специалистов при необходимости;</w:t>
      </w:r>
    </w:p>
    <w:p w14:paraId="42533D92" w14:textId="77777777" w:rsidR="00DC1619" w:rsidRPr="00092151" w:rsidRDefault="00DC1619" w:rsidP="003350DC">
      <w:pPr>
        <w:pStyle w:val="afe"/>
        <w:numPr>
          <w:ilvl w:val="0"/>
          <w:numId w:val="66"/>
        </w:numPr>
        <w:rPr>
          <w:rFonts w:cs="Times New Roman"/>
          <w:szCs w:val="24"/>
        </w:rPr>
      </w:pPr>
      <w:r w:rsidRPr="00092151">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26FD9302" w14:textId="09997FBD" w:rsidR="0000369C" w:rsidRPr="00092151" w:rsidRDefault="0000369C" w:rsidP="003350DC">
      <w:pPr>
        <w:ind w:firstLine="708"/>
        <w:rPr>
          <w:rFonts w:cs="Times New Roman"/>
          <w:i/>
          <w:iCs/>
          <w:szCs w:val="24"/>
        </w:rPr>
      </w:pPr>
    </w:p>
    <w:p w14:paraId="70EBFE72" w14:textId="16ABC1CA" w:rsidR="002C3C32" w:rsidRPr="00092151" w:rsidRDefault="00031607" w:rsidP="003350DC">
      <w:pPr>
        <w:pStyle w:val="11"/>
        <w:spacing w:before="0"/>
      </w:pPr>
      <w:bookmarkStart w:id="243" w:name="_Toc85649746"/>
      <w:bookmarkEnd w:id="53"/>
      <w:bookmarkEnd w:id="54"/>
      <w:bookmarkEnd w:id="55"/>
      <w:r w:rsidRPr="00092151">
        <w:t>Критерии оценки качества медицинской помощи</w:t>
      </w:r>
      <w:bookmarkEnd w:id="243"/>
    </w:p>
    <w:tbl>
      <w:tblPr>
        <w:tblW w:w="9796" w:type="dxa"/>
        <w:tblLayout w:type="fixed"/>
        <w:tblCellMar>
          <w:top w:w="15" w:type="dxa"/>
          <w:left w:w="15" w:type="dxa"/>
          <w:bottom w:w="15" w:type="dxa"/>
          <w:right w:w="15" w:type="dxa"/>
        </w:tblCellMar>
        <w:tblLook w:val="04A0" w:firstRow="1" w:lastRow="0" w:firstColumn="1" w:lastColumn="0" w:noHBand="0" w:noVBand="1"/>
      </w:tblPr>
      <w:tblGrid>
        <w:gridCol w:w="843"/>
        <w:gridCol w:w="6237"/>
        <w:gridCol w:w="1417"/>
        <w:gridCol w:w="1299"/>
      </w:tblGrid>
      <w:tr w:rsidR="00373CF7" w:rsidRPr="00092151" w14:paraId="19EF4544"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288D4B6F" w14:textId="77777777" w:rsidR="00373CF7" w:rsidRPr="00092151" w:rsidRDefault="00373CF7" w:rsidP="003350DC">
            <w:pPr>
              <w:pStyle w:val="afd"/>
              <w:spacing w:beforeAutospacing="0" w:afterAutospacing="0" w:line="360" w:lineRule="auto"/>
            </w:pPr>
            <w:r w:rsidRPr="00092151">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4F93AA14" w14:textId="77777777" w:rsidR="00373CF7" w:rsidRPr="00092151" w:rsidRDefault="00373CF7" w:rsidP="003350DC">
            <w:pPr>
              <w:pStyle w:val="afd"/>
              <w:spacing w:beforeAutospacing="0" w:afterAutospacing="0" w:line="360" w:lineRule="auto"/>
            </w:pPr>
            <w:r w:rsidRPr="00092151">
              <w:rPr>
                <w:rStyle w:val="affb"/>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6EF0A96A" w14:textId="77777777" w:rsidR="00373CF7" w:rsidRPr="00092151" w:rsidRDefault="00373CF7" w:rsidP="003350DC">
            <w:pPr>
              <w:pStyle w:val="afd"/>
              <w:spacing w:beforeAutospacing="0" w:afterAutospacing="0" w:line="360" w:lineRule="auto"/>
            </w:pPr>
            <w:r w:rsidRPr="00092151">
              <w:rPr>
                <w:rStyle w:val="affb"/>
              </w:rPr>
              <w:t>Уровень достоверности доказательств</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21A033C8" w14:textId="77777777" w:rsidR="00373CF7" w:rsidRPr="00092151" w:rsidRDefault="00373CF7" w:rsidP="003350DC">
            <w:pPr>
              <w:pStyle w:val="afd"/>
              <w:spacing w:beforeAutospacing="0" w:afterAutospacing="0" w:line="360" w:lineRule="auto"/>
            </w:pPr>
            <w:r w:rsidRPr="00092151">
              <w:rPr>
                <w:rStyle w:val="affb"/>
              </w:rPr>
              <w:t>Уровень убедительности рекомендаций</w:t>
            </w:r>
          </w:p>
        </w:tc>
      </w:tr>
      <w:tr w:rsidR="00373CF7" w:rsidRPr="00092151" w14:paraId="5D2282D7"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0B4111BB" w14:textId="77777777" w:rsidR="00373CF7" w:rsidRPr="00092151" w:rsidRDefault="00373CF7" w:rsidP="003350DC">
            <w:pPr>
              <w:pStyle w:val="afd"/>
              <w:spacing w:beforeAutospacing="0" w:afterAutospacing="0" w:line="360" w:lineRule="auto"/>
              <w:rPr>
                <w:rFonts w:eastAsiaTheme="minorEastAsia"/>
              </w:rPr>
            </w:pPr>
            <w:r w:rsidRPr="00092151">
              <w:t>1.</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5A51E61C" w14:textId="77777777" w:rsidR="00373CF7" w:rsidRPr="00092151" w:rsidRDefault="00147B50" w:rsidP="003350DC">
            <w:pPr>
              <w:pStyle w:val="afd"/>
              <w:spacing w:beforeAutospacing="0" w:afterAutospacing="0" w:line="360" w:lineRule="auto"/>
            </w:pPr>
            <w:r w:rsidRPr="00092151">
              <w:t>Проведен осмотр врачом-гематологом пациента при подозрении на апластическую анемию</w:t>
            </w:r>
            <w:r w:rsidR="007E348D" w:rsidRPr="00092151">
              <w:t>, выполнен сбор анамнеза, физикальное обследование</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12F59C56"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37B52C0" w14:textId="77777777" w:rsidR="00373CF7" w:rsidRPr="00092151" w:rsidRDefault="00373CF7" w:rsidP="003350DC">
            <w:pPr>
              <w:pStyle w:val="afd"/>
              <w:spacing w:beforeAutospacing="0" w:afterAutospacing="0" w:line="360" w:lineRule="auto"/>
              <w:jc w:val="center"/>
            </w:pPr>
            <w:r w:rsidRPr="00092151">
              <w:t>С</w:t>
            </w:r>
          </w:p>
        </w:tc>
      </w:tr>
      <w:tr w:rsidR="00373CF7" w:rsidRPr="00092151" w14:paraId="4602AD45"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tcPr>
          <w:p w14:paraId="10024BF3" w14:textId="77777777" w:rsidR="00373CF7" w:rsidRPr="00092151" w:rsidRDefault="00373CF7" w:rsidP="003350DC">
            <w:pPr>
              <w:pStyle w:val="afd"/>
              <w:spacing w:beforeAutospacing="0" w:afterAutospacing="0" w:line="360" w:lineRule="auto"/>
            </w:pPr>
            <w:r w:rsidRPr="00092151">
              <w:t>2.</w:t>
            </w:r>
          </w:p>
        </w:tc>
        <w:tc>
          <w:tcPr>
            <w:tcW w:w="6237" w:type="dxa"/>
            <w:tcBorders>
              <w:top w:val="single" w:sz="6" w:space="0" w:color="000000"/>
              <w:left w:val="single" w:sz="6" w:space="0" w:color="000000"/>
              <w:bottom w:val="single" w:sz="6" w:space="0" w:color="000000"/>
              <w:right w:val="single" w:sz="6" w:space="0" w:color="000000"/>
            </w:tcBorders>
            <w:vAlign w:val="center"/>
          </w:tcPr>
          <w:p w14:paraId="43285496" w14:textId="77777777" w:rsidR="00373CF7" w:rsidRPr="00092151" w:rsidRDefault="00147B50" w:rsidP="003350DC">
            <w:pPr>
              <w:pStyle w:val="afd"/>
              <w:spacing w:beforeAutospacing="0" w:afterAutospacing="0" w:line="360" w:lineRule="auto"/>
            </w:pPr>
            <w:r w:rsidRPr="00092151">
              <w:t xml:space="preserve">Пациенту с подозрением на апластическую анемию выполнен </w:t>
            </w:r>
            <w:r w:rsidR="007E348D" w:rsidRPr="00092151">
              <w:t>общий (клинический) анализ крови с определением абсолютного количества ретикулоцитов и подсчетом тромбоцитов</w:t>
            </w:r>
          </w:p>
        </w:tc>
        <w:tc>
          <w:tcPr>
            <w:tcW w:w="1417" w:type="dxa"/>
            <w:tcBorders>
              <w:top w:val="single" w:sz="6" w:space="0" w:color="000000"/>
              <w:left w:val="single" w:sz="6" w:space="0" w:color="000000"/>
              <w:bottom w:val="single" w:sz="6" w:space="0" w:color="000000"/>
              <w:right w:val="single" w:sz="6" w:space="0" w:color="000000"/>
            </w:tcBorders>
            <w:vAlign w:val="center"/>
          </w:tcPr>
          <w:p w14:paraId="7D41D7E1"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tcPr>
          <w:p w14:paraId="6203C753" w14:textId="77777777" w:rsidR="00373CF7" w:rsidRPr="00092151" w:rsidRDefault="00373CF7" w:rsidP="003350DC">
            <w:pPr>
              <w:pStyle w:val="afd"/>
              <w:spacing w:beforeAutospacing="0" w:afterAutospacing="0" w:line="360" w:lineRule="auto"/>
              <w:jc w:val="center"/>
            </w:pPr>
            <w:r w:rsidRPr="00092151">
              <w:t>С</w:t>
            </w:r>
          </w:p>
        </w:tc>
      </w:tr>
      <w:tr w:rsidR="00373CF7" w:rsidRPr="00092151" w14:paraId="658183BB"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6FBDFC0B" w14:textId="77777777" w:rsidR="00373CF7" w:rsidRPr="00092151" w:rsidRDefault="00373CF7" w:rsidP="003350DC">
            <w:pPr>
              <w:pStyle w:val="afd"/>
              <w:spacing w:beforeAutospacing="0" w:afterAutospacing="0" w:line="360" w:lineRule="auto"/>
            </w:pPr>
            <w:r w:rsidRPr="00092151">
              <w:t>3.</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667B12E0" w14:textId="35C42984" w:rsidR="00373CF7" w:rsidRPr="00092151" w:rsidRDefault="00373CF7" w:rsidP="003350DC">
            <w:pPr>
              <w:pStyle w:val="afd"/>
              <w:spacing w:beforeAutospacing="0" w:afterAutospacing="0" w:line="360" w:lineRule="auto"/>
            </w:pPr>
            <w:r w:rsidRPr="00092151">
              <w:t xml:space="preserve">Пациенту с подозрением на </w:t>
            </w:r>
            <w:r w:rsidR="0007006A" w:rsidRPr="00092151">
              <w:t>апластическую анемию</w:t>
            </w:r>
            <w:r w:rsidRPr="00092151">
              <w:t xml:space="preserve"> выполнено </w:t>
            </w:r>
            <w:r w:rsidR="00507755" w:rsidRPr="00092151">
              <w:t xml:space="preserve">получение гистологического препарата костного мозга (трепанобиопсия) </w:t>
            </w:r>
            <w:r w:rsidR="0018711F" w:rsidRPr="00092151">
              <w:t xml:space="preserve">цитологическое </w:t>
            </w:r>
            <w:r w:rsidRPr="00092151">
              <w:t>исследование препарата </w:t>
            </w:r>
            <w:r w:rsidR="0007006A" w:rsidRPr="00092151">
              <w:t>костного мозга</w:t>
            </w:r>
            <w:r w:rsidRPr="00092151">
              <w:t xml:space="preserve"> </w:t>
            </w:r>
            <w:r w:rsidR="0018711F" w:rsidRPr="00092151">
              <w:t xml:space="preserve">(миелограммы) </w:t>
            </w:r>
            <w:r w:rsidRPr="00092151">
              <w:t>с оценкой костномозгового кроветворения</w:t>
            </w:r>
            <w:r w:rsidR="007E348D" w:rsidRPr="00092151">
              <w:t>,</w:t>
            </w:r>
            <w:r w:rsidR="00507755" w:rsidRPr="00092151">
              <w:t xml:space="preserve"> выполнение патолого-анатомическое исследования биопсийного (операционного) материала костного мозг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1A901656"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24B5977E" w14:textId="77777777" w:rsidR="00373CF7" w:rsidRPr="00092151" w:rsidRDefault="00373CF7" w:rsidP="003350DC">
            <w:pPr>
              <w:pStyle w:val="afd"/>
              <w:spacing w:beforeAutospacing="0" w:afterAutospacing="0" w:line="360" w:lineRule="auto"/>
              <w:jc w:val="center"/>
            </w:pPr>
            <w:r w:rsidRPr="00092151">
              <w:t>С</w:t>
            </w:r>
          </w:p>
        </w:tc>
      </w:tr>
      <w:tr w:rsidR="00373CF7" w:rsidRPr="00092151" w14:paraId="77FBD3ED"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4A7774C" w14:textId="77777777" w:rsidR="00373CF7" w:rsidRPr="00092151" w:rsidRDefault="00373CF7" w:rsidP="003350DC">
            <w:pPr>
              <w:pStyle w:val="afd"/>
              <w:spacing w:beforeAutospacing="0" w:afterAutospacing="0" w:line="360" w:lineRule="auto"/>
            </w:pPr>
            <w:r w:rsidRPr="00092151">
              <w:lastRenderedPageBreak/>
              <w:t>4.</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7987AB3" w14:textId="77777777" w:rsidR="00373CF7" w:rsidRPr="00092151" w:rsidRDefault="00373CF7" w:rsidP="003350DC">
            <w:pPr>
              <w:pStyle w:val="afd"/>
              <w:spacing w:beforeAutospacing="0" w:afterAutospacing="0" w:line="360" w:lineRule="auto"/>
            </w:pPr>
            <w:r w:rsidRPr="00092151">
              <w:t xml:space="preserve">Пациенту с подозрением на </w:t>
            </w:r>
            <w:r w:rsidR="0007006A" w:rsidRPr="00092151">
              <w:t>апластическую анемию</w:t>
            </w:r>
            <w:r w:rsidRPr="00092151">
              <w:t xml:space="preserve"> выполнено</w:t>
            </w:r>
            <w:r w:rsidR="00B866ED" w:rsidRPr="00092151">
              <w:t xml:space="preserve"> стандартное цитогенетическое исследование (кариотип) клеток КМ</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4FA7E192" w14:textId="77777777" w:rsidR="00373CF7" w:rsidRPr="00092151" w:rsidRDefault="00373CF7" w:rsidP="003350DC">
            <w:pPr>
              <w:pStyle w:val="afd"/>
              <w:spacing w:beforeAutospacing="0" w:afterAutospacing="0" w:line="360" w:lineRule="auto"/>
              <w:jc w:val="center"/>
            </w:pPr>
            <w:r w:rsidRPr="00092151">
              <w:t>2</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6856EE2" w14:textId="77777777" w:rsidR="00373CF7" w:rsidRPr="00092151" w:rsidRDefault="00373CF7" w:rsidP="003350DC">
            <w:pPr>
              <w:pStyle w:val="afd"/>
              <w:spacing w:beforeAutospacing="0" w:afterAutospacing="0" w:line="360" w:lineRule="auto"/>
              <w:jc w:val="center"/>
            </w:pPr>
            <w:r w:rsidRPr="00092151">
              <w:t>В</w:t>
            </w:r>
          </w:p>
        </w:tc>
      </w:tr>
      <w:tr w:rsidR="00373CF7" w:rsidRPr="00092151" w14:paraId="09D72A8D"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2475C046" w14:textId="0914B9AE" w:rsidR="00373CF7" w:rsidRPr="00092151" w:rsidRDefault="00CA21E3" w:rsidP="003350DC">
            <w:pPr>
              <w:pStyle w:val="afd"/>
              <w:spacing w:beforeAutospacing="0" w:afterAutospacing="0" w:line="360" w:lineRule="auto"/>
            </w:pPr>
            <w:r>
              <w:t>5</w:t>
            </w:r>
            <w:r w:rsidR="00373CF7" w:rsidRPr="00092151">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545E0C67" w14:textId="77777777" w:rsidR="00373CF7" w:rsidRPr="00092151" w:rsidRDefault="0007006A" w:rsidP="003350DC">
            <w:pPr>
              <w:pStyle w:val="afd"/>
              <w:spacing w:beforeAutospacing="0" w:afterAutospacing="0" w:line="360" w:lineRule="auto"/>
            </w:pPr>
            <w:r w:rsidRPr="00092151">
              <w:t xml:space="preserve">Пациенту с установленной апластической анемией </w:t>
            </w:r>
            <w:r w:rsidR="00373CF7" w:rsidRPr="00092151">
              <w:t>до начала терапии</w:t>
            </w:r>
            <w:r w:rsidR="007E348D" w:rsidRPr="00092151">
              <w:t xml:space="preserve"> выполнено</w:t>
            </w:r>
            <w:r w:rsidR="00373CF7" w:rsidRPr="00092151">
              <w:t xml:space="preserve"> </w:t>
            </w:r>
            <w:r w:rsidR="00060959" w:rsidRPr="00092151">
              <w:t>молекулярно-генетическое исследование гистосовместимости (HLA высокого разрешения при помощи секвенирования) для подбора родственного донора костного мозга и консультация в трансплантационном центре с целью выбора метода лечения</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70EB67E"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4A7BC8E7" w14:textId="77777777" w:rsidR="00373CF7" w:rsidRPr="00092151" w:rsidRDefault="00373CF7" w:rsidP="003350DC">
            <w:pPr>
              <w:pStyle w:val="afd"/>
              <w:spacing w:beforeAutospacing="0" w:afterAutospacing="0" w:line="360" w:lineRule="auto"/>
              <w:jc w:val="center"/>
            </w:pPr>
            <w:r w:rsidRPr="00092151">
              <w:t>С</w:t>
            </w:r>
          </w:p>
        </w:tc>
      </w:tr>
      <w:tr w:rsidR="00373CF7" w:rsidRPr="00092151" w14:paraId="06387623"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1E881487" w14:textId="7B23FFE1" w:rsidR="00373CF7" w:rsidRPr="00092151" w:rsidRDefault="00CA21E3" w:rsidP="003350DC">
            <w:pPr>
              <w:pStyle w:val="afd"/>
              <w:spacing w:beforeAutospacing="0" w:afterAutospacing="0" w:line="360" w:lineRule="auto"/>
            </w:pPr>
            <w:r>
              <w:t>6</w:t>
            </w:r>
            <w:r w:rsidR="00373CF7" w:rsidRPr="00092151">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65884673" w14:textId="398938DC" w:rsidR="00373CF7" w:rsidRPr="00092151" w:rsidRDefault="00060959" w:rsidP="003350DC">
            <w:pPr>
              <w:pStyle w:val="afd"/>
              <w:spacing w:beforeAutospacing="0" w:afterAutospacing="0" w:line="360" w:lineRule="auto"/>
            </w:pPr>
            <w:r w:rsidRPr="00092151">
              <w:t>Пациенту с констатированной рефрактерностью к 1-му курсу терапии АТГ** проведена консультация в трансплантационном центре с целью оценки возможности проведения трансплантации аллогенных гемопоэтических клеток крови или костного мозга от неродственного или гаплоидентичного донор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8038797" w14:textId="77777777" w:rsidR="00373CF7" w:rsidRPr="00092151" w:rsidRDefault="00373CF7" w:rsidP="003350DC">
            <w:pPr>
              <w:pStyle w:val="afd"/>
              <w:spacing w:beforeAutospacing="0" w:afterAutospacing="0" w:line="360" w:lineRule="auto"/>
              <w:jc w:val="center"/>
            </w:pPr>
            <w:r w:rsidRPr="00092151">
              <w:t>3</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A756F36" w14:textId="77777777" w:rsidR="00373CF7" w:rsidRPr="00092151" w:rsidRDefault="00373CF7" w:rsidP="003350DC">
            <w:pPr>
              <w:pStyle w:val="afd"/>
              <w:spacing w:beforeAutospacing="0" w:afterAutospacing="0" w:line="360" w:lineRule="auto"/>
              <w:jc w:val="center"/>
            </w:pPr>
            <w:r w:rsidRPr="00092151">
              <w:t>В</w:t>
            </w:r>
          </w:p>
        </w:tc>
      </w:tr>
      <w:tr w:rsidR="00373CF7" w:rsidRPr="00092151" w14:paraId="3C583708"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F18D895" w14:textId="2F1C595E" w:rsidR="00373CF7" w:rsidRPr="00092151" w:rsidRDefault="00CA21E3" w:rsidP="003350DC">
            <w:pPr>
              <w:pStyle w:val="afd"/>
              <w:spacing w:beforeAutospacing="0" w:afterAutospacing="0" w:line="360" w:lineRule="auto"/>
            </w:pPr>
            <w:r>
              <w:t>7</w:t>
            </w:r>
            <w:r w:rsidR="00373CF7" w:rsidRPr="00092151">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3739AAFD" w14:textId="77777777" w:rsidR="00373CF7" w:rsidRPr="00092151" w:rsidRDefault="0007006A" w:rsidP="003350DC">
            <w:pPr>
              <w:pStyle w:val="afd"/>
              <w:spacing w:beforeAutospacing="0" w:afterAutospacing="0" w:line="360" w:lineRule="auto"/>
            </w:pPr>
            <w:r w:rsidRPr="00092151">
              <w:t>Пациенту с установленной апластической анемией</w:t>
            </w:r>
            <w:r w:rsidR="00373CF7" w:rsidRPr="00092151">
              <w:t xml:space="preserve"> проведено </w:t>
            </w:r>
            <w:r w:rsidR="00E36B62" w:rsidRPr="00092151">
              <w:t xml:space="preserve">и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 </w:t>
            </w:r>
            <w:r w:rsidR="00373CF7" w:rsidRPr="00092151">
              <w:t>и оценка клинико-лабораторных признаков гемолиз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3A61841A"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4A15AB44" w14:textId="77777777" w:rsidR="00373CF7" w:rsidRPr="00092151" w:rsidRDefault="00373CF7" w:rsidP="003350DC">
            <w:pPr>
              <w:pStyle w:val="afd"/>
              <w:spacing w:beforeAutospacing="0" w:afterAutospacing="0" w:line="360" w:lineRule="auto"/>
              <w:jc w:val="center"/>
            </w:pPr>
            <w:r w:rsidRPr="00092151">
              <w:t>С</w:t>
            </w:r>
          </w:p>
        </w:tc>
      </w:tr>
      <w:tr w:rsidR="00373CF7" w:rsidRPr="00092151" w14:paraId="1601027F" w14:textId="77777777" w:rsidTr="00507755">
        <w:trPr>
          <w:trHeight w:val="679"/>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1F43F3E4" w14:textId="6D9D4416" w:rsidR="00373CF7" w:rsidRPr="00092151" w:rsidRDefault="00CA21E3" w:rsidP="003350DC">
            <w:pPr>
              <w:pStyle w:val="afd"/>
              <w:spacing w:beforeAutospacing="0" w:afterAutospacing="0" w:line="360" w:lineRule="auto"/>
            </w:pPr>
            <w:r>
              <w:t>8</w:t>
            </w:r>
            <w:r w:rsidR="00373CF7" w:rsidRPr="00092151">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0CF03E55" w14:textId="4B23D68B" w:rsidR="00373CF7" w:rsidRPr="00092151" w:rsidRDefault="0007006A" w:rsidP="003350DC">
            <w:pPr>
              <w:pStyle w:val="afd"/>
              <w:spacing w:beforeAutospacing="0" w:afterAutospacing="0" w:line="360" w:lineRule="auto"/>
            </w:pPr>
            <w:r w:rsidRPr="00092151">
              <w:t>Пациенту с установленной апластической анемией</w:t>
            </w:r>
            <w:r w:rsidR="00067D16" w:rsidRPr="00092151">
              <w:t xml:space="preserve"> в процессе терапии АА каждые 6—12 месяцев до достижения ответа</w:t>
            </w:r>
            <w:r w:rsidR="00373CF7" w:rsidRPr="00092151">
              <w:t xml:space="preserve"> выполнен</w:t>
            </w:r>
            <w:r w:rsidR="0018711F" w:rsidRPr="00092151">
              <w:t>ы</w:t>
            </w:r>
            <w:r w:rsidR="00373CF7" w:rsidRPr="00092151">
              <w:t xml:space="preserve"> </w:t>
            </w:r>
            <w:r w:rsidR="00B866ED" w:rsidRPr="00092151">
              <w:t>цитологическое исследование препарата костного мозга (миелограммы) с оценкой костномозгового кроветворения; патолого-анатомическое исследование биопсийного (операционного) материала костного мозга стандартное цитогенетическое исследование (кариотип) клеток КМ</w:t>
            </w:r>
            <w:r w:rsidR="00B866ED" w:rsidRPr="00092151" w:rsidDel="00B866ED">
              <w:t xml:space="preserve"> </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04FC949A" w14:textId="77777777" w:rsidR="00373CF7" w:rsidRPr="00092151" w:rsidRDefault="00373CF7" w:rsidP="003350DC">
            <w:pPr>
              <w:pStyle w:val="afd"/>
              <w:spacing w:beforeAutospacing="0" w:afterAutospacing="0" w:line="360" w:lineRule="auto"/>
              <w:jc w:val="center"/>
            </w:pPr>
            <w:r w:rsidRPr="00092151">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68DD89EC" w14:textId="77777777" w:rsidR="00373CF7" w:rsidRPr="00092151" w:rsidRDefault="00373CF7" w:rsidP="003350DC">
            <w:pPr>
              <w:pStyle w:val="afd"/>
              <w:spacing w:beforeAutospacing="0" w:afterAutospacing="0" w:line="360" w:lineRule="auto"/>
              <w:jc w:val="center"/>
            </w:pPr>
            <w:r w:rsidRPr="00092151">
              <w:t>С</w:t>
            </w:r>
          </w:p>
        </w:tc>
      </w:tr>
    </w:tbl>
    <w:p w14:paraId="3FC97ADC" w14:textId="77777777" w:rsidR="00373CF7" w:rsidRPr="00092151" w:rsidRDefault="00373CF7" w:rsidP="003350DC">
      <w:pPr>
        <w:rPr>
          <w:rFonts w:eastAsia="Times New Roman"/>
        </w:rPr>
      </w:pPr>
    </w:p>
    <w:p w14:paraId="2F7B10A8" w14:textId="77777777" w:rsidR="002C3C32" w:rsidRPr="00092151" w:rsidRDefault="00031607" w:rsidP="003350DC">
      <w:pPr>
        <w:pStyle w:val="11"/>
        <w:spacing w:before="0"/>
      </w:pPr>
      <w:bookmarkStart w:id="244" w:name="_Toc85649747"/>
      <w:r w:rsidRPr="00092151">
        <w:t>Список литературы</w:t>
      </w:r>
      <w:bookmarkEnd w:id="244"/>
    </w:p>
    <w:p w14:paraId="0FBEEF9A" w14:textId="28E93C64" w:rsidR="008C764C" w:rsidRPr="00E6250D" w:rsidRDefault="003E3EAF" w:rsidP="008C764C">
      <w:pPr>
        <w:widowControl w:val="0"/>
        <w:autoSpaceDE w:val="0"/>
        <w:autoSpaceDN w:val="0"/>
        <w:adjustRightInd w:val="0"/>
        <w:ind w:left="640" w:hanging="640"/>
        <w:rPr>
          <w:rFonts w:cs="Times New Roman"/>
          <w:noProof/>
          <w:lang w:val="en-US"/>
        </w:rPr>
      </w:pPr>
      <w:r w:rsidRPr="00092151">
        <w:rPr>
          <w:rFonts w:eastAsia="Times New Roman" w:cs="Times New Roman"/>
          <w:b/>
          <w:szCs w:val="24"/>
        </w:rPr>
        <w:fldChar w:fldCharType="begin" w:fldLock="1"/>
      </w:r>
      <w:r w:rsidRPr="00092151">
        <w:rPr>
          <w:rFonts w:eastAsia="Times New Roman" w:cs="Times New Roman"/>
          <w:b/>
          <w:szCs w:val="24"/>
          <w:lang w:val="en-US"/>
        </w:rPr>
        <w:instrText xml:space="preserve">ADDIN Mendeley Bibliography CSL_BIBLIOGRAPHY </w:instrText>
      </w:r>
      <w:r w:rsidRPr="00092151">
        <w:rPr>
          <w:rFonts w:eastAsia="Times New Roman" w:cs="Times New Roman"/>
          <w:b/>
          <w:szCs w:val="24"/>
        </w:rPr>
        <w:fldChar w:fldCharType="separate"/>
      </w:r>
      <w:r w:rsidR="008C764C" w:rsidRPr="00E6250D">
        <w:rPr>
          <w:rFonts w:cs="Times New Roman"/>
          <w:noProof/>
          <w:lang w:val="en-US"/>
        </w:rPr>
        <w:t>1.</w:t>
      </w:r>
      <w:r w:rsidR="008C764C" w:rsidRPr="00E6250D">
        <w:rPr>
          <w:rFonts w:cs="Times New Roman"/>
          <w:noProof/>
          <w:lang w:val="en-US"/>
        </w:rPr>
        <w:tab/>
        <w:t>Isidori A. et al. Iron toxicity - Its effect on the bone marrow. // Blood Rev. England, 2018. Vol. 32, № 6. P. 473–479.</w:t>
      </w:r>
    </w:p>
    <w:p w14:paraId="2AFA982D"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w:t>
      </w:r>
      <w:r w:rsidRPr="00E6250D">
        <w:rPr>
          <w:rFonts w:cs="Times New Roman"/>
          <w:noProof/>
          <w:lang w:val="en-US"/>
        </w:rPr>
        <w:tab/>
        <w:t xml:space="preserve">Marsh J.C.W., Kulasekararaj A.G. Management of the refractory aplastic anemia </w:t>
      </w:r>
      <w:r w:rsidRPr="00E6250D">
        <w:rPr>
          <w:rFonts w:cs="Times New Roman"/>
          <w:noProof/>
          <w:lang w:val="en-US"/>
        </w:rPr>
        <w:lastRenderedPageBreak/>
        <w:t>patient: what are the options? // Blood. 2013. Vol. 122, № 22. P. 3561–3567.</w:t>
      </w:r>
    </w:p>
    <w:p w14:paraId="6AACB6C9"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w:t>
      </w:r>
      <w:r w:rsidRPr="00E6250D">
        <w:rPr>
          <w:rFonts w:cs="Times New Roman"/>
          <w:noProof/>
          <w:lang w:val="en-US"/>
        </w:rPr>
        <w:tab/>
        <w:t>Frickhofen N. et al. Antithymocyte globulin with or without cyclosporin A: 11-Year follow-up of a randomized trial comparing treatments of aplastic anemia // Blood. 2003. Vol. 101, № 4. P. 1236–1242.</w:t>
      </w:r>
    </w:p>
    <w:p w14:paraId="7EED1EF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w:t>
      </w:r>
      <w:r w:rsidRPr="00E6250D">
        <w:rPr>
          <w:rFonts w:cs="Times New Roman"/>
          <w:noProof/>
          <w:lang w:val="en-US"/>
        </w:rPr>
        <w:tab/>
        <w:t>Kulasekararaj A.G. et al. Somatic mutations identify a subgroup of aplastic anemia patients who progress to myelodysplastic syndrome // Blood. 2014. Vol. 124, № 17. P. 2698–2704.</w:t>
      </w:r>
    </w:p>
    <w:p w14:paraId="69C939A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w:t>
      </w:r>
      <w:r w:rsidRPr="00E6250D">
        <w:rPr>
          <w:rFonts w:cs="Times New Roman"/>
          <w:noProof/>
          <w:lang w:val="en-US"/>
        </w:rPr>
        <w:tab/>
        <w:t>Afable M.G., Tiu R. V, Maciejewski J.P. Clonal Evolution in Aplastic Anemia // Hematology. 2011. № 1. P. 90–95.</w:t>
      </w:r>
    </w:p>
    <w:p w14:paraId="67B497F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w:t>
      </w:r>
      <w:r w:rsidRPr="00E6250D">
        <w:rPr>
          <w:rFonts w:cs="Times New Roman"/>
          <w:noProof/>
          <w:lang w:val="en-US"/>
        </w:rPr>
        <w:tab/>
        <w:t>Pu J.J. et al. Natural history of paroxysmal nocturnal hemoglobinuria clones in patients presenting as aplastic anemia // Eur. J. Haematol. 2011. Vol. 87, № 1. P. 37–45.</w:t>
      </w:r>
    </w:p>
    <w:p w14:paraId="1636238A"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w:t>
      </w:r>
      <w:r w:rsidRPr="00E6250D">
        <w:rPr>
          <w:rFonts w:cs="Times New Roman"/>
          <w:noProof/>
          <w:lang w:val="en-US"/>
        </w:rPr>
        <w:tab/>
        <w:t>Socié G. et al. Paroxysmal nocturnal haemoglobinuria: long-term follow-up and prognostic factors // Lancet. 1996. Vol. 348, № 9027. P. 573–577.</w:t>
      </w:r>
    </w:p>
    <w:p w14:paraId="35FE2BF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w:t>
      </w:r>
      <w:r w:rsidRPr="00E6250D">
        <w:rPr>
          <w:rFonts w:cs="Times New Roman"/>
          <w:noProof/>
          <w:lang w:val="en-US"/>
        </w:rPr>
        <w:tab/>
        <w:t>Kulagin A. et al. Prognostic value of paroxysmal nocturnal haemoglobinuria clone presence in aplastic anaemia patients treated with combined immunosuppression: Results of two-centre prospective study // Br. J. Haematol. 2014. Vol. 164, № 4. P. 546–554.</w:t>
      </w:r>
    </w:p>
    <w:p w14:paraId="72E888FA"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9.</w:t>
      </w:r>
      <w:r w:rsidRPr="00E6250D">
        <w:rPr>
          <w:rFonts w:cs="Times New Roman"/>
          <w:noProof/>
          <w:lang w:val="en-US"/>
        </w:rPr>
        <w:tab/>
        <w:t xml:space="preserve">Li Y. et al. Long-term follow-up of clonal evolutions in 802 aplastic anemia patients: A single-center experience // Ann. </w:t>
      </w:r>
      <w:r w:rsidRPr="008C764C">
        <w:rPr>
          <w:rFonts w:cs="Times New Roman"/>
          <w:noProof/>
        </w:rPr>
        <w:t>Hematol. 2011. Vol. 90, № 5. P. 529–537.</w:t>
      </w:r>
    </w:p>
    <w:p w14:paraId="5DDBC326"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10.</w:t>
      </w:r>
      <w:r w:rsidRPr="008C764C">
        <w:rPr>
          <w:rFonts w:cs="Times New Roman"/>
          <w:noProof/>
        </w:rPr>
        <w:tab/>
        <w:t xml:space="preserve">Кулагин А.Д., Лисуков И.А., Птушкин В.В., Шилова Е.Р., Цветаева Н.В. М.Е.А. Национальные рекомендации по диагностике и лечениюпроксизмальной ночной гемоглобинурии // Онкогематология. </w:t>
      </w:r>
      <w:r w:rsidRPr="00E6250D">
        <w:rPr>
          <w:rFonts w:cs="Times New Roman"/>
          <w:noProof/>
          <w:lang w:val="en-US"/>
        </w:rPr>
        <w:t>2014. Vol. 2. P. 20–28.</w:t>
      </w:r>
    </w:p>
    <w:p w14:paraId="52DA6B09"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11.</w:t>
      </w:r>
      <w:r w:rsidRPr="00E6250D">
        <w:rPr>
          <w:rFonts w:cs="Times New Roman"/>
          <w:noProof/>
          <w:lang w:val="en-US"/>
        </w:rPr>
        <w:tab/>
        <w:t xml:space="preserve">Kaufman D.W. et al. Relative incidence of agranulocytosis and aplastic anemia // Am. J. Hematol. </w:t>
      </w:r>
      <w:r w:rsidRPr="008C764C">
        <w:rPr>
          <w:rFonts w:cs="Times New Roman"/>
          <w:noProof/>
        </w:rPr>
        <w:t>2006.</w:t>
      </w:r>
    </w:p>
    <w:p w14:paraId="20491722"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12.</w:t>
      </w:r>
      <w:r w:rsidRPr="008C764C">
        <w:rPr>
          <w:rFonts w:cs="Times New Roman"/>
          <w:noProof/>
        </w:rPr>
        <w:tab/>
        <w:t>Михайлова Е.А., Савченко В.Г. Протокол программного лечения больных апластической анемией: комбинированная иммуносупрессивная терапия // Программное лечение заболеваний системы крови / ed. В.Г.Савченко. Москва: Практика, 2012. P. 135–150.</w:t>
      </w:r>
    </w:p>
    <w:p w14:paraId="2F09252E"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13.</w:t>
      </w:r>
      <w:r w:rsidRPr="008C764C">
        <w:rPr>
          <w:rFonts w:cs="Times New Roman"/>
          <w:noProof/>
        </w:rPr>
        <w:tab/>
        <w:t xml:space="preserve">Killick S.B. et al. </w:t>
      </w:r>
      <w:r w:rsidRPr="00E6250D">
        <w:rPr>
          <w:rFonts w:cs="Times New Roman"/>
          <w:noProof/>
          <w:lang w:val="en-US"/>
        </w:rPr>
        <w:t>Guidelines for the diagnosis and management of adult aplastic anaemia. // Br. J. Haematol. England, 2016. Vol. 172, № 2. P. 187–207.</w:t>
      </w:r>
    </w:p>
    <w:p w14:paraId="0CE42789"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4.</w:t>
      </w:r>
      <w:r w:rsidRPr="00E6250D">
        <w:rPr>
          <w:rFonts w:cs="Times New Roman"/>
          <w:noProof/>
          <w:lang w:val="en-US"/>
        </w:rPr>
        <w:tab/>
        <w:t>Soulier J. Fanconi anemia. // Hematology Am. Soc. Hematol. Educ. Program. 2011. Vol. 2011. P. 492–497.</w:t>
      </w:r>
    </w:p>
    <w:p w14:paraId="27CD73B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5.</w:t>
      </w:r>
      <w:r w:rsidRPr="00E6250D">
        <w:rPr>
          <w:rFonts w:cs="Times New Roman"/>
          <w:noProof/>
          <w:lang w:val="en-US"/>
        </w:rPr>
        <w:tab/>
        <w:t>Camitta B.M. What is the definition of cure for aplastic anemia? // Acta Haematologica. 2000. Vol. 103, № 1. P. 16–18.</w:t>
      </w:r>
    </w:p>
    <w:p w14:paraId="0FDDB948"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6.</w:t>
      </w:r>
      <w:r w:rsidRPr="00E6250D">
        <w:rPr>
          <w:rFonts w:cs="Times New Roman"/>
          <w:noProof/>
          <w:lang w:val="en-US"/>
        </w:rPr>
        <w:tab/>
        <w:t>Dokal I. Dyskeratosis congenita. // Hematology. 2011. Vol. 2011. P. 480–486.</w:t>
      </w:r>
    </w:p>
    <w:p w14:paraId="4819CBA8"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lastRenderedPageBreak/>
        <w:t>17.</w:t>
      </w:r>
      <w:r w:rsidRPr="00E6250D">
        <w:rPr>
          <w:rFonts w:cs="Times New Roman"/>
          <w:noProof/>
          <w:lang w:val="en-US"/>
        </w:rPr>
        <w:tab/>
        <w:t>Marsh J.C.W. et al. Guidelines for the diagnosis and management of aplastic anaemia // Br. J. Haematol. 2009. Vol. 147, № 1. P. 43–70.</w:t>
      </w:r>
    </w:p>
    <w:p w14:paraId="20A6D755"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8.</w:t>
      </w:r>
      <w:r w:rsidRPr="00E6250D">
        <w:rPr>
          <w:rFonts w:cs="Times New Roman"/>
          <w:noProof/>
          <w:lang w:val="en-US"/>
        </w:rPr>
        <w:tab/>
        <w:t>Peslak S.A., Olson T., Babushok D. V. Diagnosis and Treatment of Aplastic Anemia // Current Treatment Options in Oncology. Springer New York LLC, 2017. Vol. 18, № 12.</w:t>
      </w:r>
    </w:p>
    <w:p w14:paraId="3B9F8F8D"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9.</w:t>
      </w:r>
      <w:r w:rsidRPr="00E6250D">
        <w:rPr>
          <w:rFonts w:cs="Times New Roman"/>
          <w:noProof/>
          <w:lang w:val="en-US"/>
        </w:rPr>
        <w:tab/>
      </w:r>
      <w:r w:rsidRPr="008C764C">
        <w:rPr>
          <w:rFonts w:cs="Times New Roman"/>
          <w:noProof/>
        </w:rPr>
        <w:t>Пантелеев</w:t>
      </w:r>
      <w:r w:rsidRPr="00E6250D">
        <w:rPr>
          <w:rFonts w:cs="Times New Roman"/>
          <w:noProof/>
          <w:lang w:val="en-US"/>
        </w:rPr>
        <w:t xml:space="preserve"> </w:t>
      </w:r>
      <w:r w:rsidRPr="008C764C">
        <w:rPr>
          <w:rFonts w:cs="Times New Roman"/>
          <w:noProof/>
        </w:rPr>
        <w:t>М</w:t>
      </w:r>
      <w:r w:rsidRPr="00E6250D">
        <w:rPr>
          <w:rFonts w:cs="Times New Roman"/>
          <w:noProof/>
          <w:lang w:val="en-US"/>
        </w:rPr>
        <w:t>.</w:t>
      </w:r>
      <w:r w:rsidRPr="008C764C">
        <w:rPr>
          <w:rFonts w:cs="Times New Roman"/>
          <w:noProof/>
        </w:rPr>
        <w:t>А</w:t>
      </w:r>
      <w:r w:rsidRPr="00E6250D">
        <w:rPr>
          <w:rFonts w:cs="Times New Roman"/>
          <w:noProof/>
          <w:lang w:val="en-US"/>
        </w:rPr>
        <w:t xml:space="preserve">. et al. </w:t>
      </w:r>
      <w:r w:rsidRPr="008C764C">
        <w:rPr>
          <w:rFonts w:cs="Times New Roman"/>
          <w:noProof/>
        </w:rPr>
        <w:t>Практическая</w:t>
      </w:r>
      <w:r w:rsidRPr="00E6250D">
        <w:rPr>
          <w:rFonts w:cs="Times New Roman"/>
          <w:noProof/>
          <w:lang w:val="en-US"/>
        </w:rPr>
        <w:t xml:space="preserve"> </w:t>
      </w:r>
      <w:r w:rsidRPr="008C764C">
        <w:rPr>
          <w:rFonts w:cs="Times New Roman"/>
          <w:noProof/>
        </w:rPr>
        <w:t>коагулология</w:t>
      </w:r>
      <w:r w:rsidRPr="00E6250D">
        <w:rPr>
          <w:rFonts w:cs="Times New Roman"/>
          <w:noProof/>
          <w:lang w:val="en-US"/>
        </w:rPr>
        <w:t>. 2010. 192 p.</w:t>
      </w:r>
    </w:p>
    <w:p w14:paraId="7352EC7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0.</w:t>
      </w:r>
      <w:r w:rsidRPr="00E6250D">
        <w:rPr>
          <w:rFonts w:cs="Times New Roman"/>
          <w:noProof/>
          <w:lang w:val="en-US"/>
        </w:rPr>
        <w:tab/>
        <w:t>Hayward C.P.M. How I investigate for bleeding disorders // International Journal of Laboratory Hematology. Blackwell Publishing Ltd, 2018. Vol. 40. P. 6–14.</w:t>
      </w:r>
    </w:p>
    <w:p w14:paraId="4F47503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1.</w:t>
      </w:r>
      <w:r w:rsidRPr="00E6250D">
        <w:rPr>
          <w:rFonts w:cs="Times New Roman"/>
          <w:noProof/>
          <w:lang w:val="en-US"/>
        </w:rPr>
        <w:tab/>
        <w:t>Nielsen P. et al. Iron Stores in Patients with Myelodysplasia and Aplastic Anemia. // Blood. 2006. Vol. 108, № 11. P. 3726–3726.</w:t>
      </w:r>
    </w:p>
    <w:p w14:paraId="7DDC97CE"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2.</w:t>
      </w:r>
      <w:r w:rsidRPr="00E6250D">
        <w:rPr>
          <w:rFonts w:cs="Times New Roman"/>
          <w:noProof/>
          <w:lang w:val="en-US"/>
        </w:rPr>
        <w:tab/>
        <w:t>DeZern A.E., Churpek J.E. Approach to the diagnosis of aplastic anemia // Blood Adv. American Society of Hematology, 2021. Vol. 5, № 12. P. 2660–2671.</w:t>
      </w:r>
    </w:p>
    <w:p w14:paraId="12B8AD87"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3.</w:t>
      </w:r>
      <w:r w:rsidRPr="00E6250D">
        <w:rPr>
          <w:rFonts w:cs="Times New Roman"/>
          <w:noProof/>
          <w:lang w:val="en-US"/>
        </w:rPr>
        <w:tab/>
        <w:t>Kelsey P. et al. Guidelines for the use of platelet transfusions // Br. J. Haematol. 2003. Vol. 122, № 1. P. 10–23.</w:t>
      </w:r>
    </w:p>
    <w:p w14:paraId="51E5D8E7"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4.</w:t>
      </w:r>
      <w:r w:rsidRPr="00E6250D">
        <w:rPr>
          <w:rFonts w:cs="Times New Roman"/>
          <w:noProof/>
          <w:lang w:val="en-US"/>
        </w:rPr>
        <w:tab/>
        <w:t>Maciejewski J.P., Mufti G.J. Whole genome scanning as a cytogenetic tool in hematologic malignancies // Blood. 2008. Vol. 112, № 4. P. 965–974.</w:t>
      </w:r>
    </w:p>
    <w:p w14:paraId="79BEECF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5.</w:t>
      </w:r>
      <w:r w:rsidRPr="00E6250D">
        <w:rPr>
          <w:rFonts w:cs="Times New Roman"/>
          <w:noProof/>
          <w:lang w:val="en-US"/>
        </w:rPr>
        <w:tab/>
        <w:t>Maciejewski J.P. et al. Distinct clinical outcomes for cytogenetic abnormalities evolving from aplastic anemia // Blood. 2002. Vol. 99, № 9. P. 3129–3135.</w:t>
      </w:r>
    </w:p>
    <w:p w14:paraId="2C965BEF"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6.</w:t>
      </w:r>
      <w:r w:rsidRPr="00E6250D">
        <w:rPr>
          <w:rFonts w:cs="Times New Roman"/>
          <w:noProof/>
          <w:lang w:val="en-US"/>
        </w:rPr>
        <w:tab/>
        <w:t>Gupta V. et al. Clinical relevance of cytogenetic abnormalities at diagnosis of acquired aplastic anaemia in adults // Br. J. Haematol. 2006. Vol. 134, № 1. P. 95–99.</w:t>
      </w:r>
    </w:p>
    <w:p w14:paraId="1F51B85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7.</w:t>
      </w:r>
      <w:r w:rsidRPr="00E6250D">
        <w:rPr>
          <w:rFonts w:cs="Times New Roman"/>
          <w:noProof/>
          <w:lang w:val="en-US"/>
        </w:rPr>
        <w:tab/>
        <w:t>Miano M., Dufour C. The diagnosis and treatment of aplastic anemia: a review // Int. J. Hematol. 2015. Vol. 101, № 6. P. 527–535.</w:t>
      </w:r>
    </w:p>
    <w:p w14:paraId="1D18C2C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8.</w:t>
      </w:r>
      <w:r w:rsidRPr="00E6250D">
        <w:rPr>
          <w:rFonts w:cs="Times New Roman"/>
          <w:noProof/>
          <w:lang w:val="en-US"/>
        </w:rPr>
        <w:tab/>
        <w:t>Dumitriu B. et al. Red cells, iron, and erythropoiesis: Telomere attrition and candidate gene mutations preceding monosomy 7 in aplastic anemia // Blood. 2015. Vol. 125, № 4. P. 706–709.</w:t>
      </w:r>
    </w:p>
    <w:p w14:paraId="59F4635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29.</w:t>
      </w:r>
      <w:r w:rsidRPr="00E6250D">
        <w:rPr>
          <w:rFonts w:cs="Times New Roman"/>
          <w:noProof/>
          <w:lang w:val="en-US"/>
        </w:rPr>
        <w:tab/>
        <w:t>Jerez A. et al. STAT3 mutations indicate the presence of subclinical T-cell clones in a subset of aplastic anemia and myelodysplastic syndrome patients // Blood. 2013. Vol. 122, № 14. P. 2453–2459.</w:t>
      </w:r>
    </w:p>
    <w:p w14:paraId="0F930846"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0.</w:t>
      </w:r>
      <w:r w:rsidRPr="00E6250D">
        <w:rPr>
          <w:rFonts w:cs="Times New Roman"/>
          <w:noProof/>
          <w:lang w:val="en-US"/>
        </w:rPr>
        <w:tab/>
        <w:t>Du Y. et al. Observational Monitoring of Patients with Aplastic Anemia and Low/Intermediate-1  Risk of Myelodysplastic Syndromes Complicated with Iron Overload. // Acta Haematol. Switzerland, 2017. Vol. 138, № 2. P. 119–128.</w:t>
      </w:r>
    </w:p>
    <w:p w14:paraId="16B123D9"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1.</w:t>
      </w:r>
      <w:r w:rsidRPr="00E6250D">
        <w:rPr>
          <w:rFonts w:cs="Times New Roman"/>
          <w:noProof/>
          <w:lang w:val="en-US"/>
        </w:rPr>
        <w:tab/>
        <w:t>Borowitz M.J. et al. Guidelines for the diagnosis and monitoring of paroxysmal nocturnal hemoglobinuria and related disorders by flow cytometry // Cytom. Part B - Clin. Cytom. Wiley-Liss Inc., 2010. Vol. 78, № 4. P. 211–230.</w:t>
      </w:r>
    </w:p>
    <w:p w14:paraId="24B8FB1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2.</w:t>
      </w:r>
      <w:r w:rsidRPr="00E6250D">
        <w:rPr>
          <w:rFonts w:cs="Times New Roman"/>
          <w:noProof/>
          <w:lang w:val="en-US"/>
        </w:rPr>
        <w:tab/>
        <w:t xml:space="preserve">Ogawa S. Clonal hematopoiesis in acquired aplastic anemia // Blood. 2016. Vol. 128, </w:t>
      </w:r>
      <w:r w:rsidRPr="00E6250D">
        <w:rPr>
          <w:rFonts w:cs="Times New Roman"/>
          <w:noProof/>
          <w:lang w:val="en-US"/>
        </w:rPr>
        <w:lastRenderedPageBreak/>
        <w:t>№ 3. P. 337–347.</w:t>
      </w:r>
    </w:p>
    <w:p w14:paraId="6784C71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3.</w:t>
      </w:r>
      <w:r w:rsidRPr="00E6250D">
        <w:rPr>
          <w:rFonts w:cs="Times New Roman"/>
          <w:noProof/>
          <w:lang w:val="en-US"/>
        </w:rPr>
        <w:tab/>
        <w:t>Parker C.J. Update on the diagnosis and management of paroxysmal nocturnal hemoglobinuria. // Hematology. United States, 2016. Vol. 2016, № 1. P. 208–216.</w:t>
      </w:r>
    </w:p>
    <w:p w14:paraId="6BD5B5B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4.</w:t>
      </w:r>
      <w:r w:rsidRPr="00E6250D">
        <w:rPr>
          <w:rFonts w:cs="Times New Roman"/>
          <w:noProof/>
          <w:lang w:val="en-US"/>
        </w:rPr>
        <w:tab/>
        <w:t>Brown K.E. et al. Hepatitis-associated aplastic anemia // N. Engl. J. Med. 1997. Vol. 336, № 15. P. 1059–1064.</w:t>
      </w:r>
    </w:p>
    <w:p w14:paraId="00A9CFFB"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35.</w:t>
      </w:r>
      <w:r w:rsidRPr="00E6250D">
        <w:rPr>
          <w:rFonts w:cs="Times New Roman"/>
          <w:noProof/>
          <w:lang w:val="en-US"/>
        </w:rPr>
        <w:tab/>
        <w:t xml:space="preserve">Alter B.P. Diagnosis, genetics, and management of inherited bone marrow failure syndromes. // Hematology. </w:t>
      </w:r>
      <w:r w:rsidRPr="008C764C">
        <w:rPr>
          <w:rFonts w:cs="Times New Roman"/>
          <w:noProof/>
        </w:rPr>
        <w:t>2007. P. 29–39.</w:t>
      </w:r>
    </w:p>
    <w:p w14:paraId="0D9C8C34"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36.</w:t>
      </w:r>
      <w:r w:rsidRPr="008C764C">
        <w:rPr>
          <w:rFonts w:cs="Times New Roman"/>
          <w:noProof/>
        </w:rPr>
        <w:tab/>
        <w:t xml:space="preserve">Михайлова Е.А. et al. Клинические рекомендации по диагностике и лечению апластической анемии (редакция 2019 г.) // Гематология и трансфузилогия. </w:t>
      </w:r>
      <w:r w:rsidRPr="00E6250D">
        <w:rPr>
          <w:rFonts w:cs="Times New Roman"/>
          <w:noProof/>
          <w:lang w:val="en-US"/>
        </w:rPr>
        <w:t>2020. Vol. 65, № 2. P. 208–226.</w:t>
      </w:r>
    </w:p>
    <w:p w14:paraId="49BB6D5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7.</w:t>
      </w:r>
      <w:r w:rsidRPr="00E6250D">
        <w:rPr>
          <w:rFonts w:cs="Times New Roman"/>
          <w:noProof/>
          <w:lang w:val="en-US"/>
        </w:rPr>
        <w:tab/>
        <w:t>Scheinberg P. Aplastic anemia: therapeutic updates in immunosuppression and transplantation. // Hematology. 2012. P. 292–300.</w:t>
      </w:r>
    </w:p>
    <w:p w14:paraId="365DE49A"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8.</w:t>
      </w:r>
      <w:r w:rsidRPr="00E6250D">
        <w:rPr>
          <w:rFonts w:cs="Times New Roman"/>
          <w:noProof/>
          <w:lang w:val="en-US"/>
        </w:rPr>
        <w:tab/>
        <w:t>Townsley D.M., Winkler T. Nontransplant therapy for bone marrow failure // ASH Educ. Progr. B. 2016. Vol. 2016, № 1. P. 83–89.</w:t>
      </w:r>
    </w:p>
    <w:p w14:paraId="4B17C934"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39.</w:t>
      </w:r>
      <w:r w:rsidRPr="00E6250D">
        <w:rPr>
          <w:rFonts w:cs="Times New Roman"/>
          <w:noProof/>
          <w:lang w:val="en-US"/>
        </w:rPr>
        <w:tab/>
        <w:t>Desmond R. et al. Eltrombopag restores trilineage hematopoiesis in refractory severe aplastic anemia that can be sustained on discontinuation of drug // Blood. 2014. Vol. 123, № 12. P. 1818–1825.</w:t>
      </w:r>
    </w:p>
    <w:p w14:paraId="6A8EA0E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0.</w:t>
      </w:r>
      <w:r w:rsidRPr="00E6250D">
        <w:rPr>
          <w:rFonts w:cs="Times New Roman"/>
          <w:noProof/>
          <w:lang w:val="en-US"/>
        </w:rPr>
        <w:tab/>
        <w:t>Desmond R. et al. Eltrombopag in Aplastic Anemia // Seminars in Hematology. 2015. Vol. 52, № 1. P. 31–37.</w:t>
      </w:r>
    </w:p>
    <w:p w14:paraId="7CBF0BDD"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1.</w:t>
      </w:r>
      <w:r w:rsidRPr="00E6250D">
        <w:rPr>
          <w:rFonts w:cs="Times New Roman"/>
          <w:noProof/>
          <w:lang w:val="en-US"/>
        </w:rPr>
        <w:tab/>
        <w:t>Fattizzo B. et al. Iron mobilization in a real life cohort of aplastic anemia patients treated with  eltrombopag. // American journal of hematology. United States, 2019.</w:t>
      </w:r>
    </w:p>
    <w:p w14:paraId="4837109A"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2.</w:t>
      </w:r>
      <w:r w:rsidRPr="00E6250D">
        <w:rPr>
          <w:rFonts w:cs="Times New Roman"/>
          <w:noProof/>
          <w:lang w:val="en-US"/>
        </w:rPr>
        <w:tab/>
        <w:t>Lee J.W. et al. Iron chelation therapy with deferasirox in patients with aplastic anemia: A subgroup analysis of 116 patients from the EPIC trial // Blood. 2010. Vol. 116, № 14. P. 2448–2454.</w:t>
      </w:r>
    </w:p>
    <w:p w14:paraId="0384AC68"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3.</w:t>
      </w:r>
      <w:r w:rsidRPr="00E6250D">
        <w:rPr>
          <w:rFonts w:cs="Times New Roman"/>
          <w:noProof/>
          <w:lang w:val="en-US"/>
        </w:rPr>
        <w:tab/>
        <w:t>Bacigalupo A. et al. Treatment of acquired severe aplastic anemia: Bone marrow transplantation compared with immunosuppressive therapy - The European Group for blood and marrow transplantation experience // Semin. Hematol. 2000. Vol. 37, № 1. P. 69–80.</w:t>
      </w:r>
    </w:p>
    <w:p w14:paraId="13D6B7B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4.</w:t>
      </w:r>
      <w:r w:rsidRPr="00E6250D">
        <w:rPr>
          <w:rFonts w:cs="Times New Roman"/>
          <w:noProof/>
          <w:lang w:val="en-US"/>
        </w:rPr>
        <w:tab/>
        <w:t>Bacigalupo A. et al. Long‐term follow‐up of severe aplastic anaemia patients treated with antithymocyte globulin // Br. J. Haematol. 1989. Vol. 73, № 1. P. 121–126.</w:t>
      </w:r>
    </w:p>
    <w:p w14:paraId="2F51FE0F"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5.</w:t>
      </w:r>
      <w:r w:rsidRPr="00E6250D">
        <w:rPr>
          <w:rFonts w:cs="Times New Roman"/>
          <w:noProof/>
          <w:lang w:val="en-US"/>
        </w:rPr>
        <w:tab/>
        <w:t>Rosenfeld S. et al. Antithymocyte Globulin and Cyclosporine for Severe Aplastic Anemia: Association between Hematologic Response and Long-term Outcome // J. Am. Med. Assoc. 2003. Vol. 289, № 9. P. 1130–1135.</w:t>
      </w:r>
    </w:p>
    <w:p w14:paraId="778C497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6.</w:t>
      </w:r>
      <w:r w:rsidRPr="00E6250D">
        <w:rPr>
          <w:rFonts w:cs="Times New Roman"/>
          <w:noProof/>
          <w:lang w:val="en-US"/>
        </w:rPr>
        <w:tab/>
      </w:r>
      <w:r w:rsidRPr="008C764C">
        <w:rPr>
          <w:rFonts w:cs="Times New Roman"/>
          <w:noProof/>
        </w:rPr>
        <w:t>Михайлова</w:t>
      </w:r>
      <w:r w:rsidRPr="00E6250D">
        <w:rPr>
          <w:rFonts w:cs="Times New Roman"/>
          <w:noProof/>
          <w:lang w:val="en-US"/>
        </w:rPr>
        <w:t xml:space="preserve"> </w:t>
      </w:r>
      <w:r w:rsidRPr="008C764C">
        <w:rPr>
          <w:rFonts w:cs="Times New Roman"/>
          <w:noProof/>
        </w:rPr>
        <w:t>Е</w:t>
      </w:r>
      <w:r w:rsidRPr="00E6250D">
        <w:rPr>
          <w:rFonts w:cs="Times New Roman"/>
          <w:noProof/>
          <w:lang w:val="en-US"/>
        </w:rPr>
        <w:t>.</w:t>
      </w:r>
      <w:r w:rsidRPr="008C764C">
        <w:rPr>
          <w:rFonts w:cs="Times New Roman"/>
          <w:noProof/>
        </w:rPr>
        <w:t>А</w:t>
      </w:r>
      <w:r w:rsidRPr="00E6250D">
        <w:rPr>
          <w:rFonts w:cs="Times New Roman"/>
          <w:noProof/>
          <w:lang w:val="en-US"/>
        </w:rPr>
        <w:t xml:space="preserve">., </w:t>
      </w:r>
      <w:r w:rsidRPr="008C764C">
        <w:rPr>
          <w:rFonts w:cs="Times New Roman"/>
          <w:noProof/>
        </w:rPr>
        <w:t>Фидарова</w:t>
      </w:r>
      <w:r w:rsidRPr="00E6250D">
        <w:rPr>
          <w:rFonts w:cs="Times New Roman"/>
          <w:noProof/>
          <w:lang w:val="en-US"/>
        </w:rPr>
        <w:t xml:space="preserve"> </w:t>
      </w:r>
      <w:r w:rsidRPr="008C764C">
        <w:rPr>
          <w:rFonts w:cs="Times New Roman"/>
          <w:noProof/>
        </w:rPr>
        <w:t>З</w:t>
      </w:r>
      <w:r w:rsidRPr="00E6250D">
        <w:rPr>
          <w:rFonts w:cs="Times New Roman"/>
          <w:noProof/>
          <w:lang w:val="en-US"/>
        </w:rPr>
        <w:t>.</w:t>
      </w:r>
      <w:r w:rsidRPr="008C764C">
        <w:rPr>
          <w:rFonts w:cs="Times New Roman"/>
          <w:noProof/>
        </w:rPr>
        <w:t>Т</w:t>
      </w:r>
      <w:r w:rsidRPr="00E6250D">
        <w:rPr>
          <w:rFonts w:cs="Times New Roman"/>
          <w:noProof/>
          <w:lang w:val="en-US"/>
        </w:rPr>
        <w:t xml:space="preserve">., </w:t>
      </w:r>
      <w:r w:rsidRPr="008C764C">
        <w:rPr>
          <w:rFonts w:cs="Times New Roman"/>
          <w:noProof/>
        </w:rPr>
        <w:t>Устинова</w:t>
      </w:r>
      <w:r w:rsidRPr="00E6250D">
        <w:rPr>
          <w:rFonts w:cs="Times New Roman"/>
          <w:noProof/>
          <w:lang w:val="en-US"/>
        </w:rPr>
        <w:t xml:space="preserve"> </w:t>
      </w:r>
      <w:r w:rsidRPr="008C764C">
        <w:rPr>
          <w:rFonts w:cs="Times New Roman"/>
          <w:noProof/>
        </w:rPr>
        <w:t>Е</w:t>
      </w:r>
      <w:r w:rsidRPr="00E6250D">
        <w:rPr>
          <w:rFonts w:cs="Times New Roman"/>
          <w:noProof/>
          <w:lang w:val="en-US"/>
        </w:rPr>
        <w:t>.</w:t>
      </w:r>
      <w:r w:rsidRPr="008C764C">
        <w:rPr>
          <w:rFonts w:cs="Times New Roman"/>
          <w:noProof/>
        </w:rPr>
        <w:t>Н</w:t>
      </w:r>
      <w:r w:rsidRPr="00E6250D">
        <w:rPr>
          <w:rFonts w:cs="Times New Roman"/>
          <w:noProof/>
          <w:lang w:val="en-US"/>
        </w:rPr>
        <w:t xml:space="preserve">., </w:t>
      </w:r>
      <w:r w:rsidRPr="008C764C">
        <w:rPr>
          <w:rFonts w:cs="Times New Roman"/>
          <w:noProof/>
        </w:rPr>
        <w:t>Троицкая</w:t>
      </w:r>
      <w:r w:rsidRPr="00E6250D">
        <w:rPr>
          <w:rFonts w:cs="Times New Roman"/>
          <w:noProof/>
          <w:lang w:val="en-US"/>
        </w:rPr>
        <w:t xml:space="preserve"> </w:t>
      </w:r>
      <w:r w:rsidRPr="008C764C">
        <w:rPr>
          <w:rFonts w:cs="Times New Roman"/>
          <w:noProof/>
        </w:rPr>
        <w:t>В</w:t>
      </w:r>
      <w:r w:rsidRPr="00E6250D">
        <w:rPr>
          <w:rFonts w:cs="Times New Roman"/>
          <w:noProof/>
          <w:lang w:val="en-US"/>
        </w:rPr>
        <w:t>.</w:t>
      </w:r>
      <w:r w:rsidRPr="008C764C">
        <w:rPr>
          <w:rFonts w:cs="Times New Roman"/>
          <w:noProof/>
        </w:rPr>
        <w:t>В</w:t>
      </w:r>
      <w:r w:rsidRPr="00E6250D">
        <w:rPr>
          <w:rFonts w:cs="Times New Roman"/>
          <w:noProof/>
          <w:lang w:val="en-US"/>
        </w:rPr>
        <w:t xml:space="preserve">., </w:t>
      </w:r>
      <w:r w:rsidRPr="008C764C">
        <w:rPr>
          <w:rFonts w:cs="Times New Roman"/>
          <w:noProof/>
        </w:rPr>
        <w:t>Гальцева</w:t>
      </w:r>
      <w:r w:rsidRPr="00E6250D">
        <w:rPr>
          <w:rFonts w:cs="Times New Roman"/>
          <w:noProof/>
          <w:lang w:val="en-US"/>
        </w:rPr>
        <w:t xml:space="preserve"> </w:t>
      </w:r>
      <w:r w:rsidRPr="008C764C">
        <w:rPr>
          <w:rFonts w:cs="Times New Roman"/>
          <w:noProof/>
        </w:rPr>
        <w:t>И</w:t>
      </w:r>
      <w:r w:rsidRPr="00E6250D">
        <w:rPr>
          <w:rFonts w:cs="Times New Roman"/>
          <w:noProof/>
          <w:lang w:val="en-US"/>
        </w:rPr>
        <w:t>.</w:t>
      </w:r>
      <w:r w:rsidRPr="008C764C">
        <w:rPr>
          <w:rFonts w:cs="Times New Roman"/>
          <w:noProof/>
        </w:rPr>
        <w:t>В</w:t>
      </w:r>
      <w:r w:rsidRPr="00E6250D">
        <w:rPr>
          <w:rFonts w:cs="Times New Roman"/>
          <w:noProof/>
          <w:lang w:val="en-US"/>
        </w:rPr>
        <w:t xml:space="preserve">., </w:t>
      </w:r>
      <w:r w:rsidRPr="008C764C">
        <w:rPr>
          <w:rFonts w:cs="Times New Roman"/>
          <w:noProof/>
        </w:rPr>
        <w:t>Шитарева</w:t>
      </w:r>
      <w:r w:rsidRPr="00E6250D">
        <w:rPr>
          <w:rFonts w:cs="Times New Roman"/>
          <w:noProof/>
          <w:lang w:val="en-US"/>
        </w:rPr>
        <w:t xml:space="preserve"> </w:t>
      </w:r>
      <w:r w:rsidRPr="008C764C">
        <w:rPr>
          <w:rFonts w:cs="Times New Roman"/>
          <w:noProof/>
        </w:rPr>
        <w:t>И</w:t>
      </w:r>
      <w:r w:rsidRPr="00E6250D">
        <w:rPr>
          <w:rFonts w:cs="Times New Roman"/>
          <w:noProof/>
          <w:lang w:val="en-US"/>
        </w:rPr>
        <w:t>.</w:t>
      </w:r>
      <w:r w:rsidRPr="008C764C">
        <w:rPr>
          <w:rFonts w:cs="Times New Roman"/>
          <w:noProof/>
        </w:rPr>
        <w:t>В</w:t>
      </w:r>
      <w:r w:rsidRPr="00E6250D">
        <w:rPr>
          <w:rFonts w:cs="Times New Roman"/>
          <w:noProof/>
          <w:lang w:val="en-US"/>
        </w:rPr>
        <w:t xml:space="preserve">.  </w:t>
      </w:r>
      <w:r w:rsidRPr="008C764C">
        <w:rPr>
          <w:rFonts w:cs="Times New Roman"/>
          <w:noProof/>
        </w:rPr>
        <w:t xml:space="preserve">и др. Комбинированная иммуносупрессивная теарпия у больных </w:t>
      </w:r>
      <w:r w:rsidRPr="008C764C">
        <w:rPr>
          <w:rFonts w:cs="Times New Roman"/>
          <w:noProof/>
        </w:rPr>
        <w:lastRenderedPageBreak/>
        <w:t xml:space="preserve">апластической анемией: эффективность повторных курсов. // Гематология и трансфузиология. </w:t>
      </w:r>
      <w:r w:rsidRPr="00E6250D">
        <w:rPr>
          <w:rFonts w:cs="Times New Roman"/>
          <w:noProof/>
          <w:lang w:val="en-US"/>
        </w:rPr>
        <w:t>2014. Vol. 59, № 4. P. 11–18.</w:t>
      </w:r>
    </w:p>
    <w:p w14:paraId="5BEBF13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7.</w:t>
      </w:r>
      <w:r w:rsidRPr="00E6250D">
        <w:rPr>
          <w:rFonts w:cs="Times New Roman"/>
          <w:noProof/>
          <w:lang w:val="en-US"/>
        </w:rPr>
        <w:tab/>
        <w:t>Scheinberg P. et al. Predicting response to immunosuppressive therapy and survival in severe aplastic anaemia // Br. J. Haematol. 2009. Vol. 144, № 2. P. 206–216.</w:t>
      </w:r>
    </w:p>
    <w:p w14:paraId="0590A1DF"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8.</w:t>
      </w:r>
      <w:r w:rsidRPr="00E6250D">
        <w:rPr>
          <w:rFonts w:cs="Times New Roman"/>
          <w:noProof/>
          <w:lang w:val="en-US"/>
        </w:rPr>
        <w:tab/>
        <w:t>Marchiò C., Dowsett M., Reis-Filho J.S. Revisiting the technical validation of tumour biomarker assays: How to open a Pandora’s box // BMC Med. 2011. Vol. 9.</w:t>
      </w:r>
    </w:p>
    <w:p w14:paraId="189E9CEA"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49.</w:t>
      </w:r>
      <w:r w:rsidRPr="00E6250D">
        <w:rPr>
          <w:rFonts w:cs="Times New Roman"/>
          <w:noProof/>
          <w:lang w:val="en-US"/>
        </w:rPr>
        <w:tab/>
        <w:t>Bacigalupo A. et al. Bone marrow transplantation (BMT) versus immunosuppression for the treatment of severe aplastic anaemia (SAA): A report of the EBMT SAA Working Party // Br. J. Haematol. 1988. Vol. 70, № 2. P. 177–182.</w:t>
      </w:r>
    </w:p>
    <w:p w14:paraId="17F679A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0.</w:t>
      </w:r>
      <w:r w:rsidRPr="00E6250D">
        <w:rPr>
          <w:rFonts w:cs="Times New Roman"/>
          <w:noProof/>
          <w:lang w:val="en-US"/>
        </w:rPr>
        <w:tab/>
        <w:t>Scheinberg P. et al. Horse antithymocyte globulin as salvage therapy after rabbit antithymocyte globulin for severe aplastic anemia // Am. J. Hematol. 2014. Vol. 89, № 5. P. 467–469.</w:t>
      </w:r>
    </w:p>
    <w:p w14:paraId="65A4C6F0"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51.</w:t>
      </w:r>
      <w:r w:rsidRPr="00E6250D">
        <w:rPr>
          <w:rFonts w:cs="Times New Roman"/>
          <w:noProof/>
          <w:lang w:val="en-US"/>
        </w:rPr>
        <w:tab/>
        <w:t xml:space="preserve">Peffault de Latour R. et al. Nationwide survey on the use of horse antithymocyte globulins (ATGAM) in patients with acquired aplastic anemia: A report on behalf of the French Reference Center for Aplastic Anemia. // Am. J. Hematol. </w:t>
      </w:r>
      <w:r w:rsidRPr="008C764C">
        <w:rPr>
          <w:rFonts w:cs="Times New Roman"/>
          <w:noProof/>
        </w:rPr>
        <w:t>United States, 2018. Vol. 93, № 5. P. 635–642.</w:t>
      </w:r>
    </w:p>
    <w:p w14:paraId="7D70E0E4"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52.</w:t>
      </w:r>
      <w:r w:rsidRPr="008C764C">
        <w:rPr>
          <w:rFonts w:cs="Times New Roman"/>
          <w:noProof/>
        </w:rPr>
        <w:tab/>
        <w:t xml:space="preserve">Михайлова Е.А. et al. Комбинированная иммуносупрессивная терапия больных апластической анемией: повторные курсы антитимоцитарного глобулина // ГЕМАТОЛОГИЯ И ТРАНСФУЗИОЛОГИЯ. </w:t>
      </w:r>
      <w:r w:rsidRPr="00E6250D">
        <w:rPr>
          <w:rFonts w:cs="Times New Roman"/>
          <w:noProof/>
          <w:lang w:val="en-US"/>
        </w:rPr>
        <w:t>2014. Vol. 59, № 4. P. 11–18.</w:t>
      </w:r>
    </w:p>
    <w:p w14:paraId="6E7086C2"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3.</w:t>
      </w:r>
      <w:r w:rsidRPr="00E6250D">
        <w:rPr>
          <w:rFonts w:cs="Times New Roman"/>
          <w:noProof/>
          <w:lang w:val="en-US"/>
        </w:rPr>
        <w:tab/>
        <w:t>Bacigalupo A. How I treat acquired aplastic anemia // Blood. 2017. Vol. 129, № 11. P. 1428–1436.</w:t>
      </w:r>
    </w:p>
    <w:p w14:paraId="6DEEAB19"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4.</w:t>
      </w:r>
      <w:r w:rsidRPr="00E6250D">
        <w:rPr>
          <w:rFonts w:cs="Times New Roman"/>
          <w:noProof/>
          <w:lang w:val="en-US"/>
        </w:rPr>
        <w:tab/>
        <w:t>Scheinberg P., Young N.S. How I treat acquired aplastic anemia. // Blood. 2012. Vol. 120, № 6. P. 1185–1196.</w:t>
      </w:r>
    </w:p>
    <w:p w14:paraId="7826CA3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5.</w:t>
      </w:r>
      <w:r w:rsidRPr="00E6250D">
        <w:rPr>
          <w:rFonts w:cs="Times New Roman"/>
          <w:noProof/>
          <w:lang w:val="en-US"/>
        </w:rPr>
        <w:tab/>
        <w:t>Scheinberg P. et al. Horse versus rabbit antithymocyte globulin in acquired aplastic anemia // N. Engl. J. Med. 2011. Vol. 365, № 5. P. 430–438.</w:t>
      </w:r>
    </w:p>
    <w:p w14:paraId="03280AEE"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6.</w:t>
      </w:r>
      <w:r w:rsidRPr="00E6250D">
        <w:rPr>
          <w:rFonts w:cs="Times New Roman"/>
          <w:noProof/>
          <w:lang w:val="en-US"/>
        </w:rPr>
        <w:tab/>
        <w:t>Gafter-Gvili A. et al. ATG plus cyclosporine reduces all-cause mortality in patients with severe aplastic anemia--systematic review and meta-analysis // Acta Haematol. Acta Haematol, 2008. Vol. 120, № 4. P. 237–243.</w:t>
      </w:r>
    </w:p>
    <w:p w14:paraId="3237FE7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7.</w:t>
      </w:r>
      <w:r w:rsidRPr="00E6250D">
        <w:rPr>
          <w:rFonts w:cs="Times New Roman"/>
          <w:noProof/>
          <w:lang w:val="en-US"/>
        </w:rPr>
        <w:tab/>
        <w:t>Yamazaki H. et al. Cyclosporine Therapy for Acquired Aplastic Anemia: Predictive Factors for the Response and Long-term Prognosis // Int. J. Hematol. 2007 853. Springer, 2007. Vol. 85, № 3. P. 186–190.</w:t>
      </w:r>
    </w:p>
    <w:p w14:paraId="2928EE7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8.</w:t>
      </w:r>
      <w:r w:rsidRPr="00E6250D">
        <w:rPr>
          <w:rFonts w:cs="Times New Roman"/>
          <w:noProof/>
          <w:lang w:val="en-US"/>
        </w:rPr>
        <w:tab/>
        <w:t>Hong Y. et al. Efficacy and Safety of Eltrombopag for Aplastic Anemia: A Systematic Review and Meta-analysis. // Clin. Drug Investig. 2019. Vol. 39, № 2. P. 141–156.</w:t>
      </w:r>
    </w:p>
    <w:p w14:paraId="2250818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59.</w:t>
      </w:r>
      <w:r w:rsidRPr="00E6250D">
        <w:rPr>
          <w:rFonts w:cs="Times New Roman"/>
          <w:noProof/>
          <w:lang w:val="en-US"/>
        </w:rPr>
        <w:tab/>
        <w:t>Olnes M.J. et al. Eltrombopag and improved hematopoiesis in refractory aplastic anemia. // N. Engl. J. Med. 2012. Vol. 367, № 1. P. 11–19.</w:t>
      </w:r>
    </w:p>
    <w:p w14:paraId="0584EF88"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lastRenderedPageBreak/>
        <w:t>60.</w:t>
      </w:r>
      <w:r w:rsidRPr="00E6250D">
        <w:rPr>
          <w:rFonts w:cs="Times New Roman"/>
          <w:noProof/>
          <w:lang w:val="en-US"/>
        </w:rPr>
        <w:tab/>
        <w:t>Dietz A.C. et al. Evolving Hematopoietic Stem Cell Transplantation Strategies in Severe Aplastic Anemia // Curr. Opin. Pediatr. NIH Public Access, 2016. Vol. 28, № 1. P. 3.</w:t>
      </w:r>
    </w:p>
    <w:p w14:paraId="57E5FAB0"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61.</w:t>
      </w:r>
      <w:r w:rsidRPr="00E6250D">
        <w:rPr>
          <w:rFonts w:cs="Times New Roman"/>
          <w:noProof/>
          <w:lang w:val="en-US"/>
        </w:rPr>
        <w:tab/>
        <w:t xml:space="preserve">Burget D.W., Chiverton S.G., Hunt R.H. Is there an optimal degree of acid suppression for healing of duodenal ulcers? A model of the relationship between ulcer healing and acid suppression // Gastroenterology. </w:t>
      </w:r>
      <w:r w:rsidRPr="008C764C">
        <w:rPr>
          <w:rFonts w:cs="Times New Roman"/>
          <w:noProof/>
        </w:rPr>
        <w:t>Gastroenterology, 1990. Vol. 99, № 2. P. 345–351.</w:t>
      </w:r>
    </w:p>
    <w:p w14:paraId="2CCF1A50"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62.</w:t>
      </w:r>
      <w:r w:rsidRPr="008C764C">
        <w:rPr>
          <w:rFonts w:cs="Times New Roman"/>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E6250D">
        <w:rPr>
          <w:rFonts w:cs="Times New Roman"/>
          <w:noProof/>
          <w:lang w:val="en-US"/>
        </w:rPr>
        <w:t>2020. Vol. 30, № 1. P. 49–70.</w:t>
      </w:r>
    </w:p>
    <w:p w14:paraId="203149E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3.</w:t>
      </w:r>
      <w:r w:rsidRPr="00E6250D">
        <w:rPr>
          <w:rFonts w:cs="Times New Roman"/>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1DEBF5E9"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4.</w:t>
      </w:r>
      <w:r w:rsidRPr="00E6250D">
        <w:rPr>
          <w:rFonts w:cs="Times New Roman"/>
          <w:noProof/>
          <w:lang w:val="en-US"/>
        </w:rPr>
        <w:tab/>
        <w:t>Höchsmann B. et al. Supportive care in severe and very severe aplastic anemia // Bone Marrow Transplantation. 2013. Vol. 48, № 2. P. 168–173.</w:t>
      </w:r>
    </w:p>
    <w:p w14:paraId="0045B5D4"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5.</w:t>
      </w:r>
      <w:r w:rsidRPr="00E6250D">
        <w:rPr>
          <w:rFonts w:cs="Times New Roman"/>
          <w:noProof/>
          <w:lang w:val="en-US"/>
        </w:rPr>
        <w:tab/>
        <w:t>Fan E., Brodie D., Slutsky A.S. Acute respiratory distress syndrome advances in diagnosis and treatment // JAMA - Journal of the American Medical Association. American Medical Association, 2018. Vol. 319, № 7. P. 698–710.</w:t>
      </w:r>
    </w:p>
    <w:p w14:paraId="0D5D32C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6.</w:t>
      </w:r>
      <w:r w:rsidRPr="00E6250D">
        <w:rPr>
          <w:rFonts w:cs="Times New Roman"/>
          <w:noProof/>
          <w:lang w:val="en-US"/>
        </w:rPr>
        <w:tab/>
        <w:t>Young P. et al. Effect of a buffered crystalloid solution vs saline on acute kidney injury among patients in the intensive care unit: The SPLIT randomized clinical trial // JAMA - J. Am. Med. Assoc. American Medical Association, 2015. Vol. 314, № 16. P. 1701–1710.</w:t>
      </w:r>
    </w:p>
    <w:p w14:paraId="4B70B416"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7.</w:t>
      </w:r>
      <w:r w:rsidRPr="00E6250D">
        <w:rPr>
          <w:rFonts w:cs="Times New Roman"/>
          <w:noProof/>
          <w:lang w:val="en-US"/>
        </w:rPr>
        <w:tab/>
        <w:t>Hoorn E.J. Intravenous fluids: balancing solutions // Journal of Nephrology. Springer New York LLC, 2017. Vol. 30, № 4. P. 485–492.</w:t>
      </w:r>
    </w:p>
    <w:p w14:paraId="3DB98B03"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68.</w:t>
      </w:r>
      <w:r w:rsidRPr="00E6250D">
        <w:rPr>
          <w:rFonts w:cs="Times New Roman"/>
          <w:noProof/>
          <w:lang w:val="en-US"/>
        </w:rPr>
        <w:tab/>
        <w:t>Arends J. et al. ESPEN guidelines on nutrition in cancer patients // Clin. Nutr. Churchill Livingstone, 2017. Vol. 36, № 1. P. 11–48.</w:t>
      </w:r>
    </w:p>
    <w:p w14:paraId="1216C809"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69.</w:t>
      </w:r>
      <w:r w:rsidRPr="00E6250D">
        <w:rPr>
          <w:rFonts w:cs="Times New Roman"/>
          <w:noProof/>
          <w:lang w:val="en-US"/>
        </w:rPr>
        <w:tab/>
      </w:r>
      <w:r w:rsidRPr="008C764C">
        <w:rPr>
          <w:rFonts w:cs="Times New Roman"/>
          <w:noProof/>
        </w:rPr>
        <w:t>Шихмирзаев</w:t>
      </w:r>
      <w:r w:rsidRPr="00E6250D">
        <w:rPr>
          <w:rFonts w:cs="Times New Roman"/>
          <w:noProof/>
          <w:lang w:val="en-US"/>
        </w:rPr>
        <w:t xml:space="preserve"> </w:t>
      </w:r>
      <w:r w:rsidRPr="008C764C">
        <w:rPr>
          <w:rFonts w:cs="Times New Roman"/>
          <w:noProof/>
        </w:rPr>
        <w:t>Т</w:t>
      </w:r>
      <w:r w:rsidRPr="00E6250D">
        <w:rPr>
          <w:rFonts w:cs="Times New Roman"/>
          <w:noProof/>
          <w:lang w:val="en-US"/>
        </w:rPr>
        <w:t>.</w:t>
      </w:r>
      <w:r w:rsidRPr="008C764C">
        <w:rPr>
          <w:rFonts w:cs="Times New Roman"/>
          <w:noProof/>
        </w:rPr>
        <w:t>А</w:t>
      </w:r>
      <w:r w:rsidRPr="00E6250D">
        <w:rPr>
          <w:rFonts w:cs="Times New Roman"/>
          <w:noProof/>
          <w:lang w:val="en-US"/>
        </w:rPr>
        <w:t xml:space="preserve">. et al. </w:t>
      </w:r>
      <w:r w:rsidRPr="008C764C">
        <w:rPr>
          <w:rFonts w:cs="Times New Roman"/>
          <w:noProof/>
        </w:rPr>
        <w:t>Фармакопрофилактика трансфузионных реакций // Вестник Национального медико-хирургического Центра им. Н. И. Пирогова. 2018. Vol. 13, № 2. P. 95–99.</w:t>
      </w:r>
    </w:p>
    <w:p w14:paraId="0F04C1DC"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70.</w:t>
      </w:r>
      <w:r w:rsidRPr="008C764C">
        <w:rPr>
          <w:rFonts w:cs="Times New Roman"/>
          <w:noProof/>
        </w:rPr>
        <w:tab/>
        <w:t>Аксельрод Б.А. et al. Клиническое использование эритроцитсодержащих компонентов донорской крови // Гематология и трансфузиология. 2018. Vol. 63, № 4. P. 372–435.</w:t>
      </w:r>
    </w:p>
    <w:p w14:paraId="448DDE6D"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71.</w:t>
      </w:r>
      <w:r w:rsidRPr="008C764C">
        <w:rPr>
          <w:rFonts w:cs="Times New Roman"/>
          <w:noProof/>
        </w:rPr>
        <w:tab/>
        <w:t xml:space="preserve">Криволапов Ю.А. Технические аспекты выполнения трепанобиопсий костного </w:t>
      </w:r>
      <w:r w:rsidRPr="008C764C">
        <w:rPr>
          <w:rFonts w:cs="Times New Roman"/>
          <w:noProof/>
        </w:rPr>
        <w:lastRenderedPageBreak/>
        <w:t>мозга. Клиническая онкогематология 2014; 7:290—295 // Клиническая онкогематология. 2014. Vol. 7. P. 290–295.</w:t>
      </w:r>
    </w:p>
    <w:p w14:paraId="119ADCB5"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72.</w:t>
      </w:r>
      <w:r w:rsidRPr="008C764C">
        <w:rPr>
          <w:rFonts w:cs="Times New Roman"/>
          <w:noProof/>
        </w:rPr>
        <w:tab/>
        <w:t xml:space="preserve">Wang J. et al. </w:t>
      </w:r>
      <w:r w:rsidRPr="00E6250D">
        <w:rPr>
          <w:rFonts w:cs="Times New Roman"/>
          <w:noProof/>
          <w:lang w:val="en-US"/>
        </w:rPr>
        <w:t>Diagnostic utility of bilateral bone marrow examination: Significance of morphologic and ancillary technique study in malignancy // Cancer. Cancer, 2002. Vol. 94, № 5. P. 1522–1531.</w:t>
      </w:r>
    </w:p>
    <w:p w14:paraId="7D11CED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3.</w:t>
      </w:r>
      <w:r w:rsidRPr="00E6250D">
        <w:rPr>
          <w:rFonts w:cs="Times New Roman"/>
          <w:noProof/>
          <w:lang w:val="en-US"/>
        </w:rPr>
        <w:tab/>
        <w:t>SPIRIN M., GALSTYAN G., DROKOV M. Central venous access in lymphoma patients (pts) with superior vena cava syndrome (SVCS) // INTENSIVE CARE Med. Exp. 2019. Vol. 7, № Suppl. 3:001341. P. 388–389.</w:t>
      </w:r>
    </w:p>
    <w:p w14:paraId="2F37F135"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4.</w:t>
      </w:r>
      <w:r w:rsidRPr="00E6250D">
        <w:rPr>
          <w:rFonts w:cs="Times New Roman"/>
          <w:noProof/>
          <w:lang w:val="en-US"/>
        </w:rPr>
        <w:tab/>
        <w:t>Pluschnig U. et al. Extravasation emergencies: state-of-the-art management and progress in clinical research. // Memo. Springer, 2016. Vol. 9, № 4. P. 226–230.</w:t>
      </w:r>
    </w:p>
    <w:p w14:paraId="102D4A9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5.</w:t>
      </w:r>
      <w:r w:rsidRPr="00E6250D">
        <w:rPr>
          <w:rFonts w:cs="Times New Roman"/>
          <w:noProof/>
          <w:lang w:val="en-US"/>
        </w:rPr>
        <w:tab/>
        <w:t>Zeidler K. et al. Optimal preprocedural platelet transfusion threshold for central venous catheter insertions in patients with thrombocytopenia. // Transfusion. 2011. Vol. 51, № 11. P. 2269–2276.</w:t>
      </w:r>
    </w:p>
    <w:p w14:paraId="3493F9A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6.</w:t>
      </w:r>
      <w:r w:rsidRPr="00E6250D">
        <w:rPr>
          <w:rFonts w:cs="Times New Roman"/>
          <w:noProof/>
          <w:lang w:val="en-US"/>
        </w:rPr>
        <w:tab/>
        <w:t>Zerati A.E. et al. Totally implantable venous catheters : history , implantation technique and complications. // J Vasc Bras. 2017. Vol. 16, № 2. P. 128–139.</w:t>
      </w:r>
    </w:p>
    <w:p w14:paraId="2BDDFB66"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7.</w:t>
      </w:r>
      <w:r w:rsidRPr="00E6250D">
        <w:rPr>
          <w:rFonts w:cs="Times New Roman"/>
          <w:noProof/>
          <w:lang w:val="en-US"/>
        </w:rPr>
        <w:tab/>
        <w:t>Gow K.W., Tapper D., Hickman R.O. Between the lines: The 50th anniversary of long-term central venous catheters // Am. J. Surg. Elsevier Ltd, 2017. Vol. 213, № 5. P. 837–848.</w:t>
      </w:r>
    </w:p>
    <w:p w14:paraId="7E024F9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8.</w:t>
      </w:r>
      <w:r w:rsidRPr="00E6250D">
        <w:rPr>
          <w:rFonts w:cs="Times New Roman"/>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39B373E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79.</w:t>
      </w:r>
      <w:r w:rsidRPr="00E6250D">
        <w:rPr>
          <w:rFonts w:cs="Times New Roman"/>
          <w:noProof/>
          <w:lang w:val="en-US"/>
        </w:rPr>
        <w:tab/>
        <w:t>Maki D.G., Kluger D.M., Crnich C.J. The Risk of Bloodstream Infection in Adults With Different Intravascular Devices: A Systematic Review of 200 Published Prospective Studies // Mayo Clin. Proc. Elsevier, 2006. Vol. 81, № 9. P. 1159–1171.</w:t>
      </w:r>
    </w:p>
    <w:p w14:paraId="34711824"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0.</w:t>
      </w:r>
      <w:r w:rsidRPr="00E6250D">
        <w:rPr>
          <w:rFonts w:cs="Times New Roman"/>
          <w:noProof/>
          <w:lang w:val="en-US"/>
        </w:rPr>
        <w:tab/>
        <w:t>Hamilton H. Central Venous Catheters / ed. Bodenham A.R. Oxford, UK: Wiley-Blackwell, 2009.</w:t>
      </w:r>
    </w:p>
    <w:p w14:paraId="71B7E6A8"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1.</w:t>
      </w:r>
      <w:r w:rsidRPr="00E6250D">
        <w:rPr>
          <w:rFonts w:cs="Times New Roman"/>
          <w:noProof/>
          <w:lang w:val="en-US"/>
        </w:rPr>
        <w:tab/>
        <w:t>Biffi R. Introduction and Overview of PICC History // Peripherally Inserted Central Venous Catheters. Milano: Springer Milan, 2014. P. 1–6.</w:t>
      </w:r>
    </w:p>
    <w:p w14:paraId="3718A31C"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2.</w:t>
      </w:r>
      <w:r w:rsidRPr="00E6250D">
        <w:rPr>
          <w:rFonts w:cs="Times New Roman"/>
          <w:noProof/>
          <w:lang w:val="en-US"/>
        </w:rPr>
        <w:tab/>
        <w:t>Linenberger M.L. Catheter-related thrombosis: risks, diagnosis, and management. // J. Natl. Compr. Canc. Netw. 2006. Vol. 4, № 9. P. 889–901.</w:t>
      </w:r>
    </w:p>
    <w:p w14:paraId="47362830"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83.</w:t>
      </w:r>
      <w:r w:rsidRPr="00E6250D">
        <w:rPr>
          <w:rFonts w:cs="Times New Roman"/>
          <w:noProof/>
          <w:lang w:val="en-US"/>
        </w:rPr>
        <w:tab/>
        <w:t xml:space="preserve">Lee A.Y.Y., Kamphuisen P.W. Epidemiology and prevention of catheter-related thrombosis in patients with cancer // J. Thromb. </w:t>
      </w:r>
      <w:r w:rsidRPr="008C764C">
        <w:rPr>
          <w:rFonts w:cs="Times New Roman"/>
          <w:noProof/>
        </w:rPr>
        <w:t>Haemost. 2012. № 10. P. 1491–1499.</w:t>
      </w:r>
    </w:p>
    <w:p w14:paraId="03B08A10"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84.</w:t>
      </w:r>
      <w:r w:rsidRPr="008C764C">
        <w:rPr>
          <w:rFonts w:cs="Times New Roman"/>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E6250D">
        <w:rPr>
          <w:rFonts w:cs="Times New Roman"/>
          <w:noProof/>
          <w:lang w:val="en-US"/>
        </w:rPr>
        <w:t xml:space="preserve">2014. Vol. </w:t>
      </w:r>
      <w:r w:rsidRPr="00E6250D">
        <w:rPr>
          <w:rFonts w:cs="Times New Roman"/>
          <w:noProof/>
          <w:lang w:val="en-US"/>
        </w:rPr>
        <w:lastRenderedPageBreak/>
        <w:t>7, № 2. P. 220–228.</w:t>
      </w:r>
    </w:p>
    <w:p w14:paraId="26AD4C60"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5.</w:t>
      </w:r>
      <w:r w:rsidRPr="00E6250D">
        <w:rPr>
          <w:rFonts w:cs="Times New Roman"/>
          <w:noProof/>
          <w:lang w:val="en-US"/>
        </w:rPr>
        <w:tab/>
        <w:t>Linder L.E. et al. Material thrombogenicity in central venous catheterization: a comparison between soft, antebrachial catheters of silicone elastomer and polyurethane. // JPEN. J. Parenter. Enteral Nutr. 1984. Vol. 8, № 4. P. 399–406.</w:t>
      </w:r>
    </w:p>
    <w:p w14:paraId="6157BA1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6.</w:t>
      </w:r>
      <w:r w:rsidRPr="00E6250D">
        <w:rPr>
          <w:rFonts w:cs="Times New Roman"/>
          <w:noProof/>
          <w:lang w:val="en-US"/>
        </w:rPr>
        <w:tab/>
        <w:t>Watters V.A., Grant J.P. Use of Electrocardiogram to Position Right Atrial Catheters During Surgery // Ann. Surg. Vol. 225, № 2. P. 165–171.</w:t>
      </w:r>
    </w:p>
    <w:p w14:paraId="7D8A0B0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87.</w:t>
      </w:r>
      <w:r w:rsidRPr="00E6250D">
        <w:rPr>
          <w:rFonts w:cs="Times New Roman"/>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33D6A247"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88.</w:t>
      </w:r>
      <w:r w:rsidRPr="00E6250D">
        <w:rPr>
          <w:rFonts w:cs="Times New Roman"/>
          <w:noProof/>
          <w:lang w:val="en-US"/>
        </w:rPr>
        <w:tab/>
        <w:t xml:space="preserve">Lobato E.B. et al. Cross-sectional area of the right and left internal jugular veins. // J. Cardiothorac. </w:t>
      </w:r>
      <w:r w:rsidRPr="008C764C">
        <w:rPr>
          <w:rFonts w:cs="Times New Roman"/>
          <w:noProof/>
        </w:rPr>
        <w:t>Vasc. Anesth. 1999. Vol. 13, № 2. P. 136–138.</w:t>
      </w:r>
    </w:p>
    <w:p w14:paraId="4C1C4C3E"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89.</w:t>
      </w:r>
      <w:r w:rsidRPr="008C764C">
        <w:rPr>
          <w:rFonts w:cs="Times New Roman"/>
          <w:noProof/>
        </w:rPr>
        <w:tab/>
        <w:t>Червонцева А.М. Повреждение сосудистого эндотелия в процессе лечения острых миелоидных лейкозов. 2008.</w:t>
      </w:r>
    </w:p>
    <w:p w14:paraId="74A5C72E"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90.</w:t>
      </w:r>
      <w:r w:rsidRPr="008C764C">
        <w:rPr>
          <w:rFonts w:cs="Times New Roman"/>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E6250D">
        <w:rPr>
          <w:rFonts w:cs="Times New Roman"/>
          <w:noProof/>
          <w:lang w:val="en-US"/>
        </w:rPr>
        <w:t>2014. № 3. P. 164–171.</w:t>
      </w:r>
    </w:p>
    <w:p w14:paraId="16D715B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91.</w:t>
      </w:r>
      <w:r w:rsidRPr="00E6250D">
        <w:rPr>
          <w:rFonts w:cs="Times New Roman"/>
          <w:noProof/>
          <w:lang w:val="en-US"/>
        </w:rPr>
        <w:tab/>
        <w:t>Bannon M.P., Heller S.F., Rivera M. Anatomic considerations for central venous cannulation. // Risk Manag. Healthc. Policy. Dove Press, 2011. Vol. 4. P. 27–39.</w:t>
      </w:r>
    </w:p>
    <w:p w14:paraId="5467E305"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92.</w:t>
      </w:r>
      <w:r w:rsidRPr="00E6250D">
        <w:rPr>
          <w:rFonts w:cs="Times New Roman"/>
          <w:noProof/>
          <w:lang w:val="en-US"/>
        </w:rPr>
        <w:tab/>
        <w:t xml:space="preserve">Milling T.J. et al. Randomized, controlled clinical trial of point-of-care limited ultrasonography assistance of central venous cannulation: The Third Sonography Outcomes Assessment Program (SOAP-3) Trial* // Crit. </w:t>
      </w:r>
      <w:r w:rsidRPr="008C764C">
        <w:rPr>
          <w:rFonts w:cs="Times New Roman"/>
          <w:noProof/>
        </w:rPr>
        <w:t>Care Med. 2005. Vol. 33, № 8. P. 1764–1769.</w:t>
      </w:r>
    </w:p>
    <w:p w14:paraId="307D07BE"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93.</w:t>
      </w:r>
      <w:r w:rsidRPr="008C764C">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479EBE18"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94.</w:t>
      </w:r>
      <w:r w:rsidRPr="008C764C">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2FEF6FCB"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95.</w:t>
      </w:r>
      <w:r w:rsidRPr="008C764C">
        <w:rPr>
          <w:rFonts w:cs="Times New Roman"/>
          <w:noProof/>
        </w:rPr>
        <w:tab/>
        <w:t xml:space="preserve">Карагюлян С.Р. et al. Технические сложности выполнения спленэктомии при заболеваниях системы крови // Клиническая онкогематология. </w:t>
      </w:r>
      <w:r w:rsidRPr="00E6250D">
        <w:rPr>
          <w:rFonts w:cs="Times New Roman"/>
          <w:noProof/>
          <w:lang w:val="en-US"/>
        </w:rPr>
        <w:t>2017. Vol. 10, № 1. P. 101–107.</w:t>
      </w:r>
    </w:p>
    <w:p w14:paraId="0FA086C1"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96.</w:t>
      </w:r>
      <w:r w:rsidRPr="00E6250D">
        <w:rPr>
          <w:rFonts w:cs="Times New Roman"/>
          <w:noProof/>
          <w:lang w:val="en-US"/>
        </w:rPr>
        <w:tab/>
        <w:t xml:space="preserve">Habermalz B. et al. Laparoscopic splenectomy: The clinical practice guidelines of the European Association for Endoscopic Surgery (EAES) // Surgical Endoscopy and Other Interventional Techniques. </w:t>
      </w:r>
      <w:r w:rsidRPr="008C764C">
        <w:rPr>
          <w:rFonts w:cs="Times New Roman"/>
          <w:noProof/>
        </w:rPr>
        <w:t>Surg Endosc, 2008. Vol. 22, № 4. P. 821–848.</w:t>
      </w:r>
    </w:p>
    <w:p w14:paraId="1C5E62F2"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lastRenderedPageBreak/>
        <w:t>97.</w:t>
      </w:r>
      <w:r w:rsidRPr="008C764C">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6C06A6AB"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98.</w:t>
      </w:r>
      <w:r w:rsidRPr="008C764C">
        <w:rPr>
          <w:rFonts w:cs="Times New Roman"/>
          <w:noProof/>
        </w:rPr>
        <w:tab/>
        <w:t xml:space="preserve">Галстян Г.М., Городецкий В.М. Опыт работы отделения реанимации и интенсивной терапии ФГБУ ГНЦ МЗиСР РФ // Клиническая онкогематология. </w:t>
      </w:r>
      <w:r w:rsidRPr="00E6250D">
        <w:rPr>
          <w:rFonts w:cs="Times New Roman"/>
          <w:noProof/>
          <w:lang w:val="en-US"/>
        </w:rPr>
        <w:t>2011. Vol. 4, № 1. P. 75–78.</w:t>
      </w:r>
    </w:p>
    <w:p w14:paraId="5634D645"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99.</w:t>
      </w:r>
      <w:r w:rsidRPr="00E6250D">
        <w:rPr>
          <w:rFonts w:cs="Times New Roman"/>
          <w:noProof/>
          <w:lang w:val="en-US"/>
        </w:rPr>
        <w:tab/>
        <w:t>Lamia B. et al. Changes in severity and organ failure scores as prognostic factors in onco-hematological malignancy patients admitted to the ICU // Intensive Care Med. Intensive Care Med, 2006. Vol. 32, № 10. P. 1560–1568.</w:t>
      </w:r>
    </w:p>
    <w:p w14:paraId="440D017D"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0.</w:t>
      </w:r>
      <w:r w:rsidRPr="00E6250D">
        <w:rPr>
          <w:rFonts w:cs="Times New Roman"/>
          <w:noProof/>
          <w:lang w:val="en-US"/>
        </w:rPr>
        <w:tab/>
        <w:t>Evison J.M. et al. Intensive care unit admission in patients with haematological disease: incidence, outcome and prognostic factors. 2001.</w:t>
      </w:r>
    </w:p>
    <w:p w14:paraId="41FEEBE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1.</w:t>
      </w:r>
      <w:r w:rsidRPr="00E6250D">
        <w:rPr>
          <w:rFonts w:cs="Times New Roman"/>
          <w:noProof/>
          <w:lang w:val="en-US"/>
        </w:rPr>
        <w:tab/>
        <w:t>Silfvast T. et al. Multiple organ failure and outcome of critically ill patients with haematological malignancy // Acta Anaesthesiol. Scand. Acta Anaesthesiol Scand, 2003. Vol. 47, № 3. P. 301–306.</w:t>
      </w:r>
    </w:p>
    <w:p w14:paraId="6BABFDEA"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2.</w:t>
      </w:r>
      <w:r w:rsidRPr="00E6250D">
        <w:rPr>
          <w:rFonts w:cs="Times New Roman"/>
          <w:noProof/>
          <w:lang w:val="en-US"/>
        </w:rPr>
        <w:tab/>
        <w:t>Benoit D.D. et al. Outcome and early prognostic indicators in patients with a hematologic malignancy admitted to the intensive care unit for a life-threatening complication // Crit. Care Med. Crit Care Med, 2003. Vol. 31, № 1. P. 104–112.</w:t>
      </w:r>
    </w:p>
    <w:p w14:paraId="4038D86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3.</w:t>
      </w:r>
      <w:r w:rsidRPr="00E6250D">
        <w:rPr>
          <w:rFonts w:cs="Times New Roman"/>
          <w:noProof/>
          <w:lang w:val="en-US"/>
        </w:rPr>
        <w:tab/>
        <w:t>Schellongowski P. et al. Prognostic factors for intensive care unit admission, intensive care outcome, and post-intensive care survival in patients with de novo acute myeloid leukemia: a single center experience // Haematologica. 2011. Vol. 96, № 2. P. 231–237.</w:t>
      </w:r>
    </w:p>
    <w:p w14:paraId="5FD3559D"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4.</w:t>
      </w:r>
      <w:r w:rsidRPr="00E6250D">
        <w:rPr>
          <w:rFonts w:cs="Times New Roman"/>
          <w:noProof/>
          <w:lang w:val="en-US"/>
        </w:rPr>
        <w:tab/>
        <w:t>Medić M.G. et al. Hematologic malignancies in the medical intensive care unit – Outcomes and prognostic factors // Hematology. Maney Publishing, 2015. Vol. 20, № 5. P. 247–253.</w:t>
      </w:r>
    </w:p>
    <w:p w14:paraId="49885295"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5.</w:t>
      </w:r>
      <w:r w:rsidRPr="00E6250D">
        <w:rPr>
          <w:rFonts w:cs="Times New Roman"/>
          <w:noProof/>
          <w:lang w:val="en-US"/>
        </w:rPr>
        <w:tab/>
        <w:t>Jackson K. et al. Outcomes and prognostic factors for patients with acute myeloid leukemia admitted to the intensive care unit // Leuk. Lymphoma. Leuk Lymphoma, 2013. Vol. 55, № April. P. 1–8.</w:t>
      </w:r>
    </w:p>
    <w:p w14:paraId="0DD50336"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106.</w:t>
      </w:r>
      <w:r w:rsidRPr="00E6250D">
        <w:rPr>
          <w:rFonts w:cs="Times New Roman"/>
          <w:noProof/>
          <w:lang w:val="en-US"/>
        </w:rPr>
        <w:tab/>
        <w:t xml:space="preserve">Ahmed T. et al. Outcomes and changes in code status of patients with acute myeloid leukemia undergoing induction chemotherapy who were transferred to the intensive care unit // Leuk. Res. </w:t>
      </w:r>
      <w:r w:rsidRPr="008C764C">
        <w:rPr>
          <w:rFonts w:cs="Times New Roman"/>
          <w:noProof/>
        </w:rPr>
        <w:t>Elsevier Ltd, 2017. Vol. 62. P. 51–55.</w:t>
      </w:r>
    </w:p>
    <w:p w14:paraId="3FE8E35E" w14:textId="77777777" w:rsidR="008C764C" w:rsidRPr="008C764C" w:rsidRDefault="008C764C" w:rsidP="008C764C">
      <w:pPr>
        <w:widowControl w:val="0"/>
        <w:autoSpaceDE w:val="0"/>
        <w:autoSpaceDN w:val="0"/>
        <w:adjustRightInd w:val="0"/>
        <w:ind w:left="640" w:hanging="640"/>
        <w:rPr>
          <w:rFonts w:cs="Times New Roman"/>
          <w:noProof/>
        </w:rPr>
      </w:pPr>
      <w:r w:rsidRPr="008C764C">
        <w:rPr>
          <w:rFonts w:cs="Times New Roman"/>
          <w:noProof/>
        </w:rPr>
        <w:t>107.</w:t>
      </w:r>
      <w:r w:rsidRPr="008C764C">
        <w:rPr>
          <w:rFonts w:cs="Times New Roman"/>
          <w:noProof/>
        </w:rPr>
        <w:tab/>
        <w:t>Протоколы трансплантации аллогенных гепомоэтических стволовых клеток. Под ред. В.Г. Савченко. М.: Практика, 2020. 320 p.</w:t>
      </w:r>
    </w:p>
    <w:p w14:paraId="64676231" w14:textId="77777777" w:rsidR="008C764C" w:rsidRPr="00E6250D" w:rsidRDefault="008C764C" w:rsidP="008C764C">
      <w:pPr>
        <w:widowControl w:val="0"/>
        <w:autoSpaceDE w:val="0"/>
        <w:autoSpaceDN w:val="0"/>
        <w:adjustRightInd w:val="0"/>
        <w:ind w:left="640" w:hanging="640"/>
        <w:rPr>
          <w:rFonts w:cs="Times New Roman"/>
          <w:noProof/>
          <w:lang w:val="en-US"/>
        </w:rPr>
      </w:pPr>
      <w:r w:rsidRPr="008C764C">
        <w:rPr>
          <w:rFonts w:cs="Times New Roman"/>
          <w:noProof/>
        </w:rPr>
        <w:t>108.</w:t>
      </w:r>
      <w:r w:rsidRPr="008C764C">
        <w:rPr>
          <w:rFonts w:cs="Times New Roman"/>
          <w:noProof/>
        </w:rPr>
        <w:tab/>
        <w:t xml:space="preserve">Bonfim C. et al. </w:t>
      </w:r>
      <w:r w:rsidRPr="00E6250D">
        <w:rPr>
          <w:rFonts w:cs="Times New Roman"/>
          <w:noProof/>
          <w:lang w:val="en-US"/>
        </w:rPr>
        <w:t xml:space="preserve">Bone Marrow Transplantation (BMT) for heavily Transfused Patients (pts) with Severe Aplastic Anemia (SAA): 147 pts treated at the same institution with Busulfan (BU) + Cyclophosphamide (CY) // Biol. Blood Marrow Transplant. Elsevier, </w:t>
      </w:r>
      <w:r w:rsidRPr="00E6250D">
        <w:rPr>
          <w:rFonts w:cs="Times New Roman"/>
          <w:noProof/>
          <w:lang w:val="en-US"/>
        </w:rPr>
        <w:lastRenderedPageBreak/>
        <w:t>2006. Vol. 12, № 2. P. 28.</w:t>
      </w:r>
    </w:p>
    <w:p w14:paraId="6D2ED1D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09.</w:t>
      </w:r>
      <w:r w:rsidRPr="00E6250D">
        <w:rPr>
          <w:rFonts w:cs="Times New Roman"/>
          <w:noProof/>
          <w:lang w:val="en-US"/>
        </w:rPr>
        <w:tab/>
        <w:t>de Latour R.P., Risitano A.M., Dufour C. Severe Aplastic Anemia and PNH // The EBMT Handbook: Hematopoietic Stem Cell Transplantation and Cellular Therapies. 7th ed. / ed. Carreras E. et al. Springer, 2019. P. 579–587.</w:t>
      </w:r>
    </w:p>
    <w:p w14:paraId="3835B984"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10.</w:t>
      </w:r>
      <w:r w:rsidRPr="00E6250D">
        <w:rPr>
          <w:rFonts w:cs="Times New Roman"/>
          <w:noProof/>
          <w:lang w:val="en-US"/>
        </w:rPr>
        <w:tab/>
        <w:t>Michonneau D., Socié G. GVHD Prophylaxis (Immunosuppression) // The EBMT Handbook: Hematopoietic Stem Cell Transplantation and Cellular Therapies. 7th ed. / ed. Carreras E. et al. Springer, 2019. P. 177–183.</w:t>
      </w:r>
    </w:p>
    <w:p w14:paraId="001AD9A5"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11.</w:t>
      </w:r>
      <w:r w:rsidRPr="00E6250D">
        <w:rPr>
          <w:rFonts w:cs="Times New Roman"/>
          <w:noProof/>
          <w:lang w:val="en-US"/>
        </w:rPr>
        <w:tab/>
        <w:t>Nagler A., Shimoni A. Conditioning // The EBMT Handbook: Hematopoietic Stem Cell Transplantation and Cellular Therapies. 7th ed. / ed. Carreras E. et al. Springer, 2019. P. 99–109.</w:t>
      </w:r>
    </w:p>
    <w:p w14:paraId="211C3681"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12.</w:t>
      </w:r>
      <w:r w:rsidRPr="00E6250D">
        <w:rPr>
          <w:rFonts w:cs="Times New Roman"/>
          <w:noProof/>
          <w:lang w:val="en-US"/>
        </w:rPr>
        <w:tab/>
        <w:t>Oken M.M. et al. Toxicity and response criteria of the Eastern Cooperative Oncology Group // Am. J. Clin. Oncol. 1982. Vol. 5, № 6. P. 649–655.</w:t>
      </w:r>
    </w:p>
    <w:p w14:paraId="5263C91B" w14:textId="77777777" w:rsidR="008C764C" w:rsidRPr="00E6250D" w:rsidRDefault="008C764C" w:rsidP="008C764C">
      <w:pPr>
        <w:widowControl w:val="0"/>
        <w:autoSpaceDE w:val="0"/>
        <w:autoSpaceDN w:val="0"/>
        <w:adjustRightInd w:val="0"/>
        <w:ind w:left="640" w:hanging="640"/>
        <w:rPr>
          <w:rFonts w:cs="Times New Roman"/>
          <w:noProof/>
          <w:lang w:val="en-US"/>
        </w:rPr>
      </w:pPr>
      <w:r w:rsidRPr="00E6250D">
        <w:rPr>
          <w:rFonts w:cs="Times New Roman"/>
          <w:noProof/>
          <w:lang w:val="en-US"/>
        </w:rPr>
        <w:t>113.</w:t>
      </w:r>
      <w:r w:rsidRPr="00E6250D">
        <w:rPr>
          <w:rFonts w:cs="Times New Roman"/>
          <w:noProof/>
          <w:lang w:val="en-US"/>
        </w:rPr>
        <w:tab/>
        <w:t>Gratwohl A. The EBMT risk score // Bone Marrow Transplantation. Nature Publishing Group, 2012. Vol. 47, № 6. P. 749–756.</w:t>
      </w:r>
    </w:p>
    <w:p w14:paraId="5926FBA8" w14:textId="77777777" w:rsidR="008C764C" w:rsidRPr="008C764C" w:rsidRDefault="008C764C" w:rsidP="008C764C">
      <w:pPr>
        <w:widowControl w:val="0"/>
        <w:autoSpaceDE w:val="0"/>
        <w:autoSpaceDN w:val="0"/>
        <w:adjustRightInd w:val="0"/>
        <w:ind w:left="640" w:hanging="640"/>
        <w:rPr>
          <w:rFonts w:cs="Times New Roman"/>
          <w:noProof/>
        </w:rPr>
      </w:pPr>
      <w:r w:rsidRPr="00E6250D">
        <w:rPr>
          <w:rFonts w:cs="Times New Roman"/>
          <w:noProof/>
          <w:lang w:val="en-US"/>
        </w:rPr>
        <w:t>114.</w:t>
      </w:r>
      <w:r w:rsidRPr="00E6250D">
        <w:rPr>
          <w:rFonts w:cs="Times New Roman"/>
          <w:noProof/>
          <w:lang w:val="en-US"/>
        </w:rPr>
        <w:tab/>
        <w:t xml:space="preserve">Sorror M.L. et al. Prospective Validation of the Predictive Power of the Hematopoietic Cell Transplantation Comorbidity Index: A Center for International Blood and Marrow Transplant Research Study // Biol. </w:t>
      </w:r>
      <w:r w:rsidRPr="008C764C">
        <w:rPr>
          <w:rFonts w:cs="Times New Roman"/>
          <w:noProof/>
        </w:rPr>
        <w:t>Blood Marrow Transplant. Elsevier Inc., 2015. Vol. 21, № 8. P. 1479–1487.</w:t>
      </w:r>
    </w:p>
    <w:p w14:paraId="7D8F89E8" w14:textId="4791369F" w:rsidR="002C3C32" w:rsidRPr="00092151" w:rsidRDefault="003E3EAF" w:rsidP="008C764C">
      <w:pPr>
        <w:widowControl w:val="0"/>
        <w:autoSpaceDE w:val="0"/>
        <w:autoSpaceDN w:val="0"/>
        <w:adjustRightInd w:val="0"/>
        <w:ind w:left="640" w:hanging="640"/>
      </w:pPr>
      <w:r w:rsidRPr="00092151">
        <w:rPr>
          <w:rFonts w:eastAsia="Times New Roman"/>
        </w:rPr>
        <w:fldChar w:fldCharType="end"/>
      </w:r>
      <w:r w:rsidR="00031607" w:rsidRPr="00092151">
        <w:br w:type="page"/>
      </w:r>
      <w:r w:rsidR="00031607" w:rsidRPr="00092151">
        <w:lastRenderedPageBreak/>
        <w:t>Приложение А1. Состав рабочей группы</w:t>
      </w:r>
      <w:r w:rsidR="00F140D0" w:rsidRPr="00092151">
        <w:t xml:space="preserve"> </w:t>
      </w:r>
      <w:r w:rsidR="005F7C37" w:rsidRPr="00092151">
        <w:t>по разработке и пересмотру клинических рекомендаций</w:t>
      </w:r>
    </w:p>
    <w:p w14:paraId="06AA8D89" w14:textId="77777777" w:rsidR="003E3EAF" w:rsidRPr="00092151" w:rsidRDefault="003D1B77" w:rsidP="003350DC">
      <w:pPr>
        <w:pStyle w:val="afe"/>
        <w:numPr>
          <w:ilvl w:val="0"/>
          <w:numId w:val="12"/>
        </w:numPr>
        <w:rPr>
          <w:rFonts w:eastAsia="Arial Unicode MS" w:cs="Times New Roman"/>
          <w:color w:val="000000"/>
          <w:szCs w:val="24"/>
          <w:u w:color="000000"/>
          <w:lang w:eastAsia="ru-RU"/>
        </w:rPr>
      </w:pPr>
      <w:r w:rsidRPr="00092151">
        <w:rPr>
          <w:rFonts w:eastAsia="Arial Unicode MS"/>
          <w:b/>
          <w:color w:val="000000"/>
          <w:u w:color="000000"/>
        </w:rPr>
        <w:t xml:space="preserve">Войцеховский В.В. </w:t>
      </w:r>
      <w:r w:rsidR="009E7EAB" w:rsidRPr="00092151">
        <w:rPr>
          <w:rFonts w:eastAsia="Arial Unicode MS" w:cs="Times New Roman"/>
          <w:color w:val="000000"/>
          <w:szCs w:val="24"/>
          <w:u w:color="000000"/>
          <w:lang w:eastAsia="ru-RU"/>
        </w:rPr>
        <w:t xml:space="preserve">д.м.н., доцент, </w:t>
      </w:r>
      <w:r w:rsidR="003E3EAF" w:rsidRPr="00092151">
        <w:rPr>
          <w:rFonts w:eastAsia="Arial Unicode MS" w:cs="Times New Roman"/>
          <w:color w:val="000000"/>
          <w:szCs w:val="24"/>
          <w:u w:color="000000"/>
          <w:lang w:eastAsia="ru-RU"/>
        </w:rPr>
        <w:t>заведующий кафедрой госпитальной терапии с курсом фармакологии Амурской государственной медицинской академии, Благовещенск, Амурская область</w:t>
      </w:r>
      <w:r w:rsidR="00F140D0" w:rsidRPr="00092151">
        <w:rPr>
          <w:rFonts w:eastAsia="Arial Unicode MS" w:cs="Times New Roman"/>
          <w:color w:val="000000"/>
          <w:szCs w:val="24"/>
          <w:u w:color="000000"/>
          <w:lang w:eastAsia="ru-RU"/>
        </w:rPr>
        <w:t>.</w:t>
      </w:r>
    </w:p>
    <w:p w14:paraId="580464CF" w14:textId="77777777" w:rsidR="003D1B77" w:rsidRPr="00092151" w:rsidRDefault="003D1B77" w:rsidP="003350DC">
      <w:pPr>
        <w:pStyle w:val="afe"/>
        <w:numPr>
          <w:ilvl w:val="0"/>
          <w:numId w:val="12"/>
        </w:numPr>
        <w:rPr>
          <w:szCs w:val="28"/>
        </w:rPr>
      </w:pPr>
      <w:r w:rsidRPr="00092151">
        <w:rPr>
          <w:b/>
          <w:szCs w:val="28"/>
        </w:rPr>
        <w:t>Володичева Е.М.</w:t>
      </w:r>
      <w:r w:rsidRPr="00092151">
        <w:rPr>
          <w:szCs w:val="28"/>
        </w:rPr>
        <w:t xml:space="preserve">  </w:t>
      </w:r>
      <w:r w:rsidRPr="00092151">
        <w:rPr>
          <w:rFonts w:eastAsia="Arial Unicode MS"/>
          <w:color w:val="000000"/>
          <w:u w:color="000000"/>
        </w:rPr>
        <w:t>заведующая отделением гематологии</w:t>
      </w:r>
      <w:r w:rsidRPr="00092151">
        <w:rPr>
          <w:szCs w:val="28"/>
        </w:rPr>
        <w:t xml:space="preserve"> Тульской областной клинической больницы, главный гематолог Тульской области</w:t>
      </w:r>
      <w:r w:rsidR="00F140D0" w:rsidRPr="00092151">
        <w:rPr>
          <w:szCs w:val="28"/>
        </w:rPr>
        <w:t xml:space="preserve">,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3B9C4133" w14:textId="77777777" w:rsidR="003D1B77" w:rsidRPr="00092151" w:rsidRDefault="003D1B77" w:rsidP="003350DC">
      <w:pPr>
        <w:pStyle w:val="afe"/>
        <w:numPr>
          <w:ilvl w:val="0"/>
          <w:numId w:val="12"/>
        </w:numPr>
        <w:rPr>
          <w:szCs w:val="28"/>
        </w:rPr>
      </w:pPr>
      <w:r w:rsidRPr="00092151">
        <w:rPr>
          <w:b/>
          <w:szCs w:val="28"/>
        </w:rPr>
        <w:t>Воронова Е.В.</w:t>
      </w:r>
      <w:r w:rsidRPr="00092151">
        <w:rPr>
          <w:szCs w:val="28"/>
        </w:rPr>
        <w:t xml:space="preserve"> </w:t>
      </w:r>
      <w:r w:rsidRPr="00092151">
        <w:rPr>
          <w:rFonts w:eastAsia="Arial Unicode MS"/>
          <w:color w:val="000000"/>
          <w:u w:color="000000"/>
        </w:rPr>
        <w:t>заведующая отделением гематологии</w:t>
      </w:r>
      <w:r w:rsidRPr="00092151">
        <w:rPr>
          <w:szCs w:val="28"/>
        </w:rPr>
        <w:t xml:space="preserve"> ГБУЗ «Тамбовская областная клиническая больница им. В.Д.</w:t>
      </w:r>
      <w:r w:rsidR="00705B68" w:rsidRPr="00092151">
        <w:rPr>
          <w:szCs w:val="28"/>
        </w:rPr>
        <w:t xml:space="preserve"> </w:t>
      </w:r>
      <w:r w:rsidRPr="00092151">
        <w:rPr>
          <w:szCs w:val="28"/>
        </w:rPr>
        <w:t>Бабенко», главный гематолог Тамбовской области</w:t>
      </w:r>
      <w:r w:rsidR="00F140D0" w:rsidRPr="00092151">
        <w:rPr>
          <w:szCs w:val="28"/>
        </w:rPr>
        <w:t xml:space="preserve">,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747E1FDC"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Гапонова Т.В.</w:t>
      </w:r>
      <w:r w:rsidRPr="00092151">
        <w:rPr>
          <w:rFonts w:ascii="Arial Unicode MS" w:eastAsia="Arial Unicode MS" w:hAnsi="Arial Unicode MS" w:cs="Arial Unicode MS"/>
          <w:color w:val="000000"/>
          <w:sz w:val="20"/>
          <w:szCs w:val="20"/>
          <w:u w:color="000000"/>
        </w:rPr>
        <w:t xml:space="preserve"> </w:t>
      </w:r>
      <w:r w:rsidRPr="00092151">
        <w:rPr>
          <w:rFonts w:eastAsia="Arial Unicode MS"/>
          <w:color w:val="000000"/>
          <w:u w:color="000000"/>
        </w:rPr>
        <w:t xml:space="preserve">к.м.н., заместитель </w:t>
      </w:r>
      <w:r w:rsidR="009E7EAB" w:rsidRPr="00092151">
        <w:rPr>
          <w:rFonts w:eastAsia="Arial Unicode MS"/>
          <w:color w:val="000000"/>
          <w:u w:color="000000"/>
        </w:rPr>
        <w:t>Г</w:t>
      </w:r>
      <w:r w:rsidRPr="00092151">
        <w:rPr>
          <w:rFonts w:eastAsia="Arial Unicode MS"/>
          <w:color w:val="000000"/>
          <w:u w:color="000000"/>
        </w:rPr>
        <w:t>енерального директора ФГБУ НМИЦ гематологии Минздрава России, Москва</w:t>
      </w:r>
      <w:r w:rsidR="00F140D0" w:rsidRPr="00092151">
        <w:rPr>
          <w:rFonts w:eastAsia="Arial Unicode MS"/>
          <w:color w:val="000000"/>
          <w:u w:color="000000"/>
        </w:rPr>
        <w:t xml:space="preserve">,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r w:rsidRPr="00092151">
        <w:rPr>
          <w:rFonts w:eastAsia="Arial Unicode MS"/>
          <w:color w:val="000000"/>
          <w:u w:color="000000"/>
        </w:rPr>
        <w:t xml:space="preserve"> </w:t>
      </w:r>
    </w:p>
    <w:p w14:paraId="25992F10"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Клясова Г.А.</w:t>
      </w:r>
      <w:r w:rsidRPr="00092151">
        <w:rPr>
          <w:rFonts w:eastAsia="Arial Unicode MS"/>
          <w:color w:val="000000"/>
          <w:u w:color="000000"/>
        </w:rPr>
        <w:t xml:space="preserve"> д.м.н., профессор, заведующая научно-клинической лабораторией микробиологии ФГБУ НМИЦ гематологии Минздрава России, Москва,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00AF4146"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 xml:space="preserve">Кулагин А.Д. </w:t>
      </w:r>
      <w:r w:rsidRPr="00092151">
        <w:rPr>
          <w:rFonts w:eastAsia="Arial Unicode MS"/>
          <w:color w:val="000000"/>
          <w:u w:color="000000"/>
        </w:rPr>
        <w:t xml:space="preserve"> д.м.н., заместитель главного врача по клинике ГБОУ ВПО «Санкт-Петербургский государственный медицинский университет им. акад. И.П. Павлова» Минздрава России</w:t>
      </w:r>
      <w:r w:rsidR="009E7EAB" w:rsidRPr="00092151">
        <w:rPr>
          <w:rFonts w:eastAsia="Arial Unicode MS"/>
          <w:color w:val="000000"/>
          <w:u w:color="000000"/>
        </w:rPr>
        <w:t>,</w:t>
      </w:r>
      <w:r w:rsidR="00014C82" w:rsidRPr="00092151">
        <w:rPr>
          <w:rFonts w:eastAsia="Arial Unicode MS"/>
          <w:color w:val="000000"/>
          <w:u w:color="000000"/>
        </w:rPr>
        <w:t xml:space="preserve"> </w:t>
      </w:r>
      <w:r w:rsidRPr="00092151">
        <w:rPr>
          <w:rFonts w:eastAsia="Arial Unicode MS"/>
          <w:color w:val="000000"/>
          <w:u w:color="000000"/>
        </w:rPr>
        <w:t>Санкт-Петербург</w:t>
      </w:r>
      <w:r w:rsidR="00776F49" w:rsidRPr="00092151">
        <w:rPr>
          <w:rFonts w:eastAsia="Arial Unicode MS"/>
          <w:color w:val="000000"/>
          <w:u w:color="000000"/>
        </w:rPr>
        <w:t xml:space="preserve">, </w:t>
      </w:r>
      <w:r w:rsidRPr="00092151">
        <w:rPr>
          <w:rFonts w:eastAsia="Arial Unicode MS"/>
          <w:color w:val="000000"/>
          <w:u w:color="000000"/>
        </w:rPr>
        <w:t>НИИ детской гематологии и трансплантологии им. Р.М.</w:t>
      </w:r>
      <w:r w:rsidR="00014C82" w:rsidRPr="00092151">
        <w:rPr>
          <w:rFonts w:eastAsia="Arial Unicode MS"/>
          <w:color w:val="000000"/>
          <w:u w:color="000000"/>
        </w:rPr>
        <w:t xml:space="preserve"> </w:t>
      </w:r>
      <w:r w:rsidRPr="00092151">
        <w:rPr>
          <w:rFonts w:eastAsia="Arial Unicode MS"/>
          <w:color w:val="000000"/>
          <w:u w:color="000000"/>
        </w:rPr>
        <w:t xml:space="preserve">Горбачевой,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5E67C058"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Лапин В.А.</w:t>
      </w:r>
      <w:r w:rsidRPr="00092151">
        <w:rPr>
          <w:rFonts w:eastAsia="Arial Unicode MS"/>
          <w:color w:val="000000"/>
          <w:u w:color="000000"/>
        </w:rPr>
        <w:t xml:space="preserve"> врач-гематолог ГБУЗ ЯО Областная клиническая больница, Ярославль, главный гематолог Ярославской области</w:t>
      </w:r>
      <w:r w:rsidR="00F140D0" w:rsidRPr="00092151">
        <w:rPr>
          <w:rFonts w:eastAsia="Arial Unicode MS"/>
          <w:color w:val="000000"/>
          <w:u w:color="000000"/>
        </w:rPr>
        <w:t xml:space="preserve">,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r w:rsidRPr="00092151">
        <w:rPr>
          <w:rFonts w:eastAsia="Arial Unicode MS"/>
          <w:color w:val="000000"/>
          <w:u w:color="000000"/>
        </w:rPr>
        <w:t xml:space="preserve"> </w:t>
      </w:r>
    </w:p>
    <w:p w14:paraId="4D4AC65D"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Михайлова Е.А.</w:t>
      </w:r>
      <w:r w:rsidRPr="00092151">
        <w:rPr>
          <w:rFonts w:eastAsia="Arial Unicode MS"/>
          <w:color w:val="000000"/>
          <w:u w:color="000000"/>
        </w:rPr>
        <w:t xml:space="preserve"> д.м.н., профессор, ведущий научный сотрудник отделения химиотерапии гемобластозов и депрессий кроветворения ФГБУ НМИЦ гематологии Минздрава России, Москва, </w:t>
      </w:r>
      <w:r w:rsidR="00E20452" w:rsidRPr="00092151">
        <w:rPr>
          <w:rFonts w:eastAsia="Arial Unicode MS" w:cs="Times New Roman"/>
          <w:color w:val="000000"/>
          <w:szCs w:val="24"/>
          <w:u w:color="000000"/>
          <w:lang w:eastAsia="ru-RU"/>
        </w:rPr>
        <w:t xml:space="preserve">Национальное </w:t>
      </w:r>
      <w:r w:rsidR="00F140D0" w:rsidRPr="00092151">
        <w:rPr>
          <w:rFonts w:eastAsia="Arial Unicode MS" w:cs="Times New Roman"/>
          <w:color w:val="000000"/>
          <w:szCs w:val="24"/>
          <w:u w:color="000000"/>
          <w:lang w:eastAsia="ru-RU"/>
        </w:rPr>
        <w:t>гематологическое общество.</w:t>
      </w:r>
    </w:p>
    <w:p w14:paraId="48A8AD49"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Паровичникова Е.Н.</w:t>
      </w:r>
      <w:r w:rsidRPr="00092151">
        <w:rPr>
          <w:rFonts w:eastAsia="Arial Unicode MS"/>
          <w:color w:val="000000"/>
          <w:u w:color="000000"/>
        </w:rPr>
        <w:t xml:space="preserve"> д.м.н., заведующая научно-клиническим отделом химиотерапии гемобластозов, депрессий кроветворения и трансплантации костного мозга ФГБУ НМИЦ гематологии Минздрава России, Москва,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0A0C98A6"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lastRenderedPageBreak/>
        <w:t>Савченко В.Г.</w:t>
      </w:r>
      <w:r w:rsidRPr="00092151">
        <w:rPr>
          <w:rFonts w:eastAsia="Arial Unicode MS"/>
          <w:color w:val="000000"/>
          <w:u w:color="000000"/>
        </w:rPr>
        <w:t xml:space="preserve"> академик, д.м.н., профессор, Генеральный директор ФГБУ НМИЦ гематологии Минздрава России, Москва,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2048C497"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Самойлова О.С.</w:t>
      </w:r>
      <w:r w:rsidRPr="00092151">
        <w:rPr>
          <w:rFonts w:eastAsia="Arial Unicode MS"/>
          <w:color w:val="000000"/>
          <w:u w:color="000000"/>
        </w:rPr>
        <w:t xml:space="preserve"> к.м.н., заведующая отделение гематологии ГБУЗ Нижегородской области Нижегородская областная клиническая больница им. Н.А.Семашко, Нижний Новгород, </w:t>
      </w:r>
      <w:r w:rsidR="009E7EAB" w:rsidRPr="00092151">
        <w:rPr>
          <w:rFonts w:eastAsia="Arial Unicode MS"/>
          <w:color w:val="000000"/>
          <w:u w:color="000000"/>
        </w:rPr>
        <w:t>Н</w:t>
      </w:r>
      <w:r w:rsidR="00F140D0" w:rsidRPr="00092151">
        <w:rPr>
          <w:rFonts w:eastAsia="Arial Unicode MS" w:cs="Times New Roman"/>
          <w:color w:val="000000"/>
          <w:szCs w:val="24"/>
          <w:u w:color="000000"/>
          <w:lang w:eastAsia="ru-RU"/>
        </w:rPr>
        <w:t>ациональное гематологическое общество.</w:t>
      </w:r>
    </w:p>
    <w:p w14:paraId="22AA95BF" w14:textId="77777777" w:rsidR="003D1B77" w:rsidRPr="00092151" w:rsidRDefault="003D1B77" w:rsidP="003350DC">
      <w:pPr>
        <w:pStyle w:val="afe"/>
        <w:numPr>
          <w:ilvl w:val="0"/>
          <w:numId w:val="12"/>
        </w:numPr>
        <w:rPr>
          <w:rFonts w:eastAsia="Arial Unicode MS"/>
          <w:color w:val="000000"/>
          <w:u w:color="000000"/>
        </w:rPr>
      </w:pPr>
      <w:r w:rsidRPr="00092151">
        <w:rPr>
          <w:rFonts w:eastAsia="Arial Unicode MS"/>
          <w:b/>
          <w:color w:val="000000"/>
          <w:u w:color="000000"/>
        </w:rPr>
        <w:t>Троицкая В.В.</w:t>
      </w:r>
      <w:r w:rsidRPr="00092151">
        <w:rPr>
          <w:rFonts w:eastAsia="Arial Unicode MS"/>
          <w:color w:val="000000"/>
          <w:u w:color="000000"/>
        </w:rPr>
        <w:t xml:space="preserve"> к.м.н., заведующая научно-клиническим отделением химиотерапии гемобластозов и депрессий кроветворения ФГБУ НМИЦ гематологии Минздрава России, Москва,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053F7F68" w14:textId="77777777" w:rsidR="003D1B77" w:rsidRPr="00092151" w:rsidRDefault="003D1B77" w:rsidP="003350DC">
      <w:pPr>
        <w:pStyle w:val="afe"/>
        <w:numPr>
          <w:ilvl w:val="0"/>
          <w:numId w:val="12"/>
        </w:numPr>
        <w:rPr>
          <w:rFonts w:eastAsia="Arial Unicode MS"/>
          <w:color w:val="000000"/>
          <w:u w:color="000000"/>
        </w:rPr>
      </w:pPr>
      <w:r w:rsidRPr="00092151">
        <w:rPr>
          <w:b/>
        </w:rPr>
        <w:t xml:space="preserve">Фидарова З.Т. </w:t>
      </w:r>
      <w:r w:rsidRPr="00092151">
        <w:rPr>
          <w:rFonts w:eastAsia="Arial Unicode MS"/>
          <w:color w:val="000000"/>
          <w:u w:color="000000"/>
        </w:rPr>
        <w:t>к.м.н., научный сотрудник отделения химиотерапии гемобластозов и депрессий кроветворения ФГБУ НМИЦ гематологии Минздрава России, Москва,</w:t>
      </w:r>
      <w:r w:rsidR="00F140D0" w:rsidRPr="00092151">
        <w:rPr>
          <w:rFonts w:eastAsia="Arial Unicode MS"/>
          <w:color w:val="000000"/>
          <w:u w:color="000000"/>
        </w:rPr>
        <w:t xml:space="preserve"> </w:t>
      </w:r>
      <w:r w:rsidR="009E7EAB" w:rsidRPr="00092151">
        <w:rPr>
          <w:rFonts w:eastAsia="Arial Unicode MS" w:cs="Times New Roman"/>
          <w:color w:val="000000"/>
          <w:szCs w:val="24"/>
          <w:u w:color="000000"/>
          <w:lang w:eastAsia="ru-RU"/>
        </w:rPr>
        <w:t>Н</w:t>
      </w:r>
      <w:r w:rsidR="00F140D0" w:rsidRPr="00092151">
        <w:rPr>
          <w:rFonts w:eastAsia="Arial Unicode MS" w:cs="Times New Roman"/>
          <w:color w:val="000000"/>
          <w:szCs w:val="24"/>
          <w:u w:color="000000"/>
          <w:lang w:eastAsia="ru-RU"/>
        </w:rPr>
        <w:t>ациональное гематологическое общество.</w:t>
      </w:r>
    </w:p>
    <w:p w14:paraId="7007630A" w14:textId="77777777" w:rsidR="00C5293A" w:rsidRPr="00092151" w:rsidRDefault="00C5293A" w:rsidP="003350DC">
      <w:pPr>
        <w:rPr>
          <w:color w:val="000000"/>
          <w:szCs w:val="24"/>
        </w:rPr>
      </w:pPr>
      <w:r w:rsidRPr="00092151">
        <w:rPr>
          <w:b/>
          <w:color w:val="000000"/>
          <w:szCs w:val="24"/>
        </w:rPr>
        <w:t>Блок по трансплантации аллогенных гемопоэтических стволовых клеток</w:t>
      </w:r>
    </w:p>
    <w:p w14:paraId="666F618E"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Дроков М.Ю.,</w:t>
      </w:r>
      <w:r w:rsidRPr="00092151">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59FE6637"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Васильева В.А.,</w:t>
      </w:r>
      <w:r w:rsidRPr="00092151">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0FA43FD3"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Власова Ю.Ю.,</w:t>
      </w:r>
      <w:r w:rsidRPr="00092151">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B312E16"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Грицаев С.В.,</w:t>
      </w:r>
      <w:r w:rsidRPr="00092151">
        <w:rPr>
          <w:szCs w:val="24"/>
        </w:rPr>
        <w:t xml:space="preserve"> </w:t>
      </w:r>
      <w:r w:rsidRPr="00092151">
        <w:rPr>
          <w:rFonts w:eastAsia="SimSun"/>
          <w:szCs w:val="24"/>
        </w:rPr>
        <w:t>д.м.н., руководитель Республиканского центра ТКМ ФГБУ РосНИИГТ ФМБА России</w:t>
      </w:r>
    </w:p>
    <w:p w14:paraId="18C1D0D2"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Зарицкий А.Ю.,</w:t>
      </w:r>
      <w:r w:rsidRPr="00092151">
        <w:rPr>
          <w:rFonts w:eastAsia="SimSun"/>
          <w:szCs w:val="24"/>
        </w:rPr>
        <w:t xml:space="preserve"> д.м.н,</w:t>
      </w:r>
      <w:r w:rsidRPr="00092151">
        <w:rPr>
          <w:szCs w:val="24"/>
        </w:rPr>
        <w:t xml:space="preserve"> профессор,</w:t>
      </w:r>
      <w:r w:rsidRPr="00092151">
        <w:rPr>
          <w:rFonts w:eastAsia="SimSun"/>
          <w:szCs w:val="24"/>
        </w:rPr>
        <w:t xml:space="preserve"> директор института гематологии, ФГБУ НМИЦ им В.А. Алмазова </w:t>
      </w:r>
    </w:p>
    <w:p w14:paraId="5E74BF0F"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Зюзгин И.С.,</w:t>
      </w:r>
      <w:r w:rsidRPr="00092151">
        <w:rPr>
          <w:rFonts w:eastAsia="SimSun"/>
          <w:szCs w:val="24"/>
        </w:rPr>
        <w:t xml:space="preserve"> заведующий отделением гематологии и трансплантации костного мозга ФГБУ «НМИЦ онкологии им. Н.Н. Петрова» Минздрава России</w:t>
      </w:r>
    </w:p>
    <w:p w14:paraId="3FD29A2F"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Капорская Т.С.,</w:t>
      </w:r>
      <w:r w:rsidRPr="00092151">
        <w:rPr>
          <w:rFonts w:eastAsia="SimSun"/>
          <w:szCs w:val="24"/>
        </w:rPr>
        <w:t xml:space="preserve"> к.м.н., зав. отделением гематологии с блоком трансплантации костного мозга ГБУЗ «Иркутская ордена «Знак Почета» областная клиническая больница»</w:t>
      </w:r>
    </w:p>
    <w:p w14:paraId="0D71E0F5"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lastRenderedPageBreak/>
        <w:t>Климко Н.Н.,</w:t>
      </w:r>
      <w:r w:rsidRPr="00092151">
        <w:rPr>
          <w:rFonts w:eastAsia="SimSun"/>
          <w:szCs w:val="24"/>
        </w:rPr>
        <w:t xml:space="preserve"> д.м.н,</w:t>
      </w:r>
      <w:r w:rsidRPr="00092151">
        <w:rPr>
          <w:szCs w:val="24"/>
        </w:rPr>
        <w:t xml:space="preserve"> профессор</w:t>
      </w:r>
      <w:r w:rsidRPr="00092151">
        <w:rPr>
          <w:rFonts w:eastAsia="SimSun"/>
          <w:szCs w:val="24"/>
        </w:rPr>
        <w:t xml:space="preserve"> заведующий кафедрой клинической микологии, аллергологии и иммунологии СЗГМУ им.И.И. Мечникова.</w:t>
      </w:r>
    </w:p>
    <w:p w14:paraId="64CFCF59"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Константинова Т.С.,</w:t>
      </w:r>
      <w:r w:rsidRPr="00092151">
        <w:rPr>
          <w:rFonts w:eastAsia="SimSun"/>
          <w:szCs w:val="24"/>
        </w:rPr>
        <w:t xml:space="preserve"> к.м.н.,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135279F4"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Кузьмина Л.А.,</w:t>
      </w:r>
      <w:r w:rsidRPr="00092151">
        <w:rPr>
          <w:rFonts w:eastAsia="SimSun"/>
          <w:szCs w:val="24"/>
        </w:rPr>
        <w:t xml:space="preserve"> зав.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w:t>
      </w:r>
    </w:p>
    <w:p w14:paraId="5E1D3957"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Минаева Н.В.,</w:t>
      </w:r>
      <w:r w:rsidRPr="00092151">
        <w:rPr>
          <w:rFonts w:eastAsia="SimSun"/>
          <w:szCs w:val="24"/>
        </w:rPr>
        <w:t xml:space="preserve"> зам. директора по лечебной работе ФГБУН КНИИ ГПК ФМБА России</w:t>
      </w:r>
    </w:p>
    <w:p w14:paraId="222DA52F"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Моисеев И.С.</w:t>
      </w:r>
      <w:r w:rsidRPr="00092151">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C26C91A"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Морозова Е.В.</w:t>
      </w:r>
      <w:proofErr w:type="gramStart"/>
      <w:r w:rsidRPr="00092151">
        <w:rPr>
          <w:rFonts w:eastAsia="SimSun"/>
          <w:b/>
          <w:bCs/>
          <w:szCs w:val="24"/>
        </w:rPr>
        <w:t>,</w:t>
      </w:r>
      <w:r w:rsidRPr="00092151">
        <w:rPr>
          <w:rFonts w:eastAsia="SimSun"/>
          <w:szCs w:val="24"/>
        </w:rPr>
        <w:t xml:space="preserve">  к.м.н.</w:t>
      </w:r>
      <w:proofErr w:type="gramEnd"/>
      <w:r w:rsidRPr="00092151">
        <w:rPr>
          <w:rFonts w:eastAsia="SimSun"/>
          <w:szCs w:val="24"/>
        </w:rPr>
        <w:t xml:space="preserve">,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06FDB9CC"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Моторин Д.В.,</w:t>
      </w:r>
      <w:r w:rsidRPr="00092151">
        <w:rPr>
          <w:rFonts w:eastAsia="SimSun"/>
          <w:szCs w:val="24"/>
        </w:rPr>
        <w:t xml:space="preserve"> к.м.н., врач-гематолог отделения </w:t>
      </w:r>
      <w:proofErr w:type="gramStart"/>
      <w:r w:rsidRPr="00092151">
        <w:rPr>
          <w:rFonts w:eastAsia="SimSun"/>
          <w:szCs w:val="24"/>
        </w:rPr>
        <w:t>онкогематологии  №</w:t>
      </w:r>
      <w:proofErr w:type="gramEnd"/>
      <w:r w:rsidRPr="00092151">
        <w:rPr>
          <w:rFonts w:eastAsia="SimSun"/>
          <w:szCs w:val="24"/>
        </w:rPr>
        <w:t>2,  старший научный сотрудник ФГБУ «НМИЦ им. В.А. Алмазова» Минздрава России</w:t>
      </w:r>
    </w:p>
    <w:p w14:paraId="4ECD884C"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Петрова Г.Д.,</w:t>
      </w:r>
      <w:r w:rsidRPr="00092151">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3DF2A67F" w14:textId="77777777" w:rsidR="00C5293A"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Попова М.О.</w:t>
      </w:r>
      <w:proofErr w:type="gramStart"/>
      <w:r w:rsidRPr="00092151">
        <w:rPr>
          <w:rFonts w:eastAsia="SimSun"/>
          <w:b/>
          <w:bCs/>
          <w:szCs w:val="24"/>
        </w:rPr>
        <w:t xml:space="preserve">, </w:t>
      </w:r>
      <w:r w:rsidRPr="00092151">
        <w:rPr>
          <w:rFonts w:eastAsia="SimSun"/>
          <w:szCs w:val="24"/>
        </w:rPr>
        <w:t xml:space="preserve"> к.м.н.</w:t>
      </w:r>
      <w:proofErr w:type="gramEnd"/>
      <w:r w:rsidRPr="00092151">
        <w:rPr>
          <w:rFonts w:eastAsia="SimSun"/>
          <w:szCs w:val="24"/>
        </w:rPr>
        <w:t>, доцент кафедры гематологии, трансфузиологии и трансплантологии ФПО ПСПбГМУ им. И.П. Павлова</w:t>
      </w:r>
    </w:p>
    <w:p w14:paraId="20EA3CA4" w14:textId="77777777" w:rsidR="00083277" w:rsidRPr="00092151" w:rsidRDefault="00C5293A" w:rsidP="003350DC">
      <w:pPr>
        <w:pStyle w:val="afe"/>
        <w:numPr>
          <w:ilvl w:val="0"/>
          <w:numId w:val="12"/>
        </w:numPr>
        <w:overflowPunct w:val="0"/>
        <w:autoSpaceDE w:val="0"/>
        <w:autoSpaceDN w:val="0"/>
        <w:adjustRightInd w:val="0"/>
        <w:textAlignment w:val="baseline"/>
        <w:rPr>
          <w:rFonts w:eastAsia="SimSun"/>
          <w:szCs w:val="24"/>
        </w:rPr>
      </w:pPr>
      <w:r w:rsidRPr="00092151">
        <w:rPr>
          <w:rFonts w:eastAsia="SimSun"/>
          <w:b/>
          <w:bCs/>
          <w:szCs w:val="24"/>
        </w:rPr>
        <w:t>Эстрина М.А.,</w:t>
      </w:r>
      <w:r w:rsidRPr="00092151">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52525A3" w14:textId="77777777" w:rsidR="003D1B77" w:rsidRPr="00092151" w:rsidRDefault="003D1B77" w:rsidP="003350DC">
      <w:pPr>
        <w:rPr>
          <w:b/>
          <w:u w:val="single"/>
        </w:rPr>
      </w:pPr>
    </w:p>
    <w:p w14:paraId="0D21B1B0" w14:textId="77777777" w:rsidR="003D1B77" w:rsidRPr="00092151" w:rsidRDefault="003D1B77" w:rsidP="003350DC">
      <w:r w:rsidRPr="00092151">
        <w:rPr>
          <w:b/>
          <w:u w:val="single"/>
        </w:rPr>
        <w:t>Конфликт интересов</w:t>
      </w:r>
      <w:r w:rsidRPr="00092151">
        <w:t>: авторы не имеют конфликта интересов.</w:t>
      </w:r>
    </w:p>
    <w:p w14:paraId="60AA6DC0" w14:textId="77777777" w:rsidR="002C3C32" w:rsidRPr="00092151" w:rsidRDefault="00031607" w:rsidP="003350DC">
      <w:pPr>
        <w:pStyle w:val="affe"/>
        <w:spacing w:before="0"/>
      </w:pPr>
      <w:r w:rsidRPr="00092151">
        <w:br w:type="page"/>
      </w:r>
      <w:bookmarkStart w:id="245" w:name="_Toc85649748"/>
      <w:r w:rsidRPr="00092151">
        <w:lastRenderedPageBreak/>
        <w:t>Приложение А2. Методология разработки клинических рекомендаций</w:t>
      </w:r>
      <w:bookmarkEnd w:id="245"/>
    </w:p>
    <w:p w14:paraId="05413D2A" w14:textId="77777777" w:rsidR="00D23199" w:rsidRPr="00092151" w:rsidRDefault="00031607" w:rsidP="003350DC">
      <w:pPr>
        <w:pStyle w:val="afd"/>
        <w:spacing w:beforeAutospacing="0" w:afterAutospacing="0" w:line="360" w:lineRule="auto"/>
        <w:ind w:firstLine="709"/>
        <w:contextualSpacing/>
      </w:pPr>
      <w:r w:rsidRPr="00092151">
        <w:rPr>
          <w:rStyle w:val="affb"/>
          <w:u w:val="single"/>
        </w:rPr>
        <w:t>Целевая аудитория клинических рекомендаций:</w:t>
      </w:r>
    </w:p>
    <w:p w14:paraId="32D422A4" w14:textId="77777777" w:rsidR="00D23199" w:rsidRPr="00092151" w:rsidRDefault="00776F49" w:rsidP="003350DC">
      <w:pPr>
        <w:pStyle w:val="afd"/>
        <w:numPr>
          <w:ilvl w:val="0"/>
          <w:numId w:val="8"/>
        </w:numPr>
        <w:spacing w:beforeAutospacing="0" w:afterAutospacing="0" w:line="360" w:lineRule="auto"/>
        <w:ind w:firstLine="709"/>
        <w:contextualSpacing/>
      </w:pPr>
      <w:r w:rsidRPr="00092151">
        <w:t>Врач</w:t>
      </w:r>
      <w:r w:rsidR="00705B68" w:rsidRPr="00092151">
        <w:t>и</w:t>
      </w:r>
      <w:r w:rsidRPr="00092151">
        <w:t>-</w:t>
      </w:r>
      <w:r w:rsidR="00031607" w:rsidRPr="00092151">
        <w:t>гематологи;</w:t>
      </w:r>
    </w:p>
    <w:p w14:paraId="0F41B1C4" w14:textId="77777777" w:rsidR="00D23199" w:rsidRPr="00092151" w:rsidRDefault="00776F49" w:rsidP="003350DC">
      <w:pPr>
        <w:pStyle w:val="afd"/>
        <w:numPr>
          <w:ilvl w:val="0"/>
          <w:numId w:val="8"/>
        </w:numPr>
        <w:spacing w:beforeAutospacing="0" w:afterAutospacing="0" w:line="360" w:lineRule="auto"/>
        <w:ind w:firstLine="709"/>
        <w:contextualSpacing/>
      </w:pPr>
      <w:r w:rsidRPr="00092151">
        <w:t>Врачи-</w:t>
      </w:r>
      <w:r w:rsidR="00031607" w:rsidRPr="00092151">
        <w:t xml:space="preserve"> онкологи;</w:t>
      </w:r>
    </w:p>
    <w:p w14:paraId="664D6AEB" w14:textId="77777777" w:rsidR="00D23199" w:rsidRPr="00092151" w:rsidRDefault="00776F49" w:rsidP="003350DC">
      <w:pPr>
        <w:pStyle w:val="afd"/>
        <w:numPr>
          <w:ilvl w:val="0"/>
          <w:numId w:val="8"/>
        </w:numPr>
        <w:spacing w:beforeAutospacing="0" w:afterAutospacing="0" w:line="360" w:lineRule="auto"/>
        <w:ind w:firstLine="709"/>
        <w:contextualSpacing/>
      </w:pPr>
      <w:r w:rsidRPr="00092151">
        <w:t>Врачи-</w:t>
      </w:r>
      <w:r w:rsidR="00705B68" w:rsidRPr="00092151">
        <w:t xml:space="preserve"> терапевты.</w:t>
      </w:r>
    </w:p>
    <w:p w14:paraId="430B947C" w14:textId="77777777" w:rsidR="00D23199" w:rsidRPr="00092151" w:rsidRDefault="00031607" w:rsidP="003350DC">
      <w:pPr>
        <w:pStyle w:val="afd"/>
        <w:spacing w:beforeAutospacing="0" w:afterAutospacing="0" w:line="360" w:lineRule="auto"/>
        <w:ind w:firstLine="709"/>
        <w:contextualSpacing/>
        <w:rPr>
          <w:rStyle w:val="affb"/>
        </w:rPr>
      </w:pPr>
      <w:r w:rsidRPr="00092151">
        <w:rPr>
          <w:rStyle w:val="affb"/>
        </w:rPr>
        <w:t>Методы, использованные для оценки качества и силы доказательств:</w:t>
      </w:r>
    </w:p>
    <w:p w14:paraId="2E4C2E18" w14:textId="77777777" w:rsidR="00BC7A14" w:rsidRPr="00092151" w:rsidRDefault="00BC7A14" w:rsidP="003350DC">
      <w:pPr>
        <w:rPr>
          <w:rFonts w:eastAsia="Calibri"/>
        </w:rPr>
      </w:pPr>
      <w:bookmarkStart w:id="246" w:name="_Ref515967586"/>
      <w:bookmarkStart w:id="247" w:name="_Hlk16603155"/>
      <w:r w:rsidRPr="00092151">
        <w:rPr>
          <w:b/>
        </w:rPr>
        <w:t>Таблица А2.1</w:t>
      </w:r>
      <w:bookmarkEnd w:id="246"/>
      <w:r w:rsidRPr="00092151">
        <w:rPr>
          <w:rFonts w:eastAsia="Calibri"/>
          <w:b/>
        </w:rPr>
        <w:t>.</w:t>
      </w:r>
      <w:r w:rsidRPr="00092151">
        <w:rPr>
          <w:rFonts w:eastAsia="Calibri"/>
        </w:rPr>
        <w:t xml:space="preserve"> Шкала оценки уровней достоверности доказательств (УДД) для методов диагностики (диагностических вмешательств)</w:t>
      </w:r>
    </w:p>
    <w:tbl>
      <w:tblPr>
        <w:tblStyle w:val="1f1"/>
        <w:tblW w:w="5000" w:type="pct"/>
        <w:tblLook w:val="04A0" w:firstRow="1" w:lastRow="0" w:firstColumn="1" w:lastColumn="0" w:noHBand="0" w:noVBand="1"/>
      </w:tblPr>
      <w:tblGrid>
        <w:gridCol w:w="762"/>
        <w:gridCol w:w="8159"/>
      </w:tblGrid>
      <w:tr w:rsidR="00BC7A14" w:rsidRPr="00092151" w14:paraId="0770850F" w14:textId="77777777" w:rsidTr="00BC7A14">
        <w:trPr>
          <w:trHeight w:val="58"/>
        </w:trPr>
        <w:tc>
          <w:tcPr>
            <w:tcW w:w="427" w:type="pct"/>
          </w:tcPr>
          <w:p w14:paraId="3B91086A" w14:textId="77777777" w:rsidR="00BC7A14" w:rsidRPr="00092151" w:rsidRDefault="00BC7A14" w:rsidP="003350DC">
            <w:pPr>
              <w:jc w:val="center"/>
              <w:rPr>
                <w:b/>
                <w:color w:val="000000"/>
              </w:rPr>
            </w:pPr>
            <w:r w:rsidRPr="00092151">
              <w:rPr>
                <w:b/>
                <w:color w:val="000000"/>
              </w:rPr>
              <w:t>УДД</w:t>
            </w:r>
          </w:p>
        </w:tc>
        <w:tc>
          <w:tcPr>
            <w:tcW w:w="4573" w:type="pct"/>
          </w:tcPr>
          <w:p w14:paraId="45FC9F1A" w14:textId="77777777" w:rsidR="00BC7A14" w:rsidRPr="00092151" w:rsidRDefault="00BC7A14" w:rsidP="003350DC">
            <w:pPr>
              <w:jc w:val="center"/>
              <w:rPr>
                <w:b/>
                <w:color w:val="000000"/>
              </w:rPr>
            </w:pPr>
            <w:r w:rsidRPr="00092151">
              <w:rPr>
                <w:b/>
                <w:color w:val="000000"/>
              </w:rPr>
              <w:t>Расшифровка</w:t>
            </w:r>
          </w:p>
        </w:tc>
      </w:tr>
      <w:tr w:rsidR="00BC7A14" w:rsidRPr="00092151" w14:paraId="295B6688" w14:textId="77777777" w:rsidTr="00BC7A14">
        <w:tc>
          <w:tcPr>
            <w:tcW w:w="427" w:type="pct"/>
          </w:tcPr>
          <w:p w14:paraId="02AD5769" w14:textId="77777777" w:rsidR="00BC7A14" w:rsidRPr="00092151" w:rsidRDefault="00BC7A14" w:rsidP="003350DC">
            <w:pPr>
              <w:jc w:val="center"/>
              <w:rPr>
                <w:color w:val="000000"/>
              </w:rPr>
            </w:pPr>
            <w:r w:rsidRPr="00092151">
              <w:rPr>
                <w:color w:val="000000"/>
              </w:rPr>
              <w:t>1</w:t>
            </w:r>
          </w:p>
        </w:tc>
        <w:tc>
          <w:tcPr>
            <w:tcW w:w="4573" w:type="pct"/>
          </w:tcPr>
          <w:p w14:paraId="4EFF0B25" w14:textId="77777777" w:rsidR="00BC7A14" w:rsidRPr="00092151" w:rsidRDefault="00BC7A14" w:rsidP="003350DC">
            <w:pPr>
              <w:rPr>
                <w:color w:val="000000"/>
              </w:rPr>
            </w:pPr>
            <w:r w:rsidRPr="00092151">
              <w:rPr>
                <w:color w:val="000000"/>
              </w:rPr>
              <w:t>Систематические обзоры исследований с контролем референсным методом</w:t>
            </w:r>
            <w:r w:rsidRPr="00092151">
              <w:t xml:space="preserve"> или систематический обзор рандомизированных </w:t>
            </w:r>
            <w:r w:rsidR="006831CF" w:rsidRPr="00092151">
              <w:t>КИ</w:t>
            </w:r>
            <w:r w:rsidRPr="00092151">
              <w:t xml:space="preserve"> с применением мета-анализа</w:t>
            </w:r>
          </w:p>
        </w:tc>
      </w:tr>
      <w:tr w:rsidR="00BC7A14" w:rsidRPr="00092151" w14:paraId="3408D386" w14:textId="77777777" w:rsidTr="00BC7A14">
        <w:tc>
          <w:tcPr>
            <w:tcW w:w="427" w:type="pct"/>
          </w:tcPr>
          <w:p w14:paraId="327942F4" w14:textId="77777777" w:rsidR="00BC7A14" w:rsidRPr="00092151" w:rsidRDefault="00BC7A14" w:rsidP="003350DC">
            <w:pPr>
              <w:jc w:val="center"/>
              <w:rPr>
                <w:color w:val="000000"/>
              </w:rPr>
            </w:pPr>
            <w:r w:rsidRPr="00092151">
              <w:rPr>
                <w:color w:val="000000"/>
              </w:rPr>
              <w:t>2</w:t>
            </w:r>
          </w:p>
        </w:tc>
        <w:tc>
          <w:tcPr>
            <w:tcW w:w="4573" w:type="pct"/>
          </w:tcPr>
          <w:p w14:paraId="710A526B" w14:textId="77777777" w:rsidR="00BC7A14" w:rsidRPr="00092151" w:rsidRDefault="00BC7A14" w:rsidP="003350DC">
            <w:pPr>
              <w:rPr>
                <w:color w:val="000000"/>
              </w:rPr>
            </w:pPr>
            <w:r w:rsidRPr="00092151">
              <w:rPr>
                <w:color w:val="000000"/>
              </w:rPr>
              <w:t xml:space="preserve">Отдельные исследования с контролем референсным методом или отдельные рандомизированные </w:t>
            </w:r>
            <w:r w:rsidR="006831CF" w:rsidRPr="00092151">
              <w:rPr>
                <w:color w:val="000000"/>
              </w:rPr>
              <w:t>КИ</w:t>
            </w:r>
            <w:r w:rsidRPr="00092151">
              <w:rPr>
                <w:color w:val="000000"/>
              </w:rPr>
              <w:t xml:space="preserve"> и систематические обзоры исследований любого дизайна, за исключением рандомизированных </w:t>
            </w:r>
            <w:r w:rsidR="006831CF" w:rsidRPr="00092151">
              <w:rPr>
                <w:color w:val="000000"/>
              </w:rPr>
              <w:t>КИ</w:t>
            </w:r>
            <w:r w:rsidRPr="00092151">
              <w:rPr>
                <w:color w:val="000000"/>
              </w:rPr>
              <w:t>, с применением мета-анализа</w:t>
            </w:r>
          </w:p>
        </w:tc>
      </w:tr>
      <w:tr w:rsidR="00BC7A14" w:rsidRPr="00092151" w14:paraId="1DF97E15" w14:textId="77777777" w:rsidTr="00BC7A14">
        <w:tc>
          <w:tcPr>
            <w:tcW w:w="427" w:type="pct"/>
          </w:tcPr>
          <w:p w14:paraId="51A790DF" w14:textId="77777777" w:rsidR="00BC7A14" w:rsidRPr="00092151" w:rsidRDefault="00BC7A14" w:rsidP="003350DC">
            <w:pPr>
              <w:jc w:val="center"/>
              <w:rPr>
                <w:color w:val="000000"/>
              </w:rPr>
            </w:pPr>
            <w:r w:rsidRPr="00092151">
              <w:rPr>
                <w:color w:val="000000"/>
              </w:rPr>
              <w:t>3</w:t>
            </w:r>
          </w:p>
        </w:tc>
        <w:tc>
          <w:tcPr>
            <w:tcW w:w="4573" w:type="pct"/>
          </w:tcPr>
          <w:p w14:paraId="246DA902" w14:textId="77777777" w:rsidR="00BC7A14" w:rsidRPr="00092151" w:rsidRDefault="00BC7A14" w:rsidP="003350DC">
            <w:pPr>
              <w:rPr>
                <w:color w:val="000000"/>
              </w:rPr>
            </w:pPr>
            <w:r w:rsidRPr="00092151">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BC7A14" w:rsidRPr="00092151" w14:paraId="63F0D8EF" w14:textId="77777777" w:rsidTr="00BC7A14">
        <w:tc>
          <w:tcPr>
            <w:tcW w:w="427" w:type="pct"/>
          </w:tcPr>
          <w:p w14:paraId="0766A2A1" w14:textId="77777777" w:rsidR="00BC7A14" w:rsidRPr="00092151" w:rsidRDefault="00BC7A14" w:rsidP="003350DC">
            <w:pPr>
              <w:jc w:val="center"/>
              <w:rPr>
                <w:color w:val="000000"/>
              </w:rPr>
            </w:pPr>
            <w:r w:rsidRPr="00092151">
              <w:rPr>
                <w:color w:val="000000"/>
              </w:rPr>
              <w:t>4</w:t>
            </w:r>
          </w:p>
        </w:tc>
        <w:tc>
          <w:tcPr>
            <w:tcW w:w="4573" w:type="pct"/>
          </w:tcPr>
          <w:p w14:paraId="0779BA68" w14:textId="77777777" w:rsidR="00BC7A14" w:rsidRPr="00092151" w:rsidRDefault="00BC7A14" w:rsidP="003350DC">
            <w:pPr>
              <w:rPr>
                <w:color w:val="000000"/>
              </w:rPr>
            </w:pPr>
            <w:r w:rsidRPr="00092151">
              <w:rPr>
                <w:color w:val="000000"/>
              </w:rPr>
              <w:t>Несравнительные исследования, описание клинического случая</w:t>
            </w:r>
          </w:p>
        </w:tc>
      </w:tr>
      <w:tr w:rsidR="00BC7A14" w:rsidRPr="00092151" w14:paraId="5E555D9A" w14:textId="77777777" w:rsidTr="00BC7A14">
        <w:tc>
          <w:tcPr>
            <w:tcW w:w="427" w:type="pct"/>
          </w:tcPr>
          <w:p w14:paraId="29BF28A9" w14:textId="77777777" w:rsidR="00BC7A14" w:rsidRPr="00092151" w:rsidRDefault="00BC7A14" w:rsidP="003350DC">
            <w:pPr>
              <w:jc w:val="center"/>
              <w:rPr>
                <w:color w:val="000000"/>
              </w:rPr>
            </w:pPr>
            <w:r w:rsidRPr="00092151">
              <w:rPr>
                <w:color w:val="000000"/>
              </w:rPr>
              <w:t>5</w:t>
            </w:r>
          </w:p>
        </w:tc>
        <w:tc>
          <w:tcPr>
            <w:tcW w:w="4573" w:type="pct"/>
          </w:tcPr>
          <w:p w14:paraId="25879B16" w14:textId="77777777" w:rsidR="00BC7A14" w:rsidRPr="00092151" w:rsidRDefault="00BC7A14" w:rsidP="003350DC">
            <w:pPr>
              <w:rPr>
                <w:color w:val="000000"/>
              </w:rPr>
            </w:pPr>
            <w:r w:rsidRPr="00092151">
              <w:rPr>
                <w:color w:val="000000"/>
              </w:rPr>
              <w:t>Имеется лишь обоснование механизма действия или мнение экспертов</w:t>
            </w:r>
          </w:p>
        </w:tc>
      </w:tr>
    </w:tbl>
    <w:p w14:paraId="0BF4C925" w14:textId="77777777" w:rsidR="00BC7A14" w:rsidRPr="00092151" w:rsidRDefault="00BC7A14" w:rsidP="003350DC">
      <w:pPr>
        <w:pStyle w:val="aff9"/>
        <w:rPr>
          <w:rStyle w:val="affb"/>
        </w:rPr>
      </w:pPr>
    </w:p>
    <w:p w14:paraId="48D54F02" w14:textId="77777777" w:rsidR="00BC7A14" w:rsidRPr="00092151" w:rsidRDefault="00BC7A14" w:rsidP="003350DC">
      <w:bookmarkStart w:id="248" w:name="_Ref515967623"/>
      <w:r w:rsidRPr="00092151">
        <w:rPr>
          <w:b/>
        </w:rPr>
        <w:t>Таблица А2.2</w:t>
      </w:r>
      <w:bookmarkEnd w:id="248"/>
      <w:r w:rsidRPr="00092151">
        <w:rPr>
          <w:rFonts w:eastAsia="Calibri"/>
          <w:b/>
        </w:rPr>
        <w:t>.</w:t>
      </w:r>
      <w:r w:rsidRPr="00092151">
        <w:rPr>
          <w:rFonts w:eastAsia="Calibri"/>
        </w:rPr>
        <w:t xml:space="preserve"> </w:t>
      </w:r>
      <w:r w:rsidRPr="00092151">
        <w:t xml:space="preserve"> Шкала оценки уровней достоверности доказательств (УДД) </w:t>
      </w:r>
      <w:r w:rsidRPr="00092151">
        <w:rPr>
          <w:rFonts w:eastAsia="Calibri"/>
        </w:rPr>
        <w:t>для методов профилактики, лечения и реабилитации (профилактических, лечебных, реабилитационных вмешательств)</w:t>
      </w:r>
    </w:p>
    <w:tbl>
      <w:tblPr>
        <w:tblStyle w:val="1f1"/>
        <w:tblW w:w="5074" w:type="pct"/>
        <w:tblLook w:val="04A0" w:firstRow="1" w:lastRow="0" w:firstColumn="1" w:lastColumn="0" w:noHBand="0" w:noVBand="1"/>
      </w:tblPr>
      <w:tblGrid>
        <w:gridCol w:w="723"/>
        <w:gridCol w:w="8330"/>
      </w:tblGrid>
      <w:tr w:rsidR="00BC7A14" w:rsidRPr="00092151" w14:paraId="46368533" w14:textId="77777777" w:rsidTr="00BC7A14">
        <w:tc>
          <w:tcPr>
            <w:tcW w:w="360" w:type="pct"/>
          </w:tcPr>
          <w:p w14:paraId="3A44CCE7" w14:textId="77777777" w:rsidR="00BC7A14" w:rsidRPr="00092151" w:rsidRDefault="00BC7A14" w:rsidP="003350DC">
            <w:pPr>
              <w:jc w:val="center"/>
              <w:rPr>
                <w:b/>
                <w:color w:val="000000"/>
              </w:rPr>
            </w:pPr>
            <w:r w:rsidRPr="00092151">
              <w:rPr>
                <w:b/>
                <w:color w:val="000000"/>
              </w:rPr>
              <w:t>УДД</w:t>
            </w:r>
          </w:p>
        </w:tc>
        <w:tc>
          <w:tcPr>
            <w:tcW w:w="4640" w:type="pct"/>
          </w:tcPr>
          <w:p w14:paraId="7C759733" w14:textId="77777777" w:rsidR="00BC7A14" w:rsidRPr="00092151" w:rsidRDefault="00BC7A14" w:rsidP="003350DC">
            <w:pPr>
              <w:jc w:val="center"/>
              <w:rPr>
                <w:b/>
                <w:color w:val="000000"/>
              </w:rPr>
            </w:pPr>
            <w:r w:rsidRPr="00092151">
              <w:rPr>
                <w:b/>
                <w:color w:val="000000"/>
              </w:rPr>
              <w:t xml:space="preserve"> Расшифровка </w:t>
            </w:r>
          </w:p>
        </w:tc>
      </w:tr>
      <w:tr w:rsidR="00BC7A14" w:rsidRPr="00092151" w14:paraId="44EBB10E" w14:textId="77777777" w:rsidTr="00BC7A14">
        <w:tc>
          <w:tcPr>
            <w:tcW w:w="360" w:type="pct"/>
          </w:tcPr>
          <w:p w14:paraId="34A0D12A" w14:textId="77777777" w:rsidR="00BC7A14" w:rsidRPr="00092151" w:rsidRDefault="00BC7A14" w:rsidP="003350DC">
            <w:pPr>
              <w:jc w:val="center"/>
              <w:rPr>
                <w:color w:val="000000"/>
              </w:rPr>
            </w:pPr>
            <w:r w:rsidRPr="00092151">
              <w:rPr>
                <w:color w:val="000000"/>
              </w:rPr>
              <w:t>1</w:t>
            </w:r>
          </w:p>
        </w:tc>
        <w:tc>
          <w:tcPr>
            <w:tcW w:w="4640" w:type="pct"/>
          </w:tcPr>
          <w:p w14:paraId="188517B8" w14:textId="77777777" w:rsidR="00BC7A14" w:rsidRPr="00092151" w:rsidRDefault="00BC7A14" w:rsidP="003350DC">
            <w:pPr>
              <w:rPr>
                <w:color w:val="000000"/>
              </w:rPr>
            </w:pPr>
            <w:r w:rsidRPr="00092151">
              <w:rPr>
                <w:color w:val="000000"/>
              </w:rPr>
              <w:t>Систематический обзор</w:t>
            </w:r>
            <w:r w:rsidR="002A3261" w:rsidRPr="00092151">
              <w:rPr>
                <w:color w:val="000000"/>
              </w:rPr>
              <w:t xml:space="preserve"> рандомизированных КИ</w:t>
            </w:r>
            <w:r w:rsidRPr="00092151">
              <w:rPr>
                <w:color w:val="000000"/>
              </w:rPr>
              <w:t xml:space="preserve"> с применением мета-анализа</w:t>
            </w:r>
          </w:p>
        </w:tc>
      </w:tr>
      <w:tr w:rsidR="00BC7A14" w:rsidRPr="00092151" w14:paraId="47FF3CC8" w14:textId="77777777" w:rsidTr="00BC7A14">
        <w:tc>
          <w:tcPr>
            <w:tcW w:w="360" w:type="pct"/>
          </w:tcPr>
          <w:p w14:paraId="20F43D4E" w14:textId="77777777" w:rsidR="00BC7A14" w:rsidRPr="00092151" w:rsidRDefault="00BC7A14" w:rsidP="003350DC">
            <w:pPr>
              <w:jc w:val="center"/>
              <w:rPr>
                <w:color w:val="000000"/>
                <w:lang w:val="en-US"/>
              </w:rPr>
            </w:pPr>
            <w:r w:rsidRPr="00092151">
              <w:rPr>
                <w:color w:val="000000"/>
              </w:rPr>
              <w:t>2</w:t>
            </w:r>
          </w:p>
        </w:tc>
        <w:tc>
          <w:tcPr>
            <w:tcW w:w="4640" w:type="pct"/>
          </w:tcPr>
          <w:p w14:paraId="54E09D4C" w14:textId="77777777" w:rsidR="00BC7A14" w:rsidRPr="00092151" w:rsidRDefault="00BC7A14" w:rsidP="003350DC">
            <w:pPr>
              <w:rPr>
                <w:color w:val="000000"/>
              </w:rPr>
            </w:pPr>
            <w:r w:rsidRPr="00092151">
              <w:rPr>
                <w:color w:val="000000"/>
              </w:rPr>
              <w:t>Отдельные</w:t>
            </w:r>
            <w:r w:rsidR="002A3261" w:rsidRPr="00092151">
              <w:rPr>
                <w:color w:val="000000"/>
              </w:rPr>
              <w:t xml:space="preserve"> рандомизированные КИ</w:t>
            </w:r>
            <w:r w:rsidRPr="00092151">
              <w:rPr>
                <w:color w:val="000000"/>
              </w:rPr>
              <w:t xml:space="preserve"> и систематические обзоры исследований любого дизайна, за исключением</w:t>
            </w:r>
            <w:r w:rsidR="002A3261" w:rsidRPr="00092151">
              <w:rPr>
                <w:color w:val="000000"/>
              </w:rPr>
              <w:t xml:space="preserve"> рандомизированных КИ</w:t>
            </w:r>
            <w:r w:rsidRPr="00092151">
              <w:rPr>
                <w:color w:val="000000"/>
              </w:rPr>
              <w:t xml:space="preserve"> с применением мета-анализа</w:t>
            </w:r>
          </w:p>
        </w:tc>
      </w:tr>
      <w:tr w:rsidR="00BC7A14" w:rsidRPr="00092151" w14:paraId="788809B0" w14:textId="77777777" w:rsidTr="00BC7A14">
        <w:tc>
          <w:tcPr>
            <w:tcW w:w="360" w:type="pct"/>
          </w:tcPr>
          <w:p w14:paraId="25CBAC22" w14:textId="77777777" w:rsidR="00BC7A14" w:rsidRPr="00092151" w:rsidRDefault="00BC7A14" w:rsidP="003350DC">
            <w:pPr>
              <w:jc w:val="center"/>
              <w:rPr>
                <w:color w:val="000000"/>
              </w:rPr>
            </w:pPr>
            <w:r w:rsidRPr="00092151">
              <w:rPr>
                <w:color w:val="000000"/>
              </w:rPr>
              <w:t>3</w:t>
            </w:r>
          </w:p>
        </w:tc>
        <w:tc>
          <w:tcPr>
            <w:tcW w:w="4640" w:type="pct"/>
          </w:tcPr>
          <w:p w14:paraId="11976846" w14:textId="77777777" w:rsidR="00BC7A14" w:rsidRPr="00092151" w:rsidRDefault="00BC7A14" w:rsidP="003350DC">
            <w:pPr>
              <w:rPr>
                <w:color w:val="000000"/>
              </w:rPr>
            </w:pPr>
            <w:r w:rsidRPr="00092151">
              <w:rPr>
                <w:color w:val="000000"/>
              </w:rPr>
              <w:t>Нерандомизированные сравнительные исследования, в т.ч. когортные исследования</w:t>
            </w:r>
          </w:p>
        </w:tc>
      </w:tr>
      <w:tr w:rsidR="00BC7A14" w:rsidRPr="00092151" w14:paraId="554E454B" w14:textId="77777777" w:rsidTr="00BC7A14">
        <w:tc>
          <w:tcPr>
            <w:tcW w:w="360" w:type="pct"/>
          </w:tcPr>
          <w:p w14:paraId="15E890FD" w14:textId="77777777" w:rsidR="00BC7A14" w:rsidRPr="00092151" w:rsidRDefault="00BC7A14" w:rsidP="003350DC">
            <w:pPr>
              <w:jc w:val="center"/>
              <w:rPr>
                <w:color w:val="000000"/>
              </w:rPr>
            </w:pPr>
            <w:r w:rsidRPr="00092151">
              <w:rPr>
                <w:color w:val="000000"/>
              </w:rPr>
              <w:lastRenderedPageBreak/>
              <w:t>4</w:t>
            </w:r>
          </w:p>
        </w:tc>
        <w:tc>
          <w:tcPr>
            <w:tcW w:w="4640" w:type="pct"/>
          </w:tcPr>
          <w:p w14:paraId="160EEAB1" w14:textId="77777777" w:rsidR="00BC7A14" w:rsidRPr="00092151" w:rsidRDefault="00BC7A14" w:rsidP="003350DC">
            <w:pPr>
              <w:rPr>
                <w:color w:val="000000"/>
              </w:rPr>
            </w:pPr>
            <w:r w:rsidRPr="00092151">
              <w:rPr>
                <w:color w:val="000000"/>
              </w:rPr>
              <w:t>Несравнительные исследования, описание клинического случая или серии случаев, исследования «случай-контроль»</w:t>
            </w:r>
          </w:p>
        </w:tc>
      </w:tr>
      <w:tr w:rsidR="00BC7A14" w:rsidRPr="00092151" w14:paraId="5B48A83D" w14:textId="77777777" w:rsidTr="00BC7A14">
        <w:tc>
          <w:tcPr>
            <w:tcW w:w="360" w:type="pct"/>
          </w:tcPr>
          <w:p w14:paraId="36C5228B" w14:textId="77777777" w:rsidR="00BC7A14" w:rsidRPr="00092151" w:rsidRDefault="00BC7A14" w:rsidP="003350DC">
            <w:pPr>
              <w:jc w:val="center"/>
              <w:rPr>
                <w:color w:val="000000"/>
              </w:rPr>
            </w:pPr>
            <w:r w:rsidRPr="00092151">
              <w:rPr>
                <w:color w:val="000000"/>
              </w:rPr>
              <w:t>5</w:t>
            </w:r>
          </w:p>
        </w:tc>
        <w:tc>
          <w:tcPr>
            <w:tcW w:w="4640" w:type="pct"/>
          </w:tcPr>
          <w:p w14:paraId="43CAEF3C" w14:textId="77777777" w:rsidR="00BC7A14" w:rsidRPr="00092151" w:rsidRDefault="00BC7A14" w:rsidP="003350DC">
            <w:pPr>
              <w:rPr>
                <w:color w:val="000000"/>
              </w:rPr>
            </w:pPr>
            <w:r w:rsidRPr="00092151">
              <w:rPr>
                <w:color w:val="000000"/>
              </w:rPr>
              <w:t>Имеется лишь обоснование механизма действия вмешательства (доклинические исследования) или мнение экспертов</w:t>
            </w:r>
          </w:p>
        </w:tc>
      </w:tr>
    </w:tbl>
    <w:p w14:paraId="0D6B0507" w14:textId="77777777" w:rsidR="00BC7A14" w:rsidRPr="00092151" w:rsidRDefault="00BC7A14" w:rsidP="003350DC">
      <w:pPr>
        <w:pStyle w:val="aff9"/>
        <w:rPr>
          <w:rStyle w:val="affb"/>
        </w:rPr>
      </w:pPr>
    </w:p>
    <w:p w14:paraId="5DACA15A" w14:textId="77777777" w:rsidR="00BC7A14" w:rsidRPr="00092151" w:rsidRDefault="00BC7A14" w:rsidP="003350DC">
      <w:bookmarkStart w:id="249" w:name="_Ref515967732"/>
      <w:r w:rsidRPr="00092151">
        <w:rPr>
          <w:b/>
        </w:rPr>
        <w:t xml:space="preserve">Таблица </w:t>
      </w:r>
      <w:bookmarkEnd w:id="249"/>
      <w:r w:rsidRPr="00092151">
        <w:rPr>
          <w:b/>
        </w:rPr>
        <w:t>А2.3.</w:t>
      </w:r>
      <w:r w:rsidRPr="00092151">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p w14:paraId="42B6E24C" w14:textId="77777777" w:rsidR="00E20452" w:rsidRPr="00092151" w:rsidRDefault="00E20452" w:rsidP="003350DC"/>
    <w:tbl>
      <w:tblPr>
        <w:tblStyle w:val="1f1"/>
        <w:tblW w:w="5000" w:type="pct"/>
        <w:tblLook w:val="04A0" w:firstRow="1" w:lastRow="0" w:firstColumn="1" w:lastColumn="0" w:noHBand="0" w:noVBand="1"/>
      </w:tblPr>
      <w:tblGrid>
        <w:gridCol w:w="1270"/>
        <w:gridCol w:w="7651"/>
      </w:tblGrid>
      <w:tr w:rsidR="00BC7A14" w:rsidRPr="00092151" w14:paraId="48A71D5F" w14:textId="77777777" w:rsidTr="00BC7A14">
        <w:tc>
          <w:tcPr>
            <w:tcW w:w="712" w:type="pct"/>
          </w:tcPr>
          <w:p w14:paraId="7D1446F6" w14:textId="77777777" w:rsidR="00BC7A14" w:rsidRPr="00092151" w:rsidRDefault="00BC7A14" w:rsidP="003350DC">
            <w:pPr>
              <w:jc w:val="center"/>
              <w:rPr>
                <w:b/>
                <w:color w:val="000000" w:themeColor="text1"/>
              </w:rPr>
            </w:pPr>
            <w:r w:rsidRPr="00092151">
              <w:rPr>
                <w:b/>
                <w:color w:val="000000" w:themeColor="text1"/>
              </w:rPr>
              <w:t>УУР</w:t>
            </w:r>
          </w:p>
        </w:tc>
        <w:tc>
          <w:tcPr>
            <w:tcW w:w="4288" w:type="pct"/>
          </w:tcPr>
          <w:p w14:paraId="0DF344E7" w14:textId="77777777" w:rsidR="00BC7A14" w:rsidRPr="00092151" w:rsidRDefault="00BC7A14" w:rsidP="003350DC">
            <w:pPr>
              <w:jc w:val="center"/>
              <w:rPr>
                <w:b/>
                <w:color w:val="000000" w:themeColor="text1"/>
              </w:rPr>
            </w:pPr>
            <w:r w:rsidRPr="00092151">
              <w:rPr>
                <w:b/>
                <w:color w:val="000000" w:themeColor="text1"/>
              </w:rPr>
              <w:t>Расшифровка</w:t>
            </w:r>
          </w:p>
        </w:tc>
      </w:tr>
      <w:tr w:rsidR="00BC7A14" w:rsidRPr="00092151" w14:paraId="0B4A7F76" w14:textId="77777777" w:rsidTr="00BC7A14">
        <w:trPr>
          <w:trHeight w:val="1060"/>
        </w:trPr>
        <w:tc>
          <w:tcPr>
            <w:tcW w:w="712" w:type="pct"/>
          </w:tcPr>
          <w:p w14:paraId="4E1E9BFA" w14:textId="77777777" w:rsidR="00BC7A14" w:rsidRPr="00092151" w:rsidRDefault="00BC7A14" w:rsidP="003350DC">
            <w:pPr>
              <w:jc w:val="center"/>
              <w:rPr>
                <w:color w:val="000000" w:themeColor="text1"/>
              </w:rPr>
            </w:pPr>
            <w:r w:rsidRPr="00092151">
              <w:rPr>
                <w:color w:val="000000" w:themeColor="text1"/>
                <w:lang w:val="en-US"/>
              </w:rPr>
              <w:t>A</w:t>
            </w:r>
          </w:p>
        </w:tc>
        <w:tc>
          <w:tcPr>
            <w:tcW w:w="4288" w:type="pct"/>
          </w:tcPr>
          <w:p w14:paraId="0752B731" w14:textId="77777777" w:rsidR="00BC7A14" w:rsidRPr="00092151" w:rsidRDefault="00BC7A14" w:rsidP="003350DC">
            <w:pPr>
              <w:rPr>
                <w:color w:val="000000" w:themeColor="text1"/>
              </w:rPr>
            </w:pPr>
            <w:r w:rsidRPr="00092151">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BC7A14" w:rsidRPr="00092151" w14:paraId="1BEDD08A" w14:textId="77777777" w:rsidTr="00BC7A14">
        <w:trPr>
          <w:trHeight w:val="558"/>
        </w:trPr>
        <w:tc>
          <w:tcPr>
            <w:tcW w:w="712" w:type="pct"/>
          </w:tcPr>
          <w:p w14:paraId="44088F3C" w14:textId="77777777" w:rsidR="00BC7A14" w:rsidRPr="00092151" w:rsidRDefault="00BC7A14" w:rsidP="003350DC">
            <w:pPr>
              <w:jc w:val="center"/>
              <w:rPr>
                <w:color w:val="000000" w:themeColor="text1"/>
              </w:rPr>
            </w:pPr>
            <w:r w:rsidRPr="00092151">
              <w:rPr>
                <w:color w:val="000000" w:themeColor="text1"/>
              </w:rPr>
              <w:t>B</w:t>
            </w:r>
          </w:p>
        </w:tc>
        <w:tc>
          <w:tcPr>
            <w:tcW w:w="4288" w:type="pct"/>
          </w:tcPr>
          <w:p w14:paraId="176BC193" w14:textId="77777777" w:rsidR="00BC7A14" w:rsidRPr="00092151" w:rsidRDefault="00BC7A14" w:rsidP="003350DC">
            <w:pPr>
              <w:rPr>
                <w:color w:val="000000" w:themeColor="text1"/>
              </w:rPr>
            </w:pPr>
            <w:r w:rsidRPr="00092151">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C7A14" w:rsidRPr="00092151" w14:paraId="69B6871F" w14:textId="77777777" w:rsidTr="00BC7A14">
        <w:trPr>
          <w:trHeight w:val="798"/>
        </w:trPr>
        <w:tc>
          <w:tcPr>
            <w:tcW w:w="712" w:type="pct"/>
          </w:tcPr>
          <w:p w14:paraId="0D65F116" w14:textId="77777777" w:rsidR="00BC7A14" w:rsidRPr="00092151" w:rsidRDefault="00BC7A14" w:rsidP="003350DC">
            <w:pPr>
              <w:jc w:val="center"/>
              <w:rPr>
                <w:color w:val="000000" w:themeColor="text1"/>
              </w:rPr>
            </w:pPr>
            <w:r w:rsidRPr="00092151">
              <w:rPr>
                <w:color w:val="000000" w:themeColor="text1"/>
              </w:rPr>
              <w:t>C</w:t>
            </w:r>
          </w:p>
        </w:tc>
        <w:tc>
          <w:tcPr>
            <w:tcW w:w="4288" w:type="pct"/>
          </w:tcPr>
          <w:p w14:paraId="1ADEA040" w14:textId="77777777" w:rsidR="00BC7A14" w:rsidRPr="00092151" w:rsidRDefault="00BC7A14" w:rsidP="003350DC">
            <w:pPr>
              <w:rPr>
                <w:color w:val="000000" w:themeColor="text1"/>
              </w:rPr>
            </w:pPr>
            <w:r w:rsidRPr="00092151">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247"/>
    <w:p w14:paraId="1A6AA23B" w14:textId="77777777" w:rsidR="00D23199" w:rsidRPr="00092151" w:rsidRDefault="00031607" w:rsidP="003350DC">
      <w:pPr>
        <w:pStyle w:val="afd"/>
        <w:spacing w:beforeAutospacing="0" w:afterAutospacing="0" w:line="360" w:lineRule="auto"/>
        <w:ind w:firstLine="709"/>
        <w:contextualSpacing/>
        <w:rPr>
          <w:rFonts w:eastAsiaTheme="minorEastAsia"/>
        </w:rPr>
      </w:pPr>
      <w:r w:rsidRPr="00092151">
        <w:rPr>
          <w:rStyle w:val="affb"/>
        </w:rPr>
        <w:t xml:space="preserve">Описание метода </w:t>
      </w:r>
      <w:r w:rsidR="00217B54" w:rsidRPr="00092151">
        <w:rPr>
          <w:rStyle w:val="affb"/>
        </w:rPr>
        <w:t xml:space="preserve">валидации </w:t>
      </w:r>
      <w:r w:rsidRPr="00092151">
        <w:rPr>
          <w:rStyle w:val="affb"/>
        </w:rPr>
        <w:t>рекомендаций:</w:t>
      </w:r>
    </w:p>
    <w:p w14:paraId="07DE6F7A" w14:textId="77777777" w:rsidR="00D23199" w:rsidRPr="00092151" w:rsidRDefault="00031607" w:rsidP="003350DC">
      <w:pPr>
        <w:pStyle w:val="afd"/>
        <w:spacing w:beforeAutospacing="0" w:afterAutospacing="0" w:line="360" w:lineRule="auto"/>
        <w:ind w:firstLine="709"/>
        <w:contextualSpacing/>
      </w:pPr>
      <w:r w:rsidRPr="00092151">
        <w:t>Н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217B54" w:rsidRPr="00092151">
        <w:t>,</w:t>
      </w:r>
      <w:r w:rsidRPr="00092151">
        <w:t xml:space="preserve"> доступна для понимания.</w:t>
      </w:r>
    </w:p>
    <w:p w14:paraId="7B675E14" w14:textId="77777777" w:rsidR="00D23199" w:rsidRPr="00092151" w:rsidRDefault="00031607" w:rsidP="003350DC">
      <w:pPr>
        <w:pStyle w:val="afd"/>
        <w:spacing w:beforeAutospacing="0" w:afterAutospacing="0" w:line="360" w:lineRule="auto"/>
        <w:ind w:firstLine="709"/>
        <w:contextualSpacing/>
      </w:pPr>
      <w:r w:rsidRPr="00092151">
        <w:t>Получены комментарии со стороны врачей первичного звена и участковых терапевтов в отношении доходчивости изложения рекомендаций и их оценки важности рекомендаций, как рабочего инструмента повседневной практики.</w:t>
      </w:r>
    </w:p>
    <w:p w14:paraId="47911F66" w14:textId="77777777" w:rsidR="00D23199" w:rsidRPr="00092151" w:rsidRDefault="00031607" w:rsidP="003350DC">
      <w:pPr>
        <w:pStyle w:val="afd"/>
        <w:spacing w:beforeAutospacing="0" w:afterAutospacing="0" w:line="360" w:lineRule="auto"/>
        <w:ind w:firstLine="709"/>
        <w:contextualSpacing/>
      </w:pPr>
      <w:r w:rsidRPr="00092151">
        <w:t>Предварительная версия была также направлена рецензенту, не имеющему медицинского образования, для получения комментариев, с точки зрения перспектив пациентов.</w:t>
      </w:r>
    </w:p>
    <w:p w14:paraId="256E68E5" w14:textId="77777777" w:rsidR="00D23199" w:rsidRPr="00092151" w:rsidRDefault="00031607" w:rsidP="003350DC">
      <w:pPr>
        <w:pStyle w:val="afd"/>
        <w:spacing w:beforeAutospacing="0" w:afterAutospacing="0" w:line="360" w:lineRule="auto"/>
        <w:ind w:firstLine="709"/>
        <w:contextualSpacing/>
      </w:pPr>
      <w:r w:rsidRPr="00092151">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и </w:t>
      </w:r>
      <w:r w:rsidRPr="00092151">
        <w:lastRenderedPageBreak/>
        <w:t>вносимые в результате этого изменения в рекомендации</w:t>
      </w:r>
      <w:r w:rsidR="00217B54" w:rsidRPr="00092151">
        <w:t>,</w:t>
      </w:r>
      <w:r w:rsidRPr="00092151">
        <w:t xml:space="preserve"> регистрировались. Если же изменения не вносились, то регистрировались причин</w:t>
      </w:r>
      <w:r w:rsidR="00217B54" w:rsidRPr="00092151">
        <w:t>ы</w:t>
      </w:r>
      <w:r w:rsidRPr="00092151">
        <w:t xml:space="preserve"> отказа от внесения изменений.</w:t>
      </w:r>
    </w:p>
    <w:p w14:paraId="17BACEB1" w14:textId="77777777" w:rsidR="00D23199" w:rsidRPr="00092151" w:rsidRDefault="00031607" w:rsidP="003350DC">
      <w:pPr>
        <w:pStyle w:val="afd"/>
        <w:spacing w:beforeAutospacing="0" w:afterAutospacing="0" w:line="360" w:lineRule="auto"/>
        <w:ind w:firstLine="709"/>
        <w:contextualSpacing/>
      </w:pPr>
      <w:r w:rsidRPr="00092151">
        <w:rPr>
          <w:rStyle w:val="affb"/>
        </w:rPr>
        <w:t>Консультация и экспертная оценка:</w:t>
      </w:r>
    </w:p>
    <w:p w14:paraId="74982A4C" w14:textId="77777777" w:rsidR="00D23199" w:rsidRPr="00092151" w:rsidRDefault="00031607" w:rsidP="003350DC">
      <w:pPr>
        <w:pStyle w:val="afd"/>
        <w:spacing w:beforeAutospacing="0" w:afterAutospacing="0" w:line="360" w:lineRule="auto"/>
        <w:ind w:firstLine="709"/>
        <w:contextualSpacing/>
      </w:pPr>
      <w:r w:rsidRPr="00092151">
        <w:t>Предварительная версия была выставлена для</w:t>
      </w:r>
      <w:r w:rsidR="002C60E1" w:rsidRPr="00092151">
        <w:t xml:space="preserve"> широкого обсуждения на сайте</w:t>
      </w:r>
      <w:r w:rsidR="00014C82" w:rsidRPr="00092151">
        <w:t xml:space="preserve"> Национального гематологического общества</w:t>
      </w:r>
      <w:r w:rsidRPr="00092151">
        <w:t xml:space="preserve"> с целью широкого обсуждения и совершенствовании рекомендаций.</w:t>
      </w:r>
    </w:p>
    <w:p w14:paraId="0C9BA930" w14:textId="77777777" w:rsidR="002C60E1" w:rsidRPr="00092151" w:rsidRDefault="00031607" w:rsidP="003350DC">
      <w:pPr>
        <w:pStyle w:val="afd"/>
        <w:spacing w:beforeAutospacing="0" w:afterAutospacing="0" w:line="360" w:lineRule="auto"/>
        <w:ind w:firstLine="709"/>
        <w:contextualSpacing/>
        <w:rPr>
          <w:rStyle w:val="affb"/>
          <w:b w:val="0"/>
          <w:bCs w:val="0"/>
        </w:rPr>
      </w:pPr>
      <w:r w:rsidRPr="00092151">
        <w:t>Проект рекомендаций был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4AB6486A" w14:textId="77777777" w:rsidR="002C60E1" w:rsidRPr="00092151" w:rsidRDefault="002C60E1" w:rsidP="003350DC">
      <w:pPr>
        <w:pStyle w:val="aff9"/>
        <w:ind w:firstLine="709"/>
        <w:contextualSpacing/>
        <w:rPr>
          <w:rFonts w:eastAsiaTheme="minorEastAsia"/>
        </w:rPr>
      </w:pPr>
      <w:r w:rsidRPr="00092151">
        <w:rPr>
          <w:rStyle w:val="affb"/>
        </w:rPr>
        <w:t>Порядок обно</w:t>
      </w:r>
      <w:r w:rsidR="00A26557" w:rsidRPr="00092151">
        <w:rPr>
          <w:rStyle w:val="affb"/>
        </w:rPr>
        <w:t>вления клинических рекомендаций</w:t>
      </w:r>
    </w:p>
    <w:p w14:paraId="4E04EA44" w14:textId="77777777" w:rsidR="00705B68" w:rsidRPr="00092151" w:rsidRDefault="00705B68" w:rsidP="003350DC">
      <w:r w:rsidRPr="00092151">
        <w:t xml:space="preserve">           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2D9C11CA" w14:textId="77777777" w:rsidR="002C3C32" w:rsidRPr="00092151" w:rsidRDefault="002C60E1" w:rsidP="003350DC">
      <w:pPr>
        <w:ind w:firstLine="709"/>
        <w:contextualSpacing/>
      </w:pPr>
      <w:r w:rsidRPr="00092151">
        <w:t xml:space="preserve">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5763391D" w14:textId="77777777" w:rsidR="00BC7A14" w:rsidRPr="00092151" w:rsidRDefault="00BC7A14" w:rsidP="003350DC">
      <w:bookmarkStart w:id="250" w:name="__RefHeading___doc_a3"/>
      <w:bookmarkStart w:id="251" w:name="_Toc11747753"/>
    </w:p>
    <w:p w14:paraId="1492F95C" w14:textId="77777777" w:rsidR="00BC7A14" w:rsidRPr="00092151" w:rsidRDefault="00BC7A14" w:rsidP="003350DC"/>
    <w:p w14:paraId="65750082" w14:textId="77777777" w:rsidR="004079B4" w:rsidRPr="00092151" w:rsidRDefault="004079B4" w:rsidP="003350DC"/>
    <w:p w14:paraId="54A15D02" w14:textId="77777777" w:rsidR="00BC7A14" w:rsidRPr="00092151" w:rsidRDefault="003B5B81" w:rsidP="003350DC">
      <w:pPr>
        <w:pStyle w:val="affe"/>
        <w:spacing w:before="0"/>
      </w:pPr>
      <w:bookmarkStart w:id="252" w:name="_Toc24362731"/>
      <w:r w:rsidRPr="00092151">
        <w:t xml:space="preserve"> </w:t>
      </w:r>
      <w:bookmarkStart w:id="253" w:name="_Toc85649749"/>
      <w:r w:rsidRPr="00092151">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50"/>
      <w:bookmarkEnd w:id="251"/>
      <w:bookmarkEnd w:id="252"/>
      <w:bookmarkEnd w:id="253"/>
    </w:p>
    <w:p w14:paraId="4D79F123" w14:textId="19621CC2" w:rsidR="00BC7A14" w:rsidRPr="00092151" w:rsidRDefault="009F7F8A" w:rsidP="003350DC">
      <w:pPr>
        <w:pStyle w:val="2"/>
        <w:spacing w:before="0"/>
        <w:rPr>
          <w:lang w:eastAsia="ru-RU"/>
        </w:rPr>
      </w:pPr>
      <w:bookmarkStart w:id="254" w:name="_Toc85649750"/>
      <w:r w:rsidRPr="00092151">
        <w:rPr>
          <w:lang w:eastAsia="ru-RU"/>
        </w:rPr>
        <w:t xml:space="preserve">Приложение А3.1. </w:t>
      </w:r>
      <w:r w:rsidR="00BC7A14" w:rsidRPr="00092151">
        <w:rPr>
          <w:lang w:eastAsia="ru-RU"/>
        </w:rPr>
        <w:t xml:space="preserve">Протокол применения </w:t>
      </w:r>
      <w:r w:rsidR="005864C0" w:rsidRPr="00092151">
        <w:rPr>
          <w:lang w:eastAsia="ru-RU"/>
        </w:rPr>
        <w:t>АТГ**</w:t>
      </w:r>
      <w:r w:rsidR="00BC7A14" w:rsidRPr="00092151">
        <w:rPr>
          <w:lang w:eastAsia="ru-RU"/>
        </w:rPr>
        <w:t xml:space="preserve"> при </w:t>
      </w:r>
      <w:r w:rsidR="006831CF" w:rsidRPr="00092151">
        <w:rPr>
          <w:lang w:eastAsia="ru-RU"/>
        </w:rPr>
        <w:t>АА</w:t>
      </w:r>
      <w:r w:rsidR="00BC7A14" w:rsidRPr="00092151">
        <w:rPr>
          <w:lang w:eastAsia="ru-RU"/>
        </w:rPr>
        <w:t xml:space="preserve"> № 1 </w:t>
      </w:r>
      <w:r w:rsidR="00AE07D4" w:rsidRPr="00092151">
        <w:rPr>
          <w:lang w:eastAsia="ru-RU"/>
        </w:rPr>
        <w:fldChar w:fldCharType="begin" w:fldLock="1"/>
      </w:r>
      <w:r w:rsidR="00284FC0">
        <w:rPr>
          <w:lang w:eastAsia="ru-RU"/>
        </w:rPr>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1","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52]","plainTextFormattedCitation":"[12,52]","previouslyFormattedCitation":"[12,52]"},"properties":{"noteIndex":0},"schema":"https://github.com/citation-style-language/schema/raw/master/csl-citation.json"}</w:instrText>
      </w:r>
      <w:r w:rsidR="00AE07D4" w:rsidRPr="00092151">
        <w:rPr>
          <w:lang w:eastAsia="ru-RU"/>
        </w:rPr>
        <w:fldChar w:fldCharType="separate"/>
      </w:r>
      <w:bookmarkEnd w:id="254"/>
      <w:r w:rsidR="00F828CF" w:rsidRPr="00F828CF">
        <w:rPr>
          <w:b w:val="0"/>
          <w:noProof/>
          <w:u w:val="none"/>
          <w:lang w:eastAsia="ru-RU"/>
        </w:rPr>
        <w:t>[12,52]</w:t>
      </w:r>
      <w:r w:rsidR="00AE07D4" w:rsidRPr="00092151">
        <w:rPr>
          <w:lang w:eastAsia="ru-RU"/>
        </w:rPr>
        <w:fldChar w:fldCharType="end"/>
      </w:r>
    </w:p>
    <w:p w14:paraId="4E65626D" w14:textId="77777777" w:rsidR="00BC7A14" w:rsidRPr="00092151" w:rsidRDefault="00BC7A14" w:rsidP="003350DC">
      <w:pPr>
        <w:autoSpaceDE w:val="0"/>
        <w:autoSpaceDN w:val="0"/>
        <w:adjustRightInd w:val="0"/>
        <w:jc w:val="center"/>
        <w:rPr>
          <w:rFonts w:eastAsia="Times New Roman" w:cs="Times New Roman"/>
          <w:b/>
          <w:bCs/>
          <w:szCs w:val="24"/>
          <w:lang w:eastAsia="ru-RU"/>
        </w:rPr>
      </w:pP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36"/>
        <w:gridCol w:w="5634"/>
      </w:tblGrid>
      <w:tr w:rsidR="00BC7A14" w:rsidRPr="00092151" w14:paraId="4E15E5D3" w14:textId="77777777" w:rsidTr="008926D2">
        <w:trPr>
          <w:trHeight w:val="549"/>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227DC5B1" w14:textId="77777777" w:rsidR="00BC7A14" w:rsidRPr="00092151" w:rsidRDefault="00BC7A14" w:rsidP="003350DC">
            <w:pPr>
              <w:autoSpaceDE w:val="0"/>
              <w:autoSpaceDN w:val="0"/>
              <w:adjustRightInd w:val="0"/>
              <w:jc w:val="center"/>
              <w:rPr>
                <w:rFonts w:eastAsia="Times New Roman" w:cs="Times New Roman"/>
                <w:b/>
                <w:bCs/>
                <w:szCs w:val="24"/>
                <w:lang w:eastAsia="ru-RU"/>
              </w:rPr>
            </w:pPr>
            <w:r w:rsidRPr="00092151">
              <w:rPr>
                <w:rFonts w:eastAsia="Times New Roman" w:cs="Times New Roman"/>
                <w:b/>
                <w:bCs/>
                <w:szCs w:val="24"/>
                <w:lang w:eastAsia="ru-RU"/>
              </w:rPr>
              <w:t>За 2 дня до начала терапии АТГ</w:t>
            </w:r>
          </w:p>
        </w:tc>
      </w:tr>
      <w:tr w:rsidR="00BC7A14" w:rsidRPr="00092151" w14:paraId="7FA7C2AF"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391EB747" w14:textId="2777587A" w:rsidR="00BC7A14" w:rsidRPr="00092151" w:rsidRDefault="008926D2" w:rsidP="003350DC">
            <w:pPr>
              <w:autoSpaceDE w:val="0"/>
              <w:autoSpaceDN w:val="0"/>
              <w:adjustRightInd w:val="0"/>
              <w:rPr>
                <w:rFonts w:eastAsia="Times New Roman" w:cs="Times New Roman"/>
                <w:bCs/>
                <w:szCs w:val="24"/>
                <w:lang w:eastAsia="ru-RU"/>
              </w:rPr>
            </w:pPr>
            <w:r>
              <w:rPr>
                <w:rFonts w:eastAsia="Times New Roman" w:cs="Times New Roman"/>
                <w:bCs/>
                <w:szCs w:val="24"/>
                <w:lang w:eastAsia="ru-RU"/>
              </w:rPr>
              <w:t>#</w:t>
            </w:r>
            <w:r w:rsidR="005864C0" w:rsidRPr="00092151">
              <w:rPr>
                <w:rFonts w:eastAsia="Times New Roman" w:cs="Times New Roman"/>
                <w:bCs/>
                <w:szCs w:val="24"/>
                <w:lang w:eastAsia="ru-RU"/>
              </w:rPr>
              <w:t>Ко-тримоксазол</w:t>
            </w:r>
            <w:r w:rsidR="00705B68" w:rsidRPr="00092151">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6A6A00A6" w14:textId="41701F26" w:rsidR="00BC7A14" w:rsidRPr="00092151" w:rsidRDefault="00BC7A14" w:rsidP="003350DC">
            <w:pPr>
              <w:autoSpaceDE w:val="0"/>
              <w:autoSpaceDN w:val="0"/>
              <w:adjustRightInd w:val="0"/>
              <w:rPr>
                <w:rFonts w:eastAsia="Times New Roman" w:cs="Times New Roman"/>
                <w:szCs w:val="24"/>
                <w:lang w:eastAsia="ru-RU"/>
              </w:rPr>
            </w:pPr>
            <w:r w:rsidRPr="00092151">
              <w:rPr>
                <w:rFonts w:eastAsia="Times New Roman" w:cs="Times New Roman"/>
                <w:szCs w:val="24"/>
                <w:lang w:eastAsia="ru-RU"/>
              </w:rPr>
              <w:t xml:space="preserve">480 мг внутрь 1 раз в сутки или </w:t>
            </w:r>
            <w:r w:rsidR="0018711F" w:rsidRPr="00092151">
              <w:rPr>
                <w:rFonts w:eastAsia="Times New Roman" w:cs="Times New Roman"/>
                <w:szCs w:val="24"/>
                <w:lang w:eastAsia="ru-RU"/>
              </w:rPr>
              <w:t xml:space="preserve">960 мг </w:t>
            </w:r>
            <w:r w:rsidRPr="00092151">
              <w:rPr>
                <w:rFonts w:eastAsia="Times New Roman" w:cs="Times New Roman"/>
                <w:szCs w:val="24"/>
                <w:lang w:eastAsia="ru-RU"/>
              </w:rPr>
              <w:t xml:space="preserve">3 раза в неделю (при этом режиме дозирования расчет суточной дозы препарата проводят по </w:t>
            </w:r>
            <w:r w:rsidRPr="00092151">
              <w:rPr>
                <w:rFonts w:eastAsia="Times New Roman" w:cs="Times New Roman"/>
                <w:szCs w:val="24"/>
                <w:lang w:eastAsia="ru-RU"/>
              </w:rPr>
              <w:lastRenderedPageBreak/>
              <w:t>триметоприму 2,5—5 мг/кг</w:t>
            </w:r>
            <w:r w:rsidR="00E20452" w:rsidRPr="00092151">
              <w:rPr>
                <w:rFonts w:eastAsia="Times New Roman" w:cs="Times New Roman"/>
                <w:szCs w:val="24"/>
                <w:lang w:eastAsia="ru-RU"/>
              </w:rPr>
              <w:t xml:space="preserve"> в сутки</w:t>
            </w:r>
            <w:r w:rsidRPr="00092151">
              <w:rPr>
                <w:rFonts w:eastAsia="Times New Roman" w:cs="Times New Roman"/>
                <w:szCs w:val="24"/>
                <w:lang w:eastAsia="ru-RU"/>
              </w:rPr>
              <w:t xml:space="preserve"> и разделяют ее на 2 приема в день) в течение 3 недель</w:t>
            </w:r>
          </w:p>
        </w:tc>
      </w:tr>
      <w:tr w:rsidR="00BC7A14" w:rsidRPr="00092151" w14:paraId="7E5B7D6F"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61E4A05E" w14:textId="288A0FE5" w:rsidR="00BC7A14" w:rsidRPr="00092151" w:rsidRDefault="008926D2" w:rsidP="003350DC">
            <w:pPr>
              <w:autoSpaceDE w:val="0"/>
              <w:autoSpaceDN w:val="0"/>
              <w:adjustRightInd w:val="0"/>
              <w:rPr>
                <w:rFonts w:eastAsia="Times New Roman" w:cs="Times New Roman"/>
                <w:szCs w:val="24"/>
                <w:lang w:eastAsia="ru-RU"/>
              </w:rPr>
            </w:pPr>
            <w:r>
              <w:rPr>
                <w:rFonts w:eastAsia="Times New Roman" w:cs="Times New Roman"/>
                <w:bCs/>
                <w:szCs w:val="24"/>
                <w:lang w:eastAsia="ru-RU"/>
              </w:rPr>
              <w:lastRenderedPageBreak/>
              <w:t>#</w:t>
            </w:r>
            <w:r w:rsidR="00BC7A14" w:rsidRPr="00092151">
              <w:rPr>
                <w:rFonts w:eastAsia="Times New Roman" w:cs="Times New Roman"/>
                <w:bCs/>
                <w:szCs w:val="24"/>
                <w:lang w:eastAsia="ru-RU"/>
              </w:rPr>
              <w:t>Преднизолон</w:t>
            </w:r>
            <w:r w:rsidR="00705B68" w:rsidRPr="00092151">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1AE92C76" w14:textId="77777777" w:rsidR="00BC7A14" w:rsidRPr="00092151" w:rsidRDefault="00BC7A14" w:rsidP="003350DC">
            <w:pPr>
              <w:autoSpaceDE w:val="0"/>
              <w:autoSpaceDN w:val="0"/>
              <w:adjustRightInd w:val="0"/>
              <w:rPr>
                <w:rFonts w:eastAsia="Times New Roman" w:cs="Times New Roman"/>
                <w:szCs w:val="24"/>
                <w:lang w:eastAsia="ru-RU"/>
              </w:rPr>
            </w:pPr>
            <w:r w:rsidRPr="00092151">
              <w:rPr>
                <w:rFonts w:eastAsia="Times New Roman" w:cs="Times New Roman"/>
                <w:szCs w:val="24"/>
                <w:lang w:eastAsia="ru-RU"/>
              </w:rPr>
              <w:t>30 мг в сутки внутрь</w:t>
            </w:r>
          </w:p>
        </w:tc>
      </w:tr>
      <w:tr w:rsidR="00BC7A14" w:rsidRPr="00092151" w14:paraId="4A1DB2EC" w14:textId="77777777" w:rsidTr="008926D2">
        <w:trPr>
          <w:trHeight w:val="567"/>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6FE54890" w14:textId="77777777" w:rsidR="00BC7A14" w:rsidRPr="00092151" w:rsidRDefault="00BC7A14" w:rsidP="003350DC">
            <w:pPr>
              <w:autoSpaceDE w:val="0"/>
              <w:autoSpaceDN w:val="0"/>
              <w:adjustRightInd w:val="0"/>
              <w:jc w:val="center"/>
              <w:rPr>
                <w:rFonts w:eastAsia="Times New Roman" w:cs="Times New Roman"/>
                <w:b/>
                <w:bCs/>
                <w:szCs w:val="24"/>
                <w:lang w:eastAsia="ru-RU"/>
              </w:rPr>
            </w:pPr>
            <w:r w:rsidRPr="00092151">
              <w:rPr>
                <w:rFonts w:eastAsia="Times New Roman" w:cs="Times New Roman"/>
                <w:b/>
                <w:bCs/>
                <w:szCs w:val="24"/>
                <w:lang w:eastAsia="ru-RU"/>
              </w:rPr>
              <w:t>Ежедневно в течение 5 дней</w:t>
            </w:r>
          </w:p>
        </w:tc>
      </w:tr>
      <w:tr w:rsidR="00BC7A14" w:rsidRPr="00092151" w14:paraId="5CF35A43"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7065F640" w14:textId="77777777" w:rsidR="00BC7A14" w:rsidRPr="00092151" w:rsidRDefault="00F54ABC" w:rsidP="003350DC">
            <w:pPr>
              <w:autoSpaceDE w:val="0"/>
              <w:autoSpaceDN w:val="0"/>
              <w:adjustRightInd w:val="0"/>
              <w:rPr>
                <w:rFonts w:eastAsia="Times New Roman" w:cs="Times New Roman"/>
                <w:bCs/>
                <w:szCs w:val="24"/>
                <w:lang w:eastAsia="ru-RU"/>
              </w:rPr>
            </w:pPr>
            <w:r w:rsidRPr="00092151">
              <w:t>лошадиный #</w:t>
            </w:r>
            <w:r w:rsidR="005864C0" w:rsidRPr="00092151">
              <w:t>АТГ</w:t>
            </w:r>
            <w:r w:rsidR="00BC7A14" w:rsidRPr="00092151">
              <w:rPr>
                <w:rFonts w:eastAsia="Times New Roman" w:cs="Times New Roman"/>
                <w:bCs/>
                <w:szCs w:val="24"/>
                <w:vertAlign w:val="superscript"/>
                <w:lang w:eastAsia="ru-RU"/>
              </w:rPr>
              <w:t>1</w:t>
            </w:r>
            <w:r w:rsidR="00705B68" w:rsidRPr="00092151">
              <w:rPr>
                <w:rFonts w:eastAsia="Times New Roman" w:cs="Times New Roman"/>
                <w:bCs/>
                <w:szCs w:val="24"/>
                <w:vertAlign w:val="superscript"/>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12A4F262" w14:textId="6F26E7B1" w:rsidR="00BC7A14" w:rsidRPr="00092151" w:rsidRDefault="00BC7A14" w:rsidP="003350DC">
            <w:pPr>
              <w:autoSpaceDE w:val="0"/>
              <w:autoSpaceDN w:val="0"/>
              <w:adjustRightInd w:val="0"/>
              <w:rPr>
                <w:rFonts w:eastAsia="Times New Roman" w:cs="Times New Roman"/>
                <w:szCs w:val="24"/>
                <w:lang w:eastAsia="ru-RU"/>
              </w:rPr>
            </w:pPr>
            <w:commentRangeStart w:id="255"/>
            <w:r w:rsidRPr="00092151">
              <w:rPr>
                <w:rFonts w:eastAsia="Times New Roman" w:cs="Times New Roman"/>
                <w:szCs w:val="24"/>
                <w:lang w:eastAsia="ru-RU"/>
              </w:rPr>
              <w:t>20 мг/кг в сутки внутривенно капельно в течение 12 часов</w:t>
            </w:r>
            <w:r w:rsidR="00502A87">
              <w:rPr>
                <w:rFonts w:eastAsia="Times New Roman" w:cs="Times New Roman"/>
                <w:szCs w:val="24"/>
                <w:vertAlign w:val="superscript"/>
                <w:lang w:eastAsia="ru-RU"/>
              </w:rPr>
              <w:t>2</w:t>
            </w:r>
            <w:commentRangeEnd w:id="255"/>
            <w:r w:rsidR="00935968">
              <w:rPr>
                <w:rStyle w:val="af0"/>
              </w:rPr>
              <w:commentReference w:id="255"/>
            </w:r>
          </w:p>
        </w:tc>
      </w:tr>
      <w:tr w:rsidR="00BC7A14" w:rsidRPr="00092151" w14:paraId="771880C0"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7EDAB32C" w14:textId="657E5F8A" w:rsidR="00BC7A14" w:rsidRPr="00092151" w:rsidRDefault="005864C0" w:rsidP="003350DC">
            <w:pPr>
              <w:autoSpaceDE w:val="0"/>
              <w:autoSpaceDN w:val="0"/>
              <w:adjustRightInd w:val="0"/>
              <w:rPr>
                <w:rFonts w:eastAsia="Times New Roman" w:cs="Times New Roman"/>
                <w:bCs/>
                <w:szCs w:val="24"/>
                <w:lang w:eastAsia="ru-RU"/>
              </w:rPr>
            </w:pPr>
            <w:r w:rsidRPr="00092151">
              <w:rPr>
                <w:rFonts w:eastAsia="Times New Roman" w:cs="Times New Roman"/>
                <w:bCs/>
                <w:szCs w:val="24"/>
                <w:lang w:eastAsia="ru-RU"/>
              </w:rPr>
              <w:t>Глюкокортикоиды</w:t>
            </w:r>
          </w:p>
        </w:tc>
        <w:tc>
          <w:tcPr>
            <w:tcW w:w="5634" w:type="dxa"/>
            <w:tcBorders>
              <w:top w:val="single" w:sz="4" w:space="0" w:color="auto"/>
              <w:left w:val="single" w:sz="4" w:space="0" w:color="auto"/>
              <w:bottom w:val="single" w:sz="4" w:space="0" w:color="auto"/>
              <w:right w:val="single" w:sz="4" w:space="0" w:color="auto"/>
            </w:tcBorders>
            <w:hideMark/>
          </w:tcPr>
          <w:p w14:paraId="2718A256" w14:textId="6D7BB10B" w:rsidR="00BC7A14" w:rsidRPr="00092151" w:rsidRDefault="008926D2" w:rsidP="003350DC">
            <w:pPr>
              <w:autoSpaceDE w:val="0"/>
              <w:autoSpaceDN w:val="0"/>
              <w:adjustRightInd w:val="0"/>
              <w:rPr>
                <w:rFonts w:eastAsia="Times New Roman" w:cs="Times New Roman"/>
                <w:szCs w:val="24"/>
                <w:lang w:eastAsia="ru-RU"/>
              </w:rPr>
            </w:pPr>
            <w:r>
              <w:rPr>
                <w:rFonts w:eastAsia="Times New Roman" w:cs="Times New Roman"/>
                <w:bCs/>
                <w:szCs w:val="24"/>
                <w:lang w:eastAsia="ru-RU"/>
              </w:rPr>
              <w:t>#</w:t>
            </w:r>
            <w:r w:rsidR="00BC7A14" w:rsidRPr="00092151">
              <w:rPr>
                <w:rFonts w:eastAsia="Times New Roman" w:cs="Times New Roman"/>
                <w:bCs/>
                <w:szCs w:val="24"/>
                <w:lang w:eastAsia="ru-RU"/>
              </w:rPr>
              <w:t>Преднизолон</w:t>
            </w:r>
            <w:r w:rsidR="003B5B81" w:rsidRPr="00092151">
              <w:rPr>
                <w:rFonts w:eastAsia="Times New Roman" w:cs="Times New Roman"/>
                <w:bCs/>
                <w:szCs w:val="24"/>
                <w:lang w:eastAsia="ru-RU"/>
              </w:rPr>
              <w:t>**</w:t>
            </w:r>
            <w:r w:rsidR="00BC7A14" w:rsidRPr="00092151">
              <w:rPr>
                <w:rFonts w:eastAsia="Times New Roman" w:cs="Times New Roman"/>
                <w:bCs/>
                <w:szCs w:val="24"/>
                <w:lang w:eastAsia="ru-RU"/>
              </w:rPr>
              <w:t>,</w:t>
            </w:r>
            <w:r w:rsidR="00BC7A14" w:rsidRPr="00092151">
              <w:rPr>
                <w:rFonts w:eastAsia="Times New Roman" w:cs="Times New Roman"/>
                <w:szCs w:val="24"/>
                <w:lang w:eastAsia="ru-RU"/>
              </w:rPr>
              <w:t xml:space="preserve"> 60 мг, или </w:t>
            </w:r>
            <w:r>
              <w:rPr>
                <w:rFonts w:eastAsia="Times New Roman" w:cs="Times New Roman"/>
                <w:szCs w:val="24"/>
                <w:lang w:eastAsia="ru-RU"/>
              </w:rPr>
              <w:t>#</w:t>
            </w:r>
            <w:r w:rsidR="00BC7A14" w:rsidRPr="00092151">
              <w:rPr>
                <w:rFonts w:eastAsia="Times New Roman" w:cs="Times New Roman"/>
                <w:bCs/>
                <w:szCs w:val="24"/>
                <w:lang w:eastAsia="ru-RU"/>
              </w:rPr>
              <w:t>Метилпреднизолон</w:t>
            </w:r>
            <w:r w:rsidR="003B5B81" w:rsidRPr="00092151">
              <w:rPr>
                <w:rFonts w:eastAsia="Times New Roman" w:cs="Times New Roman"/>
                <w:bCs/>
                <w:szCs w:val="24"/>
                <w:lang w:eastAsia="ru-RU"/>
              </w:rPr>
              <w:t>**</w:t>
            </w:r>
            <w:r w:rsidR="00BC7A14" w:rsidRPr="00092151">
              <w:rPr>
                <w:rFonts w:eastAsia="Times New Roman" w:cs="Times New Roman"/>
                <w:bCs/>
                <w:szCs w:val="24"/>
                <w:lang w:eastAsia="ru-RU"/>
              </w:rPr>
              <w:t>,</w:t>
            </w:r>
            <w:r w:rsidR="00BC7A14" w:rsidRPr="00092151">
              <w:rPr>
                <w:rFonts w:eastAsia="Times New Roman" w:cs="Times New Roman"/>
                <w:szCs w:val="24"/>
                <w:lang w:eastAsia="ru-RU"/>
              </w:rPr>
              <w:t xml:space="preserve"> 125—250 мг, 2 раза в сутки внутривенно капельно (до и после АТГ</w:t>
            </w:r>
            <w:r w:rsidR="003B5B81" w:rsidRPr="00092151">
              <w:rPr>
                <w:rFonts w:eastAsia="Times New Roman" w:cs="Times New Roman"/>
                <w:szCs w:val="24"/>
                <w:lang w:eastAsia="ru-RU"/>
              </w:rPr>
              <w:t>**</w:t>
            </w:r>
            <w:r w:rsidR="00BC7A14" w:rsidRPr="00092151">
              <w:rPr>
                <w:rFonts w:eastAsia="Times New Roman" w:cs="Times New Roman"/>
                <w:szCs w:val="24"/>
                <w:lang w:eastAsia="ru-RU"/>
              </w:rPr>
              <w:t>)</w:t>
            </w:r>
          </w:p>
        </w:tc>
      </w:tr>
      <w:tr w:rsidR="00BC7A14" w:rsidRPr="00092151" w14:paraId="0B2A3A97"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021038D8" w14:textId="48C57F3F" w:rsidR="00BC7A14" w:rsidRPr="00092151" w:rsidRDefault="00CA21E3" w:rsidP="003350DC">
            <w:pPr>
              <w:autoSpaceDE w:val="0"/>
              <w:autoSpaceDN w:val="0"/>
              <w:adjustRightInd w:val="0"/>
              <w:rPr>
                <w:rFonts w:eastAsia="Times New Roman" w:cs="Times New Roman"/>
                <w:szCs w:val="24"/>
                <w:lang w:eastAsia="ru-RU"/>
              </w:rPr>
            </w:pPr>
            <w:r>
              <w:rPr>
                <w:rFonts w:eastAsia="Times New Roman" w:cs="Times New Roman"/>
                <w:bCs/>
                <w:szCs w:val="24"/>
                <w:lang w:eastAsia="ru-RU"/>
              </w:rPr>
              <w:t xml:space="preserve">Антигистаминные средства системного </w:t>
            </w:r>
            <w:r w:rsidR="00000C0E">
              <w:rPr>
                <w:rFonts w:eastAsia="Times New Roman" w:cs="Times New Roman"/>
                <w:bCs/>
                <w:szCs w:val="24"/>
                <w:lang w:eastAsia="ru-RU"/>
              </w:rPr>
              <w:t>действия</w:t>
            </w:r>
            <w:r w:rsidR="00705B68" w:rsidRPr="00092151">
              <w:rPr>
                <w:rFonts w:eastAsia="Times New Roman" w:cs="Times New Roman"/>
                <w:bCs/>
                <w:szCs w:val="24"/>
                <w:lang w:eastAsia="ru-RU"/>
              </w:rPr>
              <w:t xml:space="preserve"> </w:t>
            </w:r>
          </w:p>
        </w:tc>
        <w:tc>
          <w:tcPr>
            <w:tcW w:w="5634" w:type="dxa"/>
            <w:tcBorders>
              <w:top w:val="single" w:sz="4" w:space="0" w:color="auto"/>
              <w:left w:val="single" w:sz="4" w:space="0" w:color="auto"/>
              <w:bottom w:val="single" w:sz="4" w:space="0" w:color="auto"/>
              <w:right w:val="single" w:sz="4" w:space="0" w:color="auto"/>
            </w:tcBorders>
            <w:hideMark/>
          </w:tcPr>
          <w:p w14:paraId="436169F2" w14:textId="77777777" w:rsidR="00BC7A14" w:rsidRPr="00092151" w:rsidRDefault="00BC7A14" w:rsidP="003350DC">
            <w:pPr>
              <w:autoSpaceDE w:val="0"/>
              <w:autoSpaceDN w:val="0"/>
              <w:adjustRightInd w:val="0"/>
              <w:rPr>
                <w:rFonts w:eastAsia="Times New Roman" w:cs="Times New Roman"/>
                <w:szCs w:val="24"/>
                <w:lang w:eastAsia="ru-RU"/>
              </w:rPr>
            </w:pPr>
            <w:r w:rsidRPr="00092151">
              <w:rPr>
                <w:rFonts w:eastAsia="Times New Roman" w:cs="Times New Roman"/>
                <w:szCs w:val="24"/>
                <w:lang w:eastAsia="ru-RU"/>
              </w:rPr>
              <w:t xml:space="preserve">2 раза в сутки внутривенно капельно (до и после </w:t>
            </w:r>
            <w:r w:rsidR="004104D1" w:rsidRPr="00092151">
              <w:rPr>
                <w:rFonts w:eastAsia="Times New Roman" w:cs="Times New Roman"/>
                <w:szCs w:val="24"/>
                <w:lang w:eastAsia="ru-RU"/>
              </w:rPr>
              <w:t>#</w:t>
            </w:r>
            <w:r w:rsidRPr="00092151">
              <w:rPr>
                <w:rFonts w:eastAsia="Times New Roman" w:cs="Times New Roman"/>
                <w:szCs w:val="24"/>
                <w:lang w:eastAsia="ru-RU"/>
              </w:rPr>
              <w:t>АТГ</w:t>
            </w:r>
            <w:r w:rsidR="003B5B81" w:rsidRPr="00092151">
              <w:rPr>
                <w:rFonts w:eastAsia="Times New Roman" w:cs="Times New Roman"/>
                <w:szCs w:val="24"/>
                <w:lang w:eastAsia="ru-RU"/>
              </w:rPr>
              <w:t>**</w:t>
            </w:r>
            <w:r w:rsidRPr="00092151">
              <w:rPr>
                <w:rFonts w:eastAsia="Times New Roman" w:cs="Times New Roman"/>
                <w:szCs w:val="24"/>
                <w:lang w:eastAsia="ru-RU"/>
              </w:rPr>
              <w:t>)</w:t>
            </w:r>
            <w:r w:rsidR="003B5B81" w:rsidRPr="00092151">
              <w:rPr>
                <w:rFonts w:eastAsia="Times New Roman" w:cs="Times New Roman"/>
                <w:szCs w:val="24"/>
                <w:lang w:eastAsia="ru-RU"/>
              </w:rPr>
              <w:t xml:space="preserve"> в соответствии с зарегистрированными показаниями</w:t>
            </w:r>
          </w:p>
        </w:tc>
      </w:tr>
      <w:tr w:rsidR="00BC7A14" w:rsidRPr="00092151" w14:paraId="6FC1D59F" w14:textId="77777777" w:rsidTr="008926D2">
        <w:trPr>
          <w:trHeight w:val="574"/>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6E167CE2" w14:textId="77777777" w:rsidR="00BC7A14" w:rsidRPr="00092151" w:rsidRDefault="00BC7A14" w:rsidP="003350DC">
            <w:pPr>
              <w:autoSpaceDE w:val="0"/>
              <w:autoSpaceDN w:val="0"/>
              <w:adjustRightInd w:val="0"/>
              <w:jc w:val="center"/>
              <w:rPr>
                <w:rFonts w:eastAsia="Times New Roman" w:cs="Times New Roman"/>
                <w:b/>
                <w:bCs/>
                <w:szCs w:val="24"/>
                <w:lang w:eastAsia="ru-RU"/>
              </w:rPr>
            </w:pPr>
            <w:r w:rsidRPr="00092151">
              <w:rPr>
                <w:rFonts w:eastAsia="Times New Roman" w:cs="Times New Roman"/>
                <w:b/>
                <w:bCs/>
                <w:szCs w:val="24"/>
                <w:lang w:eastAsia="ru-RU"/>
              </w:rPr>
              <w:t>Трансфузионная терапия</w:t>
            </w:r>
          </w:p>
        </w:tc>
      </w:tr>
      <w:tr w:rsidR="00BC7A14" w:rsidRPr="00092151" w14:paraId="2A5090FF"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7A2D27C6" w14:textId="77777777" w:rsidR="00BC7A14" w:rsidRPr="00092151" w:rsidRDefault="00BC7A14" w:rsidP="003350DC">
            <w:pPr>
              <w:autoSpaceDE w:val="0"/>
              <w:autoSpaceDN w:val="0"/>
              <w:adjustRightInd w:val="0"/>
              <w:rPr>
                <w:rFonts w:eastAsia="Times New Roman" w:cs="Times New Roman"/>
                <w:bCs/>
                <w:szCs w:val="24"/>
                <w:lang w:eastAsia="ru-RU"/>
              </w:rPr>
            </w:pPr>
            <w:r w:rsidRPr="00092151">
              <w:rPr>
                <w:rFonts w:eastAsia="Times New Roman" w:cs="Times New Roman"/>
                <w:bCs/>
                <w:szCs w:val="24"/>
                <w:lang w:eastAsia="ru-RU"/>
              </w:rPr>
              <w:t>Донорские тромбоциты</w:t>
            </w:r>
          </w:p>
        </w:tc>
        <w:tc>
          <w:tcPr>
            <w:tcW w:w="5634" w:type="dxa"/>
            <w:tcBorders>
              <w:top w:val="single" w:sz="4" w:space="0" w:color="auto"/>
              <w:left w:val="single" w:sz="4" w:space="0" w:color="auto"/>
              <w:bottom w:val="single" w:sz="4" w:space="0" w:color="auto"/>
              <w:right w:val="single" w:sz="4" w:space="0" w:color="auto"/>
            </w:tcBorders>
            <w:hideMark/>
          </w:tcPr>
          <w:p w14:paraId="315BD03D" w14:textId="77777777" w:rsidR="00BC7A14" w:rsidRPr="00092151" w:rsidRDefault="00BC7A14" w:rsidP="003350DC">
            <w:pPr>
              <w:autoSpaceDE w:val="0"/>
              <w:autoSpaceDN w:val="0"/>
              <w:adjustRightInd w:val="0"/>
              <w:rPr>
                <w:rFonts w:eastAsia="Times New Roman" w:cs="Times New Roman"/>
                <w:bCs/>
                <w:szCs w:val="24"/>
                <w:lang w:eastAsia="ru-RU"/>
              </w:rPr>
            </w:pPr>
            <w:r w:rsidRPr="00092151">
              <w:rPr>
                <w:rFonts w:eastAsia="Times New Roman" w:cs="Times New Roman"/>
                <w:bCs/>
                <w:szCs w:val="24"/>
                <w:lang w:eastAsia="ru-RU"/>
              </w:rPr>
              <w:t>Тромбоконцентрат, при тромбоцитах менее 20,0 х 10</w:t>
            </w:r>
            <w:r w:rsidRPr="00092151">
              <w:rPr>
                <w:rFonts w:eastAsia="Times New Roman" w:cs="Times New Roman"/>
                <w:bCs/>
                <w:szCs w:val="24"/>
                <w:vertAlign w:val="superscript"/>
                <w:lang w:eastAsia="ru-RU"/>
              </w:rPr>
              <w:t>9</w:t>
            </w:r>
            <w:r w:rsidRPr="00092151">
              <w:rPr>
                <w:rFonts w:eastAsia="Times New Roman" w:cs="Times New Roman"/>
                <w:bCs/>
                <w:szCs w:val="24"/>
                <w:lang w:eastAsia="ru-RU"/>
              </w:rPr>
              <w:t>/л и при геморрагическом синдроме ежедневно</w:t>
            </w:r>
          </w:p>
        </w:tc>
      </w:tr>
      <w:tr w:rsidR="00BC7A14" w:rsidRPr="00092151" w14:paraId="269C89CA" w14:textId="77777777" w:rsidTr="008926D2">
        <w:tc>
          <w:tcPr>
            <w:tcW w:w="3936" w:type="dxa"/>
            <w:tcBorders>
              <w:top w:val="single" w:sz="4" w:space="0" w:color="auto"/>
              <w:left w:val="single" w:sz="4" w:space="0" w:color="auto"/>
              <w:bottom w:val="single" w:sz="4" w:space="0" w:color="auto"/>
              <w:right w:val="single" w:sz="4" w:space="0" w:color="auto"/>
            </w:tcBorders>
            <w:hideMark/>
          </w:tcPr>
          <w:p w14:paraId="6FD7627F" w14:textId="77777777" w:rsidR="00BC7A14" w:rsidRPr="00092151" w:rsidRDefault="00BC7A14" w:rsidP="003350DC">
            <w:pPr>
              <w:autoSpaceDE w:val="0"/>
              <w:autoSpaceDN w:val="0"/>
              <w:adjustRightInd w:val="0"/>
              <w:rPr>
                <w:rFonts w:eastAsia="Times New Roman" w:cs="Times New Roman"/>
                <w:bCs/>
                <w:szCs w:val="24"/>
                <w:lang w:eastAsia="ru-RU"/>
              </w:rPr>
            </w:pPr>
            <w:r w:rsidRPr="00092151">
              <w:rPr>
                <w:rFonts w:eastAsia="Times New Roman" w:cs="Times New Roman"/>
                <w:bCs/>
                <w:szCs w:val="24"/>
                <w:lang w:eastAsia="ru-RU"/>
              </w:rPr>
              <w:t>Донорские эритроциты</w:t>
            </w:r>
          </w:p>
        </w:tc>
        <w:tc>
          <w:tcPr>
            <w:tcW w:w="5634" w:type="dxa"/>
            <w:tcBorders>
              <w:top w:val="single" w:sz="4" w:space="0" w:color="auto"/>
              <w:left w:val="single" w:sz="4" w:space="0" w:color="auto"/>
              <w:bottom w:val="single" w:sz="4" w:space="0" w:color="auto"/>
              <w:right w:val="single" w:sz="4" w:space="0" w:color="auto"/>
            </w:tcBorders>
            <w:hideMark/>
          </w:tcPr>
          <w:p w14:paraId="34EA9680" w14:textId="77777777" w:rsidR="00BC7A14" w:rsidRPr="00092151" w:rsidRDefault="00BC7A14" w:rsidP="003350DC">
            <w:pPr>
              <w:autoSpaceDE w:val="0"/>
              <w:autoSpaceDN w:val="0"/>
              <w:adjustRightInd w:val="0"/>
              <w:rPr>
                <w:rFonts w:eastAsia="Times New Roman" w:cs="Times New Roman"/>
                <w:bCs/>
                <w:szCs w:val="24"/>
                <w:lang w:eastAsia="ru-RU"/>
              </w:rPr>
            </w:pPr>
            <w:r w:rsidRPr="00092151">
              <w:rPr>
                <w:rFonts w:eastAsia="Times New Roman" w:cs="Times New Roman"/>
                <w:bCs/>
                <w:szCs w:val="24"/>
                <w:lang w:eastAsia="ru-RU"/>
              </w:rPr>
              <w:t>Эритроцитная масса, при гемоглобине менее 80 г/л ежедневно или через день</w:t>
            </w:r>
          </w:p>
        </w:tc>
      </w:tr>
    </w:tbl>
    <w:p w14:paraId="5E5EC354" w14:textId="77777777" w:rsidR="00BC7A14" w:rsidRPr="00092151" w:rsidRDefault="00BC7A14" w:rsidP="003350DC">
      <w:pPr>
        <w:autoSpaceDE w:val="0"/>
        <w:autoSpaceDN w:val="0"/>
        <w:adjustRightInd w:val="0"/>
        <w:rPr>
          <w:rFonts w:eastAsia="Times New Roman" w:cs="Times New Roman"/>
          <w:szCs w:val="24"/>
          <w:lang w:eastAsia="ru-RU"/>
        </w:rPr>
      </w:pPr>
    </w:p>
    <w:tbl>
      <w:tblPr>
        <w:tblW w:w="0" w:type="auto"/>
        <w:tblLayout w:type="fixed"/>
        <w:tblLook w:val="04A0" w:firstRow="1" w:lastRow="0" w:firstColumn="1" w:lastColumn="0" w:noHBand="0" w:noVBand="1"/>
      </w:tblPr>
      <w:tblGrid>
        <w:gridCol w:w="9570"/>
      </w:tblGrid>
      <w:tr w:rsidR="00BC7A14" w:rsidRPr="00092151" w14:paraId="459B3CA0" w14:textId="77777777" w:rsidTr="00B941F0">
        <w:tc>
          <w:tcPr>
            <w:tcW w:w="9570" w:type="dxa"/>
            <w:hideMark/>
          </w:tcPr>
          <w:p w14:paraId="74784926" w14:textId="76F6E8E0" w:rsidR="00BC7A14" w:rsidRPr="00092151" w:rsidRDefault="00BC7A14" w:rsidP="003350DC">
            <w:pPr>
              <w:autoSpaceDE w:val="0"/>
              <w:autoSpaceDN w:val="0"/>
              <w:adjustRightInd w:val="0"/>
              <w:rPr>
                <w:rFonts w:eastAsia="Times New Roman" w:cs="Times New Roman"/>
                <w:bCs/>
                <w:szCs w:val="24"/>
                <w:lang w:eastAsia="ru-RU"/>
              </w:rPr>
            </w:pPr>
            <w:r w:rsidRPr="00092151">
              <w:rPr>
                <w:rFonts w:eastAsia="Times New Roman" w:cs="Times New Roman"/>
                <w:szCs w:val="24"/>
                <w:lang w:eastAsia="ru-RU"/>
              </w:rPr>
              <w:t>С 14-го дня курса</w:t>
            </w:r>
            <w:r w:rsidR="00502A87">
              <w:rPr>
                <w:rFonts w:eastAsia="Times New Roman" w:cs="Times New Roman"/>
                <w:szCs w:val="24"/>
                <w:vertAlign w:val="superscript"/>
                <w:lang w:eastAsia="ru-RU"/>
              </w:rPr>
              <w:t>3</w:t>
            </w:r>
            <w:r w:rsidRPr="00092151">
              <w:rPr>
                <w:rFonts w:eastAsia="Times New Roman" w:cs="Times New Roman"/>
                <w:szCs w:val="24"/>
                <w:lang w:eastAsia="ru-RU"/>
              </w:rPr>
              <w:t xml:space="preserve"> (при отсутствии или после исчезновения клиники сывороточной болезни) начинают постепенное снижение суточной дозы </w:t>
            </w:r>
            <w:r w:rsidRPr="00092151">
              <w:rPr>
                <w:rFonts w:eastAsia="Times New Roman" w:cs="Times New Roman"/>
                <w:bCs/>
                <w:szCs w:val="24"/>
                <w:lang w:eastAsia="ru-RU"/>
              </w:rPr>
              <w:t>преднизолона</w:t>
            </w:r>
            <w:r w:rsidR="00147C5B" w:rsidRPr="00092151">
              <w:rPr>
                <w:rFonts w:eastAsia="Times New Roman" w:cs="Times New Roman"/>
                <w:bCs/>
                <w:szCs w:val="24"/>
                <w:lang w:eastAsia="ru-RU"/>
              </w:rPr>
              <w:t>**</w:t>
            </w:r>
            <w:r w:rsidRPr="00092151">
              <w:rPr>
                <w:rFonts w:eastAsia="Times New Roman" w:cs="Times New Roman"/>
                <w:bCs/>
                <w:szCs w:val="24"/>
                <w:lang w:eastAsia="ru-RU"/>
              </w:rPr>
              <w:t>,</w:t>
            </w:r>
            <w:r w:rsidRPr="00092151">
              <w:rPr>
                <w:rFonts w:eastAsia="Times New Roman" w:cs="Times New Roman"/>
                <w:bCs/>
                <w:i/>
                <w:iCs/>
                <w:szCs w:val="24"/>
                <w:lang w:eastAsia="ru-RU"/>
              </w:rPr>
              <w:t xml:space="preserve"> </w:t>
            </w:r>
            <w:r w:rsidRPr="00092151">
              <w:rPr>
                <w:rFonts w:eastAsia="Times New Roman" w:cs="Times New Roman"/>
                <w:szCs w:val="24"/>
                <w:lang w:eastAsia="ru-RU"/>
              </w:rPr>
              <w:t>принимаемого внутрь,</w:t>
            </w:r>
            <w:r w:rsidRPr="00092151">
              <w:rPr>
                <w:rFonts w:eastAsia="Times New Roman" w:cs="Times New Roman"/>
                <w:bCs/>
                <w:i/>
                <w:iCs/>
                <w:szCs w:val="24"/>
                <w:lang w:eastAsia="ru-RU"/>
              </w:rPr>
              <w:t xml:space="preserve"> </w:t>
            </w:r>
            <w:r w:rsidRPr="00092151">
              <w:rPr>
                <w:rFonts w:eastAsia="Times New Roman" w:cs="Times New Roman"/>
                <w:szCs w:val="24"/>
                <w:lang w:eastAsia="ru-RU"/>
              </w:rPr>
              <w:t>до полной отмены на 21—24-й день.</w:t>
            </w:r>
          </w:p>
        </w:tc>
      </w:tr>
    </w:tbl>
    <w:p w14:paraId="6F71AFD9" w14:textId="77777777" w:rsidR="00BC7A14" w:rsidRPr="00092151" w:rsidRDefault="00BC7A14" w:rsidP="003350DC">
      <w:pPr>
        <w:autoSpaceDE w:val="0"/>
        <w:autoSpaceDN w:val="0"/>
        <w:adjustRightInd w:val="0"/>
        <w:rPr>
          <w:rFonts w:eastAsia="Times New Roman" w:cs="Times New Roman"/>
          <w:szCs w:val="24"/>
          <w:lang w:eastAsia="ru-RU"/>
        </w:rPr>
      </w:pPr>
    </w:p>
    <w:p w14:paraId="7773FCFB" w14:textId="40B19847" w:rsidR="00BC7A14" w:rsidRPr="00092151" w:rsidRDefault="00BC7A14" w:rsidP="003350DC">
      <w:pPr>
        <w:widowControl w:val="0"/>
        <w:tabs>
          <w:tab w:val="left" w:pos="284"/>
        </w:tabs>
        <w:autoSpaceDE w:val="0"/>
        <w:autoSpaceDN w:val="0"/>
        <w:adjustRightInd w:val="0"/>
        <w:ind w:hanging="284"/>
        <w:rPr>
          <w:rFonts w:eastAsia="Times New Roman" w:cs="Times New Roman"/>
          <w:i/>
          <w:szCs w:val="24"/>
          <w:lang w:eastAsia="ru-RU"/>
        </w:rPr>
      </w:pPr>
      <w:r w:rsidRPr="00092151">
        <w:rPr>
          <w:rFonts w:eastAsia="Times New Roman" w:cs="Times New Roman"/>
          <w:i/>
          <w:szCs w:val="24"/>
          <w:vertAlign w:val="superscript"/>
          <w:lang w:eastAsia="ru-RU"/>
        </w:rPr>
        <w:t>1</w:t>
      </w:r>
      <w:r w:rsidRPr="00092151">
        <w:rPr>
          <w:rFonts w:eastAsia="Times New Roman" w:cs="Times New Roman"/>
          <w:i/>
          <w:szCs w:val="24"/>
          <w:lang w:eastAsia="ru-RU"/>
        </w:rPr>
        <w:t> Перед первым введением АТГ</w:t>
      </w:r>
      <w:r w:rsidR="00705B68" w:rsidRPr="00092151">
        <w:rPr>
          <w:rFonts w:eastAsia="Times New Roman" w:cs="Times New Roman"/>
          <w:i/>
          <w:szCs w:val="24"/>
          <w:lang w:eastAsia="ru-RU"/>
        </w:rPr>
        <w:t>**</w:t>
      </w:r>
      <w:r w:rsidRPr="00092151">
        <w:rPr>
          <w:rFonts w:eastAsia="Times New Roman" w:cs="Times New Roman"/>
          <w:i/>
          <w:szCs w:val="24"/>
          <w:lang w:eastAsia="ru-RU"/>
        </w:rPr>
        <w:t xml:space="preserve"> проверяется индивидуальная чувствительность пациента к белку с помощью двукратной внутрикожной пробы с противостолбнячной сывороткой.</w:t>
      </w:r>
    </w:p>
    <w:p w14:paraId="702B7E39" w14:textId="420EA6B2" w:rsidR="00BC7A14" w:rsidRPr="00092151" w:rsidRDefault="00502A87" w:rsidP="008926D2">
      <w:pPr>
        <w:widowControl w:val="0"/>
        <w:tabs>
          <w:tab w:val="left" w:pos="284"/>
        </w:tabs>
        <w:autoSpaceDE w:val="0"/>
        <w:autoSpaceDN w:val="0"/>
        <w:adjustRightInd w:val="0"/>
        <w:ind w:left="-284"/>
        <w:rPr>
          <w:rFonts w:eastAsia="Times New Roman" w:cs="Times New Roman"/>
          <w:i/>
          <w:szCs w:val="24"/>
          <w:lang w:eastAsia="ru-RU"/>
        </w:rPr>
      </w:pPr>
      <w:r>
        <w:rPr>
          <w:rFonts w:eastAsia="Times New Roman" w:cs="Times New Roman"/>
          <w:i/>
          <w:szCs w:val="24"/>
          <w:vertAlign w:val="superscript"/>
          <w:lang w:eastAsia="ru-RU"/>
        </w:rPr>
        <w:t>2</w:t>
      </w:r>
      <w:r w:rsidR="00BC7A14" w:rsidRPr="00092151">
        <w:rPr>
          <w:rFonts w:eastAsia="Times New Roman" w:cs="Times New Roman"/>
          <w:i/>
          <w:szCs w:val="24"/>
          <w:lang w:eastAsia="ru-RU"/>
        </w:rPr>
        <w:t> Суточная доза препарата вводится в 1200—1500 мл физиологического раствора</w:t>
      </w:r>
      <w:r w:rsidR="003B5B81" w:rsidRPr="00092151">
        <w:rPr>
          <w:rFonts w:eastAsia="Times New Roman" w:cs="Times New Roman"/>
          <w:i/>
          <w:szCs w:val="24"/>
          <w:lang w:eastAsia="ru-RU"/>
        </w:rPr>
        <w:t xml:space="preserve"> (раствор хлорида натрия**)</w:t>
      </w:r>
      <w:r w:rsidR="00BC7A14" w:rsidRPr="00092151">
        <w:rPr>
          <w:rFonts w:eastAsia="Times New Roman" w:cs="Times New Roman"/>
          <w:i/>
          <w:szCs w:val="24"/>
          <w:lang w:eastAsia="ru-RU"/>
        </w:rPr>
        <w:t>.</w:t>
      </w:r>
    </w:p>
    <w:p w14:paraId="4F96563B" w14:textId="471DD9D3" w:rsidR="00BC7A14" w:rsidRPr="00092151" w:rsidRDefault="00502A87" w:rsidP="003350DC">
      <w:pPr>
        <w:widowControl w:val="0"/>
        <w:tabs>
          <w:tab w:val="left" w:pos="284"/>
        </w:tabs>
        <w:autoSpaceDE w:val="0"/>
        <w:autoSpaceDN w:val="0"/>
        <w:adjustRightInd w:val="0"/>
        <w:ind w:hanging="284"/>
        <w:rPr>
          <w:rFonts w:eastAsia="Times New Roman" w:cs="Times New Roman"/>
          <w:i/>
          <w:szCs w:val="24"/>
          <w:lang w:eastAsia="ru-RU"/>
        </w:rPr>
      </w:pPr>
      <w:r>
        <w:rPr>
          <w:rFonts w:eastAsia="Times New Roman" w:cs="Times New Roman"/>
          <w:i/>
          <w:szCs w:val="24"/>
          <w:vertAlign w:val="superscript"/>
          <w:lang w:eastAsia="ru-RU"/>
        </w:rPr>
        <w:t>3</w:t>
      </w:r>
      <w:r w:rsidR="00BC7A14" w:rsidRPr="00092151">
        <w:rPr>
          <w:rFonts w:eastAsia="Times New Roman" w:cs="Times New Roman"/>
          <w:i/>
          <w:szCs w:val="24"/>
          <w:lang w:eastAsia="ru-RU"/>
        </w:rPr>
        <w:t> Первый день курса — день первого введения АТГ</w:t>
      </w:r>
      <w:r w:rsidR="00705B68" w:rsidRPr="00092151">
        <w:rPr>
          <w:rFonts w:eastAsia="Times New Roman" w:cs="Times New Roman"/>
          <w:i/>
          <w:szCs w:val="24"/>
          <w:lang w:eastAsia="ru-RU"/>
        </w:rPr>
        <w:t>**</w:t>
      </w:r>
      <w:r w:rsidR="00BC7A14" w:rsidRPr="00092151">
        <w:rPr>
          <w:rFonts w:eastAsia="Times New Roman" w:cs="Times New Roman"/>
          <w:i/>
          <w:szCs w:val="24"/>
          <w:lang w:eastAsia="ru-RU"/>
        </w:rPr>
        <w:t>.</w:t>
      </w:r>
    </w:p>
    <w:p w14:paraId="5576E348" w14:textId="77777777" w:rsidR="00BC7A14" w:rsidRPr="00092151" w:rsidRDefault="00BC7A14" w:rsidP="003350DC">
      <w:pPr>
        <w:autoSpaceDE w:val="0"/>
        <w:autoSpaceDN w:val="0"/>
        <w:adjustRightInd w:val="0"/>
        <w:rPr>
          <w:rFonts w:eastAsia="Times New Roman" w:cs="Times New Roman"/>
          <w:szCs w:val="24"/>
          <w:lang w:eastAsia="ru-RU"/>
        </w:rPr>
      </w:pPr>
      <w:bookmarkStart w:id="256" w:name="_Toc463805254"/>
    </w:p>
    <w:p w14:paraId="4CFA36CB" w14:textId="77777777" w:rsidR="009F7F8A" w:rsidRPr="00092151" w:rsidRDefault="009F7F8A" w:rsidP="003350DC">
      <w:pPr>
        <w:pStyle w:val="2"/>
        <w:spacing w:before="0"/>
      </w:pPr>
      <w:bookmarkStart w:id="257" w:name="_Toc85649751"/>
      <w:r w:rsidRPr="00092151">
        <w:rPr>
          <w:rStyle w:val="affb"/>
          <w:b/>
          <w:bCs w:val="0"/>
        </w:rPr>
        <w:t xml:space="preserve">Приложение А3.2 </w:t>
      </w:r>
      <w:r w:rsidRPr="00092151">
        <w:t>Проведение трансплантации аллогенных гемопоэтических стволовых клеток</w:t>
      </w:r>
      <w:bookmarkEnd w:id="257"/>
    </w:p>
    <w:p w14:paraId="3614EA54" w14:textId="77777777" w:rsidR="009F7F8A" w:rsidRPr="00092151" w:rsidRDefault="009F7F8A" w:rsidP="003350DC">
      <w:pPr>
        <w:rPr>
          <w:rFonts w:eastAsia="SimSun"/>
          <w:b/>
        </w:rPr>
      </w:pPr>
      <w:bookmarkStart w:id="258" w:name="_Toc44401103"/>
      <w:r w:rsidRPr="00092151">
        <w:rPr>
          <w:rFonts w:eastAsia="SimSun"/>
          <w:b/>
        </w:rPr>
        <w:t>1. Отбор пациентов для трансплантации аллогенных гемопоэтических стволовых клеток</w:t>
      </w:r>
      <w:bookmarkEnd w:id="258"/>
    </w:p>
    <w:p w14:paraId="5B6E7786" w14:textId="08B0BF7D" w:rsidR="009F7F8A" w:rsidRPr="00092151" w:rsidRDefault="009F7F8A" w:rsidP="003350DC">
      <w:pPr>
        <w:rPr>
          <w:rFonts w:eastAsia="SimSun"/>
          <w:i/>
          <w:u w:val="single"/>
        </w:rPr>
      </w:pPr>
      <w:bookmarkStart w:id="259" w:name="_Toc44401106"/>
      <w:r w:rsidRPr="00092151">
        <w:rPr>
          <w:rFonts w:eastAsia="SimSun"/>
          <w:i/>
          <w:u w:val="single"/>
        </w:rPr>
        <w:lastRenderedPageBreak/>
        <w:t>Показания для проведения алло-ТГСК</w:t>
      </w:r>
      <w:bookmarkEnd w:id="259"/>
      <w:r w:rsidRPr="00092151">
        <w:rPr>
          <w:rFonts w:eastAsia="SimSun"/>
          <w:i/>
          <w:u w:val="single"/>
        </w:rPr>
        <w:t xml:space="preserve"> </w:t>
      </w:r>
      <w:r w:rsidRPr="00092151">
        <w:rPr>
          <w:rFonts w:eastAsia="SimSun"/>
          <w:u w:val="single"/>
        </w:rPr>
        <w:fldChar w:fldCharType="begin" w:fldLock="1"/>
      </w:r>
      <w:r w:rsidR="00023CA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u w:val="single"/>
        </w:rPr>
        <w:fldChar w:fldCharType="separate"/>
      </w:r>
      <w:r w:rsidR="00023CA1" w:rsidRPr="00023CA1">
        <w:rPr>
          <w:rFonts w:eastAsia="SimSun"/>
          <w:noProof/>
        </w:rPr>
        <w:t>[107]</w:t>
      </w:r>
      <w:r w:rsidRPr="00092151">
        <w:rPr>
          <w:rFonts w:eastAsia="SimSun"/>
          <w:u w:val="single"/>
        </w:rPr>
        <w:fldChar w:fldCharType="end"/>
      </w:r>
      <w:r w:rsidRPr="00092151">
        <w:rPr>
          <w:rFonts w:eastAsia="SimSun"/>
          <w:i/>
          <w:u w:val="single"/>
        </w:rPr>
        <w:t>:</w:t>
      </w:r>
    </w:p>
    <w:p w14:paraId="37EC35CF" w14:textId="77777777" w:rsidR="009F7F8A" w:rsidRPr="00092151" w:rsidRDefault="009F7F8A" w:rsidP="003350DC">
      <w:pPr>
        <w:ind w:firstLine="709"/>
        <w:rPr>
          <w:rFonts w:eastAsia="SimSun"/>
        </w:rPr>
      </w:pPr>
      <w:r w:rsidRPr="00092151">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7BD90FC7"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злокачественные и другие новообразования лимфоидной, кроветворной и родственной им тканей;</w:t>
      </w:r>
    </w:p>
    <w:p w14:paraId="513F2D5E"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болезни крови, кроветворных органов и отдельные нарушения, вовлекающие иммунный механизм;</w:t>
      </w:r>
    </w:p>
    <w:p w14:paraId="7FBC5486"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врожденные иммунодефицитные синдромы;</w:t>
      </w:r>
    </w:p>
    <w:p w14:paraId="77038FAA"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5EAB57AE"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злокачественные новообразования мезотелиальной и мягких тканей (рабдомиосаркома);</w:t>
      </w:r>
    </w:p>
    <w:p w14:paraId="6E4F8FD7"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злокачественные новообразования костей и суставных хрящей (саркома Юинга, хондросаркома, фибросаркома);</w:t>
      </w:r>
    </w:p>
    <w:p w14:paraId="7D4E1EF1"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нейроэпителиальные новообразования (нейробластома, ретинобластома);</w:t>
      </w:r>
    </w:p>
    <w:p w14:paraId="3905FCDC"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демиелинизирующие болезни центральной нервной системы (рассеянный склероз);</w:t>
      </w:r>
    </w:p>
    <w:p w14:paraId="35C260C2"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герминогенные новообразования;</w:t>
      </w:r>
    </w:p>
    <w:p w14:paraId="7D06CE56"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сложные и смешанные стромальные новообразования (нефробластома);</w:t>
      </w:r>
    </w:p>
    <w:p w14:paraId="0926AD9C"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глиомы (примитивная нейроэктодермальная опухоль);</w:t>
      </w:r>
    </w:p>
    <w:p w14:paraId="2BDEF099"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злокачественные новообразования печени и внутрипеченочных желчных протоков (гепатобластома);</w:t>
      </w:r>
    </w:p>
    <w:p w14:paraId="22C0D688"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болезни кожи и подкожной клетчатки (склеродермия);</w:t>
      </w:r>
    </w:p>
    <w:p w14:paraId="5AF2D4AE"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t>системные поражения соединительной ткани (системная красная волчанка);</w:t>
      </w:r>
    </w:p>
    <w:p w14:paraId="30D5F6AC" w14:textId="77777777" w:rsidR="009F7F8A" w:rsidRPr="00092151" w:rsidRDefault="009F7F8A" w:rsidP="003350DC">
      <w:pPr>
        <w:numPr>
          <w:ilvl w:val="0"/>
          <w:numId w:val="20"/>
        </w:numPr>
        <w:overflowPunct w:val="0"/>
        <w:autoSpaceDE w:val="0"/>
        <w:autoSpaceDN w:val="0"/>
        <w:adjustRightInd w:val="0"/>
        <w:textAlignment w:val="baseline"/>
        <w:rPr>
          <w:rFonts w:eastAsia="SimSun"/>
        </w:rPr>
      </w:pPr>
      <w:r w:rsidRPr="00092151">
        <w:rPr>
          <w:rFonts w:eastAsia="SimSun"/>
        </w:rPr>
        <w:lastRenderedPageBreak/>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B64E7B3" w14:textId="77777777" w:rsidR="009F7F8A" w:rsidRPr="00092151" w:rsidRDefault="009F7F8A" w:rsidP="003350DC">
      <w:pPr>
        <w:rPr>
          <w:rFonts w:eastAsia="SimSun"/>
        </w:rPr>
      </w:pPr>
      <w:bookmarkStart w:id="260" w:name="_Toc44401107"/>
    </w:p>
    <w:p w14:paraId="09196EE2" w14:textId="12B868F2" w:rsidR="009F7F8A" w:rsidRPr="00092151" w:rsidRDefault="009F7F8A" w:rsidP="003350DC">
      <w:pPr>
        <w:rPr>
          <w:rFonts w:eastAsia="SimSun"/>
          <w:i/>
          <w:u w:val="single"/>
        </w:rPr>
      </w:pPr>
      <w:r w:rsidRPr="0009215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260"/>
      <w:r w:rsidRPr="00092151">
        <w:rPr>
          <w:rFonts w:eastAsia="SimSun"/>
          <w:i/>
          <w:u w:val="single"/>
        </w:rPr>
        <w:t xml:space="preserve"> </w:t>
      </w:r>
      <w:r w:rsidRPr="00092151">
        <w:rPr>
          <w:rFonts w:eastAsia="SimSun"/>
          <w:u w:val="single"/>
        </w:rPr>
        <w:fldChar w:fldCharType="begin" w:fldLock="1"/>
      </w:r>
      <w:r w:rsidR="00023CA1">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u w:val="single"/>
        </w:rPr>
        <w:fldChar w:fldCharType="separate"/>
      </w:r>
      <w:r w:rsidR="00023CA1" w:rsidRPr="00023CA1">
        <w:rPr>
          <w:rFonts w:eastAsia="SimSun"/>
          <w:noProof/>
        </w:rPr>
        <w:t>[107]</w:t>
      </w:r>
      <w:r w:rsidRPr="00092151">
        <w:rPr>
          <w:rFonts w:eastAsia="SimSun"/>
          <w:u w:val="single"/>
        </w:rPr>
        <w:fldChar w:fldCharType="end"/>
      </w:r>
      <w:r w:rsidRPr="00092151">
        <w:rPr>
          <w:rFonts w:eastAsia="SimSun"/>
          <w:i/>
          <w:u w:val="single"/>
        </w:rPr>
        <w:t xml:space="preserve">: </w:t>
      </w:r>
    </w:p>
    <w:p w14:paraId="2FBF9810"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4396DFC"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рисков проведения алло-ТГСК по шкалам </w:t>
      </w:r>
      <w:r w:rsidRPr="00092151">
        <w:rPr>
          <w:rFonts w:eastAsia="SimSun"/>
          <w:lang w:val="en-US"/>
        </w:rPr>
        <w:t>EBMT</w:t>
      </w:r>
      <w:r w:rsidRPr="00092151">
        <w:rPr>
          <w:rFonts w:eastAsia="SimSun"/>
        </w:rPr>
        <w:t xml:space="preserve"> и </w:t>
      </w:r>
      <w:r w:rsidRPr="00092151">
        <w:rPr>
          <w:rFonts w:eastAsia="SimSun"/>
          <w:lang w:val="en-US"/>
        </w:rPr>
        <w:t>HCT</w:t>
      </w:r>
      <w:r w:rsidRPr="00092151">
        <w:rPr>
          <w:rFonts w:eastAsia="SimSun"/>
        </w:rPr>
        <w:t>-</w:t>
      </w:r>
      <w:r w:rsidRPr="00092151">
        <w:rPr>
          <w:rFonts w:eastAsia="SimSun"/>
          <w:lang w:val="en-US"/>
        </w:rPr>
        <w:t>CI</w:t>
      </w:r>
      <w:r w:rsidRPr="00092151">
        <w:rPr>
          <w:rFonts w:eastAsia="SimSun"/>
        </w:rPr>
        <w:t xml:space="preserve"> (приложения Г2 и Г3).</w:t>
      </w:r>
    </w:p>
    <w:p w14:paraId="0A3D4407" w14:textId="479EC635"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статуса кандидата в реципиенты согласно определению индекса </w:t>
      </w:r>
      <w:r w:rsidRPr="00092151">
        <w:rPr>
          <w:rFonts w:eastAsia="SimSun"/>
          <w:lang w:val="en-US"/>
        </w:rPr>
        <w:t>ECOG</w:t>
      </w:r>
      <w:r w:rsidRPr="00092151">
        <w:rPr>
          <w:rFonts w:eastAsia="SimSun"/>
        </w:rPr>
        <w:t xml:space="preserve"> (приложение Г1) </w:t>
      </w:r>
    </w:p>
    <w:p w14:paraId="6B676E19"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психологического статуса, отсутствие обострения психических заболеваний. </w:t>
      </w:r>
    </w:p>
    <w:p w14:paraId="79F79FB4"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функционального состояния почек: концентрация креатинина сыворотки </w:t>
      </w:r>
      <w:proofErr w:type="gramStart"/>
      <w:r w:rsidRPr="00092151">
        <w:rPr>
          <w:rFonts w:eastAsia="SimSun"/>
        </w:rPr>
        <w:t>&lt;</w:t>
      </w:r>
      <w:r w:rsidRPr="00092151">
        <w:rPr>
          <w:rFonts w:eastAsia="SimSun"/>
          <w:lang w:val="en-US"/>
        </w:rPr>
        <w:t> </w:t>
      </w:r>
      <w:r w:rsidRPr="00092151">
        <w:rPr>
          <w:rFonts w:eastAsia="SimSun"/>
        </w:rPr>
        <w:t>177</w:t>
      </w:r>
      <w:proofErr w:type="gramEnd"/>
      <w:r w:rsidRPr="00092151">
        <w:rPr>
          <w:rFonts w:eastAsia="SimSun"/>
        </w:rPr>
        <w:t xml:space="preserve"> мкмоль/л (&lt; 2 мг/дл) или клиренс креатинина &gt;</w:t>
      </w:r>
      <w:r w:rsidRPr="00092151">
        <w:rPr>
          <w:rFonts w:eastAsia="SimSun"/>
          <w:lang w:val="en-US"/>
        </w:rPr>
        <w:t> </w:t>
      </w:r>
      <w:r w:rsidRPr="00092151">
        <w:rPr>
          <w:rFonts w:eastAsia="SimSun"/>
        </w:rPr>
        <w:t>50 мл/мин/1,73 м</w:t>
      </w:r>
      <w:r w:rsidRPr="00092151">
        <w:rPr>
          <w:rFonts w:eastAsia="SimSun"/>
          <w:vertAlign w:val="superscript"/>
        </w:rPr>
        <w:t>2</w:t>
      </w:r>
      <w:r w:rsidRPr="00092151">
        <w:rPr>
          <w:rFonts w:eastAsia="SimSun"/>
        </w:rPr>
        <w:t>.</w:t>
      </w:r>
    </w:p>
    <w:p w14:paraId="2BB6A884"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функционального состояния сердечной деятельности: фракция выброса левого </w:t>
      </w:r>
      <w:proofErr w:type="gramStart"/>
      <w:r w:rsidRPr="00092151">
        <w:rPr>
          <w:rFonts w:eastAsia="SimSun"/>
        </w:rPr>
        <w:t>желудочка &gt;</w:t>
      </w:r>
      <w:proofErr w:type="gramEnd"/>
      <w:r w:rsidRPr="00092151">
        <w:rPr>
          <w:rFonts w:eastAsia="SimSun"/>
        </w:rPr>
        <w:t xml:space="preserve"> 35% по </w:t>
      </w:r>
      <w:r w:rsidRPr="00092151">
        <w:rPr>
          <w:rFonts w:eastAsia="SimSun"/>
          <w:lang w:val="en-US"/>
        </w:rPr>
        <w:t>Simpson</w:t>
      </w:r>
      <w:r w:rsidRPr="00092151">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092151">
        <w:rPr>
          <w:rFonts w:eastAsia="SimSun"/>
          <w:lang w:val="en-US"/>
        </w:rPr>
        <w:t>IV</w:t>
      </w:r>
      <w:r w:rsidRPr="00092151">
        <w:rPr>
          <w:rFonts w:eastAsia="SimSun"/>
        </w:rPr>
        <w:t>–</w:t>
      </w:r>
      <w:r w:rsidRPr="00092151">
        <w:rPr>
          <w:rFonts w:eastAsia="SimSun"/>
          <w:lang w:val="en-US"/>
        </w:rPr>
        <w:t>V</w:t>
      </w:r>
      <w:r w:rsidRPr="00092151">
        <w:rPr>
          <w:rFonts w:eastAsia="SimSun"/>
        </w:rPr>
        <w:t xml:space="preserve"> градаций по </w:t>
      </w:r>
      <w:r w:rsidRPr="00092151">
        <w:rPr>
          <w:rFonts w:eastAsia="SimSun"/>
          <w:lang w:val="en-US"/>
        </w:rPr>
        <w:t>Lawn</w:t>
      </w:r>
      <w:r w:rsidRPr="00092151">
        <w:rPr>
          <w:rFonts w:eastAsia="SimSun"/>
        </w:rPr>
        <w:t>—</w:t>
      </w:r>
      <w:r w:rsidRPr="00092151">
        <w:rPr>
          <w:rFonts w:eastAsia="SimSun"/>
          <w:lang w:val="en-US"/>
        </w:rPr>
        <w:t>Wolf</w:t>
      </w:r>
      <w:r w:rsidRPr="00092151">
        <w:rPr>
          <w:rFonts w:eastAsia="SimSun"/>
        </w:rPr>
        <w:t xml:space="preserve">). </w:t>
      </w:r>
    </w:p>
    <w:p w14:paraId="196B87A1"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функционального состояния легких: ОФВ1 ≥ 80%; по возможности определяют скорректированную диффузионную способность легких (DLCO), которая должна </w:t>
      </w:r>
      <w:proofErr w:type="gramStart"/>
      <w:r w:rsidRPr="00092151">
        <w:rPr>
          <w:rFonts w:eastAsia="SimSun"/>
        </w:rPr>
        <w:t>быть &gt;</w:t>
      </w:r>
      <w:proofErr w:type="gramEnd"/>
      <w:r w:rsidRPr="00092151">
        <w:rPr>
          <w:rFonts w:eastAsia="SimSun"/>
        </w:rPr>
        <w:t xml:space="preserve"> 35% должного.</w:t>
      </w:r>
    </w:p>
    <w:p w14:paraId="4D3EDD64" w14:textId="77777777" w:rsidR="009F7F8A" w:rsidRPr="00092151" w:rsidRDefault="009F7F8A" w:rsidP="003350DC">
      <w:pPr>
        <w:numPr>
          <w:ilvl w:val="0"/>
          <w:numId w:val="21"/>
        </w:numPr>
        <w:overflowPunct w:val="0"/>
        <w:autoSpaceDE w:val="0"/>
        <w:autoSpaceDN w:val="0"/>
        <w:adjustRightInd w:val="0"/>
        <w:textAlignment w:val="baseline"/>
        <w:rPr>
          <w:rFonts w:eastAsia="SimSun"/>
        </w:rPr>
      </w:pPr>
      <w:r w:rsidRPr="00092151">
        <w:rPr>
          <w:rFonts w:eastAsia="SimSun"/>
        </w:rPr>
        <w:t xml:space="preserve">Оценка функционального состояния печени: </w:t>
      </w:r>
    </w:p>
    <w:p w14:paraId="7FC01E1D" w14:textId="77777777" w:rsidR="009F7F8A" w:rsidRPr="00092151" w:rsidRDefault="009F7F8A" w:rsidP="003350DC">
      <w:pPr>
        <w:numPr>
          <w:ilvl w:val="1"/>
          <w:numId w:val="21"/>
        </w:numPr>
        <w:overflowPunct w:val="0"/>
        <w:autoSpaceDE w:val="0"/>
        <w:autoSpaceDN w:val="0"/>
        <w:adjustRightInd w:val="0"/>
        <w:textAlignment w:val="baseline"/>
      </w:pPr>
      <w:r w:rsidRPr="00092151">
        <w:t>концентрация общего билирубина ≤ 22 мкмоль/л (за исключением доказанного синдрома Жильбера);</w:t>
      </w:r>
    </w:p>
    <w:p w14:paraId="0850481B" w14:textId="77777777" w:rsidR="009F7F8A" w:rsidRPr="00092151" w:rsidRDefault="009F7F8A" w:rsidP="003350DC">
      <w:pPr>
        <w:numPr>
          <w:ilvl w:val="1"/>
          <w:numId w:val="21"/>
        </w:numPr>
        <w:overflowPunct w:val="0"/>
        <w:autoSpaceDE w:val="0"/>
        <w:autoSpaceDN w:val="0"/>
        <w:adjustRightInd w:val="0"/>
        <w:textAlignment w:val="baseline"/>
      </w:pPr>
      <w:r w:rsidRPr="00092151">
        <w:t>концентрация общего билирубина ≤ 30 мкмоль/л (за исключением доказанного синдрома Жильбера).</w:t>
      </w:r>
    </w:p>
    <w:p w14:paraId="0AEAFA2B" w14:textId="77777777" w:rsidR="009F7F8A" w:rsidRPr="00092151" w:rsidRDefault="009F7F8A" w:rsidP="003350DC">
      <w:pPr>
        <w:rPr>
          <w:rFonts w:eastAsia="SimSun"/>
        </w:rPr>
      </w:pPr>
      <w:bookmarkStart w:id="261" w:name="_Toc44401108"/>
    </w:p>
    <w:p w14:paraId="738C0C99" w14:textId="506B0DF4" w:rsidR="009F7F8A" w:rsidRPr="00092151" w:rsidRDefault="009F7F8A" w:rsidP="003350DC">
      <w:pPr>
        <w:rPr>
          <w:rFonts w:eastAsia="SimSun"/>
          <w:i/>
          <w:u w:val="single"/>
        </w:rPr>
      </w:pPr>
      <w:r w:rsidRPr="0009215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261"/>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w:t>
      </w:r>
    </w:p>
    <w:p w14:paraId="5ECC46A3"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lastRenderedPageBreak/>
        <w:t xml:space="preserve">Иммунодепрессивное состояние: нейтропения, лимфопения с концентрацией </w:t>
      </w:r>
      <w:r w:rsidRPr="00092151">
        <w:rPr>
          <w:rFonts w:eastAsia="SimSun"/>
          <w:lang w:val="en-US"/>
        </w:rPr>
        <w:t>CD</w:t>
      </w:r>
      <w:r w:rsidRPr="00092151">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5DBEBB32"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79206126"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Перенесенные заболевания в том числе (</w:t>
      </w:r>
      <w:r w:rsidRPr="00092151">
        <w:rPr>
          <w:rFonts w:eastAsia="SimSun"/>
          <w:lang w:val="en-US"/>
        </w:rPr>
        <w:t>COVID</w:t>
      </w:r>
      <w:r w:rsidRPr="00092151">
        <w:rPr>
          <w:rFonts w:eastAsia="SimSun"/>
        </w:rPr>
        <w:t>-19, туберкулез, вирусные гепатиты)</w:t>
      </w:r>
    </w:p>
    <w:p w14:paraId="6A3BF5E6"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донорспецифичных анти-</w:t>
      </w:r>
      <w:r w:rsidRPr="00092151">
        <w:rPr>
          <w:rFonts w:eastAsia="SimSun"/>
          <w:lang w:val="en-US"/>
        </w:rPr>
        <w:t>HLA</w:t>
      </w:r>
      <w:r w:rsidRPr="00092151">
        <w:rPr>
          <w:rFonts w:eastAsia="SimSun"/>
        </w:rPr>
        <w:t xml:space="preserve">-антител у реципиента при неродственной частично совместимой или гаплоидентичной ТГСК </w:t>
      </w:r>
    </w:p>
    <w:p w14:paraId="19556594"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Тромботические, геморрагические события на этапе предшествующей терапии и причины при их верификации</w:t>
      </w:r>
    </w:p>
    <w:p w14:paraId="7C269D41"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 xml:space="preserve">Трансфузионный анамнез, наличие данных за рефрактерность к трансфузиям компонентов донорской крови. </w:t>
      </w:r>
    </w:p>
    <w:p w14:paraId="706BB32F"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6EC5F38E"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врожденных или приобретенных пороков</w:t>
      </w:r>
    </w:p>
    <w:p w14:paraId="3B1D7490"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протезов, имплантатов и биоматериалов.</w:t>
      </w:r>
    </w:p>
    <w:p w14:paraId="740D9A64"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хронических заболеваний и их стадия.</w:t>
      </w:r>
    </w:p>
    <w:p w14:paraId="48E8E59D" w14:textId="543EFBF3"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Информация о лечении зубов в течение последних 6 мес</w:t>
      </w:r>
      <w:r w:rsidR="002B2655">
        <w:rPr>
          <w:rFonts w:eastAsia="SimSun"/>
        </w:rPr>
        <w:t>.</w:t>
      </w:r>
      <w:r w:rsidRPr="00092151">
        <w:rPr>
          <w:rFonts w:eastAsia="SimSun"/>
        </w:rPr>
        <w:t xml:space="preserve">, при отсутствии информации — обязательно осмотр </w:t>
      </w:r>
      <w:r w:rsidR="007A73DE">
        <w:rPr>
          <w:rFonts w:eastAsia="SimSun"/>
        </w:rPr>
        <w:t>врача-</w:t>
      </w:r>
      <w:r w:rsidRPr="00092151">
        <w:rPr>
          <w:rFonts w:eastAsia="SimSun"/>
        </w:rPr>
        <w:t>стоматолога.</w:t>
      </w:r>
    </w:p>
    <w:p w14:paraId="29BD9878" w14:textId="7830D988"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 xml:space="preserve">Консультация </w:t>
      </w:r>
      <w:r w:rsidR="007A73DE">
        <w:rPr>
          <w:rFonts w:eastAsia="SimSun"/>
        </w:rPr>
        <w:t>врача-акушера-</w:t>
      </w:r>
      <w:r w:rsidRPr="00092151">
        <w:rPr>
          <w:rFonts w:eastAsia="SimSun"/>
        </w:rPr>
        <w:t>гинеколога для женщин с целью выявления риска дисфункциональных маточных кровотечений/перименопаузального статуса.</w:t>
      </w:r>
    </w:p>
    <w:p w14:paraId="698F04AA"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proofErr w:type="gramStart"/>
      <w:r w:rsidRPr="00092151">
        <w:rPr>
          <w:rFonts w:eastAsia="SimSun"/>
        </w:rPr>
        <w:t>Эпилептическая активность</w:t>
      </w:r>
      <w:proofErr w:type="gramEnd"/>
      <w:r w:rsidRPr="00092151">
        <w:rPr>
          <w:rFonts w:eastAsia="SimSun"/>
        </w:rPr>
        <w:t xml:space="preserve"> подтвержденная результатами ЭЭГ</w:t>
      </w:r>
    </w:p>
    <w:p w14:paraId="2EB2DC21"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 xml:space="preserve">Нутритивный статус: избыточный вес или дефицит массы тела. </w:t>
      </w:r>
    </w:p>
    <w:p w14:paraId="1EB3A6D2"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bookmarkStart w:id="262" w:name="_Toc44401109"/>
      <w:r w:rsidRPr="00092151">
        <w:rPr>
          <w:rFonts w:eastAsia="SimSun"/>
        </w:rPr>
        <w:t>Критерии, при наличии которых выполнение алло-ТГСК противопоказано</w:t>
      </w:r>
      <w:bookmarkEnd w:id="262"/>
      <w:r w:rsidRPr="00092151">
        <w:rPr>
          <w:rFonts w:eastAsia="SimSun"/>
        </w:rPr>
        <w:t xml:space="preserve"> </w:t>
      </w:r>
    </w:p>
    <w:p w14:paraId="6D138F0B"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Беременность</w:t>
      </w:r>
    </w:p>
    <w:p w14:paraId="22638126"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lastRenderedPageBreak/>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5E5E54DC"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rPr>
        <w:t>Наличие любой неконтролируемой инфекции.</w:t>
      </w:r>
    </w:p>
    <w:p w14:paraId="63EA75C1" w14:textId="77777777" w:rsidR="009F7F8A" w:rsidRPr="00092151" w:rsidRDefault="009F7F8A" w:rsidP="003350DC">
      <w:pPr>
        <w:numPr>
          <w:ilvl w:val="0"/>
          <w:numId w:val="22"/>
        </w:numPr>
        <w:overflowPunct w:val="0"/>
        <w:autoSpaceDE w:val="0"/>
        <w:autoSpaceDN w:val="0"/>
        <w:adjustRightInd w:val="0"/>
        <w:textAlignment w:val="baseline"/>
        <w:rPr>
          <w:rFonts w:eastAsia="SimSun"/>
        </w:rPr>
      </w:pPr>
      <w:r w:rsidRPr="00092151">
        <w:rPr>
          <w:rFonts w:eastAsia="SimSun"/>
          <w:u w:val="single"/>
        </w:rPr>
        <w:t>Другие</w:t>
      </w:r>
      <w:r w:rsidRPr="00092151">
        <w:rPr>
          <w:rFonts w:eastAsia="SimSun"/>
        </w:rPr>
        <w:t xml:space="preserve"> онкологические заболевания различных стадий и локализаций вне ремиссии.</w:t>
      </w:r>
    </w:p>
    <w:p w14:paraId="34B4544A" w14:textId="77777777" w:rsidR="009F7F8A" w:rsidRPr="00092151" w:rsidRDefault="009F7F8A" w:rsidP="003350DC">
      <w:pPr>
        <w:rPr>
          <w:rFonts w:eastAsia="SimSun"/>
        </w:rPr>
      </w:pPr>
      <w:bookmarkStart w:id="263" w:name="_Toc44401110"/>
    </w:p>
    <w:p w14:paraId="0512794C" w14:textId="71A24B9C" w:rsidR="009F7F8A" w:rsidRPr="00092151" w:rsidRDefault="009F7F8A" w:rsidP="003350DC">
      <w:pPr>
        <w:rPr>
          <w:rFonts w:eastAsia="SimSun"/>
          <w:i/>
          <w:u w:val="single"/>
        </w:rPr>
      </w:pPr>
      <w:bookmarkStart w:id="264" w:name="_Toc44401124"/>
      <w:r w:rsidRPr="00092151">
        <w:rPr>
          <w:rFonts w:eastAsia="SimSun"/>
          <w:i/>
          <w:u w:val="single"/>
        </w:rPr>
        <w:t>Список лабораторных и инструментальных исследований для обследования кандидатов на алло-ТГСК</w:t>
      </w:r>
      <w:bookmarkEnd w:id="264"/>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w:t>
      </w:r>
    </w:p>
    <w:p w14:paraId="6B4D0275" w14:textId="38EA5F39" w:rsidR="009F7F8A" w:rsidRPr="00092151" w:rsidRDefault="006460AF" w:rsidP="003350DC">
      <w:pPr>
        <w:numPr>
          <w:ilvl w:val="0"/>
          <w:numId w:val="28"/>
        </w:numPr>
        <w:overflowPunct w:val="0"/>
        <w:autoSpaceDE w:val="0"/>
        <w:autoSpaceDN w:val="0"/>
        <w:adjustRightInd w:val="0"/>
        <w:textAlignment w:val="baseline"/>
        <w:rPr>
          <w:rFonts w:eastAsia="SimSun"/>
        </w:rPr>
      </w:pPr>
      <w:r w:rsidRPr="00092151">
        <w:rPr>
          <w:rFonts w:eastAsia="SimSun"/>
        </w:rPr>
        <w:t>Общий (клинический) анализ крови</w:t>
      </w:r>
      <w:r w:rsidR="006A07EC" w:rsidRPr="00092151">
        <w:rPr>
          <w:rFonts w:eastAsia="SimSun"/>
        </w:rPr>
        <w:t xml:space="preserve"> развернутый</w:t>
      </w:r>
      <w:r w:rsidR="009F7F8A" w:rsidRPr="00F271DE">
        <w:rPr>
          <w:rStyle w:val="af5"/>
        </w:rPr>
        <w:footnoteReference w:id="2"/>
      </w:r>
      <w:r w:rsidR="009F7F8A" w:rsidRPr="00092151">
        <w:rPr>
          <w:rFonts w:eastAsia="SimSun"/>
        </w:rPr>
        <w:t>.</w:t>
      </w:r>
    </w:p>
    <w:p w14:paraId="2C48B170" w14:textId="7A3B8113" w:rsidR="009F7F8A" w:rsidRPr="00092151" w:rsidRDefault="006A07EC" w:rsidP="003350DC">
      <w:pPr>
        <w:numPr>
          <w:ilvl w:val="0"/>
          <w:numId w:val="28"/>
        </w:numPr>
        <w:overflowPunct w:val="0"/>
        <w:autoSpaceDE w:val="0"/>
        <w:autoSpaceDN w:val="0"/>
        <w:adjustRightInd w:val="0"/>
        <w:textAlignment w:val="baseline"/>
        <w:rPr>
          <w:rFonts w:eastAsia="SimSun"/>
        </w:rPr>
      </w:pPr>
      <w:r w:rsidRPr="00092151">
        <w:rPr>
          <w:rFonts w:eastAsia="SimSun"/>
        </w:rPr>
        <w:t>Анализ крови биохимический общетерапевтический</w:t>
      </w:r>
      <w:r w:rsidR="009F7F8A" w:rsidRPr="00092151">
        <w:rPr>
          <w:rFonts w:eastAsia="SimSun"/>
        </w:rPr>
        <w:t xml:space="preserve"> (общий белок, альбумин, глобулин, общий холестерин, мочевая кислота, креатинин, мочевина, билирубин и его фракции, АЛТ, АСТ, щелочная фосфатаза,</w:t>
      </w:r>
      <w:r w:rsidR="00E367B6">
        <w:rPr>
          <w:rFonts w:eastAsia="SimSun"/>
        </w:rPr>
        <w:t xml:space="preserve"> </w:t>
      </w:r>
      <w:r w:rsidR="00E367B6" w:rsidRPr="00E367B6">
        <w:rPr>
          <w:rFonts w:eastAsia="SimSun"/>
        </w:rPr>
        <w:t>гамма-гл</w:t>
      </w:r>
      <w:r w:rsidR="00E367B6">
        <w:rPr>
          <w:rFonts w:eastAsia="SimSun"/>
        </w:rPr>
        <w:t>у</w:t>
      </w:r>
      <w:r w:rsidR="00E367B6" w:rsidRPr="00E367B6">
        <w:rPr>
          <w:rFonts w:eastAsia="SimSun"/>
        </w:rPr>
        <w:t>тамилтранспептидаза</w:t>
      </w:r>
      <w:r w:rsidR="009F7F8A" w:rsidRPr="00092151">
        <w:rPr>
          <w:rFonts w:eastAsia="SimSun"/>
        </w:rPr>
        <w:t>, ЛДГ, ферритин)</w:t>
      </w:r>
      <w:r w:rsidR="009F7F8A" w:rsidRPr="00F271DE">
        <w:rPr>
          <w:rStyle w:val="af5"/>
        </w:rPr>
        <w:footnoteReference w:id="3"/>
      </w:r>
      <w:r w:rsidR="009F7F8A" w:rsidRPr="00092151">
        <w:rPr>
          <w:rFonts w:eastAsia="SimSun"/>
        </w:rPr>
        <w:t>.</w:t>
      </w:r>
    </w:p>
    <w:p w14:paraId="5A015C18" w14:textId="37E6B788" w:rsidR="009F7F8A" w:rsidRPr="00092151" w:rsidRDefault="007225EC" w:rsidP="003350DC">
      <w:pPr>
        <w:numPr>
          <w:ilvl w:val="0"/>
          <w:numId w:val="28"/>
        </w:numPr>
        <w:overflowPunct w:val="0"/>
        <w:autoSpaceDE w:val="0"/>
        <w:autoSpaceDN w:val="0"/>
        <w:adjustRightInd w:val="0"/>
        <w:textAlignment w:val="baseline"/>
        <w:rPr>
          <w:rFonts w:eastAsia="SimSun"/>
        </w:rPr>
      </w:pPr>
      <w:r w:rsidRPr="00092151">
        <w:rPr>
          <w:rFonts w:eastAsia="SimSun"/>
        </w:rPr>
        <w:t>Коагулограмма (ориентировочное исследование системы гемостаза)</w:t>
      </w:r>
      <w:r w:rsidR="009F7F8A" w:rsidRPr="00F271DE">
        <w:rPr>
          <w:rStyle w:val="af5"/>
        </w:rPr>
        <w:footnoteReference w:id="4"/>
      </w:r>
      <w:r w:rsidR="009F7F8A" w:rsidRPr="00092151">
        <w:rPr>
          <w:rFonts w:eastAsia="SimSun"/>
        </w:rPr>
        <w:t>.</w:t>
      </w:r>
    </w:p>
    <w:p w14:paraId="30EDE6A8" w14:textId="291BB5CC" w:rsidR="009F7F8A" w:rsidRPr="00092151" w:rsidRDefault="007225EC" w:rsidP="003350DC">
      <w:pPr>
        <w:numPr>
          <w:ilvl w:val="0"/>
          <w:numId w:val="28"/>
        </w:numPr>
        <w:overflowPunct w:val="0"/>
        <w:autoSpaceDE w:val="0"/>
        <w:autoSpaceDN w:val="0"/>
        <w:adjustRightInd w:val="0"/>
        <w:textAlignment w:val="baseline"/>
        <w:rPr>
          <w:rFonts w:eastAsia="SimSun"/>
        </w:rPr>
      </w:pPr>
      <w:r w:rsidRPr="00092151">
        <w:rPr>
          <w:rFonts w:eastAsia="SimSun"/>
        </w:rPr>
        <w:t>Исследование уровня глюкозы в крови</w:t>
      </w:r>
      <w:r w:rsidR="009F7F8A" w:rsidRPr="00092151">
        <w:rPr>
          <w:rFonts w:eastAsia="SimSun"/>
        </w:rPr>
        <w:t xml:space="preserve"> натощак</w:t>
      </w:r>
      <w:r w:rsidR="009F7F8A" w:rsidRPr="00F271DE">
        <w:rPr>
          <w:rStyle w:val="af5"/>
        </w:rPr>
        <w:footnoteReference w:id="5"/>
      </w:r>
      <w:r w:rsidR="009F7F8A" w:rsidRPr="00092151">
        <w:rPr>
          <w:rFonts w:eastAsia="SimSun"/>
        </w:rPr>
        <w:t>.</w:t>
      </w:r>
    </w:p>
    <w:p w14:paraId="4399D646" w14:textId="03CD000C" w:rsidR="009F7F8A" w:rsidRPr="00092151" w:rsidRDefault="009F7F8A" w:rsidP="003350DC">
      <w:pPr>
        <w:pStyle w:val="afe"/>
        <w:numPr>
          <w:ilvl w:val="0"/>
          <w:numId w:val="28"/>
        </w:numPr>
        <w:overflowPunct w:val="0"/>
        <w:autoSpaceDE w:val="0"/>
        <w:autoSpaceDN w:val="0"/>
        <w:adjustRightInd w:val="0"/>
        <w:textAlignment w:val="baseline"/>
        <w:rPr>
          <w:rFonts w:eastAsia="SimSun"/>
        </w:rPr>
      </w:pPr>
      <w:r w:rsidRPr="00092151">
        <w:rPr>
          <w:rFonts w:eastAsia="SimSun"/>
        </w:rPr>
        <w:t>Серологические исследования гемотрансмиссивных инфекций (</w:t>
      </w:r>
      <w:r w:rsidR="003C33BC" w:rsidRPr="00092151">
        <w:rPr>
          <w:rFonts w:eastAsia="SimSun"/>
        </w:rPr>
        <w:t xml:space="preserve">Определение антител классов M, G (IgM, IgG) к вирусу иммунодефицита человека ВИЧ-1 (Human immunodeficiency virus HIV 1) в крови, </w:t>
      </w:r>
      <w:r w:rsidR="00F36031" w:rsidRPr="00092151">
        <w:rPr>
          <w:rFonts w:eastAsia="SimSun"/>
        </w:rPr>
        <w:t>определение антител классов M, G (IgM, IgG) к вирусу иммунодефицита человека ВИЧ-2 (Human</w:t>
      </w:r>
      <w:r w:rsidR="00F16D40" w:rsidRPr="00092151">
        <w:rPr>
          <w:rFonts w:eastAsia="SimSun"/>
        </w:rPr>
        <w:t xml:space="preserve">.  </w:t>
      </w:r>
      <w:r w:rsidR="00F36031" w:rsidRPr="00092151">
        <w:rPr>
          <w:rFonts w:eastAsia="SimSun"/>
        </w:rPr>
        <w:t xml:space="preserve">immunodeficiency virus HIV 2) в крови, </w:t>
      </w:r>
      <w:r w:rsidRPr="00092151">
        <w:rPr>
          <w:rFonts w:eastAsia="SimSun"/>
        </w:rPr>
        <w:t xml:space="preserve"> </w:t>
      </w:r>
      <w:r w:rsidR="00F16D40" w:rsidRPr="00092151">
        <w:rPr>
          <w:rFonts w:eastAsia="SimSun"/>
        </w:rPr>
        <w:t xml:space="preserve">определение антигена (HbsAg) вируса гепатита B (Hepatitis B virus) в крови, </w:t>
      </w:r>
      <w:r w:rsidR="00F73027" w:rsidRPr="00092151">
        <w:rPr>
          <w:rFonts w:eastAsia="SimSun"/>
        </w:rPr>
        <w:t xml:space="preserve">определение антител к поверхностному антигену (HBsAg) вируса гепатита B (Hepatitis B virus) в крови, </w:t>
      </w:r>
      <w:r w:rsidR="00867CB8" w:rsidRPr="00092151">
        <w:rPr>
          <w:rFonts w:eastAsia="SimSun"/>
        </w:rPr>
        <w:t xml:space="preserve">определение </w:t>
      </w:r>
      <w:r w:rsidR="005935CC" w:rsidRPr="00092151">
        <w:rPr>
          <w:rFonts w:eastAsia="SimSun"/>
        </w:rPr>
        <w:t xml:space="preserve">антител класса M к ядерному антигену (anti-HBc IgM) вируса гепатита B (Hepatitis B virus) в крови, </w:t>
      </w:r>
      <w:r w:rsidR="00867CB8" w:rsidRPr="00092151">
        <w:rPr>
          <w:rFonts w:eastAsia="SimSun"/>
        </w:rPr>
        <w:t xml:space="preserve">определение </w:t>
      </w:r>
      <w:r w:rsidR="005935CC" w:rsidRPr="00092151">
        <w:rPr>
          <w:rFonts w:eastAsia="SimSun"/>
        </w:rPr>
        <w:t>антител класса G к ядерному антигену (anti-HBc IgG) вируса гепатита B (Hepatitis B virus) в крови</w:t>
      </w:r>
      <w:r w:rsidR="00867CB8" w:rsidRPr="00092151">
        <w:rPr>
          <w:rFonts w:eastAsia="SimSun"/>
        </w:rPr>
        <w:t xml:space="preserve">, </w:t>
      </w:r>
      <w:r w:rsidR="00643E57" w:rsidRPr="00092151">
        <w:rPr>
          <w:rFonts w:eastAsia="SimSun"/>
        </w:rPr>
        <w:t xml:space="preserve">определение антител к е-антигену (anti-HBe) вируса гепатита B </w:t>
      </w:r>
      <w:r w:rsidR="00643E57" w:rsidRPr="00092151">
        <w:rPr>
          <w:rFonts w:eastAsia="SimSun"/>
        </w:rPr>
        <w:lastRenderedPageBreak/>
        <w:t xml:space="preserve">(Hepatitis B virus) в крови, </w:t>
      </w:r>
      <w:r w:rsidR="008400A9" w:rsidRPr="00092151">
        <w:rPr>
          <w:rFonts w:eastAsia="SimSun"/>
        </w:rPr>
        <w:t xml:space="preserve">молекулярно-биологическое исследование крови на </w:t>
      </w:r>
      <w:r w:rsidR="008400A9" w:rsidRPr="00092151">
        <w:rPr>
          <w:rFonts w:eastAsia="SimSun"/>
          <w:lang w:val="en-US"/>
        </w:rPr>
        <w:t>Treponema</w:t>
      </w:r>
      <w:r w:rsidR="008400A9" w:rsidRPr="00092151">
        <w:rPr>
          <w:rFonts w:eastAsia="SimSun"/>
        </w:rPr>
        <w:t xml:space="preserve"> </w:t>
      </w:r>
      <w:r w:rsidR="008400A9" w:rsidRPr="00092151">
        <w:rPr>
          <w:rFonts w:eastAsia="SimSun"/>
          <w:lang w:val="en-US"/>
        </w:rPr>
        <w:t>pallidum</w:t>
      </w:r>
      <w:r w:rsidRPr="00F271DE">
        <w:rPr>
          <w:rStyle w:val="af5"/>
        </w:rPr>
        <w:footnoteReference w:id="6"/>
      </w:r>
      <w:r w:rsidRPr="00092151">
        <w:rPr>
          <w:rFonts w:eastAsia="SimSun"/>
        </w:rPr>
        <w:t>.</w:t>
      </w:r>
    </w:p>
    <w:p w14:paraId="38D16A65" w14:textId="00E122F8" w:rsidR="009F7F8A" w:rsidRPr="00092151" w:rsidRDefault="00FD6EF9" w:rsidP="003350DC">
      <w:pPr>
        <w:numPr>
          <w:ilvl w:val="0"/>
          <w:numId w:val="28"/>
        </w:numPr>
        <w:overflowPunct w:val="0"/>
        <w:autoSpaceDE w:val="0"/>
        <w:autoSpaceDN w:val="0"/>
        <w:adjustRightInd w:val="0"/>
        <w:textAlignment w:val="baseline"/>
        <w:rPr>
          <w:rFonts w:eastAsia="SimSun"/>
        </w:rPr>
      </w:pPr>
      <w:r w:rsidRPr="00092151">
        <w:rPr>
          <w:rFonts w:eastAsia="SimSun"/>
        </w:rPr>
        <w:t>Определение антигенов вируса простого герпеса 1 и 2 типов (Herpes simplex virus types 1, 2) в крови</w:t>
      </w:r>
      <w:r w:rsidR="00B97209" w:rsidRPr="00092151">
        <w:rPr>
          <w:rFonts w:eastAsia="SimSun"/>
        </w:rPr>
        <w:t>, молекулярно-биологическое исследование крови на вирус Эпштейна-Барра (Epstein-Barr virus), определение антител к вирусу герпеса человека 6 типа (Herpes</w:t>
      </w:r>
      <w:r w:rsidR="007A73DE">
        <w:rPr>
          <w:rFonts w:eastAsia="SimSun"/>
        </w:rPr>
        <w:t>-</w:t>
      </w:r>
      <w:r w:rsidR="00B97209" w:rsidRPr="00092151">
        <w:rPr>
          <w:rFonts w:eastAsia="SimSun"/>
        </w:rPr>
        <w:t xml:space="preserve">virus 6) в крови, </w:t>
      </w:r>
      <w:r w:rsidR="00244BF4" w:rsidRPr="00092151">
        <w:rPr>
          <w:rFonts w:eastAsia="SimSun"/>
        </w:rPr>
        <w:t xml:space="preserve">определение антител к токсоплазме (Toxoplasma gondii) в крови </w:t>
      </w:r>
      <w:r w:rsidR="009F7F8A" w:rsidRPr="00092151">
        <w:rPr>
          <w:rFonts w:eastAsia="SimSun"/>
        </w:rPr>
        <w:t>(при возможности)</w:t>
      </w:r>
      <w:r w:rsidR="009F7F8A" w:rsidRPr="00F271DE">
        <w:rPr>
          <w:rStyle w:val="af5"/>
        </w:rPr>
        <w:footnoteReference w:id="7"/>
      </w:r>
      <w:r w:rsidR="009F7F8A" w:rsidRPr="00092151">
        <w:rPr>
          <w:rFonts w:eastAsia="SimSun"/>
        </w:rPr>
        <w:t xml:space="preserve">. </w:t>
      </w:r>
    </w:p>
    <w:p w14:paraId="68B580D6" w14:textId="41D7F450" w:rsidR="009F7F8A" w:rsidRPr="00092151" w:rsidRDefault="002A6E69" w:rsidP="003350DC">
      <w:pPr>
        <w:numPr>
          <w:ilvl w:val="0"/>
          <w:numId w:val="28"/>
        </w:numPr>
        <w:overflowPunct w:val="0"/>
        <w:autoSpaceDE w:val="0"/>
        <w:autoSpaceDN w:val="0"/>
        <w:adjustRightInd w:val="0"/>
        <w:textAlignment w:val="baseline"/>
        <w:rPr>
          <w:rFonts w:eastAsia="SimSun"/>
        </w:rPr>
      </w:pPr>
      <w:r w:rsidRPr="00092151">
        <w:rPr>
          <w:rFonts w:eastAsia="SimSun"/>
        </w:rPr>
        <w:t xml:space="preserve">Определение ДНК вируса гепатита B (Hepatitis B virus) в крови методом ПЦР, качественное исследование (в случае выявления – также количественное исследование), </w:t>
      </w:r>
      <w:r w:rsidR="00821DED" w:rsidRPr="00092151">
        <w:rPr>
          <w:rFonts w:eastAsia="SimSun"/>
        </w:rPr>
        <w:t>Определение РНК вируса гепатита C (Hepatitis C virus) в крови методом ПЦР, качественное исследование (в случае выявления – также количественное исследование)</w:t>
      </w:r>
      <w:r w:rsidR="009F7F8A" w:rsidRPr="00F271DE">
        <w:rPr>
          <w:rStyle w:val="af5"/>
        </w:rPr>
        <w:footnoteReference w:id="8"/>
      </w:r>
      <w:r w:rsidR="009F7F8A" w:rsidRPr="00092151">
        <w:rPr>
          <w:rFonts w:eastAsia="SimSun"/>
        </w:rPr>
        <w:t>.</w:t>
      </w:r>
    </w:p>
    <w:p w14:paraId="7CC44A85" w14:textId="38B6811C" w:rsidR="009F7F8A" w:rsidRPr="00092151" w:rsidRDefault="00572AB9" w:rsidP="003350DC">
      <w:pPr>
        <w:numPr>
          <w:ilvl w:val="0"/>
          <w:numId w:val="28"/>
        </w:numPr>
        <w:overflowPunct w:val="0"/>
        <w:autoSpaceDE w:val="0"/>
        <w:autoSpaceDN w:val="0"/>
        <w:adjustRightInd w:val="0"/>
        <w:textAlignment w:val="baseline"/>
        <w:rPr>
          <w:rFonts w:eastAsia="SimSun"/>
        </w:rPr>
      </w:pPr>
      <w:r w:rsidRPr="00092151">
        <w:rPr>
          <w:rFonts w:eastAsia="SimSun"/>
        </w:rPr>
        <w:t>Компьютерная томография органов грудной полости</w:t>
      </w:r>
      <w:r w:rsidR="009F7F8A" w:rsidRPr="00F271DE">
        <w:rPr>
          <w:rStyle w:val="af5"/>
        </w:rPr>
        <w:footnoteReference w:id="9"/>
      </w:r>
      <w:r w:rsidR="009F7F8A" w:rsidRPr="00092151">
        <w:rPr>
          <w:rFonts w:eastAsia="SimSun"/>
        </w:rPr>
        <w:t>.</w:t>
      </w:r>
      <w:r w:rsidR="006E7776" w:rsidRPr="00092151">
        <w:rPr>
          <w:rFonts w:eastAsia="SimSun"/>
        </w:rPr>
        <w:t xml:space="preserve"> Компьютерная томография </w:t>
      </w:r>
      <w:r w:rsidR="009F7F8A" w:rsidRPr="00092151">
        <w:rPr>
          <w:rFonts w:eastAsia="SimSun"/>
        </w:rPr>
        <w:t xml:space="preserve">других областей при необходимости </w:t>
      </w:r>
    </w:p>
    <w:p w14:paraId="71A6BEFD" w14:textId="4C83E09E" w:rsidR="009F7F8A" w:rsidRPr="00092151" w:rsidRDefault="00B22A52" w:rsidP="003350DC">
      <w:pPr>
        <w:numPr>
          <w:ilvl w:val="0"/>
          <w:numId w:val="28"/>
        </w:numPr>
        <w:overflowPunct w:val="0"/>
        <w:autoSpaceDE w:val="0"/>
        <w:autoSpaceDN w:val="0"/>
        <w:adjustRightInd w:val="0"/>
        <w:textAlignment w:val="baseline"/>
        <w:rPr>
          <w:rFonts w:eastAsia="SimSun"/>
        </w:rPr>
      </w:pPr>
      <w:r w:rsidRPr="00092151">
        <w:rPr>
          <w:rFonts w:eastAsia="SimSun"/>
        </w:rPr>
        <w:t>Позитронная эмиссионная томография совмещенная с компьютерной томографией с туморотропными РФП</w:t>
      </w:r>
      <w:r w:rsidR="00244590" w:rsidRPr="00092151" w:rsidDel="00244590">
        <w:rPr>
          <w:rFonts w:eastAsia="SimSun"/>
        </w:rPr>
        <w:t xml:space="preserve"> </w:t>
      </w:r>
      <w:r w:rsidR="009F7F8A" w:rsidRPr="00092151">
        <w:rPr>
          <w:rFonts w:eastAsia="SimSun"/>
        </w:rPr>
        <w:t>(при необходимости – в соответствии с клиническими рекомендациями (протоколами лечения) )</w:t>
      </w:r>
      <w:r w:rsidR="009F7F8A" w:rsidRPr="00F271DE">
        <w:rPr>
          <w:rStyle w:val="af5"/>
        </w:rPr>
        <w:footnoteReference w:id="10"/>
      </w:r>
      <w:r w:rsidR="009F7F8A" w:rsidRPr="00092151">
        <w:rPr>
          <w:rFonts w:eastAsia="SimSun"/>
        </w:rPr>
        <w:t>.</w:t>
      </w:r>
    </w:p>
    <w:p w14:paraId="236EFB01" w14:textId="7A4CF83E" w:rsidR="009F7F8A" w:rsidRPr="00092151" w:rsidRDefault="006F6461" w:rsidP="003350DC">
      <w:pPr>
        <w:numPr>
          <w:ilvl w:val="0"/>
          <w:numId w:val="28"/>
        </w:numPr>
        <w:overflowPunct w:val="0"/>
        <w:autoSpaceDE w:val="0"/>
        <w:autoSpaceDN w:val="0"/>
        <w:adjustRightInd w:val="0"/>
        <w:textAlignment w:val="baseline"/>
        <w:rPr>
          <w:rFonts w:eastAsia="SimSun"/>
        </w:rPr>
      </w:pPr>
      <w:r w:rsidRPr="00092151">
        <w:rPr>
          <w:rFonts w:eastAsia="SimSun"/>
        </w:rPr>
        <w:t>Магнитно-резонансная томография головного мозга</w:t>
      </w:r>
      <w:r w:rsidR="009F7F8A" w:rsidRPr="00092151">
        <w:rPr>
          <w:rFonts w:eastAsia="SimSun"/>
        </w:rPr>
        <w:t xml:space="preserve"> при наличии показаний (с записью на электронный носитель)</w:t>
      </w:r>
      <w:r w:rsidR="009F7F8A" w:rsidRPr="00F271DE">
        <w:rPr>
          <w:rStyle w:val="af5"/>
        </w:rPr>
        <w:footnoteReference w:id="11"/>
      </w:r>
      <w:r w:rsidR="009F7F8A" w:rsidRPr="00092151">
        <w:rPr>
          <w:rFonts w:eastAsia="SimSun"/>
        </w:rPr>
        <w:t xml:space="preserve">. </w:t>
      </w:r>
    </w:p>
    <w:p w14:paraId="629BD6EF" w14:textId="75DC6379" w:rsidR="009F7F8A" w:rsidRPr="00092151" w:rsidRDefault="009F7F8A" w:rsidP="003350DC">
      <w:pPr>
        <w:numPr>
          <w:ilvl w:val="0"/>
          <w:numId w:val="28"/>
        </w:numPr>
        <w:overflowPunct w:val="0"/>
        <w:autoSpaceDE w:val="0"/>
        <w:autoSpaceDN w:val="0"/>
        <w:adjustRightInd w:val="0"/>
        <w:textAlignment w:val="baseline"/>
        <w:rPr>
          <w:rFonts w:eastAsia="SimSun"/>
        </w:rPr>
      </w:pPr>
      <w:r w:rsidRPr="00092151">
        <w:rPr>
          <w:rFonts w:eastAsia="SimSun"/>
        </w:rPr>
        <w:t>Рентген</w:t>
      </w:r>
      <w:r w:rsidR="00305861" w:rsidRPr="00092151">
        <w:rPr>
          <w:rFonts w:eastAsia="SimSun"/>
        </w:rPr>
        <w:t>ография</w:t>
      </w:r>
      <w:r w:rsidRPr="00092151">
        <w:rPr>
          <w:rFonts w:eastAsia="SimSun"/>
        </w:rPr>
        <w:t xml:space="preserve"> или </w:t>
      </w:r>
      <w:r w:rsidR="00305861" w:rsidRPr="00092151">
        <w:rPr>
          <w:rFonts w:eastAsia="SimSun"/>
        </w:rPr>
        <w:t>компьютерная томография придаточных пазух носа, гортани</w:t>
      </w:r>
      <w:r w:rsidRPr="00092151">
        <w:rPr>
          <w:rFonts w:eastAsia="SimSun"/>
        </w:rPr>
        <w:t>.</w:t>
      </w:r>
    </w:p>
    <w:p w14:paraId="0F916D03" w14:textId="22E10A07" w:rsidR="009F7F8A" w:rsidRPr="00092151" w:rsidRDefault="008D0A59" w:rsidP="003350DC">
      <w:pPr>
        <w:numPr>
          <w:ilvl w:val="0"/>
          <w:numId w:val="28"/>
        </w:numPr>
        <w:overflowPunct w:val="0"/>
        <w:autoSpaceDE w:val="0"/>
        <w:autoSpaceDN w:val="0"/>
        <w:adjustRightInd w:val="0"/>
        <w:textAlignment w:val="baseline"/>
        <w:rPr>
          <w:rFonts w:eastAsia="SimSun"/>
        </w:rPr>
      </w:pPr>
      <w:r w:rsidRPr="00092151">
        <w:rPr>
          <w:rFonts w:eastAsia="SimSun"/>
        </w:rPr>
        <w:t xml:space="preserve">Ультразвуковое исследование печени, </w:t>
      </w:r>
      <w:r w:rsidR="009F7F8A" w:rsidRPr="00092151">
        <w:rPr>
          <w:rFonts w:eastAsia="SimSun"/>
        </w:rPr>
        <w:t>селезенки, почек</w:t>
      </w:r>
      <w:r w:rsidR="009F7F8A" w:rsidRPr="00F271DE">
        <w:rPr>
          <w:rStyle w:val="af5"/>
        </w:rPr>
        <w:footnoteReference w:id="12"/>
      </w:r>
      <w:r w:rsidR="009F7F8A" w:rsidRPr="00092151">
        <w:rPr>
          <w:rFonts w:eastAsia="SimSun"/>
        </w:rPr>
        <w:t xml:space="preserve">. </w:t>
      </w:r>
    </w:p>
    <w:p w14:paraId="4E0F3A02" w14:textId="2E4A65C4" w:rsidR="009F7F8A" w:rsidRPr="00092151" w:rsidRDefault="00607CC2" w:rsidP="003350DC">
      <w:pPr>
        <w:numPr>
          <w:ilvl w:val="0"/>
          <w:numId w:val="28"/>
        </w:numPr>
        <w:overflowPunct w:val="0"/>
        <w:autoSpaceDE w:val="0"/>
        <w:autoSpaceDN w:val="0"/>
        <w:adjustRightInd w:val="0"/>
        <w:textAlignment w:val="baseline"/>
        <w:rPr>
          <w:rFonts w:eastAsia="SimSun"/>
        </w:rPr>
      </w:pPr>
      <w:r w:rsidRPr="00092151">
        <w:rPr>
          <w:rFonts w:eastAsia="SimSun"/>
        </w:rPr>
        <w:t>Регистрация электрокардиограммы, расшифровка, описание и интерпретация электрокардиографических данных</w:t>
      </w:r>
      <w:r w:rsidR="009F7F8A" w:rsidRPr="00F271DE">
        <w:rPr>
          <w:rStyle w:val="af5"/>
        </w:rPr>
        <w:footnoteReference w:id="13"/>
      </w:r>
      <w:r w:rsidR="009F7F8A" w:rsidRPr="00092151">
        <w:rPr>
          <w:rFonts w:eastAsia="SimSun"/>
        </w:rPr>
        <w:t>.</w:t>
      </w:r>
    </w:p>
    <w:p w14:paraId="31D7F2E4" w14:textId="5D14E255" w:rsidR="009F7F8A" w:rsidRPr="00092151" w:rsidRDefault="00BD057A" w:rsidP="003350DC">
      <w:pPr>
        <w:numPr>
          <w:ilvl w:val="0"/>
          <w:numId w:val="28"/>
        </w:numPr>
        <w:overflowPunct w:val="0"/>
        <w:autoSpaceDE w:val="0"/>
        <w:autoSpaceDN w:val="0"/>
        <w:adjustRightInd w:val="0"/>
        <w:textAlignment w:val="baseline"/>
        <w:rPr>
          <w:rFonts w:eastAsia="SimSun"/>
        </w:rPr>
      </w:pPr>
      <w:r w:rsidRPr="00092151">
        <w:rPr>
          <w:rFonts w:eastAsia="SimSun"/>
        </w:rPr>
        <w:lastRenderedPageBreak/>
        <w:t>Эхокардиография</w:t>
      </w:r>
      <w:r w:rsidR="009F7F8A" w:rsidRPr="00F271DE">
        <w:rPr>
          <w:rStyle w:val="af5"/>
        </w:rPr>
        <w:footnoteReference w:id="14"/>
      </w:r>
      <w:r w:rsidR="009F7F8A" w:rsidRPr="00092151">
        <w:rPr>
          <w:rFonts w:eastAsia="SimSun"/>
        </w:rPr>
        <w:t>.</w:t>
      </w:r>
    </w:p>
    <w:p w14:paraId="1115E9CF" w14:textId="4ED9DAD8" w:rsidR="009F7F8A" w:rsidRPr="00092151" w:rsidRDefault="00806E3A" w:rsidP="003350DC">
      <w:pPr>
        <w:numPr>
          <w:ilvl w:val="0"/>
          <w:numId w:val="28"/>
        </w:numPr>
        <w:overflowPunct w:val="0"/>
        <w:autoSpaceDE w:val="0"/>
        <w:autoSpaceDN w:val="0"/>
        <w:adjustRightInd w:val="0"/>
        <w:textAlignment w:val="baseline"/>
        <w:rPr>
          <w:rFonts w:eastAsia="SimSun"/>
        </w:rPr>
      </w:pPr>
      <w:r w:rsidRPr="00092151">
        <w:rPr>
          <w:rFonts w:eastAsia="SimSun"/>
        </w:rPr>
        <w:t>Эргоспирометрия</w:t>
      </w:r>
    </w:p>
    <w:p w14:paraId="10B766E5" w14:textId="16AD82AA" w:rsidR="009F7F8A" w:rsidRPr="00092151" w:rsidRDefault="00806E3A" w:rsidP="003350DC">
      <w:pPr>
        <w:numPr>
          <w:ilvl w:val="0"/>
          <w:numId w:val="28"/>
        </w:numPr>
        <w:overflowPunct w:val="0"/>
        <w:autoSpaceDE w:val="0"/>
        <w:autoSpaceDN w:val="0"/>
        <w:adjustRightInd w:val="0"/>
        <w:textAlignment w:val="baseline"/>
        <w:rPr>
          <w:rFonts w:eastAsia="SimSun"/>
        </w:rPr>
      </w:pPr>
      <w:commentRangeStart w:id="265"/>
      <w:r w:rsidRPr="00092151">
        <w:rPr>
          <w:rFonts w:eastAsia="SimSun"/>
        </w:rPr>
        <w:t>Эзофагогастроскопия</w:t>
      </w:r>
      <w:commentRangeEnd w:id="265"/>
      <w:r w:rsidR="008D6728">
        <w:rPr>
          <w:rStyle w:val="af0"/>
        </w:rPr>
        <w:commentReference w:id="265"/>
      </w:r>
    </w:p>
    <w:p w14:paraId="66F3179C" w14:textId="197A6058" w:rsidR="009F7F8A" w:rsidRPr="00092151" w:rsidRDefault="004D434E" w:rsidP="003350DC">
      <w:pPr>
        <w:numPr>
          <w:ilvl w:val="0"/>
          <w:numId w:val="28"/>
        </w:numPr>
        <w:overflowPunct w:val="0"/>
        <w:autoSpaceDE w:val="0"/>
        <w:autoSpaceDN w:val="0"/>
        <w:adjustRightInd w:val="0"/>
        <w:textAlignment w:val="baseline"/>
        <w:rPr>
          <w:rFonts w:eastAsia="SimSun"/>
        </w:rPr>
      </w:pPr>
      <w:commentRangeStart w:id="266"/>
      <w:r w:rsidRPr="00092151">
        <w:rPr>
          <w:rFonts w:eastAsia="SimSun"/>
        </w:rPr>
        <w:t>Электроэнцефалография</w:t>
      </w:r>
      <w:r w:rsidR="009F7F8A" w:rsidRPr="00092151">
        <w:rPr>
          <w:rFonts w:eastAsia="SimSun"/>
        </w:rPr>
        <w:t xml:space="preserve"> при необходимости</w:t>
      </w:r>
      <w:commentRangeEnd w:id="266"/>
      <w:r w:rsidR="008D6728">
        <w:rPr>
          <w:rStyle w:val="af0"/>
        </w:rPr>
        <w:commentReference w:id="266"/>
      </w:r>
    </w:p>
    <w:p w14:paraId="16DDB343" w14:textId="101E962D" w:rsidR="009F7F8A" w:rsidRPr="00092151" w:rsidRDefault="009F7F8A" w:rsidP="003350DC">
      <w:pPr>
        <w:numPr>
          <w:ilvl w:val="0"/>
          <w:numId w:val="28"/>
        </w:numPr>
        <w:overflowPunct w:val="0"/>
        <w:autoSpaceDE w:val="0"/>
        <w:autoSpaceDN w:val="0"/>
        <w:adjustRightInd w:val="0"/>
        <w:textAlignment w:val="baseline"/>
        <w:rPr>
          <w:rFonts w:eastAsia="SimSun"/>
        </w:rPr>
      </w:pPr>
      <w:r w:rsidRPr="00092151">
        <w:rPr>
          <w:rFonts w:eastAsia="SimSun"/>
        </w:rPr>
        <w:t xml:space="preserve">Осмотр специалистов: </w:t>
      </w:r>
      <w:r w:rsidR="004D434E" w:rsidRPr="00092151">
        <w:rPr>
          <w:rFonts w:eastAsia="SimSun"/>
        </w:rPr>
        <w:t>врач-</w:t>
      </w:r>
      <w:r w:rsidRPr="00092151">
        <w:rPr>
          <w:rFonts w:eastAsia="SimSun"/>
        </w:rPr>
        <w:t xml:space="preserve">стоматолог (обязательно), </w:t>
      </w:r>
      <w:r w:rsidR="004D434E" w:rsidRPr="00092151">
        <w:rPr>
          <w:rFonts w:eastAsia="SimSun"/>
        </w:rPr>
        <w:t>врач-акушер-</w:t>
      </w:r>
      <w:r w:rsidRPr="00092151">
        <w:rPr>
          <w:rFonts w:eastAsia="SimSun"/>
        </w:rPr>
        <w:t xml:space="preserve">гинеколог (обязательно для женщин), </w:t>
      </w:r>
      <w:r w:rsidR="004D434E" w:rsidRPr="00092151">
        <w:rPr>
          <w:rFonts w:eastAsia="SimSun"/>
        </w:rPr>
        <w:t>врач-</w:t>
      </w:r>
      <w:r w:rsidRPr="00092151">
        <w:rPr>
          <w:rFonts w:eastAsia="SimSun"/>
        </w:rPr>
        <w:t>оториноларинголог (по показаниям)</w:t>
      </w:r>
      <w:r w:rsidRPr="00F271DE">
        <w:rPr>
          <w:rStyle w:val="af5"/>
        </w:rPr>
        <w:footnoteReference w:id="15"/>
      </w:r>
      <w:r w:rsidRPr="00092151">
        <w:rPr>
          <w:rFonts w:eastAsia="SimSun"/>
        </w:rPr>
        <w:t xml:space="preserve">. </w:t>
      </w:r>
    </w:p>
    <w:p w14:paraId="61A0DFA8" w14:textId="77777777" w:rsidR="009F7F8A" w:rsidRPr="00092151" w:rsidRDefault="009F7F8A" w:rsidP="003350DC">
      <w:pPr>
        <w:rPr>
          <w:rFonts w:eastAsia="SimSun"/>
          <w:i/>
          <w:u w:val="single"/>
        </w:rPr>
      </w:pPr>
    </w:p>
    <w:p w14:paraId="73B11123" w14:textId="3F823020" w:rsidR="009F7F8A" w:rsidRPr="00092151" w:rsidRDefault="009F7F8A" w:rsidP="003350DC">
      <w:pPr>
        <w:rPr>
          <w:rFonts w:eastAsia="SimSun"/>
          <w:i/>
          <w:u w:val="single"/>
        </w:rPr>
      </w:pPr>
      <w:r w:rsidRPr="00092151">
        <w:rPr>
          <w:rFonts w:eastAsia="SimSun"/>
          <w:i/>
          <w:u w:val="single"/>
        </w:rPr>
        <w:t>Алгоритм принятия решения о выполнении алло-ТГСК</w:t>
      </w:r>
      <w:bookmarkEnd w:id="263"/>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 xml:space="preserve">: </w:t>
      </w:r>
    </w:p>
    <w:p w14:paraId="6AEB6386" w14:textId="77777777" w:rsidR="009F7F8A" w:rsidRPr="00092151" w:rsidRDefault="009F7F8A" w:rsidP="003350DC">
      <w:pPr>
        <w:ind w:firstLine="709"/>
        <w:rPr>
          <w:rFonts w:eastAsia="SimSun"/>
        </w:rPr>
      </w:pPr>
      <w:r w:rsidRPr="00092151">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6355F69A" w14:textId="77777777" w:rsidR="009F7F8A" w:rsidRPr="00092151" w:rsidRDefault="009F7F8A" w:rsidP="003350DC">
      <w:pPr>
        <w:ind w:firstLine="709"/>
        <w:rPr>
          <w:rFonts w:eastAsia="SimSun"/>
        </w:rPr>
      </w:pPr>
      <w:r w:rsidRPr="00092151">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73E25393" w14:textId="77777777" w:rsidR="009F7F8A" w:rsidRPr="00092151" w:rsidRDefault="009F7F8A" w:rsidP="003350DC">
      <w:pPr>
        <w:rPr>
          <w:rFonts w:eastAsia="SimSun"/>
        </w:rPr>
      </w:pPr>
      <w:bookmarkStart w:id="267" w:name="_Toc44401111"/>
    </w:p>
    <w:p w14:paraId="4CAD223E" w14:textId="5A17A31E" w:rsidR="009F7F8A" w:rsidRPr="00092151" w:rsidRDefault="009F7F8A" w:rsidP="003350DC">
      <w:pPr>
        <w:rPr>
          <w:rFonts w:eastAsia="SimSun"/>
          <w:i/>
          <w:u w:val="single"/>
        </w:rPr>
      </w:pPr>
      <w:r w:rsidRPr="00092151">
        <w:rPr>
          <w:rFonts w:eastAsia="SimSun"/>
          <w:i/>
          <w:u w:val="single"/>
        </w:rPr>
        <w:t>Этапы принятия решений о проведении алло-ТГСК</w:t>
      </w:r>
      <w:bookmarkEnd w:id="267"/>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 xml:space="preserve">: </w:t>
      </w:r>
    </w:p>
    <w:p w14:paraId="29077779" w14:textId="77777777" w:rsidR="009F7F8A" w:rsidRPr="00092151" w:rsidRDefault="009F7F8A" w:rsidP="003350DC">
      <w:pPr>
        <w:ind w:firstLine="709"/>
        <w:rPr>
          <w:rFonts w:eastAsia="SimSun"/>
        </w:rPr>
      </w:pPr>
      <w:r w:rsidRPr="00092151">
        <w:rPr>
          <w:rFonts w:eastAsia="SimSun"/>
        </w:rPr>
        <w:lastRenderedPageBreak/>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092151">
        <w:rPr>
          <w:rFonts w:eastAsia="SimSun"/>
          <w:vertAlign w:val="superscript"/>
        </w:rPr>
        <w:t>1</w:t>
      </w:r>
      <w:r w:rsidRPr="00092151">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1E7F135B" w14:textId="77777777" w:rsidR="009F7F8A" w:rsidRPr="00092151" w:rsidRDefault="009F7F8A" w:rsidP="003350DC">
      <w:pPr>
        <w:ind w:firstLine="709"/>
        <w:rPr>
          <w:rFonts w:eastAsia="SimSun"/>
        </w:rPr>
      </w:pPr>
      <w:r w:rsidRPr="00092151">
        <w:rPr>
          <w:rFonts w:eastAsia="SimSun"/>
        </w:rPr>
        <w:t>Этап 2</w:t>
      </w:r>
      <w:r w:rsidRPr="00092151">
        <w:rPr>
          <w:rFonts w:eastAsia="SimSun"/>
          <w:i/>
        </w:rPr>
        <w:t xml:space="preserve"> — </w:t>
      </w:r>
      <w:r w:rsidRPr="00092151">
        <w:rPr>
          <w:rFonts w:eastAsia="SimSun"/>
        </w:rPr>
        <w:t>получение информации о наличии потенциальных доноров (родственных и неродственных).</w:t>
      </w:r>
    </w:p>
    <w:p w14:paraId="0C165EF5" w14:textId="77777777" w:rsidR="009F7F8A" w:rsidRPr="00092151" w:rsidRDefault="009F7F8A" w:rsidP="003350DC">
      <w:pPr>
        <w:ind w:firstLine="709"/>
        <w:rPr>
          <w:rFonts w:eastAsia="SimSun"/>
        </w:rPr>
      </w:pPr>
      <w:r w:rsidRPr="00092151">
        <w:rPr>
          <w:rFonts w:eastAsia="SimSun"/>
        </w:rPr>
        <w:t>Этап 3 — поиск донора (родственного или неродственного) завершен, согласована дата донации.</w:t>
      </w:r>
    </w:p>
    <w:p w14:paraId="514588C3" w14:textId="77777777" w:rsidR="009F7F8A" w:rsidRPr="00092151" w:rsidRDefault="009F7F8A" w:rsidP="003350DC">
      <w:pPr>
        <w:ind w:firstLine="709"/>
        <w:rPr>
          <w:rFonts w:eastAsia="SimSun"/>
        </w:rPr>
      </w:pPr>
      <w:r w:rsidRPr="00092151">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739C7DAC" w14:textId="77777777" w:rsidR="009F7F8A" w:rsidRPr="00092151" w:rsidRDefault="009F7F8A" w:rsidP="003350DC">
      <w:pPr>
        <w:rPr>
          <w:rFonts w:eastAsia="SimSun"/>
        </w:rPr>
      </w:pPr>
      <w:bookmarkStart w:id="268" w:name="_Toc44401112"/>
    </w:p>
    <w:p w14:paraId="558E31B5" w14:textId="77777777" w:rsidR="009F7F8A" w:rsidRPr="00092151" w:rsidRDefault="009F7F8A" w:rsidP="003350DC">
      <w:pPr>
        <w:rPr>
          <w:rFonts w:eastAsia="SimSun"/>
          <w:b/>
        </w:rPr>
      </w:pPr>
      <w:r w:rsidRPr="00092151">
        <w:rPr>
          <w:rFonts w:eastAsia="SimSun"/>
          <w:b/>
        </w:rPr>
        <w:t>2. Отбор доноров аллогенных ГСК</w:t>
      </w:r>
      <w:bookmarkEnd w:id="268"/>
      <w:r w:rsidRPr="00092151">
        <w:rPr>
          <w:rFonts w:eastAsia="SimSun"/>
          <w:b/>
        </w:rPr>
        <w:t xml:space="preserve"> </w:t>
      </w:r>
    </w:p>
    <w:p w14:paraId="4B15E144" w14:textId="227634D8" w:rsidR="009F7F8A" w:rsidRPr="00092151" w:rsidRDefault="009F7F8A" w:rsidP="003350DC">
      <w:pPr>
        <w:rPr>
          <w:rFonts w:eastAsia="SimSun"/>
          <w:i/>
          <w:u w:val="single"/>
        </w:rPr>
      </w:pPr>
      <w:bookmarkStart w:id="269" w:name="_Toc44401114"/>
      <w:r w:rsidRPr="00092151">
        <w:rPr>
          <w:rFonts w:eastAsia="SimSun"/>
          <w:i/>
          <w:u w:val="single"/>
        </w:rPr>
        <w:t>Основные критерии по отбору доноров аллогенных ГСК</w:t>
      </w:r>
      <w:bookmarkEnd w:id="269"/>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 xml:space="preserve">: </w:t>
      </w:r>
    </w:p>
    <w:p w14:paraId="216FD8DA" w14:textId="4E8A8592" w:rsidR="009F7F8A" w:rsidRPr="00092151" w:rsidRDefault="009F7F8A" w:rsidP="003350DC">
      <w:pPr>
        <w:numPr>
          <w:ilvl w:val="0"/>
          <w:numId w:val="23"/>
        </w:numPr>
        <w:overflowPunct w:val="0"/>
        <w:autoSpaceDE w:val="0"/>
        <w:autoSpaceDN w:val="0"/>
        <w:adjustRightInd w:val="0"/>
        <w:textAlignment w:val="baseline"/>
        <w:rPr>
          <w:rFonts w:eastAsia="SimSun"/>
        </w:rPr>
      </w:pPr>
      <w:r w:rsidRPr="00092151">
        <w:rPr>
          <w:rFonts w:eastAsia="SimSun"/>
        </w:rPr>
        <w:t xml:space="preserve">Оценка статуса кандидата в доноры согласно определению </w:t>
      </w:r>
      <w:r w:rsidRPr="00092151">
        <w:rPr>
          <w:rFonts w:eastAsia="SimSun"/>
          <w:lang w:val="en-US"/>
        </w:rPr>
        <w:t>ECOG</w:t>
      </w:r>
      <w:r w:rsidRPr="00092151">
        <w:rPr>
          <w:rFonts w:eastAsia="SimSun"/>
        </w:rPr>
        <w:t xml:space="preserve"> (приложение Г1).</w:t>
      </w:r>
    </w:p>
    <w:p w14:paraId="5ADEF34B" w14:textId="77777777" w:rsidR="009F7F8A" w:rsidRPr="00092151" w:rsidRDefault="009F7F8A" w:rsidP="003350DC">
      <w:pPr>
        <w:numPr>
          <w:ilvl w:val="0"/>
          <w:numId w:val="23"/>
        </w:numPr>
        <w:overflowPunct w:val="0"/>
        <w:autoSpaceDE w:val="0"/>
        <w:autoSpaceDN w:val="0"/>
        <w:adjustRightInd w:val="0"/>
        <w:textAlignment w:val="baseline"/>
        <w:rPr>
          <w:rFonts w:eastAsia="SimSun"/>
        </w:rPr>
      </w:pPr>
      <w:r w:rsidRPr="00092151">
        <w:rPr>
          <w:rFonts w:eastAsia="SimSun"/>
        </w:rPr>
        <w:t>Стандартный возраст кандидата в доноры 18–75 лет. В отдельных случаях в качестве доноров могут выступать несовершеннолетние сиблинги. Решение о допуске на донацию в данном случае принимается родителями в соответствии с действующим законадательством РФ.</w:t>
      </w:r>
    </w:p>
    <w:p w14:paraId="362864C1" w14:textId="77777777" w:rsidR="009F7F8A" w:rsidRPr="00092151" w:rsidRDefault="009F7F8A" w:rsidP="003350DC">
      <w:pPr>
        <w:numPr>
          <w:ilvl w:val="0"/>
          <w:numId w:val="23"/>
        </w:numPr>
        <w:overflowPunct w:val="0"/>
        <w:autoSpaceDE w:val="0"/>
        <w:autoSpaceDN w:val="0"/>
        <w:adjustRightInd w:val="0"/>
        <w:textAlignment w:val="baseline"/>
        <w:rPr>
          <w:rFonts w:eastAsia="SimSun"/>
        </w:rPr>
      </w:pPr>
      <w:r w:rsidRPr="00092151">
        <w:rPr>
          <w:rFonts w:eastAsia="SimSun"/>
        </w:rPr>
        <w:t xml:space="preserve">Адекватное психологическое состояние (юридическая дееспособность). </w:t>
      </w:r>
    </w:p>
    <w:p w14:paraId="46AE1827" w14:textId="3EE610DF" w:rsidR="009F7F8A" w:rsidRDefault="009F7F8A" w:rsidP="003350DC">
      <w:pPr>
        <w:numPr>
          <w:ilvl w:val="0"/>
          <w:numId w:val="23"/>
        </w:numPr>
        <w:overflowPunct w:val="0"/>
        <w:autoSpaceDE w:val="0"/>
        <w:autoSpaceDN w:val="0"/>
        <w:adjustRightInd w:val="0"/>
        <w:textAlignment w:val="baseline"/>
        <w:rPr>
          <w:rFonts w:eastAsia="SimSun"/>
        </w:rPr>
      </w:pPr>
      <w:r w:rsidRPr="00092151">
        <w:rPr>
          <w:rFonts w:eastAsia="SimSun"/>
        </w:rPr>
        <w:t xml:space="preserve">Наличие </w:t>
      </w:r>
      <w:r w:rsidRPr="00092151">
        <w:rPr>
          <w:rFonts w:eastAsia="SimSun"/>
          <w:lang w:val="en-US"/>
        </w:rPr>
        <w:t>HLA</w:t>
      </w:r>
      <w:r w:rsidRPr="00092151">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1B221800" w14:textId="0DBD2026" w:rsidR="00CC75C1" w:rsidRPr="00092151" w:rsidRDefault="00CC75C1" w:rsidP="003350DC">
      <w:pPr>
        <w:numPr>
          <w:ilvl w:val="0"/>
          <w:numId w:val="23"/>
        </w:numPr>
        <w:overflowPunct w:val="0"/>
        <w:autoSpaceDE w:val="0"/>
        <w:autoSpaceDN w:val="0"/>
        <w:adjustRightInd w:val="0"/>
        <w:textAlignment w:val="baseline"/>
        <w:rPr>
          <w:rFonts w:eastAsia="SimSun"/>
        </w:rPr>
      </w:pPr>
      <w:r w:rsidRPr="00092151">
        <w:rPr>
          <w:rFonts w:eastAsia="SimSun"/>
        </w:rPr>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w:t>
      </w:r>
      <w:r w:rsidRPr="00092151">
        <w:rPr>
          <w:rFonts w:eastAsia="SimSun"/>
        </w:rPr>
        <w:lastRenderedPageBreak/>
        <w:t>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p>
    <w:p w14:paraId="28222414" w14:textId="77777777" w:rsidR="009F7F8A" w:rsidRPr="00092151" w:rsidRDefault="009F7F8A" w:rsidP="003350DC">
      <w:pPr>
        <w:numPr>
          <w:ilvl w:val="0"/>
          <w:numId w:val="23"/>
        </w:numPr>
        <w:overflowPunct w:val="0"/>
        <w:autoSpaceDE w:val="0"/>
        <w:autoSpaceDN w:val="0"/>
        <w:adjustRightInd w:val="0"/>
        <w:textAlignment w:val="baseline"/>
        <w:rPr>
          <w:rFonts w:eastAsia="SimSun"/>
        </w:rPr>
      </w:pPr>
      <w:r w:rsidRPr="00092151">
        <w:rPr>
          <w:rFonts w:eastAsia="SimSun"/>
        </w:rPr>
        <w:t>Наличие результатов обследования.</w:t>
      </w:r>
    </w:p>
    <w:p w14:paraId="40CED880" w14:textId="77777777" w:rsidR="009F7F8A" w:rsidRPr="00092151" w:rsidRDefault="009F7F8A" w:rsidP="003350DC">
      <w:pPr>
        <w:rPr>
          <w:rFonts w:eastAsia="SimSun"/>
        </w:rPr>
      </w:pPr>
      <w:bookmarkStart w:id="270" w:name="_Toc44401115"/>
    </w:p>
    <w:p w14:paraId="5A547A0B" w14:textId="425E87EA" w:rsidR="009F7F8A" w:rsidRPr="00092151" w:rsidRDefault="009F7F8A" w:rsidP="003350DC">
      <w:pPr>
        <w:rPr>
          <w:rFonts w:eastAsia="SimSun"/>
          <w:i/>
          <w:u w:val="single"/>
        </w:rPr>
      </w:pPr>
      <w:r w:rsidRPr="00092151">
        <w:rPr>
          <w:rFonts w:eastAsia="SimSun"/>
          <w:i/>
          <w:u w:val="single"/>
        </w:rPr>
        <w:t>Дополнительные критерии по отбору доноров аллогенных ГСК</w:t>
      </w:r>
      <w:bookmarkEnd w:id="270"/>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w:t>
      </w:r>
    </w:p>
    <w:p w14:paraId="75DAE623"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Информация об инфекционном статусе. Перенесенных заболеваниях в том числе (</w:t>
      </w:r>
      <w:r w:rsidRPr="00092151">
        <w:rPr>
          <w:rFonts w:eastAsia="SimSun"/>
          <w:lang w:val="en-US"/>
        </w:rPr>
        <w:t>COVID</w:t>
      </w:r>
      <w:r w:rsidRPr="00092151">
        <w:rPr>
          <w:rFonts w:eastAsia="SimSun"/>
        </w:rPr>
        <w:t>-19, туберкулезе, вирусных гепатитах)</w:t>
      </w:r>
    </w:p>
    <w:p w14:paraId="69BBCD5D"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Информация о структурных и врожденных аномалиях, наличии протезированного биоматериала.</w:t>
      </w:r>
    </w:p>
    <w:p w14:paraId="64C26457"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Поездки в страны Юго-Восточной Азии, Африки, Центральной и Южной Америки.</w:t>
      </w:r>
    </w:p>
    <w:p w14:paraId="10904B9A"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Информация о наличии хронических заболеваний и их стадии.</w:t>
      </w:r>
    </w:p>
    <w:p w14:paraId="0AB11F4D"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Информация о лечении зубов, переливании компонентов крови, татуировках в течение как минимум 6 мес до донации.</w:t>
      </w:r>
    </w:p>
    <w:p w14:paraId="480A83F8"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Количество беременностей и родов в анамнезе.</w:t>
      </w:r>
    </w:p>
    <w:p w14:paraId="5675A75F"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7AA2BF06" w14:textId="37E9D40B"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Нутритивный статус: избыточный вес или дефицит массы тела (на основании</w:t>
      </w:r>
      <w:r w:rsidR="00CC75C1">
        <w:rPr>
          <w:rFonts w:eastAsia="SimSun"/>
        </w:rPr>
        <w:t xml:space="preserve"> индекса массы тела</w:t>
      </w:r>
      <w:r w:rsidRPr="00092151">
        <w:rPr>
          <w:rFonts w:eastAsia="SimSun"/>
        </w:rPr>
        <w:t xml:space="preserve"> и/или </w:t>
      </w:r>
      <w:r w:rsidR="00CC75C1">
        <w:rPr>
          <w:rFonts w:eastAsia="SimSun"/>
        </w:rPr>
        <w:t>уровня</w:t>
      </w:r>
      <w:r w:rsidR="00CC75C1" w:rsidRPr="00092151">
        <w:rPr>
          <w:rFonts w:eastAsia="SimSun"/>
        </w:rPr>
        <w:t xml:space="preserve"> </w:t>
      </w:r>
      <w:r w:rsidRPr="00092151">
        <w:rPr>
          <w:rFonts w:eastAsia="SimSun"/>
        </w:rPr>
        <w:t xml:space="preserve">альбумина в крови). </w:t>
      </w:r>
    </w:p>
    <w:p w14:paraId="50874F60"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Оперативные вмешательства в анамнезе</w:t>
      </w:r>
    </w:p>
    <w:p w14:paraId="71FCFC00" w14:textId="77777777" w:rsidR="009F7F8A" w:rsidRPr="00092151" w:rsidRDefault="009F7F8A" w:rsidP="003350DC">
      <w:pPr>
        <w:numPr>
          <w:ilvl w:val="0"/>
          <w:numId w:val="24"/>
        </w:numPr>
        <w:overflowPunct w:val="0"/>
        <w:autoSpaceDE w:val="0"/>
        <w:autoSpaceDN w:val="0"/>
        <w:adjustRightInd w:val="0"/>
        <w:textAlignment w:val="baseline"/>
        <w:rPr>
          <w:rFonts w:eastAsia="SimSun"/>
        </w:rPr>
      </w:pPr>
      <w:r w:rsidRPr="00092151">
        <w:rPr>
          <w:rFonts w:eastAsia="SimSun"/>
        </w:rPr>
        <w:t>Предполагаемая трудная интубация трахеи (для доноров костного мозга)</w:t>
      </w:r>
    </w:p>
    <w:p w14:paraId="115C7BF2" w14:textId="77777777" w:rsidR="009F7F8A" w:rsidRPr="00092151" w:rsidRDefault="009F7F8A" w:rsidP="003350DC">
      <w:pPr>
        <w:rPr>
          <w:rFonts w:eastAsia="SimSun"/>
        </w:rPr>
      </w:pPr>
      <w:bookmarkStart w:id="271" w:name="_Toc44401116"/>
    </w:p>
    <w:p w14:paraId="240BB4C7" w14:textId="279FCD4A" w:rsidR="009F7F8A" w:rsidRPr="00092151" w:rsidRDefault="009F7F8A" w:rsidP="003350DC">
      <w:pPr>
        <w:rPr>
          <w:rFonts w:eastAsia="SimSun"/>
          <w:i/>
          <w:u w:val="single"/>
        </w:rPr>
      </w:pPr>
      <w:r w:rsidRPr="00092151">
        <w:rPr>
          <w:rFonts w:eastAsia="SimSun"/>
          <w:i/>
          <w:u w:val="single"/>
        </w:rPr>
        <w:t>Противопоказания для донорства</w:t>
      </w:r>
      <w:bookmarkEnd w:id="271"/>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p>
    <w:p w14:paraId="7023032B" w14:textId="77777777" w:rsidR="009F7F8A" w:rsidRPr="00092151" w:rsidRDefault="009F7F8A" w:rsidP="003350DC">
      <w:pPr>
        <w:ind w:firstLine="709"/>
        <w:rPr>
          <w:rFonts w:eastAsia="SimSun"/>
        </w:rPr>
      </w:pPr>
      <w:r w:rsidRPr="00092151">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w:t>
      </w:r>
      <w:r w:rsidRPr="00092151">
        <w:rPr>
          <w:rFonts w:eastAsia="SimSun"/>
        </w:rPr>
        <w:lastRenderedPageBreak/>
        <w:t xml:space="preserve">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0A3D7067" w14:textId="77777777" w:rsidR="009F7F8A" w:rsidRPr="00092151" w:rsidRDefault="009F7F8A" w:rsidP="003350DC">
      <w:pPr>
        <w:rPr>
          <w:rFonts w:eastAsia="SimSun"/>
        </w:rPr>
      </w:pPr>
    </w:p>
    <w:p w14:paraId="720DC28E" w14:textId="062CBF58" w:rsidR="009F7F8A" w:rsidRPr="00092151" w:rsidRDefault="009F7F8A" w:rsidP="003350DC">
      <w:pPr>
        <w:rPr>
          <w:bCs/>
          <w:i/>
          <w:u w:val="single"/>
        </w:rPr>
      </w:pPr>
      <w:bookmarkStart w:id="272" w:name="_Toc44401117"/>
      <w:r w:rsidRPr="00092151">
        <w:rPr>
          <w:bCs/>
          <w:i/>
          <w:u w:val="single"/>
        </w:rPr>
        <w:t xml:space="preserve">Абсолютные медицинские  противопоказания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bCs/>
          <w:i/>
          <w:u w:val="single"/>
        </w:rPr>
        <w:t>:</w:t>
      </w:r>
      <w:bookmarkEnd w:id="272"/>
      <w:r w:rsidRPr="00092151">
        <w:rPr>
          <w:bCs/>
          <w:i/>
          <w:u w:val="single"/>
        </w:rPr>
        <w:t xml:space="preserve"> </w:t>
      </w:r>
    </w:p>
    <w:p w14:paraId="14EDC90F"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инфекционные заболевания в стадии обострения;</w:t>
      </w:r>
    </w:p>
    <w:p w14:paraId="01470784"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наличие в крови маркеров вируса иммунодефицита человека;</w:t>
      </w:r>
    </w:p>
    <w:p w14:paraId="1CF7F5DF"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болезнь Крейтцфельдта-Якоба в анамнезе;</w:t>
      </w:r>
    </w:p>
    <w:p w14:paraId="6FA03836"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злокачественные новообразования;</w:t>
      </w:r>
    </w:p>
    <w:p w14:paraId="709970E7"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кахексия;</w:t>
      </w:r>
    </w:p>
    <w:p w14:paraId="498D4B1F"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C87D22E"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1971A76"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психические расстройства и расстройства поведения, вызванные употреблением психоактивных веществ;</w:t>
      </w:r>
    </w:p>
    <w:p w14:paraId="6CDEDBFC"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беременность;</w:t>
      </w:r>
    </w:p>
    <w:p w14:paraId="3CAA3873"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грудное вскармливание</w:t>
      </w:r>
      <w:r w:rsidRPr="00092151">
        <w:rPr>
          <w:bCs/>
          <w:lang w:val="en-US"/>
        </w:rPr>
        <w:t>;</w:t>
      </w:r>
    </w:p>
    <w:p w14:paraId="69446ED0" w14:textId="77777777" w:rsidR="009F7F8A" w:rsidRPr="00092151" w:rsidRDefault="009F7F8A" w:rsidP="003350DC">
      <w:pPr>
        <w:numPr>
          <w:ilvl w:val="0"/>
          <w:numId w:val="25"/>
        </w:numPr>
        <w:overflowPunct w:val="0"/>
        <w:autoSpaceDE w:val="0"/>
        <w:autoSpaceDN w:val="0"/>
        <w:adjustRightInd w:val="0"/>
        <w:textAlignment w:val="baseline"/>
        <w:rPr>
          <w:bCs/>
        </w:rPr>
      </w:pPr>
      <w:r w:rsidRPr="00092151">
        <w:rPr>
          <w:bCs/>
        </w:rPr>
        <w:t>отсутствие подписанного донором информированного согласия на забор ГСК или костного мозга</w:t>
      </w:r>
    </w:p>
    <w:p w14:paraId="015C1601" w14:textId="77777777" w:rsidR="009F7F8A" w:rsidRPr="00092151" w:rsidRDefault="009F7F8A" w:rsidP="003350DC">
      <w:pPr>
        <w:rPr>
          <w:rFonts w:eastAsia="SimSun"/>
        </w:rPr>
      </w:pPr>
    </w:p>
    <w:p w14:paraId="44C4E22E" w14:textId="3BDDEC70" w:rsidR="009F7F8A" w:rsidRPr="00092151" w:rsidRDefault="009F7F8A" w:rsidP="003350DC">
      <w:pPr>
        <w:rPr>
          <w:rFonts w:eastAsia="SimSun"/>
          <w:i/>
          <w:u w:val="single"/>
        </w:rPr>
      </w:pPr>
      <w:bookmarkStart w:id="273" w:name="_Toc44401118"/>
      <w:r w:rsidRPr="00092151">
        <w:rPr>
          <w:rFonts w:eastAsia="SimSun"/>
          <w:i/>
          <w:u w:val="single"/>
        </w:rPr>
        <w:t xml:space="preserve">Относительные медицинские противопоказания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w:t>
      </w:r>
      <w:bookmarkEnd w:id="273"/>
    </w:p>
    <w:p w14:paraId="5025D2EE" w14:textId="77777777" w:rsidR="009F7F8A" w:rsidRPr="00092151" w:rsidRDefault="009F7F8A" w:rsidP="003350DC">
      <w:pPr>
        <w:numPr>
          <w:ilvl w:val="0"/>
          <w:numId w:val="26"/>
        </w:numPr>
        <w:overflowPunct w:val="0"/>
        <w:autoSpaceDE w:val="0"/>
        <w:autoSpaceDN w:val="0"/>
        <w:adjustRightInd w:val="0"/>
        <w:textAlignment w:val="baseline"/>
        <w:rPr>
          <w:rFonts w:eastAsia="SimSun"/>
        </w:rPr>
      </w:pPr>
      <w:r w:rsidRPr="00092151">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5619E00F" w14:textId="77777777" w:rsidR="009F7F8A" w:rsidRPr="00092151" w:rsidRDefault="009F7F8A" w:rsidP="003350DC">
      <w:pPr>
        <w:numPr>
          <w:ilvl w:val="0"/>
          <w:numId w:val="26"/>
        </w:numPr>
        <w:overflowPunct w:val="0"/>
        <w:autoSpaceDE w:val="0"/>
        <w:autoSpaceDN w:val="0"/>
        <w:adjustRightInd w:val="0"/>
        <w:textAlignment w:val="baseline"/>
        <w:rPr>
          <w:rFonts w:eastAsia="SimSun"/>
        </w:rPr>
      </w:pPr>
      <w:r w:rsidRPr="00092151">
        <w:rPr>
          <w:rFonts w:eastAsia="SimSun"/>
        </w:rPr>
        <w:t>доброкачественные новообразования;</w:t>
      </w:r>
    </w:p>
    <w:p w14:paraId="39B572FF" w14:textId="77777777" w:rsidR="009F7F8A" w:rsidRPr="00092151" w:rsidRDefault="009F7F8A" w:rsidP="003350DC">
      <w:pPr>
        <w:numPr>
          <w:ilvl w:val="0"/>
          <w:numId w:val="26"/>
        </w:numPr>
        <w:overflowPunct w:val="0"/>
        <w:autoSpaceDE w:val="0"/>
        <w:autoSpaceDN w:val="0"/>
        <w:adjustRightInd w:val="0"/>
        <w:textAlignment w:val="baseline"/>
        <w:rPr>
          <w:rFonts w:eastAsia="SimSun"/>
        </w:rPr>
      </w:pPr>
      <w:r w:rsidRPr="00092151">
        <w:rPr>
          <w:rFonts w:eastAsia="SimSun"/>
        </w:rPr>
        <w:lastRenderedPageBreak/>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0109686C" w14:textId="77777777" w:rsidR="009F7F8A" w:rsidRPr="00092151" w:rsidRDefault="009F7F8A" w:rsidP="003350DC">
      <w:pPr>
        <w:numPr>
          <w:ilvl w:val="0"/>
          <w:numId w:val="26"/>
        </w:numPr>
        <w:overflowPunct w:val="0"/>
        <w:autoSpaceDE w:val="0"/>
        <w:autoSpaceDN w:val="0"/>
        <w:adjustRightInd w:val="0"/>
        <w:textAlignment w:val="baseline"/>
        <w:rPr>
          <w:rFonts w:eastAsia="SimSun"/>
        </w:rPr>
      </w:pPr>
      <w:r w:rsidRPr="00092151">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0F7AB28" w14:textId="77777777" w:rsidR="009F7F8A" w:rsidRPr="00092151" w:rsidRDefault="009F7F8A" w:rsidP="003350DC">
      <w:pPr>
        <w:rPr>
          <w:rFonts w:eastAsia="SimSun"/>
        </w:rPr>
      </w:pPr>
    </w:p>
    <w:p w14:paraId="186E1904" w14:textId="77777777" w:rsidR="009F7F8A" w:rsidRPr="00092151" w:rsidRDefault="009F7F8A" w:rsidP="003350DC">
      <w:pPr>
        <w:rPr>
          <w:rFonts w:eastAsia="SimSun"/>
          <w:i/>
          <w:u w:val="single"/>
        </w:rPr>
      </w:pPr>
      <w:bookmarkStart w:id="274" w:name="_Toc44401119"/>
      <w:r w:rsidRPr="00092151">
        <w:rPr>
          <w:rFonts w:eastAsia="SimSun"/>
          <w:i/>
          <w:u w:val="single"/>
        </w:rPr>
        <w:t>Особые случаи:</w:t>
      </w:r>
      <w:bookmarkEnd w:id="274"/>
    </w:p>
    <w:p w14:paraId="52C27A94" w14:textId="77777777" w:rsidR="009F7F8A" w:rsidRPr="00092151" w:rsidRDefault="009F7F8A" w:rsidP="003350DC">
      <w:pPr>
        <w:ind w:firstLine="709"/>
        <w:rPr>
          <w:rFonts w:eastAsia="SimSun"/>
        </w:rPr>
      </w:pPr>
      <w:r w:rsidRPr="00092151">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09E56E97" w14:textId="77777777" w:rsidR="009F7F8A" w:rsidRPr="00092151" w:rsidRDefault="009F7F8A" w:rsidP="003350DC">
      <w:pPr>
        <w:numPr>
          <w:ilvl w:val="0"/>
          <w:numId w:val="27"/>
        </w:numPr>
        <w:overflowPunct w:val="0"/>
        <w:autoSpaceDE w:val="0"/>
        <w:autoSpaceDN w:val="0"/>
        <w:adjustRightInd w:val="0"/>
        <w:textAlignment w:val="baseline"/>
        <w:rPr>
          <w:rFonts w:eastAsia="SimSun"/>
        </w:rPr>
      </w:pPr>
      <w:r w:rsidRPr="00092151">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41D03CC5" w14:textId="77777777" w:rsidR="009F7F8A" w:rsidRPr="00092151" w:rsidRDefault="009F7F8A" w:rsidP="003350DC">
      <w:pPr>
        <w:numPr>
          <w:ilvl w:val="0"/>
          <w:numId w:val="27"/>
        </w:numPr>
        <w:overflowPunct w:val="0"/>
        <w:autoSpaceDE w:val="0"/>
        <w:autoSpaceDN w:val="0"/>
        <w:adjustRightInd w:val="0"/>
        <w:textAlignment w:val="baseline"/>
        <w:rPr>
          <w:rFonts w:eastAsia="SimSun"/>
        </w:rPr>
      </w:pPr>
      <w:r w:rsidRPr="00092151">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6CB827F5" w14:textId="77777777" w:rsidR="009F7F8A" w:rsidRPr="00092151" w:rsidRDefault="009F7F8A" w:rsidP="003350DC">
      <w:pPr>
        <w:rPr>
          <w:rFonts w:eastAsia="SimSun"/>
        </w:rPr>
      </w:pPr>
    </w:p>
    <w:p w14:paraId="6FE1CC66" w14:textId="71C79019" w:rsidR="009F7F8A" w:rsidRPr="00092151" w:rsidRDefault="009F7F8A" w:rsidP="003350DC">
      <w:pPr>
        <w:rPr>
          <w:rFonts w:eastAsia="SimSun"/>
          <w:i/>
          <w:u w:val="single"/>
        </w:rPr>
      </w:pPr>
      <w:bookmarkStart w:id="275" w:name="_Toc44401125"/>
      <w:r w:rsidRPr="00092151">
        <w:rPr>
          <w:rFonts w:eastAsia="SimSun"/>
          <w:i/>
          <w:u w:val="single"/>
        </w:rPr>
        <w:t>Список лабораторных и инструментальных исследований для обследования кандидатов в доноры</w:t>
      </w:r>
      <w:bookmarkEnd w:id="275"/>
      <w:r w:rsidRPr="00092151">
        <w:rPr>
          <w:rFonts w:eastAsia="SimSun"/>
          <w:i/>
          <w:u w:val="single"/>
        </w:rPr>
        <w:t xml:space="preserve"> </w:t>
      </w:r>
      <w:r w:rsidRPr="00092151">
        <w:rPr>
          <w:rFonts w:eastAsia="SimSun"/>
          <w:i/>
          <w:u w:val="single"/>
        </w:rPr>
        <w:fldChar w:fldCharType="begin" w:fldLock="1"/>
      </w:r>
      <w:r w:rsidR="00023CA1">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07]","plainTextFormattedCitation":"[107]","previouslyFormattedCitation":"[107]"},"properties":{"noteIndex":0},"schema":"https://github.com/citation-style-language/schema/raw/master/csl-citation.json"}</w:instrText>
      </w:r>
      <w:r w:rsidRPr="00092151">
        <w:rPr>
          <w:rFonts w:eastAsia="SimSun"/>
          <w:i/>
          <w:u w:val="single"/>
        </w:rPr>
        <w:fldChar w:fldCharType="separate"/>
      </w:r>
      <w:r w:rsidR="00023CA1" w:rsidRPr="00023CA1">
        <w:rPr>
          <w:rFonts w:eastAsia="SimSun"/>
          <w:noProof/>
        </w:rPr>
        <w:t>[107]</w:t>
      </w:r>
      <w:r w:rsidRPr="00092151">
        <w:rPr>
          <w:rFonts w:eastAsia="SimSun"/>
          <w:i/>
          <w:u w:val="single"/>
        </w:rPr>
        <w:fldChar w:fldCharType="end"/>
      </w:r>
      <w:r w:rsidRPr="00092151">
        <w:rPr>
          <w:rFonts w:eastAsia="SimSun"/>
          <w:i/>
          <w:u w:val="single"/>
        </w:rPr>
        <w:t>:</w:t>
      </w:r>
    </w:p>
    <w:p w14:paraId="66B0EB61" w14:textId="06CEC65F" w:rsidR="009F7F8A" w:rsidRPr="00092151" w:rsidRDefault="00F66000" w:rsidP="003350DC">
      <w:pPr>
        <w:pStyle w:val="afe"/>
        <w:numPr>
          <w:ilvl w:val="0"/>
          <w:numId w:val="30"/>
        </w:numPr>
        <w:rPr>
          <w:rFonts w:eastAsia="SimSun"/>
        </w:rPr>
      </w:pPr>
      <w:r w:rsidRPr="00092151">
        <w:rPr>
          <w:rFonts w:eastAsia="SimSun"/>
        </w:rPr>
        <w:t>Общий (клинический) анализ крови развернутый</w:t>
      </w:r>
    </w:p>
    <w:p w14:paraId="2C42C381" w14:textId="0FEFF969" w:rsidR="009F7F8A" w:rsidRPr="00092151" w:rsidRDefault="00F66000" w:rsidP="003350DC">
      <w:pPr>
        <w:pStyle w:val="afe"/>
        <w:numPr>
          <w:ilvl w:val="0"/>
          <w:numId w:val="30"/>
        </w:numPr>
        <w:rPr>
          <w:rFonts w:eastAsia="SimSun"/>
        </w:rPr>
      </w:pPr>
      <w:r w:rsidRPr="00092151">
        <w:rPr>
          <w:rFonts w:eastAsia="SimSun"/>
        </w:rPr>
        <w:t>Анализ крови биохимический общетерапевтический</w:t>
      </w:r>
      <w:r w:rsidR="009F7F8A" w:rsidRPr="00092151">
        <w:rPr>
          <w:rFonts w:eastAsia="SimSun"/>
        </w:rPr>
        <w:t xml:space="preserve"> (общий белок, альбумин, глобулин, общий холестерин, мочевая кислота, креатинин, мочевина, билирубин и его фракции, АЛТ, АСТ,</w:t>
      </w:r>
      <w:r w:rsidR="00CC75C1">
        <w:rPr>
          <w:rFonts w:eastAsia="SimSun"/>
        </w:rPr>
        <w:t xml:space="preserve"> щелочная фосфатаза, </w:t>
      </w:r>
      <w:r w:rsidR="00CC75C1" w:rsidRPr="00CC75C1">
        <w:rPr>
          <w:rFonts w:eastAsia="SimSun"/>
        </w:rPr>
        <w:t>гамма-глютамилтранспептидаза</w:t>
      </w:r>
      <w:r w:rsidR="00CC75C1">
        <w:rPr>
          <w:rFonts w:eastAsia="SimSun"/>
        </w:rPr>
        <w:t>,</w:t>
      </w:r>
      <w:r w:rsidR="009F7F8A" w:rsidRPr="00092151">
        <w:rPr>
          <w:rFonts w:eastAsia="SimSun"/>
        </w:rPr>
        <w:t xml:space="preserve"> ЛДГ, сывороточное железо).</w:t>
      </w:r>
    </w:p>
    <w:p w14:paraId="1852E87C" w14:textId="707E54BB" w:rsidR="009F7F8A" w:rsidRPr="00092151" w:rsidRDefault="009B10F5" w:rsidP="003350DC">
      <w:pPr>
        <w:pStyle w:val="afe"/>
        <w:numPr>
          <w:ilvl w:val="0"/>
          <w:numId w:val="30"/>
        </w:numPr>
        <w:rPr>
          <w:rFonts w:eastAsia="SimSun"/>
        </w:rPr>
      </w:pPr>
      <w:r w:rsidRPr="00092151">
        <w:rPr>
          <w:rFonts w:eastAsia="SimSun"/>
        </w:rPr>
        <w:lastRenderedPageBreak/>
        <w:t>Коагулограмма (ориентировочное исследование системы гемостаза)</w:t>
      </w:r>
      <w:r w:rsidR="009F7F8A" w:rsidRPr="00092151">
        <w:rPr>
          <w:rFonts w:eastAsia="SimSun"/>
        </w:rPr>
        <w:t>.</w:t>
      </w:r>
    </w:p>
    <w:p w14:paraId="3FAD8E80" w14:textId="39858C29" w:rsidR="009F7F8A" w:rsidRPr="00092151" w:rsidRDefault="009B10F5" w:rsidP="003350DC">
      <w:pPr>
        <w:pStyle w:val="afe"/>
        <w:numPr>
          <w:ilvl w:val="0"/>
          <w:numId w:val="30"/>
        </w:numPr>
        <w:rPr>
          <w:rFonts w:eastAsia="SimSun"/>
        </w:rPr>
      </w:pPr>
      <w:r w:rsidRPr="00092151">
        <w:rPr>
          <w:rFonts w:eastAsia="SimSun"/>
        </w:rPr>
        <w:t>Исследование уровня глюкозы в крови</w:t>
      </w:r>
      <w:r w:rsidR="009F7F8A" w:rsidRPr="00092151">
        <w:rPr>
          <w:rFonts w:eastAsia="SimSun"/>
        </w:rPr>
        <w:t xml:space="preserve"> натощак.</w:t>
      </w:r>
    </w:p>
    <w:p w14:paraId="004099D9" w14:textId="535ECF0B" w:rsidR="009F7F8A" w:rsidRPr="00092151" w:rsidRDefault="001E1969" w:rsidP="003350DC">
      <w:pPr>
        <w:pStyle w:val="afe"/>
        <w:numPr>
          <w:ilvl w:val="0"/>
          <w:numId w:val="30"/>
        </w:numPr>
        <w:rPr>
          <w:rFonts w:eastAsia="SimSun"/>
        </w:rPr>
      </w:pPr>
      <w:r w:rsidRPr="00092151">
        <w:rPr>
          <w:rFonts w:eastAsia="SimSun"/>
        </w:rPr>
        <w:t>Общий (клинический) анализ мочи</w:t>
      </w:r>
      <w:r w:rsidR="009F7F8A" w:rsidRPr="00092151">
        <w:rPr>
          <w:rFonts w:eastAsia="SimSun"/>
        </w:rPr>
        <w:t>.</w:t>
      </w:r>
    </w:p>
    <w:p w14:paraId="495AC909" w14:textId="5C339542" w:rsidR="009F7F8A" w:rsidRPr="00092151" w:rsidRDefault="00992B7B" w:rsidP="003350DC">
      <w:pPr>
        <w:pStyle w:val="afe"/>
        <w:numPr>
          <w:ilvl w:val="0"/>
          <w:numId w:val="30"/>
        </w:numPr>
        <w:rPr>
          <w:rFonts w:eastAsia="SimSun"/>
        </w:rPr>
      </w:pPr>
      <w:r w:rsidRPr="00092151">
        <w:rPr>
          <w:rFonts w:eastAsia="SimSun"/>
        </w:rPr>
        <w:t>Серологические исследования гемотрансмиссивных инфекций (Определение антител классов M, G (IgM, IgG) к вирусу иммунодефицита человека ВИЧ-1 (Human immunodeficiency virus HIV 1) в крови, определение антител классов M, G (IgM, IgG) к вирусу иммунодефицита человека ВИЧ-2 (Human.  immunodeficiency virus HIV 2) в крови,  определение антигена (HbsAg) вируса гепатита B (Hepatitis B virus) в крови, определение антител к поверхностному антигену (HBsAg) вируса гепатита B (Hepatitis B virus) в крови, определение антител класса M к ядерному антигену (anti-HBc IgM) вируса гепатита B (Hepatitis B virus) в крови, определение антител класса G к ядерному антигену (anti-HBc IgG) вируса гепатита B (Hepatitis B virus) в крови, определение антител к е-антигену (anti-HBe) вируса гепатита B (Hepatitis B virus) в крови, молекулярно-биологическое исследование крови на Treponema pallidum</w:t>
      </w:r>
      <w:r w:rsidR="009F7F8A" w:rsidRPr="00092151">
        <w:rPr>
          <w:rFonts w:eastAsia="SimSun"/>
        </w:rPr>
        <w:t>.</w:t>
      </w:r>
    </w:p>
    <w:p w14:paraId="3ADF48BF" w14:textId="554343C0" w:rsidR="009F7F8A" w:rsidRPr="00092151" w:rsidRDefault="00992B7B" w:rsidP="003350DC">
      <w:pPr>
        <w:pStyle w:val="afe"/>
        <w:numPr>
          <w:ilvl w:val="0"/>
          <w:numId w:val="30"/>
        </w:numPr>
        <w:rPr>
          <w:rFonts w:eastAsia="SimSun"/>
        </w:rPr>
      </w:pPr>
      <w:r w:rsidRPr="00092151">
        <w:rPr>
          <w:rFonts w:eastAsia="SimSun"/>
        </w:rPr>
        <w:t>Определение антигенов вируса простого герпеса 1 и 2 типов (Herpes simplex virus types 1, 2) в крови, молекулярно-биологическое исследование крови на вирус Эпштейна-Барра (Epstein-Barr virus), определение антител к вирусу герпеса человека 6 типа (Herpesvirus 6) в крови</w:t>
      </w:r>
      <w:r w:rsidR="009F7F8A" w:rsidRPr="00092151">
        <w:rPr>
          <w:rFonts w:eastAsia="SimSun"/>
        </w:rPr>
        <w:t>.</w:t>
      </w:r>
    </w:p>
    <w:p w14:paraId="22F68D86" w14:textId="108AED4D" w:rsidR="009F7F8A" w:rsidRPr="00092151" w:rsidRDefault="00992B7B" w:rsidP="003350DC">
      <w:pPr>
        <w:pStyle w:val="afe"/>
        <w:numPr>
          <w:ilvl w:val="0"/>
          <w:numId w:val="30"/>
        </w:numPr>
        <w:rPr>
          <w:rFonts w:eastAsia="SimSun"/>
        </w:rPr>
      </w:pPr>
      <w:r w:rsidRPr="00092151">
        <w:rPr>
          <w:rFonts w:eastAsia="SimSun"/>
        </w:rPr>
        <w:t>Определение ДНК вируса гепатита B (Hepatitis B virus) в крови методом ПЦР, качественное исследование, определение РНК вируса гепатита C (Hepatitis C virus) в крови методом ПЦР, качественное исследование</w:t>
      </w:r>
      <w:r w:rsidR="009F7F8A" w:rsidRPr="00092151">
        <w:rPr>
          <w:rFonts w:eastAsia="SimSun"/>
        </w:rPr>
        <w:t>.</w:t>
      </w:r>
    </w:p>
    <w:p w14:paraId="4349FDC2" w14:textId="3CBE6090" w:rsidR="00501261" w:rsidRPr="00092151" w:rsidRDefault="005F1DFF" w:rsidP="003350DC">
      <w:pPr>
        <w:numPr>
          <w:ilvl w:val="0"/>
          <w:numId w:val="30"/>
        </w:numPr>
        <w:overflowPunct w:val="0"/>
        <w:autoSpaceDE w:val="0"/>
        <w:autoSpaceDN w:val="0"/>
        <w:adjustRightInd w:val="0"/>
        <w:textAlignment w:val="baseline"/>
        <w:rPr>
          <w:rFonts w:eastAsia="SimSun"/>
        </w:rPr>
      </w:pPr>
      <w:r w:rsidRPr="00092151">
        <w:rPr>
          <w:rFonts w:eastAsia="SimSun"/>
        </w:rPr>
        <w:t>Регистрация электрокардиограммы, расшифровка, описание и интерпретация электрокардиографических данных,</w:t>
      </w:r>
      <w:r w:rsidRPr="00092151">
        <w:t xml:space="preserve"> </w:t>
      </w:r>
      <w:r w:rsidR="005D3C0D" w:rsidRPr="00092151">
        <w:rPr>
          <w:rFonts w:eastAsia="SimSun"/>
        </w:rPr>
        <w:t xml:space="preserve">эхокардиография </w:t>
      </w:r>
      <w:r w:rsidR="009F7F8A" w:rsidRPr="00092151">
        <w:rPr>
          <w:rFonts w:eastAsia="SimSun"/>
        </w:rPr>
        <w:t>по показаниям </w:t>
      </w:r>
    </w:p>
    <w:p w14:paraId="67A001C1" w14:textId="1B760F39" w:rsidR="009F7F8A" w:rsidRPr="00092151" w:rsidRDefault="009F7F8A" w:rsidP="003350DC">
      <w:pPr>
        <w:numPr>
          <w:ilvl w:val="0"/>
          <w:numId w:val="30"/>
        </w:numPr>
        <w:overflowPunct w:val="0"/>
        <w:autoSpaceDE w:val="0"/>
        <w:autoSpaceDN w:val="0"/>
        <w:adjustRightInd w:val="0"/>
        <w:textAlignment w:val="baseline"/>
        <w:rPr>
          <w:rFonts w:eastAsia="SimSun"/>
        </w:rPr>
      </w:pPr>
      <w:r w:rsidRPr="00092151">
        <w:rPr>
          <w:rFonts w:eastAsia="SimSun"/>
        </w:rPr>
        <w:t xml:space="preserve">Рентгенография </w:t>
      </w:r>
      <w:r w:rsidR="00FC4322" w:rsidRPr="00092151">
        <w:rPr>
          <w:rFonts w:eastAsia="SimSun"/>
        </w:rPr>
        <w:t xml:space="preserve">легких, </w:t>
      </w:r>
      <w:r w:rsidRPr="00092151">
        <w:rPr>
          <w:rFonts w:eastAsia="SimSun"/>
        </w:rPr>
        <w:t xml:space="preserve">по показаниям — </w:t>
      </w:r>
      <w:r w:rsidR="00FC4322" w:rsidRPr="00092151">
        <w:rPr>
          <w:rFonts w:eastAsia="SimSun"/>
        </w:rPr>
        <w:t xml:space="preserve">компьютерная томография органов грудной полости. </w:t>
      </w:r>
    </w:p>
    <w:p w14:paraId="00702C2C" w14:textId="249DA838" w:rsidR="009F7F8A" w:rsidRPr="00092151" w:rsidRDefault="001A00EE" w:rsidP="003350DC">
      <w:pPr>
        <w:pStyle w:val="afe"/>
        <w:numPr>
          <w:ilvl w:val="0"/>
          <w:numId w:val="30"/>
        </w:numPr>
        <w:rPr>
          <w:rFonts w:eastAsia="SimSun"/>
        </w:rPr>
      </w:pPr>
      <w:r w:rsidRPr="00092151">
        <w:rPr>
          <w:rFonts w:eastAsia="SimSun"/>
        </w:rPr>
        <w:t xml:space="preserve">Ультразвуковое исследование органов брюшной полости (комплексное) </w:t>
      </w:r>
      <w:r w:rsidR="00136973" w:rsidRPr="00092151">
        <w:rPr>
          <w:rFonts w:eastAsia="SimSun"/>
        </w:rPr>
        <w:t>–</w:t>
      </w:r>
      <w:r w:rsidR="009F7F8A" w:rsidRPr="00092151">
        <w:rPr>
          <w:rFonts w:eastAsia="SimSun"/>
        </w:rPr>
        <w:t xml:space="preserve"> по показаниям. </w:t>
      </w:r>
    </w:p>
    <w:p w14:paraId="6A5B4C67" w14:textId="77777777" w:rsidR="009F7F8A" w:rsidRPr="00092151" w:rsidRDefault="009F7F8A" w:rsidP="003350DC">
      <w:pPr>
        <w:rPr>
          <w:rFonts w:eastAsia="SimSun"/>
        </w:rPr>
      </w:pPr>
      <w:bookmarkStart w:id="276" w:name="_Toc44401126"/>
    </w:p>
    <w:p w14:paraId="4B8F0301" w14:textId="5D114509" w:rsidR="009F7F8A" w:rsidRPr="00092151" w:rsidRDefault="009F7F8A" w:rsidP="003350DC">
      <w:pPr>
        <w:rPr>
          <w:rFonts w:eastAsia="SimSun"/>
          <w:b/>
        </w:rPr>
      </w:pPr>
      <w:r w:rsidRPr="00092151">
        <w:rPr>
          <w:rFonts w:eastAsia="SimSun"/>
          <w:b/>
        </w:rPr>
        <w:t>3. Протокол подготовки к инфузии и инфузии аллогенных гемопоэтических стволовых клеток</w:t>
      </w:r>
      <w:bookmarkEnd w:id="276"/>
    </w:p>
    <w:p w14:paraId="48731EC5" w14:textId="77777777" w:rsidR="009F7F8A" w:rsidRPr="00092151" w:rsidRDefault="009F7F8A" w:rsidP="003350DC">
      <w:pPr>
        <w:rPr>
          <w:rFonts w:eastAsia="SimSun"/>
          <w:i/>
          <w:u w:val="single"/>
        </w:rPr>
      </w:pPr>
      <w:bookmarkStart w:id="277" w:name="_Toc44401128"/>
      <w:r w:rsidRPr="00092151">
        <w:rPr>
          <w:rFonts w:eastAsia="SimSun"/>
          <w:i/>
          <w:u w:val="single"/>
        </w:rPr>
        <w:t>Установка ЦВК</w:t>
      </w:r>
      <w:bookmarkEnd w:id="277"/>
    </w:p>
    <w:p w14:paraId="03704A81" w14:textId="77777777" w:rsidR="009F7F8A" w:rsidRPr="00092151" w:rsidRDefault="009F7F8A" w:rsidP="003350DC">
      <w:pPr>
        <w:ind w:firstLine="709"/>
        <w:rPr>
          <w:rFonts w:eastAsia="SimSun"/>
        </w:rPr>
      </w:pPr>
      <w:r w:rsidRPr="00092151">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05E6EFAA" w14:textId="77777777" w:rsidR="009F7F8A" w:rsidRPr="00092151" w:rsidRDefault="009F7F8A" w:rsidP="003350DC">
      <w:pPr>
        <w:rPr>
          <w:rFonts w:eastAsia="SimSun"/>
        </w:rPr>
      </w:pPr>
      <w:bookmarkStart w:id="278" w:name="_Toc44401129"/>
    </w:p>
    <w:p w14:paraId="0784F419" w14:textId="77777777" w:rsidR="009F7F8A" w:rsidRPr="00092151" w:rsidRDefault="009F7F8A" w:rsidP="003350DC">
      <w:pPr>
        <w:rPr>
          <w:rFonts w:eastAsia="SimSun"/>
          <w:i/>
          <w:u w:val="single"/>
        </w:rPr>
      </w:pPr>
      <w:r w:rsidRPr="00092151">
        <w:rPr>
          <w:rFonts w:eastAsia="SimSun"/>
          <w:i/>
          <w:u w:val="single"/>
        </w:rPr>
        <w:t>Порядок отсчета дней до и после алло-ТГСК</w:t>
      </w:r>
      <w:bookmarkEnd w:id="278"/>
    </w:p>
    <w:p w14:paraId="1295246C" w14:textId="77777777" w:rsidR="009F7F8A" w:rsidRPr="00092151" w:rsidRDefault="009F7F8A" w:rsidP="003350DC">
      <w:pPr>
        <w:ind w:firstLine="709"/>
        <w:rPr>
          <w:rFonts w:eastAsia="SimSun"/>
        </w:rPr>
      </w:pPr>
      <w:r w:rsidRPr="00092151">
        <w:rPr>
          <w:rFonts w:eastAsia="SimSun"/>
        </w:rPr>
        <w:t xml:space="preserve">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w:t>
      </w:r>
      <w:proofErr w:type="gramStart"/>
      <w:r w:rsidRPr="00092151">
        <w:rPr>
          <w:rFonts w:eastAsia="SimSun"/>
        </w:rPr>
        <w:t>Например</w:t>
      </w:r>
      <w:proofErr w:type="gramEnd"/>
      <w:r w:rsidRPr="00092151">
        <w:rPr>
          <w:rFonts w:eastAsia="SimSun"/>
        </w:rPr>
        <w:t xml:space="preserve">: дата алло-ТГСК — 5 января, день «–1» — это 4 января и т. д. В случае если дата следует после алло-ТГСК, то перед ней ставится знак «+». </w:t>
      </w:r>
      <w:proofErr w:type="gramStart"/>
      <w:r w:rsidRPr="00092151">
        <w:rPr>
          <w:rFonts w:eastAsia="SimSun"/>
        </w:rPr>
        <w:t>Например</w:t>
      </w:r>
      <w:proofErr w:type="gramEnd"/>
      <w:r w:rsidRPr="00092151">
        <w:rPr>
          <w:rFonts w:eastAsia="SimSun"/>
        </w:rPr>
        <w:t>: дата алло-ТГСК — 7 декабря, день «+1» — это 8 декабря. Счет ведется до конца жизни пациента, или до следующей ТКМ.</w:t>
      </w:r>
    </w:p>
    <w:p w14:paraId="7EA305B1" w14:textId="77777777" w:rsidR="009F7F8A" w:rsidRPr="00092151" w:rsidRDefault="009F7F8A" w:rsidP="003350DC">
      <w:pPr>
        <w:rPr>
          <w:rFonts w:eastAsia="SimSun"/>
        </w:rPr>
      </w:pPr>
      <w:bookmarkStart w:id="279" w:name="_Toc44401130"/>
    </w:p>
    <w:p w14:paraId="4F1E5BEC" w14:textId="77777777" w:rsidR="009F7F8A" w:rsidRPr="00092151" w:rsidRDefault="009F7F8A" w:rsidP="003350DC">
      <w:pPr>
        <w:rPr>
          <w:rFonts w:eastAsia="SimSun"/>
          <w:i/>
          <w:u w:val="single"/>
        </w:rPr>
      </w:pPr>
      <w:r w:rsidRPr="00092151">
        <w:rPr>
          <w:rFonts w:eastAsia="SimSun"/>
          <w:i/>
          <w:u w:val="single"/>
        </w:rPr>
        <w:t>Подготовка к инфузии ГСК</w:t>
      </w:r>
      <w:bookmarkEnd w:id="279"/>
    </w:p>
    <w:p w14:paraId="5AB95A0E" w14:textId="77777777" w:rsidR="009F7F8A" w:rsidRPr="00092151" w:rsidRDefault="009F7F8A" w:rsidP="003350DC">
      <w:pPr>
        <w:ind w:firstLine="709"/>
        <w:rPr>
          <w:rFonts w:eastAsia="SimSun"/>
        </w:rPr>
      </w:pPr>
      <w:r w:rsidRPr="00092151">
        <w:rPr>
          <w:rFonts w:eastAsia="SimSun"/>
        </w:rPr>
        <w:t>Убедитесь, что выполнены следующие условия:</w:t>
      </w:r>
    </w:p>
    <w:p w14:paraId="13C0A574" w14:textId="77777777"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 xml:space="preserve">Пациент подписал добровольное информированное согласие на трансплантацию. </w:t>
      </w:r>
    </w:p>
    <w:p w14:paraId="609808DD" w14:textId="77777777"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092151">
        <w:rPr>
          <w:rFonts w:eastAsia="SimSun"/>
          <w:shd w:val="clear" w:color="auto" w:fill="FFFFFF"/>
        </w:rPr>
        <w:t>диметилсульфоксида</w:t>
      </w:r>
      <w:r w:rsidRPr="00092151">
        <w:rPr>
          <w:rFonts w:eastAsia="SimSun"/>
        </w:rPr>
        <w:t xml:space="preserve"> не превышает 10%. </w:t>
      </w:r>
    </w:p>
    <w:p w14:paraId="4398E931" w14:textId="77777777"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 xml:space="preserve">Прошло не менее 36 ч после завершения введения цитостатических препаратов, входящих в режим кондиционирования. </w:t>
      </w:r>
    </w:p>
    <w:p w14:paraId="5C36CDA6" w14:textId="1132DF2D"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При использовании с –1 дня циклоспорина</w:t>
      </w:r>
      <w:r w:rsidR="007A73DE">
        <w:rPr>
          <w:rFonts w:eastAsia="SimSun"/>
        </w:rPr>
        <w:t>**</w:t>
      </w:r>
      <w:r w:rsidRPr="00092151" w:rsidDel="00DA45A3">
        <w:rPr>
          <w:rFonts w:eastAsia="SimSun"/>
        </w:rPr>
        <w:t xml:space="preserve"> </w:t>
      </w:r>
      <w:r w:rsidRPr="00092151">
        <w:rPr>
          <w:rFonts w:eastAsia="SimSun"/>
        </w:rPr>
        <w:t xml:space="preserve">(в режиме профилактики острой РТПХ) пациенту было введено не менее 3 доз препарата до инфузии ГСК. </w:t>
      </w:r>
    </w:p>
    <w:p w14:paraId="3D7C32C5" w14:textId="77777777"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В момент инфузии ГСК введение других препаратов не проводится.</w:t>
      </w:r>
    </w:p>
    <w:p w14:paraId="60B484C2" w14:textId="77777777" w:rsidR="009F7F8A" w:rsidRPr="00092151" w:rsidRDefault="009F7F8A" w:rsidP="003350DC">
      <w:pPr>
        <w:numPr>
          <w:ilvl w:val="0"/>
          <w:numId w:val="29"/>
        </w:numPr>
        <w:overflowPunct w:val="0"/>
        <w:autoSpaceDE w:val="0"/>
        <w:autoSpaceDN w:val="0"/>
        <w:adjustRightInd w:val="0"/>
        <w:textAlignment w:val="baseline"/>
        <w:rPr>
          <w:rFonts w:eastAsia="SimSun"/>
        </w:rPr>
      </w:pPr>
      <w:r w:rsidRPr="00092151">
        <w:rPr>
          <w:rFonts w:eastAsia="SimSun"/>
        </w:rPr>
        <w:t>В момент введения ГСК запрещено проведение плазмафереза и/или гемодиализа.</w:t>
      </w:r>
    </w:p>
    <w:p w14:paraId="0855F47A" w14:textId="77777777" w:rsidR="009F7F8A" w:rsidRPr="00092151" w:rsidRDefault="009F7F8A" w:rsidP="003350DC">
      <w:pPr>
        <w:ind w:firstLine="709"/>
        <w:rPr>
          <w:rFonts w:eastAsia="SimSun"/>
        </w:rPr>
      </w:pPr>
      <w:r w:rsidRPr="00092151">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6490924F" w14:textId="77777777" w:rsidR="009F7F8A" w:rsidRPr="00092151" w:rsidRDefault="009F7F8A" w:rsidP="003350DC">
      <w:pPr>
        <w:ind w:firstLine="709"/>
        <w:rPr>
          <w:rFonts w:eastAsia="SimSun"/>
        </w:rPr>
      </w:pPr>
      <w:r w:rsidRPr="00092151">
        <w:rPr>
          <w:rFonts w:eastAsia="SimSun"/>
        </w:rPr>
        <w:t>За 2–3 ч до алло-ТГСК рекомендуется проводить инфузионную терапию (</w:t>
      </w:r>
      <w:commentRangeStart w:id="280"/>
      <w:r w:rsidRPr="00092151">
        <w:rPr>
          <w:rFonts w:eastAsia="SimSun"/>
        </w:rPr>
        <w:t xml:space="preserve">коллоидными и кристаллоидными растворами </w:t>
      </w:r>
      <w:commentRangeEnd w:id="280"/>
      <w:r w:rsidR="009D6BE9">
        <w:rPr>
          <w:rStyle w:val="af0"/>
        </w:rPr>
        <w:commentReference w:id="280"/>
      </w:r>
      <w:r w:rsidRPr="00092151">
        <w:rPr>
          <w:rFonts w:eastAsia="SimSun"/>
        </w:rPr>
        <w:t xml:space="preserve">в объеме 500-1500 мл) в случае использования криоконсервированных ГСК. </w:t>
      </w:r>
    </w:p>
    <w:p w14:paraId="1949BE10" w14:textId="11440DFF" w:rsidR="009F7F8A" w:rsidRPr="00092151" w:rsidRDefault="009F7F8A" w:rsidP="003350DC">
      <w:pPr>
        <w:ind w:firstLine="709"/>
        <w:rPr>
          <w:rFonts w:eastAsia="SimSun"/>
        </w:rPr>
      </w:pPr>
      <w:r w:rsidRPr="00092151">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w:t>
      </w:r>
      <w:del w:id="281" w:author="Влада К. Федяева" w:date="2022-06-30T15:02:00Z">
        <w:r w:rsidRPr="00092151" w:rsidDel="009D6BE9">
          <w:rPr>
            <w:rFonts w:eastAsia="SimSun"/>
          </w:rPr>
          <w:delText xml:space="preserve">препаратами </w:delText>
        </w:r>
      </w:del>
      <w:ins w:id="282" w:author="Влада К. Федяева" w:date="2022-06-30T15:02:00Z">
        <w:r w:rsidR="009D6BE9">
          <w:rPr>
            <w:rFonts w:eastAsia="SimSun"/>
          </w:rPr>
          <w:t>средствами системного действия</w:t>
        </w:r>
        <w:r w:rsidR="009D6BE9" w:rsidRPr="00092151">
          <w:rPr>
            <w:rFonts w:eastAsia="SimSun"/>
          </w:rPr>
          <w:t xml:space="preserve"> </w:t>
        </w:r>
      </w:ins>
      <w:r w:rsidRPr="00092151">
        <w:rPr>
          <w:rFonts w:eastAsia="SimSun"/>
        </w:rPr>
        <w:t xml:space="preserve">и/или нестероиднымии </w:t>
      </w:r>
      <w:r w:rsidRPr="00092151">
        <w:rPr>
          <w:rFonts w:eastAsia="SimSun"/>
        </w:rPr>
        <w:lastRenderedPageBreak/>
        <w:t xml:space="preserve">противовоспалительными </w:t>
      </w:r>
      <w:ins w:id="283" w:author="Влада К. Федяева" w:date="2022-06-30T15:01:00Z">
        <w:r w:rsidR="009D6BE9">
          <w:rPr>
            <w:rFonts w:eastAsia="SimSun"/>
          </w:rPr>
          <w:t xml:space="preserve">и противоревматическими </w:t>
        </w:r>
      </w:ins>
      <w:r w:rsidRPr="00092151">
        <w:rPr>
          <w:rFonts w:eastAsia="SimSun"/>
        </w:rPr>
        <w:t xml:space="preserve">препаратами препаратами и/или </w:t>
      </w:r>
      <w:ins w:id="284" w:author="Влада К. Федяева" w:date="2022-06-30T15:02:00Z">
        <w:r w:rsidR="009D6BE9" w:rsidRPr="009D6BE9">
          <w:rPr>
            <w:rFonts w:eastAsia="SimSun"/>
            <w:rPrChange w:id="285" w:author="Влада К. Федяева" w:date="2022-06-30T15:02:00Z">
              <w:rPr>
                <w:rFonts w:eastAsia="SimSun"/>
                <w:lang w:val="en-US"/>
              </w:rPr>
            </w:rPrChange>
          </w:rPr>
          <w:t>#</w:t>
        </w:r>
      </w:ins>
      <w:r w:rsidRPr="00092151">
        <w:rPr>
          <w:rFonts w:eastAsia="SimSun"/>
        </w:rPr>
        <w:t>метилпреднизолоном</w:t>
      </w:r>
      <w:ins w:id="286" w:author="Влада К. Федяева" w:date="2022-06-30T15:01:00Z">
        <w:r w:rsidR="009D6BE9">
          <w:rPr>
            <w:rFonts w:eastAsia="SimSun"/>
          </w:rPr>
          <w:t>**</w:t>
        </w:r>
      </w:ins>
      <w:r w:rsidRPr="00092151">
        <w:rPr>
          <w:rFonts w:eastAsia="SimSun"/>
        </w:rPr>
        <w:t xml:space="preserve"> (если в предыдущие сутки использовали метилпреднизолон). </w:t>
      </w:r>
    </w:p>
    <w:p w14:paraId="3D0D2BBA" w14:textId="25B841C3" w:rsidR="009F7F8A" w:rsidRPr="00092151" w:rsidRDefault="009F7F8A" w:rsidP="003350DC">
      <w:pPr>
        <w:ind w:firstLine="709"/>
        <w:rPr>
          <w:rFonts w:eastAsia="SimSun"/>
        </w:rPr>
      </w:pPr>
      <w:r w:rsidRPr="00092151">
        <w:rPr>
          <w:rFonts w:eastAsia="SimSun"/>
        </w:rPr>
        <w:t xml:space="preserve">При любой несовместимости между донором и реципиентом по системе АВ0 возможно введение </w:t>
      </w:r>
      <w:ins w:id="287" w:author="Влада К. Федяева" w:date="2022-06-30T15:02:00Z">
        <w:r w:rsidR="009D6BE9" w:rsidRPr="009D6BE9">
          <w:rPr>
            <w:rFonts w:eastAsia="SimSun"/>
            <w:rPrChange w:id="288" w:author="Влада К. Федяева" w:date="2022-06-30T15:02:00Z">
              <w:rPr>
                <w:rFonts w:eastAsia="SimSun"/>
                <w:lang w:val="en-US"/>
              </w:rPr>
            </w:rPrChange>
          </w:rPr>
          <w:t>#</w:t>
        </w:r>
      </w:ins>
      <w:r w:rsidRPr="00092151">
        <w:rPr>
          <w:rFonts w:eastAsia="SimSun"/>
        </w:rPr>
        <w:t>метилпреднизолона</w:t>
      </w:r>
      <w:ins w:id="289" w:author="Влада К. Федяева" w:date="2022-06-28T16:17:00Z">
        <w:r w:rsidR="00C6270B" w:rsidRPr="00C6270B">
          <w:rPr>
            <w:rFonts w:eastAsia="SimSun"/>
            <w:rPrChange w:id="290" w:author="Влада К. Федяева" w:date="2022-06-28T16:17:00Z">
              <w:rPr>
                <w:rFonts w:eastAsia="SimSun"/>
                <w:lang w:val="en-US"/>
              </w:rPr>
            </w:rPrChange>
          </w:rPr>
          <w:t>**</w:t>
        </w:r>
      </w:ins>
      <w:r w:rsidRPr="00092151">
        <w:rPr>
          <w:rFonts w:eastAsia="SimSun"/>
        </w:rPr>
        <w:t xml:space="preserve"> в дозе 60 мг перед введением ГСК. </w:t>
      </w:r>
    </w:p>
    <w:p w14:paraId="3D535616" w14:textId="77777777" w:rsidR="009F7F8A" w:rsidRPr="00092151" w:rsidRDefault="009F7F8A" w:rsidP="003350DC">
      <w:pPr>
        <w:ind w:firstLine="709"/>
        <w:rPr>
          <w:rFonts w:eastAsia="SimSun"/>
        </w:rPr>
      </w:pPr>
      <w:r w:rsidRPr="00092151">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411A69D3" w14:textId="77777777" w:rsidR="009F7F8A" w:rsidRPr="00092151" w:rsidRDefault="009F7F8A" w:rsidP="003350DC">
      <w:pPr>
        <w:rPr>
          <w:rFonts w:eastAsia="SimSun"/>
        </w:rPr>
      </w:pPr>
    </w:p>
    <w:p w14:paraId="2D5AA9B5" w14:textId="77777777" w:rsidR="009F7F8A" w:rsidRPr="00092151" w:rsidRDefault="009F7F8A" w:rsidP="003350DC">
      <w:pPr>
        <w:rPr>
          <w:rFonts w:eastAsia="SimSun"/>
          <w:i/>
          <w:u w:val="single"/>
        </w:rPr>
      </w:pPr>
      <w:bookmarkStart w:id="291" w:name="_Toc44401131"/>
      <w:r w:rsidRPr="00092151">
        <w:rPr>
          <w:rFonts w:eastAsia="SimSun"/>
          <w:i/>
          <w:u w:val="single"/>
        </w:rPr>
        <w:t>Инфузия ГСК</w:t>
      </w:r>
      <w:bookmarkEnd w:id="291"/>
    </w:p>
    <w:p w14:paraId="0A2D475E" w14:textId="77777777" w:rsidR="009F7F8A" w:rsidRPr="00092151" w:rsidRDefault="009F7F8A" w:rsidP="003350DC">
      <w:pPr>
        <w:ind w:firstLine="709"/>
        <w:rPr>
          <w:rFonts w:eastAsia="SimSun"/>
        </w:rPr>
      </w:pPr>
      <w:r w:rsidRPr="00092151">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0617A6FC" w14:textId="486E3E46" w:rsidR="009F7F8A" w:rsidRPr="00092151" w:rsidRDefault="009F7F8A" w:rsidP="003350DC">
      <w:pPr>
        <w:ind w:firstLine="709"/>
        <w:rPr>
          <w:rFonts w:eastAsia="SimSun"/>
        </w:rPr>
      </w:pPr>
      <w:r w:rsidRPr="00092151">
        <w:rPr>
          <w:rFonts w:eastAsia="SimSun"/>
        </w:rPr>
        <w:t xml:space="preserve">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w:t>
      </w:r>
      <w:r w:rsidR="007A73DE">
        <w:rPr>
          <w:rFonts w:eastAsia="SimSun"/>
        </w:rPr>
        <w:t>врача-</w:t>
      </w:r>
      <w:r w:rsidRPr="00092151">
        <w:rPr>
          <w:rFonts w:eastAsia="SimSun"/>
        </w:rPr>
        <w:t>анестезиолога-реаниматолога и/или</w:t>
      </w:r>
      <w:r w:rsidR="00CC75C1">
        <w:rPr>
          <w:rFonts w:eastAsia="SimSun"/>
        </w:rPr>
        <w:t xml:space="preserve"> </w:t>
      </w:r>
      <w:r w:rsidR="00CC75C1" w:rsidRPr="00CC75C1">
        <w:rPr>
          <w:rFonts w:eastAsia="SimSun"/>
        </w:rPr>
        <w:t>суточное прикроватное мониторирование жизненных функций и параметров</w:t>
      </w:r>
      <w:r w:rsidRPr="00092151">
        <w:rPr>
          <w:rFonts w:eastAsia="SimSun"/>
        </w:rPr>
        <w:t>. Через 2 ч после завершения инфузии выполняют</w:t>
      </w:r>
      <w:r w:rsidR="00F023CC">
        <w:rPr>
          <w:rFonts w:eastAsia="SimSun"/>
        </w:rPr>
        <w:t xml:space="preserve"> </w:t>
      </w:r>
      <w:r w:rsidR="00F023CC" w:rsidRPr="00F023CC">
        <w:rPr>
          <w:rFonts w:eastAsia="SimSun"/>
        </w:rPr>
        <w:t>исследование уровня калия в крови</w:t>
      </w:r>
      <w:r w:rsidRPr="00092151">
        <w:rPr>
          <w:rFonts w:eastAsia="SimSun"/>
        </w:rPr>
        <w:t xml:space="preserve">. </w:t>
      </w:r>
    </w:p>
    <w:p w14:paraId="546DD01C" w14:textId="77777777" w:rsidR="009F7F8A" w:rsidRPr="00092151" w:rsidRDefault="009F7F8A" w:rsidP="003350DC">
      <w:pPr>
        <w:rPr>
          <w:rFonts w:eastAsia="SimSun"/>
        </w:rPr>
      </w:pPr>
      <w:bookmarkStart w:id="292" w:name="_Toc44401132"/>
    </w:p>
    <w:p w14:paraId="13D5B5B7" w14:textId="0807D7B4" w:rsidR="009F7F8A" w:rsidRPr="00092151" w:rsidRDefault="009F7F8A" w:rsidP="003350DC">
      <w:pPr>
        <w:rPr>
          <w:rFonts w:eastAsia="SimSun"/>
          <w:b/>
        </w:rPr>
      </w:pPr>
      <w:del w:id="293" w:author="Влада К. Федяева" w:date="2022-06-30T15:25:00Z">
        <w:r w:rsidRPr="00092151" w:rsidDel="00935968">
          <w:rPr>
            <w:rFonts w:eastAsia="SimSun"/>
            <w:b/>
          </w:rPr>
          <w:delText>5</w:delText>
        </w:r>
      </w:del>
      <w:ins w:id="294" w:author="Влада К. Федяева" w:date="2022-06-30T15:25:00Z">
        <w:r w:rsidR="00935968">
          <w:rPr>
            <w:rFonts w:eastAsia="SimSun"/>
            <w:b/>
          </w:rPr>
          <w:t>4</w:t>
        </w:r>
      </w:ins>
      <w:r w:rsidRPr="00092151">
        <w:rPr>
          <w:rFonts w:eastAsia="SimSun"/>
          <w:b/>
        </w:rPr>
        <w:t xml:space="preserve">. Протокол внутривенного введения </w:t>
      </w:r>
      <w:ins w:id="295" w:author="Влада К. Федяева" w:date="2022-06-28T16:18:00Z">
        <w:r w:rsidR="00C6270B">
          <w:rPr>
            <w:rFonts w:eastAsia="SimSun"/>
            <w:b/>
          </w:rPr>
          <w:t xml:space="preserve">иммуноглобулина </w:t>
        </w:r>
      </w:ins>
      <w:r w:rsidRPr="00092151">
        <w:rPr>
          <w:rFonts w:eastAsia="SimSun"/>
          <w:b/>
        </w:rPr>
        <w:t>антитимоцитарного</w:t>
      </w:r>
      <w:ins w:id="296" w:author="Влада К. Федяева" w:date="2022-06-28T16:18:00Z">
        <w:r w:rsidR="00C6270B">
          <w:rPr>
            <w:rFonts w:eastAsia="SimSun"/>
            <w:b/>
          </w:rPr>
          <w:t>**</w:t>
        </w:r>
      </w:ins>
      <w:r w:rsidRPr="00092151">
        <w:rPr>
          <w:rFonts w:eastAsia="SimSun"/>
          <w:b/>
        </w:rPr>
        <w:t xml:space="preserve"> </w:t>
      </w:r>
      <w:del w:id="297" w:author="Влада К. Федяева" w:date="2022-06-28T16:18:00Z">
        <w:r w:rsidRPr="00092151" w:rsidDel="00C6270B">
          <w:rPr>
            <w:rFonts w:eastAsia="SimSun"/>
            <w:b/>
          </w:rPr>
          <w:delText>глобулина</w:delText>
        </w:r>
      </w:del>
      <w:bookmarkEnd w:id="292"/>
    </w:p>
    <w:p w14:paraId="08A8E468" w14:textId="77777777" w:rsidR="009F7F8A" w:rsidRPr="00092151" w:rsidRDefault="009F7F8A" w:rsidP="003350DC">
      <w:pPr>
        <w:rPr>
          <w:rFonts w:eastAsia="SimSun"/>
          <w:i/>
          <w:u w:val="single"/>
        </w:rPr>
      </w:pPr>
      <w:bookmarkStart w:id="298" w:name="_Toc44401134"/>
      <w:r w:rsidRPr="00092151">
        <w:rPr>
          <w:rFonts w:eastAsia="SimSun"/>
          <w:i/>
          <w:u w:val="single"/>
        </w:rPr>
        <w:t>Подготовка к введению</w:t>
      </w:r>
      <w:bookmarkEnd w:id="298"/>
      <w:r w:rsidRPr="00092151">
        <w:rPr>
          <w:rFonts w:eastAsia="SimSun"/>
          <w:i/>
          <w:u w:val="single"/>
        </w:rPr>
        <w:t xml:space="preserve"> </w:t>
      </w:r>
    </w:p>
    <w:p w14:paraId="524F22BA" w14:textId="1083DA38" w:rsidR="009F7F8A" w:rsidRPr="00092151" w:rsidRDefault="009F7F8A" w:rsidP="003350DC">
      <w:pPr>
        <w:ind w:firstLine="709"/>
        <w:rPr>
          <w:rFonts w:eastAsia="SimSun"/>
        </w:rPr>
      </w:pPr>
      <w:r w:rsidRPr="00092151">
        <w:rPr>
          <w:rFonts w:eastAsia="SimSun"/>
        </w:rPr>
        <w:t>Убедитесь, что вы информированы обо всех аллергических реакциях пациента. Перед началом введения препарата АТГ</w:t>
      </w:r>
      <w:ins w:id="299" w:author="Влада К. Федяева" w:date="2022-06-28T16:18:00Z">
        <w:r w:rsidR="00C6270B">
          <w:rPr>
            <w:rFonts w:eastAsia="SimSun"/>
          </w:rPr>
          <w:t>**</w:t>
        </w:r>
      </w:ins>
      <w:r w:rsidRPr="00092151">
        <w:rPr>
          <w:rFonts w:eastAsia="SimSun"/>
        </w:rPr>
        <w:t xml:space="preserve"> настоятельно рекомендуется проведение пробы с этим препаратом. Несмотря на то, что чувствительность и специфичность этого </w:t>
      </w:r>
      <w:r w:rsidRPr="00092151">
        <w:rPr>
          <w:rFonts w:eastAsia="SimSun"/>
        </w:rPr>
        <w:lastRenderedPageBreak/>
        <w:t xml:space="preserve">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40F41535" w14:textId="77777777" w:rsidR="009F7F8A" w:rsidRPr="00092151" w:rsidRDefault="009F7F8A" w:rsidP="003350DC">
      <w:pPr>
        <w:rPr>
          <w:rFonts w:eastAsia="SimSun"/>
        </w:rPr>
      </w:pPr>
      <w:bookmarkStart w:id="300" w:name="_Toc44401135"/>
    </w:p>
    <w:p w14:paraId="6EDE71B6" w14:textId="77777777" w:rsidR="009F7F8A" w:rsidRPr="00092151" w:rsidRDefault="009F7F8A" w:rsidP="003350DC">
      <w:pPr>
        <w:rPr>
          <w:rFonts w:eastAsia="SimSun"/>
          <w:i/>
          <w:u w:val="single"/>
        </w:rPr>
      </w:pPr>
      <w:r w:rsidRPr="00092151">
        <w:rPr>
          <w:rFonts w:eastAsia="SimSun"/>
          <w:i/>
          <w:u w:val="single"/>
        </w:rPr>
        <w:t>Методика проведения пробы</w:t>
      </w:r>
      <w:bookmarkEnd w:id="300"/>
      <w:r w:rsidRPr="00092151">
        <w:rPr>
          <w:rFonts w:eastAsia="SimSun"/>
          <w:i/>
          <w:u w:val="single"/>
        </w:rPr>
        <w:t xml:space="preserve"> </w:t>
      </w:r>
    </w:p>
    <w:p w14:paraId="66BD3CB0" w14:textId="4857EC2E" w:rsidR="009F7F8A" w:rsidRPr="00092151" w:rsidRDefault="009F7F8A" w:rsidP="003350DC">
      <w:pPr>
        <w:ind w:firstLine="709"/>
        <w:rPr>
          <w:rFonts w:eastAsia="SimSun"/>
        </w:rPr>
      </w:pPr>
      <w:r w:rsidRPr="00092151">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w:t>
      </w:r>
      <w:proofErr w:type="gramStart"/>
      <w:r w:rsidRPr="00092151">
        <w:rPr>
          <w:rFonts w:eastAsia="SimSun"/>
        </w:rPr>
        <w:t>к вливаний</w:t>
      </w:r>
      <w:proofErr w:type="gramEnd"/>
      <w:r w:rsidRPr="00092151">
        <w:rPr>
          <w:rFonts w:eastAsia="SimSun"/>
        </w:rPr>
        <w:t>,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w:t>
      </w:r>
      <w:r w:rsidR="007A73DE">
        <w:rPr>
          <w:rFonts w:eastAsia="SimSun"/>
        </w:rPr>
        <w:t>**</w:t>
      </w:r>
      <w:r w:rsidRPr="00092151">
        <w:rPr>
          <w:rFonts w:eastAsia="SimSun"/>
        </w:rPr>
        <w:t xml:space="preserve">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w:t>
      </w:r>
      <w:r w:rsidR="00F023CC">
        <w:rPr>
          <w:rFonts w:eastAsia="SimSun"/>
        </w:rPr>
        <w:t>**</w:t>
      </w:r>
      <w:r w:rsidRPr="00092151">
        <w:rPr>
          <w:rFonts w:eastAsia="SimSun"/>
        </w:rPr>
        <w:t>,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04CE2999" w14:textId="77777777" w:rsidR="009F7F8A" w:rsidRPr="00092151" w:rsidRDefault="009F7F8A" w:rsidP="003350DC">
      <w:pPr>
        <w:rPr>
          <w:rFonts w:eastAsia="SimSun"/>
        </w:rPr>
      </w:pPr>
      <w:bookmarkStart w:id="301" w:name="_Toc44401136"/>
    </w:p>
    <w:p w14:paraId="741E7725" w14:textId="17627F64" w:rsidR="009F7F8A" w:rsidRPr="00092151" w:rsidRDefault="009F7F8A" w:rsidP="003350DC">
      <w:pPr>
        <w:rPr>
          <w:rFonts w:eastAsia="SimSun"/>
          <w:i/>
          <w:u w:val="single"/>
        </w:rPr>
      </w:pPr>
      <w:commentRangeStart w:id="302"/>
      <w:r w:rsidRPr="00092151">
        <w:rPr>
          <w:rFonts w:eastAsia="SimSun"/>
          <w:i/>
          <w:u w:val="single"/>
        </w:rPr>
        <w:t xml:space="preserve">Инфузия лошадиного </w:t>
      </w:r>
      <w:ins w:id="303" w:author="Влада К. Федяева" w:date="2022-06-30T15:06:00Z">
        <w:r w:rsidR="009D6BE9" w:rsidRPr="009D6BE9">
          <w:rPr>
            <w:rFonts w:eastAsia="SimSun"/>
            <w:i/>
            <w:u w:val="single"/>
            <w:rPrChange w:id="304" w:author="Влада К. Федяева" w:date="2022-06-30T15:06:00Z">
              <w:rPr>
                <w:rFonts w:eastAsia="SimSun"/>
                <w:i/>
                <w:u w:val="single"/>
                <w:lang w:val="en-US"/>
              </w:rPr>
            </w:rPrChange>
          </w:rPr>
          <w:t>#</w:t>
        </w:r>
      </w:ins>
      <w:r w:rsidRPr="00092151">
        <w:rPr>
          <w:rFonts w:eastAsia="SimSun"/>
          <w:i/>
          <w:u w:val="single"/>
        </w:rPr>
        <w:t>АТГ</w:t>
      </w:r>
      <w:bookmarkEnd w:id="301"/>
      <w:r w:rsidR="007A73DE">
        <w:rPr>
          <w:rFonts w:eastAsia="SimSun"/>
          <w:i/>
          <w:u w:val="single"/>
        </w:rPr>
        <w:t>**</w:t>
      </w:r>
      <w:r w:rsidRPr="00092151">
        <w:rPr>
          <w:rFonts w:eastAsia="SimSun"/>
          <w:i/>
          <w:u w:val="single"/>
        </w:rPr>
        <w:t xml:space="preserve"> </w:t>
      </w:r>
      <w:commentRangeEnd w:id="302"/>
      <w:r w:rsidR="009D6BE9">
        <w:rPr>
          <w:rStyle w:val="af0"/>
        </w:rPr>
        <w:commentReference w:id="302"/>
      </w:r>
    </w:p>
    <w:p w14:paraId="4FCDB8DB" w14:textId="4747494B" w:rsidR="009F7F8A" w:rsidRPr="00C656F5" w:rsidRDefault="009F7F8A" w:rsidP="003350DC">
      <w:pPr>
        <w:ind w:firstLine="709"/>
      </w:pPr>
      <w:r w:rsidRPr="00C656F5">
        <w:t xml:space="preserve">С целью снижения вероятности выпадения осадка суточная доза препарата </w:t>
      </w:r>
      <w:ins w:id="305" w:author="Влада К. Федяева" w:date="2022-06-30T15:06:00Z">
        <w:r w:rsidR="009D6BE9" w:rsidRPr="009D6BE9">
          <w:rPr>
            <w:rPrChange w:id="306" w:author="Влада К. Федяева" w:date="2022-06-30T15:06:00Z">
              <w:rPr>
                <w:lang w:val="en-US"/>
              </w:rPr>
            </w:rPrChange>
          </w:rPr>
          <w:t>#</w:t>
        </w:r>
      </w:ins>
      <w:r w:rsidRPr="00C656F5">
        <w:t>АТГ</w:t>
      </w:r>
      <w:r w:rsidR="007A73DE" w:rsidRPr="00C656F5">
        <w:t>**</w:t>
      </w:r>
      <w:r w:rsidRPr="00C656F5">
        <w:t xml:space="preserve"> делится на 2 приблизительно равные дозы. Рекомендуется подбирать дозы, кратные 250 мг (1 ампуле). </w:t>
      </w:r>
      <w:commentRangeStart w:id="307"/>
      <w:r w:rsidRPr="00C656F5">
        <w:t>Например, вес пациента 75 кг. Суточная доза 750 мг: утренняя — 500 мг, вечерняя — 250 мг.</w:t>
      </w:r>
      <w:commentRangeEnd w:id="307"/>
      <w:r w:rsidR="00E474AB">
        <w:rPr>
          <w:rStyle w:val="af0"/>
        </w:rPr>
        <w:commentReference w:id="307"/>
      </w:r>
    </w:p>
    <w:p w14:paraId="2239917C" w14:textId="4EC2F049" w:rsidR="009F7F8A" w:rsidRPr="00C656F5" w:rsidRDefault="009F7F8A" w:rsidP="003350DC">
      <w:pPr>
        <w:ind w:firstLine="709"/>
      </w:pPr>
      <w:r w:rsidRPr="00C656F5">
        <w:t xml:space="preserve">Каждая доза препарата разводится на 0,9% растворе </w:t>
      </w:r>
      <w:ins w:id="308" w:author="Влада К. Федяева" w:date="2022-06-30T14:58:00Z">
        <w:r w:rsidR="009D6BE9" w:rsidRPr="00C656F5">
          <w:t xml:space="preserve">натрия </w:t>
        </w:r>
      </w:ins>
      <w:r w:rsidRPr="00C656F5">
        <w:t>хлорида</w:t>
      </w:r>
      <w:ins w:id="309" w:author="Влада К. Федяева" w:date="2022-06-30T14:58:00Z">
        <w:r w:rsidR="009D6BE9" w:rsidRPr="009D6BE9">
          <w:rPr>
            <w:rPrChange w:id="310" w:author="Влада К. Федяева" w:date="2022-06-30T14:58:00Z">
              <w:rPr>
                <w:lang w:val="en-US"/>
              </w:rPr>
            </w:rPrChange>
          </w:rPr>
          <w:t>**</w:t>
        </w:r>
      </w:ins>
      <w:r w:rsidRPr="00C656F5">
        <w:t xml:space="preserve"> </w:t>
      </w:r>
      <w:del w:id="311" w:author="Влада К. Федяева" w:date="2022-06-30T14:58:00Z">
        <w:r w:rsidRPr="00C656F5" w:rsidDel="009D6BE9">
          <w:delText xml:space="preserve">натрия </w:delText>
        </w:r>
      </w:del>
      <w:r w:rsidRPr="00C656F5">
        <w:t>в объеме 500 мл. Время введения каждой из доз препарата АТГ</w:t>
      </w:r>
      <w:r w:rsidR="007A73DE" w:rsidRPr="00C656F5">
        <w:t>**</w:t>
      </w:r>
      <w:r w:rsidRPr="00C656F5">
        <w:t xml:space="preserve"> составляет 6 ч:</w:t>
      </w:r>
    </w:p>
    <w:p w14:paraId="158F196B" w14:textId="77777777" w:rsidR="009F7F8A" w:rsidRPr="00C656F5" w:rsidRDefault="009F7F8A" w:rsidP="003350DC">
      <w:pPr>
        <w:ind w:firstLine="709"/>
      </w:pPr>
      <w:r w:rsidRPr="00C656F5">
        <w:t>Утренняя доза — 10:00–16:00.</w:t>
      </w:r>
    </w:p>
    <w:p w14:paraId="2DCEC968" w14:textId="77777777" w:rsidR="009F7F8A" w:rsidRPr="00C656F5" w:rsidRDefault="009F7F8A" w:rsidP="003350DC">
      <w:pPr>
        <w:ind w:firstLine="709"/>
      </w:pPr>
      <w:r w:rsidRPr="00C656F5">
        <w:t>Вечерняя доза — 17:00–23:00.</w:t>
      </w:r>
    </w:p>
    <w:p w14:paraId="711162B6" w14:textId="20E261D7" w:rsidR="009F7F8A" w:rsidRPr="00092151" w:rsidRDefault="009F7F8A" w:rsidP="003350DC">
      <w:pPr>
        <w:ind w:firstLine="709"/>
        <w:rPr>
          <w:rFonts w:eastAsia="SimSun"/>
        </w:rPr>
      </w:pPr>
      <w:r w:rsidRPr="00C656F5">
        <w:t xml:space="preserve">Введение препарата идет параллельно с введением </w:t>
      </w:r>
      <w:ins w:id="312" w:author="Влада К. Федяева" w:date="2022-06-30T14:58:00Z">
        <w:r w:rsidR="009D6BE9" w:rsidRPr="009D6BE9">
          <w:rPr>
            <w:rPrChange w:id="313" w:author="Влада К. Федяева" w:date="2022-06-30T14:58:00Z">
              <w:rPr>
                <w:lang w:val="en-US"/>
              </w:rPr>
            </w:rPrChange>
          </w:rPr>
          <w:t>#</w:t>
        </w:r>
      </w:ins>
      <w:r w:rsidRPr="00C656F5">
        <w:t>метилпреднизолона</w:t>
      </w:r>
      <w:r w:rsidR="007A73DE" w:rsidRPr="00C656F5">
        <w:t>**</w:t>
      </w:r>
      <w:r w:rsidRPr="00C656F5">
        <w:t xml:space="preserve"> в суммарной дозе 3 мг/кг (но не более 250 мг/сут). </w:t>
      </w:r>
      <w:commentRangeStart w:id="314"/>
      <w:r w:rsidRPr="00C656F5">
        <w:t xml:space="preserve">Началу инфузии препарата </w:t>
      </w:r>
      <w:ins w:id="315" w:author="Влада К. Федяева" w:date="2022-06-30T15:06:00Z">
        <w:r w:rsidR="009D6BE9" w:rsidRPr="009D6BE9">
          <w:rPr>
            <w:rPrChange w:id="316" w:author="Влада К. Федяева" w:date="2022-06-30T15:06:00Z">
              <w:rPr>
                <w:lang w:val="en-US"/>
              </w:rPr>
            </w:rPrChange>
          </w:rPr>
          <w:t>#</w:t>
        </w:r>
      </w:ins>
      <w:r w:rsidRPr="00C656F5">
        <w:t>АТГ</w:t>
      </w:r>
      <w:r w:rsidR="007A73DE" w:rsidRPr="00C656F5">
        <w:t>**</w:t>
      </w:r>
      <w:r w:rsidRPr="00C656F5">
        <w:t xml:space="preserve"> предшествует в/в болюсное введение 30 мг </w:t>
      </w:r>
      <w:ins w:id="317" w:author="Влада К. Федяева" w:date="2022-06-30T14:58:00Z">
        <w:r w:rsidR="009D6BE9" w:rsidRPr="009D6BE9">
          <w:rPr>
            <w:rPrChange w:id="318" w:author="Влада К. Федяева" w:date="2022-06-30T14:58:00Z">
              <w:rPr>
                <w:lang w:val="en-US"/>
              </w:rPr>
            </w:rPrChange>
          </w:rPr>
          <w:t>#</w:t>
        </w:r>
      </w:ins>
      <w:r w:rsidRPr="00C656F5">
        <w:t>метилпреднизолона</w:t>
      </w:r>
      <w:r w:rsidR="007A73DE" w:rsidRPr="00C656F5">
        <w:t>**</w:t>
      </w:r>
      <w:r w:rsidRPr="00C656F5">
        <w:t xml:space="preserve"> с последующей 13-часовой инфузией (с 10:00 по 23:00) оставшейся суточной дозы </w:t>
      </w:r>
      <w:ins w:id="319" w:author="Влада К. Федяева" w:date="2022-06-30T14:58:00Z">
        <w:r w:rsidR="009D6BE9" w:rsidRPr="009D6BE9">
          <w:rPr>
            <w:rPrChange w:id="320" w:author="Влада К. Федяева" w:date="2022-06-30T14:58:00Z">
              <w:rPr>
                <w:lang w:val="en-US"/>
              </w:rPr>
            </w:rPrChange>
          </w:rPr>
          <w:t>#</w:t>
        </w:r>
      </w:ins>
      <w:r w:rsidRPr="00C656F5">
        <w:t>метилпреднизолона</w:t>
      </w:r>
      <w:r w:rsidR="007A73DE" w:rsidRPr="00C656F5">
        <w:t>**</w:t>
      </w:r>
      <w:r w:rsidRPr="00C656F5">
        <w:t>.</w:t>
      </w:r>
      <w:commentRangeEnd w:id="314"/>
      <w:r w:rsidR="00AC703B">
        <w:rPr>
          <w:rStyle w:val="af0"/>
        </w:rPr>
        <w:commentReference w:id="314"/>
      </w:r>
    </w:p>
    <w:p w14:paraId="4304C858" w14:textId="77777777" w:rsidR="009F7F8A" w:rsidRPr="00092151" w:rsidRDefault="009F7F8A" w:rsidP="003350DC">
      <w:pPr>
        <w:rPr>
          <w:rFonts w:eastAsia="SimSun"/>
        </w:rPr>
      </w:pPr>
    </w:p>
    <w:p w14:paraId="2986A4EC" w14:textId="67509DC4" w:rsidR="009F7F8A" w:rsidRPr="00092151" w:rsidRDefault="009F7F8A" w:rsidP="003350DC">
      <w:pPr>
        <w:rPr>
          <w:rFonts w:eastAsia="SimSun"/>
          <w:i/>
          <w:u w:val="single"/>
        </w:rPr>
      </w:pPr>
      <w:bookmarkStart w:id="321" w:name="_Toc44401137"/>
      <w:r w:rsidRPr="00092151">
        <w:rPr>
          <w:rFonts w:eastAsia="SimSun"/>
          <w:i/>
          <w:u w:val="single"/>
        </w:rPr>
        <w:lastRenderedPageBreak/>
        <w:t>Альтернативный способ введения лошадиного АТГ</w:t>
      </w:r>
      <w:bookmarkEnd w:id="321"/>
      <w:r w:rsidR="007A73DE">
        <w:rPr>
          <w:rFonts w:eastAsia="SimSun"/>
          <w:i/>
          <w:u w:val="single"/>
        </w:rPr>
        <w:t>**</w:t>
      </w:r>
      <w:r w:rsidRPr="00092151">
        <w:rPr>
          <w:i/>
          <w:u w:val="single"/>
        </w:rPr>
        <w:t xml:space="preserve"> </w:t>
      </w:r>
    </w:p>
    <w:p w14:paraId="2D71BA1E" w14:textId="218BC69A" w:rsidR="009F7F8A" w:rsidRPr="00092151" w:rsidRDefault="009F7F8A" w:rsidP="003350DC">
      <w:pPr>
        <w:ind w:firstLine="709"/>
      </w:pPr>
      <w:r w:rsidRPr="00092151">
        <w:t xml:space="preserve">Лошадиный </w:t>
      </w:r>
      <w:ins w:id="322" w:author="Влада К. Федяева" w:date="2022-06-30T15:06:00Z">
        <w:r w:rsidR="009D6BE9" w:rsidRPr="009D6BE9">
          <w:rPr>
            <w:rPrChange w:id="323" w:author="Влада К. Федяева" w:date="2022-06-30T15:07:00Z">
              <w:rPr>
                <w:lang w:val="en-US"/>
              </w:rPr>
            </w:rPrChange>
          </w:rPr>
          <w:t>#</w:t>
        </w:r>
      </w:ins>
      <w:r w:rsidRPr="00092151">
        <w:t>АТГ</w:t>
      </w:r>
      <w:r w:rsidR="007A73DE">
        <w:t>**</w:t>
      </w:r>
      <w:r w:rsidRPr="00092151">
        <w:t xml:space="preserve"> разводится на 500 мл</w:t>
      </w:r>
      <w:r w:rsidR="00F023CC">
        <w:t xml:space="preserve"> </w:t>
      </w:r>
      <w:r w:rsidR="00F023CC" w:rsidRPr="00092151">
        <w:rPr>
          <w:rFonts w:eastAsia="SimSun"/>
        </w:rPr>
        <w:t>раствор</w:t>
      </w:r>
      <w:r w:rsidR="00F023CC">
        <w:rPr>
          <w:rFonts w:eastAsia="SimSun"/>
        </w:rPr>
        <w:t>а</w:t>
      </w:r>
      <w:r w:rsidR="00F023CC" w:rsidRPr="00092151">
        <w:rPr>
          <w:rFonts w:eastAsia="SimSun"/>
        </w:rPr>
        <w:t xml:space="preserve"> натрия хлорида</w:t>
      </w:r>
      <w:r w:rsidR="00F023CC">
        <w:rPr>
          <w:rFonts w:eastAsia="SimSun"/>
        </w:rPr>
        <w:t>**</w:t>
      </w:r>
      <w:r w:rsidRPr="00092151">
        <w:t xml:space="preserve">.  В случае </w:t>
      </w:r>
      <w:commentRangeStart w:id="324"/>
      <w:r w:rsidRPr="00092151">
        <w:t xml:space="preserve">отрицательной кожной пробы проводится 12- часовая инфузия с премедикацией 1 мг/кг </w:t>
      </w:r>
      <w:ins w:id="325" w:author="Влада К. Федяева" w:date="2022-06-30T14:58:00Z">
        <w:r w:rsidR="009D6BE9" w:rsidRPr="009D6BE9">
          <w:rPr>
            <w:rPrChange w:id="326" w:author="Влада К. Федяева" w:date="2022-06-30T14:58:00Z">
              <w:rPr>
                <w:lang w:val="en-US"/>
              </w:rPr>
            </w:rPrChange>
          </w:rPr>
          <w:t>#</w:t>
        </w:r>
      </w:ins>
      <w:r w:rsidRPr="00092151">
        <w:t>метилпреднизолона</w:t>
      </w:r>
      <w:ins w:id="327" w:author="Влада К. Федяева" w:date="2022-06-30T14:58:00Z">
        <w:r w:rsidR="009D6BE9" w:rsidRPr="009D6BE9">
          <w:rPr>
            <w:rPrChange w:id="328" w:author="Влада К. Федяева" w:date="2022-06-30T14:58:00Z">
              <w:rPr>
                <w:lang w:val="en-US"/>
              </w:rPr>
            </w:rPrChange>
          </w:rPr>
          <w:t>**</w:t>
        </w:r>
      </w:ins>
      <w:r w:rsidRPr="00092151">
        <w:t xml:space="preserve"> в\в капельно перед началом введения и через 6 часов после начала введения. В случае положительной кожной пробы доза </w:t>
      </w:r>
      <w:del w:id="329" w:author="Влада К. Федяева" w:date="2022-06-30T14:59:00Z">
        <w:r w:rsidRPr="00092151" w:rsidDel="009D6BE9">
          <w:delText xml:space="preserve">солумедрола </w:delText>
        </w:r>
      </w:del>
      <w:ins w:id="330" w:author="Влада К. Федяева" w:date="2022-06-30T14:59:00Z">
        <w:r w:rsidR="009D6BE9">
          <w:t>метилпреднизолона**</w:t>
        </w:r>
        <w:r w:rsidR="009D6BE9" w:rsidRPr="00092151">
          <w:t xml:space="preserve"> </w:t>
        </w:r>
      </w:ins>
      <w:r w:rsidRPr="00092151">
        <w:t xml:space="preserve">увеличивается до 2 мг/кг. </w:t>
      </w:r>
      <w:commentRangeEnd w:id="324"/>
      <w:r w:rsidR="00945444">
        <w:rPr>
          <w:rStyle w:val="af0"/>
        </w:rPr>
        <w:commentReference w:id="324"/>
      </w:r>
      <w:r w:rsidRPr="00092151">
        <w:t>В случае развития аллергической реакции на фоне введения введение препарата останавливается и вводится 2 мг/кг метилпреднизолона</w:t>
      </w:r>
      <w:ins w:id="331" w:author="Влада К. Федяева" w:date="2022-06-30T14:59:00Z">
        <w:r w:rsidR="009D6BE9">
          <w:t>**</w:t>
        </w:r>
      </w:ins>
      <w:r w:rsidRPr="00092151">
        <w:t xml:space="preserve">. Инфузия возобновляется с удлинением времени введения до 18 часов после разрешения симптомов аллергии. </w:t>
      </w:r>
    </w:p>
    <w:p w14:paraId="7EFDD634" w14:textId="77777777" w:rsidR="009F7F8A" w:rsidRPr="00092151" w:rsidRDefault="009F7F8A" w:rsidP="003350DC">
      <w:pPr>
        <w:rPr>
          <w:rFonts w:eastAsia="SimSun"/>
        </w:rPr>
      </w:pPr>
    </w:p>
    <w:p w14:paraId="6B0F89C4" w14:textId="36CC606F" w:rsidR="009F7F8A" w:rsidRPr="00092151" w:rsidRDefault="009F7F8A" w:rsidP="003350DC">
      <w:pPr>
        <w:rPr>
          <w:rFonts w:eastAsia="SimSun"/>
          <w:i/>
          <w:u w:val="single"/>
        </w:rPr>
      </w:pPr>
      <w:bookmarkStart w:id="332" w:name="_Toc44401138"/>
      <w:r w:rsidRPr="00092151">
        <w:rPr>
          <w:rFonts w:eastAsia="SimSun"/>
          <w:i/>
          <w:u w:val="single"/>
        </w:rPr>
        <w:t>Инфузия кроличьего АТГ</w:t>
      </w:r>
      <w:bookmarkEnd w:id="332"/>
      <w:r w:rsidR="007A73DE">
        <w:rPr>
          <w:rFonts w:eastAsia="SimSun"/>
          <w:i/>
          <w:u w:val="single"/>
        </w:rPr>
        <w:t>**</w:t>
      </w:r>
    </w:p>
    <w:p w14:paraId="33A24E77" w14:textId="1831DEEF" w:rsidR="00DE6CF7" w:rsidRDefault="00DE6CF7" w:rsidP="003350DC">
      <w:pPr>
        <w:ind w:firstLine="709"/>
      </w:pPr>
      <w:r>
        <w:t xml:space="preserve">Иммуноглобулин </w:t>
      </w:r>
      <w:r w:rsidRPr="00092151">
        <w:t>антитимоцитарный</w:t>
      </w:r>
      <w:ins w:id="333" w:author="Влада К. Федяева" w:date="2022-06-28T16:18:00Z">
        <w:r w:rsidR="00C6270B" w:rsidRPr="00C6270B">
          <w:rPr>
            <w:rPrChange w:id="334" w:author="Влада К. Федяева" w:date="2022-06-28T16:18:00Z">
              <w:rPr>
                <w:lang w:val="en-US"/>
              </w:rPr>
            </w:rPrChange>
          </w:rPr>
          <w:t>**</w:t>
        </w:r>
      </w:ins>
      <w:r w:rsidRPr="00092151">
        <w:t xml:space="preserve"> </w:t>
      </w:r>
      <w:r w:rsidR="009F7F8A" w:rsidRPr="00092151">
        <w:t>(кроличий) вводится в течение 2-3 дней до трансплантации в дозе</w:t>
      </w:r>
      <w:r>
        <w:t>:</w:t>
      </w:r>
    </w:p>
    <w:p w14:paraId="61AF41DE" w14:textId="0EBD1F0F" w:rsidR="00DE6CF7" w:rsidRDefault="00DE6CF7" w:rsidP="003350DC">
      <w:pPr>
        <w:pStyle w:val="afe"/>
        <w:numPr>
          <w:ilvl w:val="0"/>
          <w:numId w:val="88"/>
        </w:numPr>
      </w:pPr>
      <w:r>
        <w:t xml:space="preserve">для препарата </w:t>
      </w:r>
      <w:r w:rsidR="00CE7BF2">
        <w:t>в форме выпуска лиофилизат для приготовления раствора для инфузий</w:t>
      </w:r>
      <w:r>
        <w:t xml:space="preserve"> – </w:t>
      </w:r>
      <w:r w:rsidR="009F7F8A" w:rsidRPr="00092151">
        <w:t>2</w:t>
      </w:r>
      <w:r>
        <w:t>,</w:t>
      </w:r>
      <w:r w:rsidR="009F7F8A" w:rsidRPr="00092151">
        <w:t>5 мг/кг на введение (суммарная доза 7</w:t>
      </w:r>
      <w:r>
        <w:t>,</w:t>
      </w:r>
      <w:r w:rsidR="009F7F8A" w:rsidRPr="00092151">
        <w:t>5</w:t>
      </w:r>
      <w:r>
        <w:t>-10</w:t>
      </w:r>
      <w:r w:rsidR="009F7F8A" w:rsidRPr="00092151">
        <w:t xml:space="preserve"> мг/кг). </w:t>
      </w:r>
    </w:p>
    <w:p w14:paraId="44F09D4D" w14:textId="33D61998" w:rsidR="00CF7C3A" w:rsidRDefault="00DE6CF7" w:rsidP="003350DC">
      <w:pPr>
        <w:pStyle w:val="afe"/>
        <w:numPr>
          <w:ilvl w:val="0"/>
          <w:numId w:val="88"/>
        </w:numPr>
      </w:pPr>
      <w:r>
        <w:t>для препарата</w:t>
      </w:r>
      <w:r w:rsidR="00CE7BF2">
        <w:t xml:space="preserve"> в форме выпуска концентрат для приготовления раствора для инфузий</w:t>
      </w:r>
      <w:r w:rsidR="00CF7C3A">
        <w:t xml:space="preserve">– </w:t>
      </w:r>
      <w:r w:rsidR="00CF7C3A" w:rsidRPr="00092151">
        <w:t>20 мг/кг на введение (суммарная доза 60 мг/кг)</w:t>
      </w:r>
    </w:p>
    <w:p w14:paraId="7E9FA1CE" w14:textId="1944D64A" w:rsidR="009F7F8A" w:rsidRPr="00092151" w:rsidRDefault="009F7F8A" w:rsidP="003350DC">
      <w:pPr>
        <w:ind w:firstLine="709"/>
      </w:pPr>
      <w:r w:rsidRPr="00092151">
        <w:t>Крайне желательно, чтобы дни введения не совпадали с днями приема бусульфана</w:t>
      </w:r>
      <w:ins w:id="335" w:author="Влада К. Федяева" w:date="2022-06-30T14:42:00Z">
        <w:r w:rsidR="00A53DAD">
          <w:t>**</w:t>
        </w:r>
      </w:ins>
      <w:r w:rsidRPr="00092151">
        <w:t xml:space="preserve">, </w:t>
      </w:r>
      <w:proofErr w:type="gramStart"/>
      <w:r w:rsidRPr="00092151">
        <w:t>например</w:t>
      </w:r>
      <w:proofErr w:type="gramEnd"/>
      <w:r w:rsidRPr="00092151">
        <w:t xml:space="preserve"> в -3, -2 и -1 дни. </w:t>
      </w:r>
      <w:r w:rsidR="00CF7C3A">
        <w:t>Препарат</w:t>
      </w:r>
      <w:r w:rsidR="00CF7C3A" w:rsidRPr="00092151">
        <w:t xml:space="preserve"> </w:t>
      </w:r>
      <w:r w:rsidRPr="00092151">
        <w:t>разводится на 500 мл</w:t>
      </w:r>
      <w:r w:rsidR="00CF7C3A">
        <w:t xml:space="preserve"> раствора натрия хлорида**. </w:t>
      </w:r>
      <w:r w:rsidRPr="00092151">
        <w:t xml:space="preserve"> Кожная проба не проводится. </w:t>
      </w:r>
      <w:commentRangeStart w:id="336"/>
      <w:r w:rsidRPr="00092151">
        <w:t xml:space="preserve">Премедикация перед введением – </w:t>
      </w:r>
      <w:ins w:id="337" w:author="Влада К. Федяева" w:date="2022-06-30T14:43:00Z">
        <w:r w:rsidR="00A53DAD" w:rsidRPr="009368D8">
          <w:rPr>
            <w:rPrChange w:id="338" w:author="Влада К. Федяева" w:date="2022-07-04T17:05:00Z">
              <w:rPr>
                <w:lang w:val="en-US"/>
              </w:rPr>
            </w:rPrChange>
          </w:rPr>
          <w:t>#</w:t>
        </w:r>
      </w:ins>
      <w:r w:rsidRPr="00092151">
        <w:t>метилпреднизолон</w:t>
      </w:r>
      <w:r w:rsidR="00CF7C3A">
        <w:t>**</w:t>
      </w:r>
      <w:r w:rsidRPr="00092151">
        <w:t xml:space="preserve"> 2 мг/кг в</w:t>
      </w:r>
      <w:r w:rsidR="00CF7C3A">
        <w:t>/</w:t>
      </w:r>
      <w:r w:rsidRPr="00092151">
        <w:t xml:space="preserve">в капельно. </w:t>
      </w:r>
      <w:commentRangeEnd w:id="336"/>
      <w:r w:rsidR="00945444">
        <w:rPr>
          <w:rStyle w:val="af0"/>
        </w:rPr>
        <w:commentReference w:id="336"/>
      </w:r>
      <w:r w:rsidRPr="00092151">
        <w:t>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w:t>
      </w:r>
      <w:r w:rsidR="00CF7C3A">
        <w:t>**</w:t>
      </w:r>
      <w:r w:rsidRPr="00092151">
        <w:t xml:space="preserve">. Оставшееся время введения удлиняется в два раза.  </w:t>
      </w:r>
    </w:p>
    <w:p w14:paraId="4D0F5AC4" w14:textId="77777777" w:rsidR="009F7F8A" w:rsidRPr="00092151" w:rsidRDefault="009F7F8A" w:rsidP="003350DC">
      <w:pPr>
        <w:rPr>
          <w:rFonts w:eastAsia="SimSun"/>
        </w:rPr>
      </w:pPr>
      <w:bookmarkStart w:id="339" w:name="_Toc44401139"/>
    </w:p>
    <w:p w14:paraId="6119DFA7" w14:textId="5B10AA42" w:rsidR="009F7F8A" w:rsidRPr="00092151" w:rsidRDefault="009F7F8A" w:rsidP="003350DC">
      <w:pPr>
        <w:rPr>
          <w:rFonts w:eastAsia="SimSun"/>
          <w:b/>
        </w:rPr>
      </w:pPr>
      <w:r w:rsidRPr="00092151">
        <w:rPr>
          <w:rFonts w:eastAsia="SimSun"/>
          <w:b/>
        </w:rPr>
        <w:t>5. Пр</w:t>
      </w:r>
      <w:r w:rsidR="002131C2">
        <w:rPr>
          <w:rFonts w:eastAsia="SimSun"/>
          <w:b/>
        </w:rPr>
        <w:t xml:space="preserve">епараты, применяемые в режимах </w:t>
      </w:r>
      <w:r w:rsidRPr="00092151">
        <w:rPr>
          <w:rFonts w:eastAsia="SimSun"/>
          <w:b/>
        </w:rPr>
        <w:t>кондиционирования и</w:t>
      </w:r>
      <w:r w:rsidR="002131C2">
        <w:rPr>
          <w:rFonts w:eastAsia="SimSun"/>
          <w:b/>
        </w:rPr>
        <w:t xml:space="preserve"> для</w:t>
      </w:r>
      <w:r w:rsidRPr="00092151">
        <w:rPr>
          <w:rFonts w:eastAsia="SimSun"/>
          <w:b/>
        </w:rPr>
        <w:t xml:space="preserve"> профилактики РТПХ</w:t>
      </w:r>
      <w:bookmarkEnd w:id="339"/>
    </w:p>
    <w:p w14:paraId="38A5EA54" w14:textId="08DFF24D" w:rsidR="009F7F8A" w:rsidRPr="00092151" w:rsidRDefault="009F7F8A" w:rsidP="003350DC">
      <w:pPr>
        <w:rPr>
          <w:rFonts w:eastAsia="SimSun"/>
          <w:i/>
          <w:u w:val="single"/>
        </w:rPr>
      </w:pPr>
      <w:bookmarkStart w:id="340" w:name="_Toc44401140"/>
      <w:r w:rsidRPr="00092151">
        <w:rPr>
          <w:rFonts w:eastAsia="SimSun"/>
          <w:i/>
          <w:u w:val="single"/>
        </w:rPr>
        <w:t xml:space="preserve">5.1. </w:t>
      </w:r>
      <w:bookmarkEnd w:id="340"/>
      <w:r w:rsidR="002131C2">
        <w:rPr>
          <w:rFonts w:eastAsia="SimSun"/>
          <w:i/>
          <w:u w:val="single"/>
        </w:rPr>
        <w:t>Режим кондици</w:t>
      </w:r>
      <w:r w:rsidR="00B055C8">
        <w:rPr>
          <w:rFonts w:eastAsia="SimSun"/>
          <w:i/>
          <w:u w:val="single"/>
        </w:rPr>
        <w:t>онирования</w:t>
      </w:r>
      <w:r w:rsidRPr="00092151">
        <w:rPr>
          <w:rFonts w:eastAsia="SimSun"/>
          <w:i/>
          <w:u w:val="single"/>
        </w:rPr>
        <w:t xml:space="preserve"> </w:t>
      </w:r>
    </w:p>
    <w:p w14:paraId="55E03225" w14:textId="77777777" w:rsidR="002131C2" w:rsidRDefault="002131C2" w:rsidP="00B055C8">
      <w:pPr>
        <w:ind w:firstLine="709"/>
      </w:pPr>
      <w:r>
        <w:t>В состав режима кондиционирования включают химиопрепараты и методы воздействия, обладающие выраженным иммуносупрессивным и/или миелосупрессивным эффектом. Набор препаратов, дозы и последовательность введения химиопрепаратов в составе режима кондиционирования могут варьировать. Выбор режима кондиционирования определяется технологической платформой ТГСК, реализуемой в трансплантационном центре, исходными характеристиками пары донор-реципиент и другими факторами.</w:t>
      </w:r>
    </w:p>
    <w:p w14:paraId="67ACF61F" w14:textId="77777777" w:rsidR="00B055C8" w:rsidRDefault="00B055C8" w:rsidP="002131C2"/>
    <w:p w14:paraId="14F09521" w14:textId="384C6CD2" w:rsidR="002131C2" w:rsidRDefault="00B055C8" w:rsidP="002131C2">
      <w:r>
        <w:t xml:space="preserve">Табл. 5.1.1. </w:t>
      </w:r>
      <w:r w:rsidR="002131C2">
        <w:t>Медикаменты, используемые в составе режима кондиционирования</w:t>
      </w:r>
      <w:r>
        <w:t xml:space="preserve"> </w:t>
      </w:r>
      <w:commentRangeStart w:id="341"/>
      <w:r>
        <w:rPr>
          <w:rFonts w:eastAsia="SimSun"/>
          <w:lang w:val="en-US"/>
        </w:rPr>
        <w:fldChar w:fldCharType="begin" w:fldLock="1"/>
      </w:r>
      <w:r>
        <w:rPr>
          <w:rFonts w:eastAsia="SimSun"/>
          <w:lang w:val="en-US"/>
        </w:rPr>
        <w:instrText>ADDIN</w:instrText>
      </w:r>
      <w:r w:rsidRPr="009D37D2">
        <w:rPr>
          <w:rFonts w:eastAsia="SimSun"/>
        </w:rPr>
        <w:instrText xml:space="preserve"> </w:instrText>
      </w:r>
      <w:r>
        <w:rPr>
          <w:rFonts w:eastAsia="SimSun"/>
          <w:lang w:val="en-US"/>
        </w:rPr>
        <w:instrText>CSL</w:instrText>
      </w:r>
      <w:r w:rsidRPr="009D37D2">
        <w:rPr>
          <w:rFonts w:eastAsia="SimSun"/>
        </w:rPr>
        <w:instrText>_</w:instrText>
      </w:r>
      <w:r>
        <w:rPr>
          <w:rFonts w:eastAsia="SimSun"/>
          <w:lang w:val="en-US"/>
        </w:rPr>
        <w:instrText>CITATION</w:instrText>
      </w:r>
      <w:r w:rsidRPr="009D37D2">
        <w:rPr>
          <w:rFonts w:eastAsia="SimSun"/>
        </w:rPr>
        <w:instrText xml:space="preserve"> {"</w:instrText>
      </w:r>
      <w:r>
        <w:rPr>
          <w:rFonts w:eastAsia="SimSun"/>
          <w:lang w:val="en-US"/>
        </w:rPr>
        <w:instrText>citationItems</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1","</w:instrText>
      </w:r>
      <w:r>
        <w:rPr>
          <w:rFonts w:eastAsia="SimSun"/>
          <w:lang w:val="en-US"/>
        </w:rPr>
        <w:instrText>itemData</w:instrText>
      </w:r>
      <w:r w:rsidRPr="009D37D2">
        <w:rPr>
          <w:rFonts w:eastAsia="SimSun"/>
        </w:rPr>
        <w:instrText>":{"</w:instrText>
      </w:r>
      <w:r>
        <w:rPr>
          <w:rFonts w:eastAsia="SimSun"/>
          <w:lang w:val="en-US"/>
        </w:rPr>
        <w:instrText>DOI</w:instrText>
      </w:r>
      <w:r w:rsidRPr="009D37D2">
        <w:rPr>
          <w:rFonts w:eastAsia="SimSun"/>
        </w:rPr>
        <w:instrText>":"10.1016/</w:instrText>
      </w:r>
      <w:r>
        <w:rPr>
          <w:rFonts w:eastAsia="SimSun"/>
          <w:lang w:val="en-US"/>
        </w:rPr>
        <w:instrText>J</w:instrText>
      </w:r>
      <w:r w:rsidRPr="009D37D2">
        <w:rPr>
          <w:rFonts w:eastAsia="SimSun"/>
        </w:rPr>
        <w:instrText>.</w:instrText>
      </w:r>
      <w:r>
        <w:rPr>
          <w:rFonts w:eastAsia="SimSun"/>
          <w:lang w:val="en-US"/>
        </w:rPr>
        <w:instrText>BBMT</w:instrText>
      </w:r>
      <w:r w:rsidRPr="009D37D2">
        <w:rPr>
          <w:rFonts w:eastAsia="SimSun"/>
        </w:rPr>
        <w:instrText>.2005.11.086","</w:instrText>
      </w:r>
      <w:r>
        <w:rPr>
          <w:rFonts w:eastAsia="SimSun"/>
          <w:lang w:val="en-US"/>
        </w:rPr>
        <w:instrText>ISSN</w:instrText>
      </w:r>
      <w:r w:rsidRPr="009D37D2">
        <w:rPr>
          <w:rFonts w:eastAsia="SimSun"/>
        </w:rPr>
        <w:instrText>":"1083-8791","</w:instrText>
      </w:r>
      <w:r>
        <w:rPr>
          <w:rFonts w:eastAsia="SimSun"/>
          <w:lang w:val="en-US"/>
        </w:rPr>
        <w:instrText>PMID</w:instrText>
      </w:r>
      <w:r w:rsidRPr="009D37D2">
        <w:rPr>
          <w:rFonts w:eastAsia="SimSun"/>
        </w:rPr>
        <w:instrText>":"16399581","</w:instrText>
      </w:r>
      <w:r>
        <w:rPr>
          <w:rFonts w:eastAsia="SimSun"/>
          <w:lang w:val="en-US"/>
        </w:rPr>
        <w:instrText>auth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Bonfim</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Bitencourt</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Funke</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V</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Setubal</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D</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Ruiz</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J</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or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Medeiros</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R</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Zanis</w:instrText>
      </w:r>
      <w:r w:rsidRPr="009D37D2">
        <w:rPr>
          <w:rFonts w:eastAsia="SimSun"/>
        </w:rPr>
        <w:instrText>-</w:instrText>
      </w:r>
      <w:r>
        <w:rPr>
          <w:rFonts w:eastAsia="SimSun"/>
          <w:lang w:val="en-US"/>
        </w:rPr>
        <w:instrText>Net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J</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Pasquini</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R</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contain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Biology</w:instrText>
      </w:r>
      <w:r w:rsidRPr="009D37D2">
        <w:rPr>
          <w:rFonts w:eastAsia="SimSun"/>
        </w:rPr>
        <w:instrText xml:space="preserve"> </w:instrText>
      </w:r>
      <w:r>
        <w:rPr>
          <w:rFonts w:eastAsia="SimSun"/>
          <w:lang w:val="en-US"/>
        </w:rPr>
        <w:instrText>of</w:instrText>
      </w:r>
      <w:r w:rsidRPr="009D37D2">
        <w:rPr>
          <w:rFonts w:eastAsia="SimSun"/>
        </w:rPr>
        <w:instrText xml:space="preserve"> </w:instrText>
      </w:r>
      <w:r>
        <w:rPr>
          <w:rFonts w:eastAsia="SimSun"/>
          <w:lang w:val="en-US"/>
        </w:rPr>
        <w:instrText>Blood</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Marrow</w:instrText>
      </w:r>
      <w:r w:rsidRPr="009D37D2">
        <w:rPr>
          <w:rFonts w:eastAsia="SimSun"/>
        </w:rPr>
        <w:instrText xml:space="preserve"> </w:instrText>
      </w:r>
      <w:r>
        <w:rPr>
          <w:rFonts w:eastAsia="SimSun"/>
          <w:lang w:val="en-US"/>
        </w:rPr>
        <w:instrText>Transplantation</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1","</w:instrText>
      </w:r>
      <w:r>
        <w:rPr>
          <w:rFonts w:eastAsia="SimSun"/>
          <w:lang w:val="en-US"/>
        </w:rPr>
        <w:instrText>issue</w:instrText>
      </w:r>
      <w:r w:rsidRPr="009D37D2">
        <w:rPr>
          <w:rFonts w:eastAsia="SimSun"/>
        </w:rPr>
        <w:instrText>":"2","</w:instrText>
      </w:r>
      <w:r>
        <w:rPr>
          <w:rFonts w:eastAsia="SimSun"/>
          <w:lang w:val="en-US"/>
        </w:rPr>
        <w:instrText>issued</w:instrText>
      </w:r>
      <w:r w:rsidRPr="009D37D2">
        <w:rPr>
          <w:rFonts w:eastAsia="SimSun"/>
        </w:rPr>
        <w:instrText>":{"</w:instrText>
      </w:r>
      <w:r>
        <w:rPr>
          <w:rFonts w:eastAsia="SimSun"/>
          <w:lang w:val="en-US"/>
        </w:rPr>
        <w:instrText>date</w:instrText>
      </w:r>
      <w:r w:rsidRPr="009D37D2">
        <w:rPr>
          <w:rFonts w:eastAsia="SimSun"/>
        </w:rPr>
        <w:instrText>-</w:instrText>
      </w:r>
      <w:r>
        <w:rPr>
          <w:rFonts w:eastAsia="SimSun"/>
          <w:lang w:val="en-US"/>
        </w:rPr>
        <w:instrText>parts</w:instrText>
      </w:r>
      <w:r w:rsidRPr="009D37D2">
        <w:rPr>
          <w:rFonts w:eastAsia="SimSun"/>
        </w:rPr>
        <w:instrText>":[["2006","2","1"]]},"</w:instrText>
      </w:r>
      <w:r>
        <w:rPr>
          <w:rFonts w:eastAsia="SimSun"/>
          <w:lang w:val="en-US"/>
        </w:rPr>
        <w:instrText>page</w:instrText>
      </w:r>
      <w:r w:rsidRPr="009D37D2">
        <w:rPr>
          <w:rFonts w:eastAsia="SimSun"/>
        </w:rPr>
        <w:instrText>":"28","</w:instrText>
      </w:r>
      <w:r>
        <w:rPr>
          <w:rFonts w:eastAsia="SimSun"/>
          <w:lang w:val="en-US"/>
        </w:rPr>
        <w:instrText>publisher</w:instrText>
      </w:r>
      <w:r w:rsidRPr="009D37D2">
        <w:rPr>
          <w:rFonts w:eastAsia="SimSun"/>
        </w:rPr>
        <w:instrText>":"</w:instrText>
      </w:r>
      <w:r>
        <w:rPr>
          <w:rFonts w:eastAsia="SimSun"/>
          <w:lang w:val="en-US"/>
        </w:rPr>
        <w:instrText>Elsevi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Bone</w:instrText>
      </w:r>
      <w:r w:rsidRPr="009D37D2">
        <w:rPr>
          <w:rFonts w:eastAsia="SimSun"/>
        </w:rPr>
        <w:instrText xml:space="preserve"> </w:instrText>
      </w:r>
      <w:r>
        <w:rPr>
          <w:rFonts w:eastAsia="SimSun"/>
          <w:lang w:val="en-US"/>
        </w:rPr>
        <w:instrText>Marrow</w:instrText>
      </w:r>
      <w:r w:rsidRPr="009D37D2">
        <w:rPr>
          <w:rFonts w:eastAsia="SimSun"/>
        </w:rPr>
        <w:instrText xml:space="preserve"> </w:instrText>
      </w:r>
      <w:r>
        <w:rPr>
          <w:rFonts w:eastAsia="SimSun"/>
          <w:lang w:val="en-US"/>
        </w:rPr>
        <w:instrText>Transplantation</w:instrText>
      </w:r>
      <w:r w:rsidRPr="009D37D2">
        <w:rPr>
          <w:rFonts w:eastAsia="SimSun"/>
        </w:rPr>
        <w:instrText xml:space="preserve"> (</w:instrText>
      </w:r>
      <w:r>
        <w:rPr>
          <w:rFonts w:eastAsia="SimSun"/>
          <w:lang w:val="en-US"/>
        </w:rPr>
        <w:instrText>BMT</w:instrText>
      </w:r>
      <w:r w:rsidRPr="009D37D2">
        <w:rPr>
          <w:rFonts w:eastAsia="SimSun"/>
        </w:rPr>
        <w:instrText xml:space="preserve">) </w:instrText>
      </w:r>
      <w:r>
        <w:rPr>
          <w:rFonts w:eastAsia="SimSun"/>
          <w:lang w:val="en-US"/>
        </w:rPr>
        <w:instrText>for</w:instrText>
      </w:r>
      <w:r w:rsidRPr="009D37D2">
        <w:rPr>
          <w:rFonts w:eastAsia="SimSun"/>
        </w:rPr>
        <w:instrText xml:space="preserve"> </w:instrText>
      </w:r>
      <w:r>
        <w:rPr>
          <w:rFonts w:eastAsia="SimSun"/>
          <w:lang w:val="en-US"/>
        </w:rPr>
        <w:instrText>heavily</w:instrText>
      </w:r>
      <w:r w:rsidRPr="009D37D2">
        <w:rPr>
          <w:rFonts w:eastAsia="SimSun"/>
        </w:rPr>
        <w:instrText xml:space="preserve"> </w:instrText>
      </w:r>
      <w:r>
        <w:rPr>
          <w:rFonts w:eastAsia="SimSun"/>
          <w:lang w:val="en-US"/>
        </w:rPr>
        <w:instrText>Transfused</w:instrText>
      </w:r>
      <w:r w:rsidRPr="009D37D2">
        <w:rPr>
          <w:rFonts w:eastAsia="SimSun"/>
        </w:rPr>
        <w:instrText xml:space="preserve"> </w:instrText>
      </w:r>
      <w:r>
        <w:rPr>
          <w:rFonts w:eastAsia="SimSun"/>
          <w:lang w:val="en-US"/>
        </w:rPr>
        <w:instrText>Patients</w:instrText>
      </w:r>
      <w:r w:rsidRPr="009D37D2">
        <w:rPr>
          <w:rFonts w:eastAsia="SimSun"/>
        </w:rPr>
        <w:instrText xml:space="preserve"> (</w:instrText>
      </w:r>
      <w:r>
        <w:rPr>
          <w:rFonts w:eastAsia="SimSun"/>
          <w:lang w:val="en-US"/>
        </w:rPr>
        <w:instrText>pts</w:instrText>
      </w:r>
      <w:r w:rsidRPr="009D37D2">
        <w:rPr>
          <w:rFonts w:eastAsia="SimSun"/>
        </w:rPr>
        <w:instrText xml:space="preserve">) </w:instrText>
      </w:r>
      <w:r>
        <w:rPr>
          <w:rFonts w:eastAsia="SimSun"/>
          <w:lang w:val="en-US"/>
        </w:rPr>
        <w:instrText>with</w:instrText>
      </w:r>
      <w:r w:rsidRPr="009D37D2">
        <w:rPr>
          <w:rFonts w:eastAsia="SimSun"/>
        </w:rPr>
        <w:instrText xml:space="preserve"> </w:instrText>
      </w:r>
      <w:r>
        <w:rPr>
          <w:rFonts w:eastAsia="SimSun"/>
          <w:lang w:val="en-US"/>
        </w:rPr>
        <w:instrText>Severe</w:instrText>
      </w:r>
      <w:r w:rsidRPr="009D37D2">
        <w:rPr>
          <w:rFonts w:eastAsia="SimSun"/>
        </w:rPr>
        <w:instrText xml:space="preserve"> </w:instrText>
      </w:r>
      <w:r>
        <w:rPr>
          <w:rFonts w:eastAsia="SimSun"/>
          <w:lang w:val="en-US"/>
        </w:rPr>
        <w:instrText>Aplastic</w:instrText>
      </w:r>
      <w:r w:rsidRPr="009D37D2">
        <w:rPr>
          <w:rFonts w:eastAsia="SimSun"/>
        </w:rPr>
        <w:instrText xml:space="preserve"> </w:instrText>
      </w:r>
      <w:r>
        <w:rPr>
          <w:rFonts w:eastAsia="SimSun"/>
          <w:lang w:val="en-US"/>
        </w:rPr>
        <w:instrText>Anemia</w:instrText>
      </w:r>
      <w:r w:rsidRPr="009D37D2">
        <w:rPr>
          <w:rFonts w:eastAsia="SimSun"/>
        </w:rPr>
        <w:instrText xml:space="preserve"> (</w:instrText>
      </w:r>
      <w:r>
        <w:rPr>
          <w:rFonts w:eastAsia="SimSun"/>
          <w:lang w:val="en-US"/>
        </w:rPr>
        <w:instrText>SAA</w:instrText>
      </w:r>
      <w:r w:rsidRPr="009D37D2">
        <w:rPr>
          <w:rFonts w:eastAsia="SimSun"/>
        </w:rPr>
        <w:instrText xml:space="preserve">): 147 </w:instrText>
      </w:r>
      <w:r>
        <w:rPr>
          <w:rFonts w:eastAsia="SimSun"/>
          <w:lang w:val="en-US"/>
        </w:rPr>
        <w:instrText>pts</w:instrText>
      </w:r>
      <w:r w:rsidRPr="009D37D2">
        <w:rPr>
          <w:rFonts w:eastAsia="SimSun"/>
        </w:rPr>
        <w:instrText xml:space="preserve"> </w:instrText>
      </w:r>
      <w:r>
        <w:rPr>
          <w:rFonts w:eastAsia="SimSun"/>
          <w:lang w:val="en-US"/>
        </w:rPr>
        <w:instrText>treated</w:instrText>
      </w:r>
      <w:r w:rsidRPr="009D37D2">
        <w:rPr>
          <w:rFonts w:eastAsia="SimSun"/>
        </w:rPr>
        <w:instrText xml:space="preserve"> </w:instrText>
      </w:r>
      <w:r>
        <w:rPr>
          <w:rFonts w:eastAsia="SimSun"/>
          <w:lang w:val="en-US"/>
        </w:rPr>
        <w:instrText>at</w:instrText>
      </w:r>
      <w:r w:rsidRPr="009D37D2">
        <w:rPr>
          <w:rFonts w:eastAsia="SimSun"/>
        </w:rPr>
        <w:instrText xml:space="preserve"> </w:instrText>
      </w:r>
      <w:r>
        <w:rPr>
          <w:rFonts w:eastAsia="SimSun"/>
          <w:lang w:val="en-US"/>
        </w:rPr>
        <w:instrText>the</w:instrText>
      </w:r>
      <w:r w:rsidRPr="009D37D2">
        <w:rPr>
          <w:rFonts w:eastAsia="SimSun"/>
        </w:rPr>
        <w:instrText xml:space="preserve"> </w:instrText>
      </w:r>
      <w:r>
        <w:rPr>
          <w:rFonts w:eastAsia="SimSun"/>
          <w:lang w:val="en-US"/>
        </w:rPr>
        <w:instrText>same</w:instrText>
      </w:r>
      <w:r w:rsidRPr="009D37D2">
        <w:rPr>
          <w:rFonts w:eastAsia="SimSun"/>
        </w:rPr>
        <w:instrText xml:space="preserve"> </w:instrText>
      </w:r>
      <w:r>
        <w:rPr>
          <w:rFonts w:eastAsia="SimSun"/>
          <w:lang w:val="en-US"/>
        </w:rPr>
        <w:instrText>institution</w:instrText>
      </w:r>
      <w:r w:rsidRPr="009D37D2">
        <w:rPr>
          <w:rFonts w:eastAsia="SimSun"/>
        </w:rPr>
        <w:instrText xml:space="preserve"> </w:instrText>
      </w:r>
      <w:r>
        <w:rPr>
          <w:rFonts w:eastAsia="SimSun"/>
          <w:lang w:val="en-US"/>
        </w:rPr>
        <w:instrText>with</w:instrText>
      </w:r>
      <w:r w:rsidRPr="009D37D2">
        <w:rPr>
          <w:rFonts w:eastAsia="SimSun"/>
        </w:rPr>
        <w:instrText xml:space="preserve"> </w:instrText>
      </w:r>
      <w:r>
        <w:rPr>
          <w:rFonts w:eastAsia="SimSun"/>
          <w:lang w:val="en-US"/>
        </w:rPr>
        <w:instrText>Busulfan</w:instrText>
      </w:r>
      <w:r w:rsidRPr="009D37D2">
        <w:rPr>
          <w:rFonts w:eastAsia="SimSun"/>
        </w:rPr>
        <w:instrText xml:space="preserve"> (</w:instrText>
      </w:r>
      <w:r>
        <w:rPr>
          <w:rFonts w:eastAsia="SimSun"/>
          <w:lang w:val="en-US"/>
        </w:rPr>
        <w:instrText>BU</w:instrText>
      </w:r>
      <w:r w:rsidRPr="009D37D2">
        <w:rPr>
          <w:rFonts w:eastAsia="SimSun"/>
        </w:rPr>
        <w:instrText xml:space="preserve">) + </w:instrText>
      </w:r>
      <w:r>
        <w:rPr>
          <w:rFonts w:eastAsia="SimSun"/>
          <w:lang w:val="en-US"/>
        </w:rPr>
        <w:instrText>Cyclophosphamide</w:instrText>
      </w:r>
      <w:r w:rsidRPr="009D37D2">
        <w:rPr>
          <w:rFonts w:eastAsia="SimSun"/>
        </w:rPr>
        <w:instrText xml:space="preserve"> (</w:instrText>
      </w:r>
      <w:r>
        <w:rPr>
          <w:rFonts w:eastAsia="SimSun"/>
          <w:lang w:val="en-US"/>
        </w:rPr>
        <w:instrText>CY</w:instrText>
      </w:r>
      <w:r w:rsidRPr="009D37D2">
        <w:rPr>
          <w:rFonts w:eastAsia="SimSun"/>
        </w:rPr>
        <w:instrText>)","</w:instrText>
      </w:r>
      <w:r>
        <w:rPr>
          <w:rFonts w:eastAsia="SimSun"/>
          <w:lang w:val="en-US"/>
        </w:rPr>
        <w:instrText>type</w:instrText>
      </w:r>
      <w:r w:rsidRPr="009D37D2">
        <w:rPr>
          <w:rFonts w:eastAsia="SimSun"/>
        </w:rPr>
        <w:instrText>":"</w:instrText>
      </w:r>
      <w:r>
        <w:rPr>
          <w:rFonts w:eastAsia="SimSun"/>
          <w:lang w:val="en-US"/>
        </w:rPr>
        <w:instrText>article</w:instrText>
      </w:r>
      <w:r w:rsidRPr="009D37D2">
        <w:rPr>
          <w:rFonts w:eastAsia="SimSun"/>
        </w:rPr>
        <w:instrText>-</w:instrText>
      </w:r>
      <w:r>
        <w:rPr>
          <w:rFonts w:eastAsia="SimSun"/>
          <w:lang w:val="en-US"/>
        </w:rPr>
        <w:instrText>journal</w:instrText>
      </w:r>
      <w:r w:rsidRPr="009D37D2">
        <w:rPr>
          <w:rFonts w:eastAsia="SimSun"/>
        </w:rPr>
        <w:instrText>","</w:instrText>
      </w:r>
      <w:r>
        <w:rPr>
          <w:rFonts w:eastAsia="SimSun"/>
          <w:lang w:val="en-US"/>
        </w:rPr>
        <w:instrText>volume</w:instrText>
      </w:r>
      <w:r w:rsidRPr="009D37D2">
        <w:rPr>
          <w:rFonts w:eastAsia="SimSun"/>
        </w:rPr>
        <w:instrText>":"12"},"</w:instrText>
      </w:r>
      <w:r>
        <w:rPr>
          <w:rFonts w:eastAsia="SimSun"/>
          <w:lang w:val="en-US"/>
        </w:rPr>
        <w:instrText>uris</w:instrText>
      </w:r>
      <w:r w:rsidRPr="009D37D2">
        <w:rPr>
          <w:rFonts w:eastAsia="SimSun"/>
        </w:rPr>
        <w:instrText>":["</w:instrText>
      </w:r>
      <w:r>
        <w:rPr>
          <w:rFonts w:eastAsia="SimSun"/>
          <w:lang w:val="en-US"/>
        </w:rPr>
        <w:instrText>http</w:instrText>
      </w:r>
      <w:r w:rsidRPr="009D37D2">
        <w:rPr>
          <w:rFonts w:eastAsia="SimSun"/>
        </w:rPr>
        <w:instrText>://</w:instrText>
      </w:r>
      <w:r>
        <w:rPr>
          <w:rFonts w:eastAsia="SimSun"/>
          <w:lang w:val="en-US"/>
        </w:rPr>
        <w:instrText>www</w:instrText>
      </w:r>
      <w:r w:rsidRPr="009D37D2">
        <w:rPr>
          <w:rFonts w:eastAsia="SimSun"/>
        </w:rPr>
        <w:instrText>.</w:instrText>
      </w:r>
      <w:r>
        <w:rPr>
          <w:rFonts w:eastAsia="SimSun"/>
          <w:lang w:val="en-US"/>
        </w:rPr>
        <w:instrText>mendeley</w:instrText>
      </w:r>
      <w:r w:rsidRPr="009D37D2">
        <w:rPr>
          <w:rFonts w:eastAsia="SimSun"/>
        </w:rPr>
        <w:instrText>.</w:instrText>
      </w:r>
      <w:r>
        <w:rPr>
          <w:rFonts w:eastAsia="SimSun"/>
          <w:lang w:val="en-US"/>
        </w:rPr>
        <w:instrText>com</w:instrText>
      </w:r>
      <w:r w:rsidRPr="009D37D2">
        <w:rPr>
          <w:rFonts w:eastAsia="SimSun"/>
        </w:rPr>
        <w:instrText>/</w:instrText>
      </w:r>
      <w:r>
        <w:rPr>
          <w:rFonts w:eastAsia="SimSun"/>
          <w:lang w:val="en-US"/>
        </w:rPr>
        <w:instrText>documents</w:instrText>
      </w:r>
      <w:r w:rsidRPr="009D37D2">
        <w:rPr>
          <w:rFonts w:eastAsia="SimSun"/>
        </w:rPr>
        <w:instrText>/?</w:instrText>
      </w:r>
      <w:r>
        <w:rPr>
          <w:rFonts w:eastAsia="SimSun"/>
          <w:lang w:val="en-US"/>
        </w:rPr>
        <w:instrText>uuid</w:instrText>
      </w:r>
      <w:r w:rsidRPr="009D37D2">
        <w:rPr>
          <w:rFonts w:eastAsia="SimSun"/>
        </w:rPr>
        <w:instrText>=1</w:instrText>
      </w:r>
      <w:r>
        <w:rPr>
          <w:rFonts w:eastAsia="SimSun"/>
          <w:lang w:val="en-US"/>
        </w:rPr>
        <w:instrText>d</w:instrText>
      </w:r>
      <w:r w:rsidRPr="009D37D2">
        <w:rPr>
          <w:rFonts w:eastAsia="SimSun"/>
        </w:rPr>
        <w:instrText>7</w:instrText>
      </w:r>
      <w:r>
        <w:rPr>
          <w:rFonts w:eastAsia="SimSun"/>
          <w:lang w:val="en-US"/>
        </w:rPr>
        <w:instrText>d</w:instrText>
      </w:r>
      <w:r w:rsidRPr="009D37D2">
        <w:rPr>
          <w:rFonts w:eastAsia="SimSun"/>
        </w:rPr>
        <w:instrText>21</w:instrText>
      </w:r>
      <w:r>
        <w:rPr>
          <w:rFonts w:eastAsia="SimSun"/>
          <w:lang w:val="en-US"/>
        </w:rPr>
        <w:instrText>df</w:instrText>
      </w:r>
      <w:r w:rsidRPr="009D37D2">
        <w:rPr>
          <w:rFonts w:eastAsia="SimSun"/>
        </w:rPr>
        <w:instrText>-</w:instrText>
      </w:r>
      <w:r>
        <w:rPr>
          <w:rFonts w:eastAsia="SimSun"/>
          <w:lang w:val="en-US"/>
        </w:rPr>
        <w:instrText>dc</w:instrText>
      </w:r>
      <w:r w:rsidRPr="009D37D2">
        <w:rPr>
          <w:rFonts w:eastAsia="SimSun"/>
        </w:rPr>
        <w:instrText>6</w:instrText>
      </w:r>
      <w:r>
        <w:rPr>
          <w:rFonts w:eastAsia="SimSun"/>
          <w:lang w:val="en-US"/>
        </w:rPr>
        <w:instrText>f</w:instrText>
      </w:r>
      <w:r w:rsidRPr="009D37D2">
        <w:rPr>
          <w:rFonts w:eastAsia="SimSun"/>
        </w:rPr>
        <w:instrText>-3092-</w:instrText>
      </w:r>
      <w:r>
        <w:rPr>
          <w:rFonts w:eastAsia="SimSun"/>
          <w:lang w:val="en-US"/>
        </w:rPr>
        <w:instrText>aa</w:instrText>
      </w:r>
      <w:r w:rsidRPr="009D37D2">
        <w:rPr>
          <w:rFonts w:eastAsia="SimSun"/>
        </w:rPr>
        <w:instrText>47-</w:instrText>
      </w:r>
      <w:r>
        <w:rPr>
          <w:rFonts w:eastAsia="SimSun"/>
          <w:lang w:val="en-US"/>
        </w:rPr>
        <w:instrText>a</w:instrText>
      </w:r>
      <w:r w:rsidRPr="009D37D2">
        <w:rPr>
          <w:rFonts w:eastAsia="SimSun"/>
        </w:rPr>
        <w:instrText>8</w:instrText>
      </w:r>
      <w:r>
        <w:rPr>
          <w:rFonts w:eastAsia="SimSun"/>
          <w:lang w:val="en-US"/>
        </w:rPr>
        <w:instrText>a</w:instrText>
      </w:r>
      <w:r w:rsidRPr="009D37D2">
        <w:rPr>
          <w:rFonts w:eastAsia="SimSun"/>
        </w:rPr>
        <w:instrText>71</w:instrText>
      </w:r>
      <w:r>
        <w:rPr>
          <w:rFonts w:eastAsia="SimSun"/>
          <w:lang w:val="en-US"/>
        </w:rPr>
        <w:instrText>eb</w:instrText>
      </w:r>
      <w:r w:rsidRPr="009D37D2">
        <w:rPr>
          <w:rFonts w:eastAsia="SimSun"/>
        </w:rPr>
        <w:instrText>3</w:instrText>
      </w:r>
      <w:r>
        <w:rPr>
          <w:rFonts w:eastAsia="SimSun"/>
          <w:lang w:val="en-US"/>
        </w:rPr>
        <w:instrText>d</w:instrText>
      </w:r>
      <w:r w:rsidRPr="009D37D2">
        <w:rPr>
          <w:rFonts w:eastAsia="SimSun"/>
        </w:rPr>
        <w:instrText>35</w:instrText>
      </w:r>
      <w:r>
        <w:rPr>
          <w:rFonts w:eastAsia="SimSun"/>
          <w:lang w:val="en-US"/>
        </w:rPr>
        <w:instrText>c</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2","</w:instrText>
      </w:r>
      <w:r>
        <w:rPr>
          <w:rFonts w:eastAsia="SimSun"/>
          <w:lang w:val="en-US"/>
        </w:rPr>
        <w:instrText>itemData</w:instrText>
      </w:r>
      <w:r w:rsidRPr="009D37D2">
        <w:rPr>
          <w:rFonts w:eastAsia="SimSun"/>
        </w:rPr>
        <w:instrText>":{"</w:instrText>
      </w:r>
      <w:r>
        <w:rPr>
          <w:rFonts w:eastAsia="SimSun"/>
          <w:lang w:val="en-US"/>
        </w:rPr>
        <w:instrText>auth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Lat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R</w:instrText>
      </w:r>
      <w:r w:rsidRPr="009D37D2">
        <w:rPr>
          <w:rFonts w:eastAsia="SimSun"/>
        </w:rPr>
        <w:instrText>é</w:instrText>
      </w:r>
      <w:r>
        <w:rPr>
          <w:rFonts w:eastAsia="SimSun"/>
          <w:lang w:val="en-US"/>
        </w:rPr>
        <w:instrText>gis</w:instrText>
      </w:r>
      <w:r w:rsidRPr="009D37D2">
        <w:rPr>
          <w:rFonts w:eastAsia="SimSun"/>
        </w:rPr>
        <w:instrText xml:space="preserve"> </w:instrText>
      </w:r>
      <w:r>
        <w:rPr>
          <w:rFonts w:eastAsia="SimSun"/>
          <w:lang w:val="en-US"/>
        </w:rPr>
        <w:instrText>Peffault</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d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Risitan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Antonio</w:instrText>
      </w:r>
      <w:r w:rsidRPr="009D37D2">
        <w:rPr>
          <w:rFonts w:eastAsia="SimSun"/>
        </w:rPr>
        <w:instrText xml:space="preserve"> </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uf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arlo</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chapter</w:instrText>
      </w:r>
      <w:r w:rsidRPr="009D37D2">
        <w:rPr>
          <w:rFonts w:eastAsia="SimSun"/>
        </w:rPr>
        <w:instrText>-</w:instrText>
      </w:r>
      <w:r>
        <w:rPr>
          <w:rFonts w:eastAsia="SimSun"/>
          <w:lang w:val="en-US"/>
        </w:rPr>
        <w:instrText>number</w:instrText>
      </w:r>
      <w:r w:rsidRPr="009D37D2">
        <w:rPr>
          <w:rFonts w:eastAsia="SimSun"/>
        </w:rPr>
        <w:instrText>":"77","</w:instrText>
      </w:r>
      <w:r>
        <w:rPr>
          <w:rFonts w:eastAsia="SimSun"/>
          <w:lang w:val="en-US"/>
        </w:rPr>
        <w:instrText>contain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The</w:instrText>
      </w:r>
      <w:r w:rsidRPr="009D37D2">
        <w:rPr>
          <w:rFonts w:eastAsia="SimSun"/>
        </w:rPr>
        <w:instrText xml:space="preserve"> </w:instrText>
      </w:r>
      <w:r>
        <w:rPr>
          <w:rFonts w:eastAsia="SimSun"/>
          <w:lang w:val="en-US"/>
        </w:rPr>
        <w:instrText>EBMT</w:instrText>
      </w:r>
      <w:r w:rsidRPr="009D37D2">
        <w:rPr>
          <w:rFonts w:eastAsia="SimSun"/>
        </w:rPr>
        <w:instrText xml:space="preserve"> </w:instrText>
      </w:r>
      <w:r>
        <w:rPr>
          <w:rFonts w:eastAsia="SimSun"/>
          <w:lang w:val="en-US"/>
        </w:rPr>
        <w:instrText>Handbook</w:instrText>
      </w:r>
      <w:r w:rsidRPr="009D37D2">
        <w:rPr>
          <w:rFonts w:eastAsia="SimSun"/>
        </w:rPr>
        <w:instrText xml:space="preserve">: </w:instrText>
      </w:r>
      <w:r>
        <w:rPr>
          <w:rFonts w:eastAsia="SimSun"/>
          <w:lang w:val="en-US"/>
        </w:rPr>
        <w:instrText>Hematopoietic</w:instrText>
      </w:r>
      <w:r w:rsidRPr="009D37D2">
        <w:rPr>
          <w:rFonts w:eastAsia="SimSun"/>
        </w:rPr>
        <w:instrText xml:space="preserve"> </w:instrText>
      </w:r>
      <w:r>
        <w:rPr>
          <w:rFonts w:eastAsia="SimSun"/>
          <w:lang w:val="en-US"/>
        </w:rPr>
        <w:instrText>Stem</w:instrText>
      </w:r>
      <w:r w:rsidRPr="009D37D2">
        <w:rPr>
          <w:rFonts w:eastAsia="SimSun"/>
        </w:rPr>
        <w:instrText xml:space="preserve"> </w:instrText>
      </w:r>
      <w:r>
        <w:rPr>
          <w:rFonts w:eastAsia="SimSun"/>
          <w:lang w:val="en-US"/>
        </w:rPr>
        <w:instrText>Cell</w:instrText>
      </w:r>
      <w:r w:rsidRPr="009D37D2">
        <w:rPr>
          <w:rFonts w:eastAsia="SimSun"/>
        </w:rPr>
        <w:instrText xml:space="preserve"> </w:instrText>
      </w:r>
      <w:r>
        <w:rPr>
          <w:rFonts w:eastAsia="SimSun"/>
          <w:lang w:val="en-US"/>
        </w:rPr>
        <w:instrText>Transplantation</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Cellular</w:instrText>
      </w:r>
      <w:r w:rsidRPr="009D37D2">
        <w:rPr>
          <w:rFonts w:eastAsia="SimSun"/>
        </w:rPr>
        <w:instrText xml:space="preserve"> </w:instrText>
      </w:r>
      <w:r>
        <w:rPr>
          <w:rFonts w:eastAsia="SimSun"/>
          <w:lang w:val="en-US"/>
        </w:rPr>
        <w:instrText>Therapies</w:instrText>
      </w:r>
      <w:r w:rsidRPr="009D37D2">
        <w:rPr>
          <w:rFonts w:eastAsia="SimSun"/>
        </w:rPr>
        <w:instrText>","</w:instrText>
      </w:r>
      <w:r>
        <w:rPr>
          <w:rFonts w:eastAsia="SimSun"/>
          <w:lang w:val="en-US"/>
        </w:rPr>
        <w:instrText>edition</w:instrText>
      </w:r>
      <w:r w:rsidRPr="009D37D2">
        <w:rPr>
          <w:rFonts w:eastAsia="SimSun"/>
        </w:rPr>
        <w:instrText>":"7","</w:instrText>
      </w:r>
      <w:r>
        <w:rPr>
          <w:rFonts w:eastAsia="SimSun"/>
          <w:lang w:val="en-US"/>
        </w:rPr>
        <w:instrText>edit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Carreras</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E</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uf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Mohty</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Kr</w:instrText>
      </w:r>
      <w:r w:rsidRPr="009D37D2">
        <w:rPr>
          <w:rFonts w:eastAsia="SimSun"/>
        </w:rPr>
        <w:instrText>ö</w:instrText>
      </w:r>
      <w:r>
        <w:rPr>
          <w:rFonts w:eastAsia="SimSun"/>
          <w:lang w:val="en-US"/>
        </w:rPr>
        <w:instrText>ge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N</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2","</w:instrText>
      </w:r>
      <w:r>
        <w:rPr>
          <w:rFonts w:eastAsia="SimSun"/>
          <w:lang w:val="en-US"/>
        </w:rPr>
        <w:instrText>issued</w:instrText>
      </w:r>
      <w:r w:rsidRPr="009D37D2">
        <w:rPr>
          <w:rFonts w:eastAsia="SimSun"/>
        </w:rPr>
        <w:instrText>":{"</w:instrText>
      </w:r>
      <w:r>
        <w:rPr>
          <w:rFonts w:eastAsia="SimSun"/>
          <w:lang w:val="en-US"/>
        </w:rPr>
        <w:instrText>date</w:instrText>
      </w:r>
      <w:r w:rsidRPr="009D37D2">
        <w:rPr>
          <w:rFonts w:eastAsia="SimSun"/>
        </w:rPr>
        <w:instrText>-</w:instrText>
      </w:r>
      <w:r>
        <w:rPr>
          <w:rFonts w:eastAsia="SimSun"/>
          <w:lang w:val="en-US"/>
        </w:rPr>
        <w:instrText>parts</w:instrText>
      </w:r>
      <w:r w:rsidRPr="009D37D2">
        <w:rPr>
          <w:rFonts w:eastAsia="SimSun"/>
        </w:rPr>
        <w:instrText>":[["2019"]]},"</w:instrText>
      </w:r>
      <w:r>
        <w:rPr>
          <w:rFonts w:eastAsia="SimSun"/>
          <w:lang w:val="en-US"/>
        </w:rPr>
        <w:instrText>page</w:instrText>
      </w:r>
      <w:r w:rsidRPr="009D37D2">
        <w:rPr>
          <w:rFonts w:eastAsia="SimSun"/>
        </w:rPr>
        <w:instrText>":"579-587","</w:instrText>
      </w:r>
      <w:r>
        <w:rPr>
          <w:rFonts w:eastAsia="SimSun"/>
          <w:lang w:val="en-US"/>
        </w:rPr>
        <w:instrText>publisher</w:instrText>
      </w:r>
      <w:r w:rsidRPr="009D37D2">
        <w:rPr>
          <w:rFonts w:eastAsia="SimSun"/>
        </w:rPr>
        <w:instrText>":"</w:instrText>
      </w:r>
      <w:r>
        <w:rPr>
          <w:rFonts w:eastAsia="SimSun"/>
          <w:lang w:val="en-US"/>
        </w:rPr>
        <w:instrText>Spring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Severe</w:instrText>
      </w:r>
      <w:r w:rsidRPr="009D37D2">
        <w:rPr>
          <w:rFonts w:eastAsia="SimSun"/>
        </w:rPr>
        <w:instrText xml:space="preserve"> </w:instrText>
      </w:r>
      <w:r>
        <w:rPr>
          <w:rFonts w:eastAsia="SimSun"/>
          <w:lang w:val="en-US"/>
        </w:rPr>
        <w:instrText>Aplastic</w:instrText>
      </w:r>
      <w:r w:rsidRPr="009D37D2">
        <w:rPr>
          <w:rFonts w:eastAsia="SimSun"/>
        </w:rPr>
        <w:instrText xml:space="preserve"> </w:instrText>
      </w:r>
      <w:r>
        <w:rPr>
          <w:rFonts w:eastAsia="SimSun"/>
          <w:lang w:val="en-US"/>
        </w:rPr>
        <w:instrText>Anemia</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PNH</w:instrText>
      </w:r>
      <w:r w:rsidRPr="009D37D2">
        <w:rPr>
          <w:rFonts w:eastAsia="SimSun"/>
        </w:rPr>
        <w:instrText>","</w:instrText>
      </w:r>
      <w:r>
        <w:rPr>
          <w:rFonts w:eastAsia="SimSun"/>
          <w:lang w:val="en-US"/>
        </w:rPr>
        <w:instrText>type</w:instrText>
      </w:r>
      <w:r w:rsidRPr="009D37D2">
        <w:rPr>
          <w:rFonts w:eastAsia="SimSun"/>
        </w:rPr>
        <w:instrText>":"</w:instrText>
      </w:r>
      <w:r>
        <w:rPr>
          <w:rFonts w:eastAsia="SimSun"/>
          <w:lang w:val="en-US"/>
        </w:rPr>
        <w:instrText>chapter</w:instrText>
      </w:r>
      <w:r w:rsidRPr="009D37D2">
        <w:rPr>
          <w:rFonts w:eastAsia="SimSun"/>
        </w:rPr>
        <w:instrText>"},"</w:instrText>
      </w:r>
      <w:r>
        <w:rPr>
          <w:rFonts w:eastAsia="SimSun"/>
          <w:lang w:val="en-US"/>
        </w:rPr>
        <w:instrText>uris</w:instrText>
      </w:r>
      <w:r w:rsidRPr="009D37D2">
        <w:rPr>
          <w:rFonts w:eastAsia="SimSun"/>
        </w:rPr>
        <w:instrText>":["</w:instrText>
      </w:r>
      <w:r>
        <w:rPr>
          <w:rFonts w:eastAsia="SimSun"/>
          <w:lang w:val="en-US"/>
        </w:rPr>
        <w:instrText>http</w:instrText>
      </w:r>
      <w:r w:rsidRPr="009D37D2">
        <w:rPr>
          <w:rFonts w:eastAsia="SimSun"/>
        </w:rPr>
        <w:instrText>://</w:instrText>
      </w:r>
      <w:r>
        <w:rPr>
          <w:rFonts w:eastAsia="SimSun"/>
          <w:lang w:val="en-US"/>
        </w:rPr>
        <w:instrText>www</w:instrText>
      </w:r>
      <w:r w:rsidRPr="009D37D2">
        <w:rPr>
          <w:rFonts w:eastAsia="SimSun"/>
        </w:rPr>
        <w:instrText>.</w:instrText>
      </w:r>
      <w:r>
        <w:rPr>
          <w:rFonts w:eastAsia="SimSun"/>
          <w:lang w:val="en-US"/>
        </w:rPr>
        <w:instrText>mendeley</w:instrText>
      </w:r>
      <w:r w:rsidRPr="009D37D2">
        <w:rPr>
          <w:rFonts w:eastAsia="SimSun"/>
        </w:rPr>
        <w:instrText>.</w:instrText>
      </w:r>
      <w:r>
        <w:rPr>
          <w:rFonts w:eastAsia="SimSun"/>
          <w:lang w:val="en-US"/>
        </w:rPr>
        <w:instrText>com</w:instrText>
      </w:r>
      <w:r w:rsidRPr="009D37D2">
        <w:rPr>
          <w:rFonts w:eastAsia="SimSun"/>
        </w:rPr>
        <w:instrText>/</w:instrText>
      </w:r>
      <w:r>
        <w:rPr>
          <w:rFonts w:eastAsia="SimSun"/>
          <w:lang w:val="en-US"/>
        </w:rPr>
        <w:instrText>documents</w:instrText>
      </w:r>
      <w:r w:rsidRPr="009D37D2">
        <w:rPr>
          <w:rFonts w:eastAsia="SimSun"/>
        </w:rPr>
        <w:instrText>/?</w:instrText>
      </w:r>
      <w:r>
        <w:rPr>
          <w:rFonts w:eastAsia="SimSun"/>
          <w:lang w:val="en-US"/>
        </w:rPr>
        <w:instrText>uuid</w:instrText>
      </w:r>
      <w:r w:rsidRPr="009D37D2">
        <w:rPr>
          <w:rFonts w:eastAsia="SimSun"/>
        </w:rPr>
        <w:instrText>=8308</w:instrText>
      </w:r>
      <w:r>
        <w:rPr>
          <w:rFonts w:eastAsia="SimSun"/>
          <w:lang w:val="en-US"/>
        </w:rPr>
        <w:instrText>b</w:instrText>
      </w:r>
      <w:r w:rsidRPr="009D37D2">
        <w:rPr>
          <w:rFonts w:eastAsia="SimSun"/>
        </w:rPr>
        <w:instrText>562-5</w:instrText>
      </w:r>
      <w:r>
        <w:rPr>
          <w:rFonts w:eastAsia="SimSun"/>
          <w:lang w:val="en-US"/>
        </w:rPr>
        <w:instrText>e</w:instrText>
      </w:r>
      <w:r w:rsidRPr="009D37D2">
        <w:rPr>
          <w:rFonts w:eastAsia="SimSun"/>
        </w:rPr>
        <w:instrText>62-4373-</w:instrText>
      </w:r>
      <w:r>
        <w:rPr>
          <w:rFonts w:eastAsia="SimSun"/>
          <w:lang w:val="en-US"/>
        </w:rPr>
        <w:instrText>a</w:instrText>
      </w:r>
      <w:r w:rsidRPr="009D37D2">
        <w:rPr>
          <w:rFonts w:eastAsia="SimSun"/>
        </w:rPr>
        <w:instrText>2</w:instrText>
      </w:r>
      <w:r>
        <w:rPr>
          <w:rFonts w:eastAsia="SimSun"/>
          <w:lang w:val="en-US"/>
        </w:rPr>
        <w:instrText>f</w:instrText>
      </w:r>
      <w:r w:rsidRPr="009D37D2">
        <w:rPr>
          <w:rFonts w:eastAsia="SimSun"/>
        </w:rPr>
        <w:instrText>9-53</w:instrText>
      </w:r>
      <w:r>
        <w:rPr>
          <w:rFonts w:eastAsia="SimSun"/>
          <w:lang w:val="en-US"/>
        </w:rPr>
        <w:instrText>af</w:instrText>
      </w:r>
      <w:r w:rsidRPr="009D37D2">
        <w:rPr>
          <w:rFonts w:eastAsia="SimSun"/>
        </w:rPr>
        <w:instrText>28</w:instrText>
      </w:r>
      <w:r>
        <w:rPr>
          <w:rFonts w:eastAsia="SimSun"/>
          <w:lang w:val="en-US"/>
        </w:rPr>
        <w:instrText>bd</w:instrText>
      </w:r>
      <w:r w:rsidRPr="009D37D2">
        <w:rPr>
          <w:rFonts w:eastAsia="SimSun"/>
        </w:rPr>
        <w:instrText>6908"]},{"</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3"</w:instrText>
      </w:r>
      <w:r>
        <w:rPr>
          <w:rFonts w:eastAsia="SimSun"/>
          <w:lang w:val="en-US"/>
        </w:rPr>
        <w:instrText>,"itemData":{"author":[{"dropping-particle":"","family":"Michonneau","given":"D.","non-dropping-particle":"","parse-names":false,"suffix":""},{"dropping-particle":"","family":"Socié","given":"G.","non-dropping-particle":"","parse-names":false,"suffix":""}],"chapter-number":"25","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3","issued":{"date-parts":[["2019"]]},"page":"177-183","publisher":"Spring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GVHD</w:instrText>
      </w:r>
      <w:r w:rsidRPr="00CE7BF2">
        <w:rPr>
          <w:rFonts w:eastAsia="SimSun"/>
        </w:rPr>
        <w:instrText xml:space="preserve"> </w:instrText>
      </w:r>
      <w:r>
        <w:rPr>
          <w:rFonts w:eastAsia="SimSun"/>
          <w:lang w:val="en-US"/>
        </w:rPr>
        <w:instrText>Prophylaxis</w:instrText>
      </w:r>
      <w:r w:rsidRPr="00CE7BF2">
        <w:rPr>
          <w:rFonts w:eastAsia="SimSun"/>
        </w:rPr>
        <w:instrText xml:space="preserve"> (</w:instrText>
      </w:r>
      <w:r>
        <w:rPr>
          <w:rFonts w:eastAsia="SimSun"/>
          <w:lang w:val="en-US"/>
        </w:rPr>
        <w:instrText>Immunosuppression</w:instrText>
      </w:r>
      <w:r w:rsidRPr="00CE7BF2">
        <w:rPr>
          <w:rFonts w:eastAsia="SimSun"/>
        </w:rPr>
        <w:instrText>)","</w:instrText>
      </w:r>
      <w:r>
        <w:rPr>
          <w:rFonts w:eastAsia="SimSun"/>
          <w:lang w:val="en-US"/>
        </w:rPr>
        <w:instrText>type</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uris</w:instrText>
      </w:r>
      <w:r w:rsidRPr="00CE7BF2">
        <w:rPr>
          <w:rFonts w:eastAsia="SimSun"/>
        </w:rPr>
        <w:instrText>":["</w:instrText>
      </w:r>
      <w:r>
        <w:rPr>
          <w:rFonts w:eastAsia="SimSun"/>
          <w:lang w:val="en-US"/>
        </w:rPr>
        <w:instrText>http</w:instrText>
      </w:r>
      <w:r w:rsidRPr="00CE7BF2">
        <w:rPr>
          <w:rFonts w:eastAsia="SimSun"/>
        </w:rPr>
        <w:instrText>://</w:instrText>
      </w:r>
      <w:r>
        <w:rPr>
          <w:rFonts w:eastAsia="SimSun"/>
          <w:lang w:val="en-US"/>
        </w:rPr>
        <w:instrText>www</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documents</w:instrText>
      </w:r>
      <w:r w:rsidRPr="00CE7BF2">
        <w:rPr>
          <w:rFonts w:eastAsia="SimSun"/>
        </w:rPr>
        <w:instrText>/?</w:instrText>
      </w:r>
      <w:r>
        <w:rPr>
          <w:rFonts w:eastAsia="SimSun"/>
          <w:lang w:val="en-US"/>
        </w:rPr>
        <w:instrText>uuid</w:instrText>
      </w:r>
      <w:r w:rsidRPr="00CE7BF2">
        <w:rPr>
          <w:rFonts w:eastAsia="SimSun"/>
        </w:rPr>
        <w:instrText>=</w:instrText>
      </w:r>
      <w:r>
        <w:rPr>
          <w:rFonts w:eastAsia="SimSun"/>
          <w:lang w:val="en-US"/>
        </w:rPr>
        <w:instrText>f</w:instrText>
      </w:r>
      <w:r w:rsidRPr="00CE7BF2">
        <w:rPr>
          <w:rFonts w:eastAsia="SimSun"/>
        </w:rPr>
        <w:instrText>5</w:instrText>
      </w:r>
      <w:r>
        <w:rPr>
          <w:rFonts w:eastAsia="SimSun"/>
          <w:lang w:val="en-US"/>
        </w:rPr>
        <w:instrText>fb</w:instrText>
      </w:r>
      <w:r w:rsidRPr="00CE7BF2">
        <w:rPr>
          <w:rFonts w:eastAsia="SimSun"/>
        </w:rPr>
        <w:instrText>3445-</w:instrText>
      </w:r>
      <w:r>
        <w:rPr>
          <w:rFonts w:eastAsia="SimSun"/>
          <w:lang w:val="en-US"/>
        </w:rPr>
        <w:instrText>f</w:instrText>
      </w:r>
      <w:r w:rsidRPr="00CE7BF2">
        <w:rPr>
          <w:rFonts w:eastAsia="SimSun"/>
        </w:rPr>
        <w:instrText>0</w:instrText>
      </w:r>
      <w:r>
        <w:rPr>
          <w:rFonts w:eastAsia="SimSun"/>
          <w:lang w:val="en-US"/>
        </w:rPr>
        <w:instrText>e</w:instrText>
      </w:r>
      <w:r w:rsidRPr="00CE7BF2">
        <w:rPr>
          <w:rFonts w:eastAsia="SimSun"/>
        </w:rPr>
        <w:instrText>6-441</w:instrText>
      </w:r>
      <w:r>
        <w:rPr>
          <w:rFonts w:eastAsia="SimSun"/>
          <w:lang w:val="en-US"/>
        </w:rPr>
        <w:instrText>d</w:instrText>
      </w:r>
      <w:r w:rsidRPr="00CE7BF2">
        <w:rPr>
          <w:rFonts w:eastAsia="SimSun"/>
        </w:rPr>
        <w:instrText>-9</w:instrText>
      </w:r>
      <w:r>
        <w:rPr>
          <w:rFonts w:eastAsia="SimSun"/>
          <w:lang w:val="en-US"/>
        </w:rPr>
        <w:instrText>ee</w:instrText>
      </w:r>
      <w:r w:rsidRPr="00CE7BF2">
        <w:rPr>
          <w:rFonts w:eastAsia="SimSun"/>
        </w:rPr>
        <w:instrText>0-7612</w:instrText>
      </w:r>
      <w:r>
        <w:rPr>
          <w:rFonts w:eastAsia="SimSun"/>
          <w:lang w:val="en-US"/>
        </w:rPr>
        <w:instrText>d</w:instrText>
      </w:r>
      <w:r w:rsidRPr="00CE7BF2">
        <w:rPr>
          <w:rFonts w:eastAsia="SimSun"/>
        </w:rPr>
        <w:instrText>9</w:instrText>
      </w:r>
      <w:r>
        <w:rPr>
          <w:rFonts w:eastAsia="SimSun"/>
          <w:lang w:val="en-US"/>
        </w:rPr>
        <w:instrText>e</w:instrText>
      </w:r>
      <w:r w:rsidRPr="00CE7BF2">
        <w:rPr>
          <w:rFonts w:eastAsia="SimSun"/>
        </w:rPr>
        <w:instrText>55599"]},{"</w:instrText>
      </w:r>
      <w:r>
        <w:rPr>
          <w:rFonts w:eastAsia="SimSun"/>
          <w:lang w:val="en-US"/>
        </w:rPr>
        <w:instrText>id</w:instrText>
      </w:r>
      <w:r w:rsidRPr="00CE7BF2">
        <w:rPr>
          <w:rFonts w:eastAsia="SimSun"/>
        </w:rPr>
        <w:instrText>":"</w:instrText>
      </w:r>
      <w:r>
        <w:rPr>
          <w:rFonts w:eastAsia="SimSun"/>
          <w:lang w:val="en-US"/>
        </w:rPr>
        <w:instrText>ITEM</w:instrText>
      </w:r>
      <w:r w:rsidRPr="00CE7BF2">
        <w:rPr>
          <w:rFonts w:eastAsia="SimSun"/>
        </w:rPr>
        <w:instrText>-4","</w:instrText>
      </w:r>
      <w:r>
        <w:rPr>
          <w:rFonts w:eastAsia="SimSun"/>
          <w:lang w:val="en-US"/>
        </w:rPr>
        <w:instrText>itemData</w:instrText>
      </w:r>
      <w:r w:rsidRPr="00CE7BF2">
        <w:rPr>
          <w:rFonts w:eastAsia="SimSun"/>
        </w:rPr>
        <w:instrText>":{"</w:instrText>
      </w:r>
      <w:r>
        <w:rPr>
          <w:rFonts w:eastAsia="SimSun"/>
          <w:lang w:val="en-US"/>
        </w:rPr>
        <w:instrText>author</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Nagle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A</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Shimoni</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A</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number</w:instrText>
      </w:r>
      <w:r w:rsidRPr="00CE7BF2">
        <w:rPr>
          <w:rFonts w:eastAsia="SimSun"/>
        </w:rPr>
        <w:instrText>":"13","</w:instrText>
      </w:r>
      <w:r>
        <w:rPr>
          <w:rFonts w:eastAsia="SimSun"/>
          <w:lang w:val="en-US"/>
        </w:rPr>
        <w:instrText>contain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The</w:instrText>
      </w:r>
      <w:r w:rsidRPr="00CE7BF2">
        <w:rPr>
          <w:rFonts w:eastAsia="SimSun"/>
        </w:rPr>
        <w:instrText xml:space="preserve"> </w:instrText>
      </w:r>
      <w:r>
        <w:rPr>
          <w:rFonts w:eastAsia="SimSun"/>
          <w:lang w:val="en-US"/>
        </w:rPr>
        <w:instrText>EBMT</w:instrText>
      </w:r>
      <w:r w:rsidRPr="00CE7BF2">
        <w:rPr>
          <w:rFonts w:eastAsia="SimSun"/>
        </w:rPr>
        <w:instrText xml:space="preserve"> </w:instrText>
      </w:r>
      <w:r>
        <w:rPr>
          <w:rFonts w:eastAsia="SimSun"/>
          <w:lang w:val="en-US"/>
        </w:rPr>
        <w:instrText>Handbook</w:instrText>
      </w:r>
      <w:r w:rsidRPr="00CE7BF2">
        <w:rPr>
          <w:rFonts w:eastAsia="SimSun"/>
        </w:rPr>
        <w:instrText xml:space="preserve">: </w:instrText>
      </w:r>
      <w:r>
        <w:rPr>
          <w:rFonts w:eastAsia="SimSun"/>
          <w:lang w:val="en-US"/>
        </w:rPr>
        <w:instrText>Hematopoietic</w:instrText>
      </w:r>
      <w:r w:rsidRPr="00CE7BF2">
        <w:rPr>
          <w:rFonts w:eastAsia="SimSun"/>
        </w:rPr>
        <w:instrText xml:space="preserve"> </w:instrText>
      </w:r>
      <w:r>
        <w:rPr>
          <w:rFonts w:eastAsia="SimSun"/>
          <w:lang w:val="en-US"/>
        </w:rPr>
        <w:instrText>Stem</w:instrText>
      </w:r>
      <w:r w:rsidRPr="00CE7BF2">
        <w:rPr>
          <w:rFonts w:eastAsia="SimSun"/>
        </w:rPr>
        <w:instrText xml:space="preserve"> </w:instrText>
      </w:r>
      <w:r>
        <w:rPr>
          <w:rFonts w:eastAsia="SimSun"/>
          <w:lang w:val="en-US"/>
        </w:rPr>
        <w:instrText>Cell</w:instrText>
      </w:r>
      <w:r w:rsidRPr="00CE7BF2">
        <w:rPr>
          <w:rFonts w:eastAsia="SimSun"/>
        </w:rPr>
        <w:instrText xml:space="preserve"> </w:instrText>
      </w:r>
      <w:r>
        <w:rPr>
          <w:rFonts w:eastAsia="SimSun"/>
          <w:lang w:val="en-US"/>
        </w:rPr>
        <w:instrText>Transplantation</w:instrText>
      </w:r>
      <w:r w:rsidRPr="00CE7BF2">
        <w:rPr>
          <w:rFonts w:eastAsia="SimSun"/>
        </w:rPr>
        <w:instrText xml:space="preserve"> </w:instrText>
      </w:r>
      <w:r>
        <w:rPr>
          <w:rFonts w:eastAsia="SimSun"/>
          <w:lang w:val="en-US"/>
        </w:rPr>
        <w:instrText>and</w:instrText>
      </w:r>
      <w:r w:rsidRPr="00CE7BF2">
        <w:rPr>
          <w:rFonts w:eastAsia="SimSun"/>
        </w:rPr>
        <w:instrText xml:space="preserve"> </w:instrText>
      </w:r>
      <w:r>
        <w:rPr>
          <w:rFonts w:eastAsia="SimSun"/>
          <w:lang w:val="en-US"/>
        </w:rPr>
        <w:instrText>Cellular</w:instrText>
      </w:r>
      <w:r w:rsidRPr="00CE7BF2">
        <w:rPr>
          <w:rFonts w:eastAsia="SimSun"/>
        </w:rPr>
        <w:instrText xml:space="preserve"> </w:instrText>
      </w:r>
      <w:r>
        <w:rPr>
          <w:rFonts w:eastAsia="SimSun"/>
          <w:lang w:val="en-US"/>
        </w:rPr>
        <w:instrText>Therapies</w:instrText>
      </w:r>
      <w:r w:rsidRPr="00CE7BF2">
        <w:rPr>
          <w:rFonts w:eastAsia="SimSun"/>
        </w:rPr>
        <w:instrText>","</w:instrText>
      </w:r>
      <w:r>
        <w:rPr>
          <w:rFonts w:eastAsia="SimSun"/>
          <w:lang w:val="en-US"/>
        </w:rPr>
        <w:instrText>edition</w:instrText>
      </w:r>
      <w:r w:rsidRPr="00CE7BF2">
        <w:rPr>
          <w:rFonts w:eastAsia="SimSun"/>
        </w:rPr>
        <w:instrText>":"7","</w:instrText>
      </w:r>
      <w:r>
        <w:rPr>
          <w:rFonts w:eastAsia="SimSun"/>
          <w:lang w:val="en-US"/>
        </w:rPr>
        <w:instrText>editor</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Carreras</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E</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Dufou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C</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Mohty</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M</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Kr</w:instrText>
      </w:r>
      <w:r w:rsidRPr="00CE7BF2">
        <w:rPr>
          <w:rFonts w:eastAsia="SimSun"/>
        </w:rPr>
        <w:instrText>ö</w:instrText>
      </w:r>
      <w:r>
        <w:rPr>
          <w:rFonts w:eastAsia="SimSun"/>
          <w:lang w:val="en-US"/>
        </w:rPr>
        <w:instrText>ge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N</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id</w:instrText>
      </w:r>
      <w:r w:rsidRPr="00CE7BF2">
        <w:rPr>
          <w:rFonts w:eastAsia="SimSun"/>
        </w:rPr>
        <w:instrText>":"</w:instrText>
      </w:r>
      <w:r>
        <w:rPr>
          <w:rFonts w:eastAsia="SimSun"/>
          <w:lang w:val="en-US"/>
        </w:rPr>
        <w:instrText>ITEM</w:instrText>
      </w:r>
      <w:r w:rsidRPr="00CE7BF2">
        <w:rPr>
          <w:rFonts w:eastAsia="SimSun"/>
        </w:rPr>
        <w:instrText>-4","</w:instrText>
      </w:r>
      <w:r>
        <w:rPr>
          <w:rFonts w:eastAsia="SimSun"/>
          <w:lang w:val="en-US"/>
        </w:rPr>
        <w:instrText>issued</w:instrText>
      </w:r>
      <w:r w:rsidRPr="00CE7BF2">
        <w:rPr>
          <w:rFonts w:eastAsia="SimSun"/>
        </w:rPr>
        <w:instrText>":{"</w:instrText>
      </w:r>
      <w:r>
        <w:rPr>
          <w:rFonts w:eastAsia="SimSun"/>
          <w:lang w:val="en-US"/>
        </w:rPr>
        <w:instrText>date</w:instrText>
      </w:r>
      <w:r w:rsidRPr="00CE7BF2">
        <w:rPr>
          <w:rFonts w:eastAsia="SimSun"/>
        </w:rPr>
        <w:instrText>-</w:instrText>
      </w:r>
      <w:r>
        <w:rPr>
          <w:rFonts w:eastAsia="SimSun"/>
          <w:lang w:val="en-US"/>
        </w:rPr>
        <w:instrText>parts</w:instrText>
      </w:r>
      <w:r w:rsidRPr="00CE7BF2">
        <w:rPr>
          <w:rFonts w:eastAsia="SimSun"/>
        </w:rPr>
        <w:instrText>":[["2019"]]},"</w:instrText>
      </w:r>
      <w:r>
        <w:rPr>
          <w:rFonts w:eastAsia="SimSun"/>
          <w:lang w:val="en-US"/>
        </w:rPr>
        <w:instrText>page</w:instrText>
      </w:r>
      <w:r w:rsidRPr="00CE7BF2">
        <w:rPr>
          <w:rFonts w:eastAsia="SimSun"/>
        </w:rPr>
        <w:instrText>":"99-109","</w:instrText>
      </w:r>
      <w:r>
        <w:rPr>
          <w:rFonts w:eastAsia="SimSun"/>
          <w:lang w:val="en-US"/>
        </w:rPr>
        <w:instrText>publisher</w:instrText>
      </w:r>
      <w:r w:rsidRPr="00CE7BF2">
        <w:rPr>
          <w:rFonts w:eastAsia="SimSun"/>
        </w:rPr>
        <w:instrText>":"</w:instrText>
      </w:r>
      <w:r>
        <w:rPr>
          <w:rFonts w:eastAsia="SimSun"/>
          <w:lang w:val="en-US"/>
        </w:rPr>
        <w:instrText>Spring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Conditioning</w:instrText>
      </w:r>
      <w:r w:rsidRPr="00CE7BF2">
        <w:rPr>
          <w:rFonts w:eastAsia="SimSun"/>
        </w:rPr>
        <w:instrText>","</w:instrText>
      </w:r>
      <w:r>
        <w:rPr>
          <w:rFonts w:eastAsia="SimSun"/>
          <w:lang w:val="en-US"/>
        </w:rPr>
        <w:instrText>type</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uris</w:instrText>
      </w:r>
      <w:r w:rsidRPr="00CE7BF2">
        <w:rPr>
          <w:rFonts w:eastAsia="SimSun"/>
        </w:rPr>
        <w:instrText>":["</w:instrText>
      </w:r>
      <w:r>
        <w:rPr>
          <w:rFonts w:eastAsia="SimSun"/>
          <w:lang w:val="en-US"/>
        </w:rPr>
        <w:instrText>http</w:instrText>
      </w:r>
      <w:r w:rsidRPr="00CE7BF2">
        <w:rPr>
          <w:rFonts w:eastAsia="SimSun"/>
        </w:rPr>
        <w:instrText>://</w:instrText>
      </w:r>
      <w:r>
        <w:rPr>
          <w:rFonts w:eastAsia="SimSun"/>
          <w:lang w:val="en-US"/>
        </w:rPr>
        <w:instrText>www</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documents</w:instrText>
      </w:r>
      <w:r w:rsidRPr="00CE7BF2">
        <w:rPr>
          <w:rFonts w:eastAsia="SimSun"/>
        </w:rPr>
        <w:instrText>/?</w:instrText>
      </w:r>
      <w:r>
        <w:rPr>
          <w:rFonts w:eastAsia="SimSun"/>
          <w:lang w:val="en-US"/>
        </w:rPr>
        <w:instrText>uuid</w:instrText>
      </w:r>
      <w:r w:rsidRPr="00CE7BF2">
        <w:rPr>
          <w:rFonts w:eastAsia="SimSun"/>
        </w:rPr>
        <w:instrText>=47911</w:instrText>
      </w:r>
      <w:r>
        <w:rPr>
          <w:rFonts w:eastAsia="SimSun"/>
          <w:lang w:val="en-US"/>
        </w:rPr>
        <w:instrText>e</w:instrText>
      </w:r>
      <w:r w:rsidRPr="00CE7BF2">
        <w:rPr>
          <w:rFonts w:eastAsia="SimSun"/>
        </w:rPr>
        <w:instrText>16-</w:instrText>
      </w:r>
      <w:r>
        <w:rPr>
          <w:rFonts w:eastAsia="SimSun"/>
          <w:lang w:val="en-US"/>
        </w:rPr>
        <w:instrText>e</w:instrText>
      </w:r>
      <w:r w:rsidRPr="00CE7BF2">
        <w:rPr>
          <w:rFonts w:eastAsia="SimSun"/>
        </w:rPr>
        <w:instrText>6</w:instrText>
      </w:r>
      <w:r>
        <w:rPr>
          <w:rFonts w:eastAsia="SimSun"/>
          <w:lang w:val="en-US"/>
        </w:rPr>
        <w:instrText>bd</w:instrText>
      </w:r>
      <w:r w:rsidRPr="00CE7BF2">
        <w:rPr>
          <w:rFonts w:eastAsia="SimSun"/>
        </w:rPr>
        <w:instrText>-4</w:instrText>
      </w:r>
      <w:r>
        <w:rPr>
          <w:rFonts w:eastAsia="SimSun"/>
          <w:lang w:val="en-US"/>
        </w:rPr>
        <w:instrText>e</w:instrText>
      </w:r>
      <w:r w:rsidRPr="00CE7BF2">
        <w:rPr>
          <w:rFonts w:eastAsia="SimSun"/>
        </w:rPr>
        <w:instrText>59-9</w:instrText>
      </w:r>
      <w:r>
        <w:rPr>
          <w:rFonts w:eastAsia="SimSun"/>
          <w:lang w:val="en-US"/>
        </w:rPr>
        <w:instrText>c</w:instrText>
      </w:r>
      <w:r w:rsidRPr="00CE7BF2">
        <w:rPr>
          <w:rFonts w:eastAsia="SimSun"/>
        </w:rPr>
        <w:instrText>9</w:instrText>
      </w:r>
      <w:r>
        <w:rPr>
          <w:rFonts w:eastAsia="SimSun"/>
          <w:lang w:val="en-US"/>
        </w:rPr>
        <w:instrText>f</w:instrText>
      </w:r>
      <w:r w:rsidRPr="00CE7BF2">
        <w:rPr>
          <w:rFonts w:eastAsia="SimSun"/>
        </w:rPr>
        <w:instrText>-1</w:instrText>
      </w:r>
      <w:r>
        <w:rPr>
          <w:rFonts w:eastAsia="SimSun"/>
          <w:lang w:val="en-US"/>
        </w:rPr>
        <w:instrText>fb</w:instrText>
      </w:r>
      <w:r w:rsidRPr="00CE7BF2">
        <w:rPr>
          <w:rFonts w:eastAsia="SimSun"/>
        </w:rPr>
        <w:instrText>2611956</w:instrText>
      </w:r>
      <w:r>
        <w:rPr>
          <w:rFonts w:eastAsia="SimSun"/>
          <w:lang w:val="en-US"/>
        </w:rPr>
        <w:instrText>da</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formattedCitation</w:instrText>
      </w:r>
      <w:r w:rsidRPr="00CE7BF2">
        <w:rPr>
          <w:rFonts w:eastAsia="SimSun"/>
        </w:rPr>
        <w:instrText>":"[108–111]","</w:instrText>
      </w:r>
      <w:r>
        <w:rPr>
          <w:rFonts w:eastAsia="SimSun"/>
          <w:lang w:val="en-US"/>
        </w:rPr>
        <w:instrText>plainTextFormattedCitation</w:instrText>
      </w:r>
      <w:r w:rsidRPr="00CE7BF2">
        <w:rPr>
          <w:rFonts w:eastAsia="SimSun"/>
        </w:rPr>
        <w:instrText>":"[108–111]","</w:instrText>
      </w:r>
      <w:r>
        <w:rPr>
          <w:rFonts w:eastAsia="SimSun"/>
          <w:lang w:val="en-US"/>
        </w:rPr>
        <w:instrText>previouslyFormattedCitation</w:instrText>
      </w:r>
      <w:r w:rsidRPr="00CE7BF2">
        <w:rPr>
          <w:rFonts w:eastAsia="SimSun"/>
        </w:rPr>
        <w:instrText>":"[108–111]"},"</w:instrText>
      </w:r>
      <w:r>
        <w:rPr>
          <w:rFonts w:eastAsia="SimSun"/>
          <w:lang w:val="en-US"/>
        </w:rPr>
        <w:instrText>properties</w:instrText>
      </w:r>
      <w:r w:rsidRPr="00CE7BF2">
        <w:rPr>
          <w:rFonts w:eastAsia="SimSun"/>
        </w:rPr>
        <w:instrText>":{"</w:instrText>
      </w:r>
      <w:r>
        <w:rPr>
          <w:rFonts w:eastAsia="SimSun"/>
          <w:lang w:val="en-US"/>
        </w:rPr>
        <w:instrText>noteIndex</w:instrText>
      </w:r>
      <w:r w:rsidRPr="00CE7BF2">
        <w:rPr>
          <w:rFonts w:eastAsia="SimSun"/>
        </w:rPr>
        <w:instrText>":0},"</w:instrText>
      </w:r>
      <w:r>
        <w:rPr>
          <w:rFonts w:eastAsia="SimSun"/>
          <w:lang w:val="en-US"/>
        </w:rPr>
        <w:instrText>schema</w:instrText>
      </w:r>
      <w:r w:rsidRPr="00CE7BF2">
        <w:rPr>
          <w:rFonts w:eastAsia="SimSun"/>
        </w:rPr>
        <w:instrText>":"</w:instrText>
      </w:r>
      <w:r>
        <w:rPr>
          <w:rFonts w:eastAsia="SimSun"/>
          <w:lang w:val="en-US"/>
        </w:rPr>
        <w:instrText>https</w:instrText>
      </w:r>
      <w:r w:rsidRPr="00CE7BF2">
        <w:rPr>
          <w:rFonts w:eastAsia="SimSun"/>
        </w:rPr>
        <w:instrText>://</w:instrText>
      </w:r>
      <w:r>
        <w:rPr>
          <w:rFonts w:eastAsia="SimSun"/>
          <w:lang w:val="en-US"/>
        </w:rPr>
        <w:instrText>github</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citation</w:instrText>
      </w:r>
      <w:r w:rsidRPr="00CE7BF2">
        <w:rPr>
          <w:rFonts w:eastAsia="SimSun"/>
        </w:rPr>
        <w:instrText>-</w:instrText>
      </w:r>
      <w:r>
        <w:rPr>
          <w:rFonts w:eastAsia="SimSun"/>
          <w:lang w:val="en-US"/>
        </w:rPr>
        <w:instrText>style</w:instrText>
      </w:r>
      <w:r w:rsidRPr="00CE7BF2">
        <w:rPr>
          <w:rFonts w:eastAsia="SimSun"/>
        </w:rPr>
        <w:instrText>-</w:instrText>
      </w:r>
      <w:r>
        <w:rPr>
          <w:rFonts w:eastAsia="SimSun"/>
          <w:lang w:val="en-US"/>
        </w:rPr>
        <w:instrText>language</w:instrText>
      </w:r>
      <w:r w:rsidRPr="00CE7BF2">
        <w:rPr>
          <w:rFonts w:eastAsia="SimSun"/>
        </w:rPr>
        <w:instrText>/</w:instrText>
      </w:r>
      <w:r>
        <w:rPr>
          <w:rFonts w:eastAsia="SimSun"/>
          <w:lang w:val="en-US"/>
        </w:rPr>
        <w:instrText>schema</w:instrText>
      </w:r>
      <w:r w:rsidRPr="00CE7BF2">
        <w:rPr>
          <w:rFonts w:eastAsia="SimSun"/>
        </w:rPr>
        <w:instrText>/</w:instrText>
      </w:r>
      <w:r>
        <w:rPr>
          <w:rFonts w:eastAsia="SimSun"/>
          <w:lang w:val="en-US"/>
        </w:rPr>
        <w:instrText>raw</w:instrText>
      </w:r>
      <w:r w:rsidRPr="00CE7BF2">
        <w:rPr>
          <w:rFonts w:eastAsia="SimSun"/>
        </w:rPr>
        <w:instrText>/</w:instrText>
      </w:r>
      <w:r>
        <w:rPr>
          <w:rFonts w:eastAsia="SimSun"/>
          <w:lang w:val="en-US"/>
        </w:rPr>
        <w:instrText>master</w:instrText>
      </w:r>
      <w:r w:rsidRPr="00CE7BF2">
        <w:rPr>
          <w:rFonts w:eastAsia="SimSun"/>
        </w:rPr>
        <w:instrText>/</w:instrText>
      </w:r>
      <w:r>
        <w:rPr>
          <w:rFonts w:eastAsia="SimSun"/>
          <w:lang w:val="en-US"/>
        </w:rPr>
        <w:instrText>csl</w:instrText>
      </w:r>
      <w:r w:rsidRPr="00CE7BF2">
        <w:rPr>
          <w:rFonts w:eastAsia="SimSun"/>
        </w:rPr>
        <w:instrText>-</w:instrText>
      </w:r>
      <w:r>
        <w:rPr>
          <w:rFonts w:eastAsia="SimSun"/>
          <w:lang w:val="en-US"/>
        </w:rPr>
        <w:instrText>citation</w:instrText>
      </w:r>
      <w:r w:rsidRPr="00CE7BF2">
        <w:rPr>
          <w:rFonts w:eastAsia="SimSun"/>
        </w:rPr>
        <w:instrText>.</w:instrText>
      </w:r>
      <w:r>
        <w:rPr>
          <w:rFonts w:eastAsia="SimSun"/>
          <w:lang w:val="en-US"/>
        </w:rPr>
        <w:instrText>json</w:instrText>
      </w:r>
      <w:r w:rsidRPr="00CE7BF2">
        <w:rPr>
          <w:rFonts w:eastAsia="SimSun"/>
        </w:rPr>
        <w:instrText>"}</w:instrText>
      </w:r>
      <w:r>
        <w:rPr>
          <w:rFonts w:eastAsia="SimSun"/>
          <w:lang w:val="en-US"/>
        </w:rPr>
        <w:fldChar w:fldCharType="separate"/>
      </w:r>
      <w:r w:rsidRPr="00CE7BF2">
        <w:rPr>
          <w:rFonts w:eastAsia="SimSun"/>
          <w:noProof/>
        </w:rPr>
        <w:t>[108–111]</w:t>
      </w:r>
      <w:r>
        <w:rPr>
          <w:rFonts w:eastAsia="SimSun"/>
          <w:lang w:val="en-US"/>
        </w:rPr>
        <w:fldChar w:fldCharType="end"/>
      </w:r>
      <w:commentRangeEnd w:id="341"/>
      <w:r w:rsidR="000B480B">
        <w:rPr>
          <w:rStyle w:val="af0"/>
        </w:rPr>
        <w:commentReference w:id="341"/>
      </w:r>
    </w:p>
    <w:tbl>
      <w:tblPr>
        <w:tblStyle w:val="affa"/>
        <w:tblW w:w="0" w:type="auto"/>
        <w:tblLook w:val="04A0" w:firstRow="1" w:lastRow="0" w:firstColumn="1" w:lastColumn="0" w:noHBand="0" w:noVBand="1"/>
      </w:tblPr>
      <w:tblGrid>
        <w:gridCol w:w="3029"/>
        <w:gridCol w:w="3027"/>
        <w:gridCol w:w="2865"/>
      </w:tblGrid>
      <w:tr w:rsidR="002131C2" w14:paraId="5463BF21" w14:textId="77777777" w:rsidTr="0056051F">
        <w:tc>
          <w:tcPr>
            <w:tcW w:w="3190" w:type="dxa"/>
          </w:tcPr>
          <w:p w14:paraId="6C95C4BD" w14:textId="77777777" w:rsidR="002131C2" w:rsidRDefault="002131C2" w:rsidP="0056051F"/>
        </w:tc>
        <w:tc>
          <w:tcPr>
            <w:tcW w:w="3190" w:type="dxa"/>
          </w:tcPr>
          <w:p w14:paraId="48A977E0" w14:textId="77777777" w:rsidR="002131C2" w:rsidRDefault="002131C2" w:rsidP="0056051F">
            <w:r>
              <w:t>Препарат</w:t>
            </w:r>
          </w:p>
        </w:tc>
        <w:tc>
          <w:tcPr>
            <w:tcW w:w="3191" w:type="dxa"/>
          </w:tcPr>
          <w:p w14:paraId="2868B7E6" w14:textId="77777777" w:rsidR="002131C2" w:rsidRDefault="002131C2" w:rsidP="0056051F">
            <w:r>
              <w:t xml:space="preserve">Суммарная доза </w:t>
            </w:r>
          </w:p>
        </w:tc>
      </w:tr>
      <w:tr w:rsidR="002131C2" w14:paraId="4EF5E7EB" w14:textId="77777777" w:rsidTr="0056051F">
        <w:tc>
          <w:tcPr>
            <w:tcW w:w="3190" w:type="dxa"/>
            <w:vMerge w:val="restart"/>
            <w:vAlign w:val="center"/>
          </w:tcPr>
          <w:p w14:paraId="11A84742" w14:textId="77777777" w:rsidR="002131C2" w:rsidRDefault="002131C2" w:rsidP="0056051F">
            <w:pPr>
              <w:jc w:val="center"/>
            </w:pPr>
            <w:r>
              <w:t>Медикаменты и другие воздействия, используемые в составе режима кондиционирования</w:t>
            </w:r>
          </w:p>
        </w:tc>
        <w:tc>
          <w:tcPr>
            <w:tcW w:w="3190" w:type="dxa"/>
          </w:tcPr>
          <w:p w14:paraId="7FC26286" w14:textId="77777777" w:rsidR="002131C2" w:rsidRDefault="002131C2" w:rsidP="0056051F">
            <w:r>
              <w:t>Без какого-либо воздействия</w:t>
            </w:r>
          </w:p>
        </w:tc>
        <w:tc>
          <w:tcPr>
            <w:tcW w:w="3191" w:type="dxa"/>
          </w:tcPr>
          <w:p w14:paraId="5F4AADAE" w14:textId="77777777" w:rsidR="002131C2" w:rsidRDefault="002131C2" w:rsidP="0056051F">
            <w:r>
              <w:t>-</w:t>
            </w:r>
          </w:p>
        </w:tc>
      </w:tr>
      <w:tr w:rsidR="002131C2" w14:paraId="2DC67D1A" w14:textId="77777777" w:rsidTr="0056051F">
        <w:tc>
          <w:tcPr>
            <w:tcW w:w="3190" w:type="dxa"/>
            <w:vMerge/>
            <w:vAlign w:val="center"/>
          </w:tcPr>
          <w:p w14:paraId="4ACEF7F0" w14:textId="77777777" w:rsidR="002131C2" w:rsidRDefault="002131C2" w:rsidP="0056051F">
            <w:pPr>
              <w:jc w:val="center"/>
            </w:pPr>
          </w:p>
        </w:tc>
        <w:tc>
          <w:tcPr>
            <w:tcW w:w="3190" w:type="dxa"/>
          </w:tcPr>
          <w:p w14:paraId="010A9CAA" w14:textId="77777777" w:rsidR="002131C2" w:rsidRDefault="002131C2" w:rsidP="0056051F">
            <w:commentRangeStart w:id="342"/>
            <w:r>
              <w:t>#Бусульфан**</w:t>
            </w:r>
          </w:p>
        </w:tc>
        <w:tc>
          <w:tcPr>
            <w:tcW w:w="3191" w:type="dxa"/>
          </w:tcPr>
          <w:p w14:paraId="0F28DD82" w14:textId="77777777" w:rsidR="002131C2" w:rsidRDefault="002131C2" w:rsidP="0056051F">
            <w:r>
              <w:t>8-16 мг/кг</w:t>
            </w:r>
            <w:commentRangeEnd w:id="342"/>
            <w:r w:rsidR="003C7DC8">
              <w:rPr>
                <w:rStyle w:val="af0"/>
              </w:rPr>
              <w:commentReference w:id="342"/>
            </w:r>
          </w:p>
        </w:tc>
      </w:tr>
      <w:tr w:rsidR="002131C2" w14:paraId="21841E58" w14:textId="77777777" w:rsidTr="0056051F">
        <w:tc>
          <w:tcPr>
            <w:tcW w:w="3190" w:type="dxa"/>
            <w:vMerge/>
          </w:tcPr>
          <w:p w14:paraId="32BA0841" w14:textId="77777777" w:rsidR="002131C2" w:rsidRDefault="002131C2" w:rsidP="0056051F"/>
        </w:tc>
        <w:tc>
          <w:tcPr>
            <w:tcW w:w="3190" w:type="dxa"/>
          </w:tcPr>
          <w:p w14:paraId="25DB717B" w14:textId="77777777" w:rsidR="002131C2" w:rsidRDefault="002131C2" w:rsidP="0056051F">
            <w:commentRangeStart w:id="343"/>
            <w:r>
              <w:t>#Циклофосфамид**</w:t>
            </w:r>
          </w:p>
        </w:tc>
        <w:tc>
          <w:tcPr>
            <w:tcW w:w="3191" w:type="dxa"/>
          </w:tcPr>
          <w:p w14:paraId="6E9D3EEE" w14:textId="77777777" w:rsidR="002131C2" w:rsidRDefault="002131C2" w:rsidP="0056051F">
            <w:r>
              <w:t>29 мг/кг-120 мг/кг</w:t>
            </w:r>
            <w:commentRangeEnd w:id="343"/>
            <w:r w:rsidR="00915E17">
              <w:rPr>
                <w:rStyle w:val="af0"/>
              </w:rPr>
              <w:commentReference w:id="343"/>
            </w:r>
          </w:p>
        </w:tc>
      </w:tr>
      <w:tr w:rsidR="002131C2" w14:paraId="77693612" w14:textId="77777777" w:rsidTr="0056051F">
        <w:tc>
          <w:tcPr>
            <w:tcW w:w="3190" w:type="dxa"/>
            <w:vMerge/>
          </w:tcPr>
          <w:p w14:paraId="648CEB29" w14:textId="77777777" w:rsidR="002131C2" w:rsidRDefault="002131C2" w:rsidP="0056051F"/>
        </w:tc>
        <w:tc>
          <w:tcPr>
            <w:tcW w:w="3190" w:type="dxa"/>
          </w:tcPr>
          <w:p w14:paraId="0D2671E5" w14:textId="77777777" w:rsidR="002131C2" w:rsidRDefault="002131C2" w:rsidP="0056051F">
            <w:commentRangeStart w:id="344"/>
            <w:r>
              <w:t>#Циклофосфамид**</w:t>
            </w:r>
          </w:p>
        </w:tc>
        <w:tc>
          <w:tcPr>
            <w:tcW w:w="3191" w:type="dxa"/>
          </w:tcPr>
          <w:p w14:paraId="16EC042F" w14:textId="77777777" w:rsidR="002131C2" w:rsidRDefault="002131C2" w:rsidP="0056051F">
            <w:r>
              <w:t>1000 мг/м</w:t>
            </w:r>
            <w:r w:rsidRPr="00013646">
              <w:rPr>
                <w:vertAlign w:val="superscript"/>
              </w:rPr>
              <w:t>2</w:t>
            </w:r>
            <w:r>
              <w:t xml:space="preserve"> – 2000 мг/м</w:t>
            </w:r>
            <w:r w:rsidRPr="00013646">
              <w:rPr>
                <w:vertAlign w:val="superscript"/>
              </w:rPr>
              <w:t>2</w:t>
            </w:r>
            <w:commentRangeEnd w:id="344"/>
            <w:r w:rsidR="00915E17">
              <w:rPr>
                <w:rStyle w:val="af0"/>
              </w:rPr>
              <w:commentReference w:id="344"/>
            </w:r>
          </w:p>
        </w:tc>
      </w:tr>
      <w:tr w:rsidR="002131C2" w14:paraId="667B430B" w14:textId="77777777" w:rsidTr="0056051F">
        <w:tc>
          <w:tcPr>
            <w:tcW w:w="3190" w:type="dxa"/>
            <w:vMerge/>
          </w:tcPr>
          <w:p w14:paraId="1A4C36D2" w14:textId="77777777" w:rsidR="002131C2" w:rsidRDefault="002131C2" w:rsidP="0056051F"/>
        </w:tc>
        <w:tc>
          <w:tcPr>
            <w:tcW w:w="3190" w:type="dxa"/>
          </w:tcPr>
          <w:p w14:paraId="78DFC784" w14:textId="77777777" w:rsidR="002131C2" w:rsidRDefault="002131C2" w:rsidP="0056051F">
            <w:commentRangeStart w:id="345"/>
            <w:r>
              <w:t>Тотальное облучение тела</w:t>
            </w:r>
          </w:p>
        </w:tc>
        <w:tc>
          <w:tcPr>
            <w:tcW w:w="3191" w:type="dxa"/>
          </w:tcPr>
          <w:p w14:paraId="3BF5F9C1" w14:textId="77777777" w:rsidR="002131C2" w:rsidRDefault="002131C2" w:rsidP="0056051F">
            <w:r>
              <w:t>2 Гр – 12 Гр</w:t>
            </w:r>
            <w:commentRangeEnd w:id="345"/>
            <w:r w:rsidR="00052628">
              <w:rPr>
                <w:rStyle w:val="af0"/>
              </w:rPr>
              <w:commentReference w:id="345"/>
            </w:r>
          </w:p>
        </w:tc>
      </w:tr>
      <w:tr w:rsidR="002131C2" w14:paraId="640277C0" w14:textId="77777777" w:rsidTr="0056051F">
        <w:tc>
          <w:tcPr>
            <w:tcW w:w="3190" w:type="dxa"/>
            <w:vMerge/>
          </w:tcPr>
          <w:p w14:paraId="21C7E659" w14:textId="77777777" w:rsidR="002131C2" w:rsidRDefault="002131C2" w:rsidP="0056051F"/>
        </w:tc>
        <w:tc>
          <w:tcPr>
            <w:tcW w:w="3190" w:type="dxa"/>
          </w:tcPr>
          <w:p w14:paraId="0CDCA6A6" w14:textId="77777777" w:rsidR="002131C2" w:rsidRDefault="002131C2" w:rsidP="0056051F">
            <w:commentRangeStart w:id="346"/>
            <w:r>
              <w:t>#Флударабин**</w:t>
            </w:r>
          </w:p>
        </w:tc>
        <w:tc>
          <w:tcPr>
            <w:tcW w:w="3191" w:type="dxa"/>
          </w:tcPr>
          <w:p w14:paraId="07F1D845" w14:textId="77777777" w:rsidR="002131C2" w:rsidRDefault="002131C2" w:rsidP="0056051F">
            <w:r>
              <w:t>90-180 мг/м</w:t>
            </w:r>
            <w:r w:rsidRPr="00013646">
              <w:rPr>
                <w:vertAlign w:val="superscript"/>
              </w:rPr>
              <w:t>2</w:t>
            </w:r>
            <w:commentRangeEnd w:id="346"/>
            <w:r w:rsidR="00915E17">
              <w:rPr>
                <w:rStyle w:val="af0"/>
              </w:rPr>
              <w:commentReference w:id="346"/>
            </w:r>
          </w:p>
        </w:tc>
      </w:tr>
      <w:tr w:rsidR="002131C2" w14:paraId="2D4DAA0B" w14:textId="77777777" w:rsidTr="0056051F">
        <w:tc>
          <w:tcPr>
            <w:tcW w:w="3190" w:type="dxa"/>
            <w:vMerge/>
          </w:tcPr>
          <w:p w14:paraId="4DB8F2CA" w14:textId="77777777" w:rsidR="002131C2" w:rsidRDefault="002131C2" w:rsidP="0056051F"/>
        </w:tc>
        <w:tc>
          <w:tcPr>
            <w:tcW w:w="3190" w:type="dxa"/>
          </w:tcPr>
          <w:p w14:paraId="4B471AC1" w14:textId="77777777" w:rsidR="002131C2" w:rsidRDefault="002131C2" w:rsidP="0056051F">
            <w:commentRangeStart w:id="347"/>
            <w:r>
              <w:t>#Треосульфан</w:t>
            </w:r>
          </w:p>
        </w:tc>
        <w:tc>
          <w:tcPr>
            <w:tcW w:w="3191" w:type="dxa"/>
          </w:tcPr>
          <w:p w14:paraId="01DA431F" w14:textId="77777777" w:rsidR="002131C2" w:rsidRDefault="002131C2" w:rsidP="0056051F">
            <w:r>
              <w:t>10-42 г/м</w:t>
            </w:r>
            <w:r w:rsidRPr="00013646">
              <w:rPr>
                <w:vertAlign w:val="superscript"/>
              </w:rPr>
              <w:t>2</w:t>
            </w:r>
            <w:commentRangeEnd w:id="347"/>
            <w:r w:rsidR="0048639E">
              <w:rPr>
                <w:rStyle w:val="af0"/>
              </w:rPr>
              <w:commentReference w:id="347"/>
            </w:r>
          </w:p>
        </w:tc>
      </w:tr>
      <w:tr w:rsidR="002131C2" w14:paraId="3346DF64" w14:textId="77777777" w:rsidTr="0056051F">
        <w:tc>
          <w:tcPr>
            <w:tcW w:w="3190" w:type="dxa"/>
            <w:vMerge/>
          </w:tcPr>
          <w:p w14:paraId="1781412A" w14:textId="77777777" w:rsidR="002131C2" w:rsidRDefault="002131C2" w:rsidP="0056051F"/>
        </w:tc>
        <w:tc>
          <w:tcPr>
            <w:tcW w:w="3190" w:type="dxa"/>
          </w:tcPr>
          <w:p w14:paraId="54ADB894" w14:textId="0A7EFEA0" w:rsidR="002131C2" w:rsidRDefault="00052628" w:rsidP="0056051F">
            <w:commentRangeStart w:id="348"/>
            <w:ins w:id="349" w:author="Влада К. Федяева" w:date="2022-06-28T17:03:00Z">
              <w:r w:rsidRPr="000B480B">
                <w:rPr>
                  <w:rPrChange w:id="350" w:author="Влада К. Федяева" w:date="2022-06-30T10:22:00Z">
                    <w:rPr>
                      <w:lang w:val="en-US"/>
                    </w:rPr>
                  </w:rPrChange>
                </w:rPr>
                <w:t>#</w:t>
              </w:r>
            </w:ins>
            <w:r w:rsidR="002131C2">
              <w:t>Тиотепа</w:t>
            </w:r>
          </w:p>
        </w:tc>
        <w:tc>
          <w:tcPr>
            <w:tcW w:w="3191" w:type="dxa"/>
          </w:tcPr>
          <w:p w14:paraId="278EFB2E" w14:textId="77777777" w:rsidR="002131C2" w:rsidRDefault="002131C2" w:rsidP="0056051F">
            <w:r>
              <w:t>5-10 мг/кг</w:t>
            </w:r>
            <w:commentRangeEnd w:id="348"/>
            <w:r w:rsidR="00ED15C0">
              <w:rPr>
                <w:rStyle w:val="af0"/>
              </w:rPr>
              <w:commentReference w:id="348"/>
            </w:r>
          </w:p>
        </w:tc>
      </w:tr>
      <w:tr w:rsidR="002131C2" w14:paraId="5230F912" w14:textId="77777777" w:rsidTr="0056051F">
        <w:tc>
          <w:tcPr>
            <w:tcW w:w="3190" w:type="dxa"/>
            <w:vMerge/>
          </w:tcPr>
          <w:p w14:paraId="40F4C456" w14:textId="77777777" w:rsidR="002131C2" w:rsidRDefault="002131C2" w:rsidP="0056051F"/>
        </w:tc>
        <w:tc>
          <w:tcPr>
            <w:tcW w:w="3190" w:type="dxa"/>
          </w:tcPr>
          <w:p w14:paraId="091CFC40" w14:textId="77777777" w:rsidR="002131C2" w:rsidRDefault="002131C2" w:rsidP="0056051F">
            <w:commentRangeStart w:id="351"/>
            <w:r>
              <w:t>#Мелфалан</w:t>
            </w:r>
          </w:p>
        </w:tc>
        <w:tc>
          <w:tcPr>
            <w:tcW w:w="3191" w:type="dxa"/>
          </w:tcPr>
          <w:p w14:paraId="3805D108" w14:textId="77777777" w:rsidR="002131C2" w:rsidRDefault="002131C2" w:rsidP="0056051F">
            <w:r>
              <w:t>100 мг/м</w:t>
            </w:r>
            <w:r w:rsidRPr="00013646">
              <w:rPr>
                <w:vertAlign w:val="superscript"/>
              </w:rPr>
              <w:t>2</w:t>
            </w:r>
            <w:r>
              <w:t>-140 мг/м</w:t>
            </w:r>
            <w:r w:rsidRPr="00013646">
              <w:rPr>
                <w:vertAlign w:val="superscript"/>
              </w:rPr>
              <w:t>2</w:t>
            </w:r>
            <w:commentRangeEnd w:id="351"/>
            <w:r w:rsidR="00ED15C0">
              <w:rPr>
                <w:rStyle w:val="af0"/>
              </w:rPr>
              <w:commentReference w:id="351"/>
            </w:r>
          </w:p>
        </w:tc>
      </w:tr>
    </w:tbl>
    <w:p w14:paraId="3BD00739" w14:textId="77777777" w:rsidR="002131C2" w:rsidRDefault="002131C2" w:rsidP="002131C2"/>
    <w:p w14:paraId="36B1EDD3" w14:textId="5A3BB7E7" w:rsidR="002131C2" w:rsidRPr="00B055C8" w:rsidRDefault="00B055C8" w:rsidP="002131C2">
      <w:pPr>
        <w:rPr>
          <w:rFonts w:eastAsia="SimSun"/>
          <w:i/>
          <w:u w:val="single"/>
        </w:rPr>
      </w:pPr>
      <w:r>
        <w:rPr>
          <w:rFonts w:eastAsia="SimSun"/>
          <w:i/>
          <w:u w:val="single"/>
        </w:rPr>
        <w:t xml:space="preserve">5.2. </w:t>
      </w:r>
      <w:r w:rsidR="002131C2" w:rsidRPr="00B055C8">
        <w:rPr>
          <w:rFonts w:eastAsia="SimSun"/>
          <w:i/>
          <w:u w:val="single"/>
        </w:rPr>
        <w:t>Профилактика РТПХ</w:t>
      </w:r>
    </w:p>
    <w:p w14:paraId="62FD8281" w14:textId="010BC4F0" w:rsidR="002131C2" w:rsidRDefault="002131C2" w:rsidP="00470B21">
      <w:pPr>
        <w:ind w:firstLine="709"/>
      </w:pPr>
      <w:r w:rsidRPr="00FE48FD">
        <w:t>Препараты</w:t>
      </w:r>
      <w:r w:rsidR="00470B21">
        <w:t>, применяемые для профилактики РТПХ,</w:t>
      </w:r>
      <w:r w:rsidRPr="00FE48FD">
        <w:t xml:space="preserve"> группируют в схемы</w:t>
      </w:r>
      <w:r>
        <w:t xml:space="preserve">, выбор которой определяется </w:t>
      </w:r>
      <w:r w:rsidRPr="00FE48FD">
        <w:t xml:space="preserve">риском развития РТПХ в </w:t>
      </w:r>
      <w:r>
        <w:t xml:space="preserve">каждой конкретной </w:t>
      </w:r>
      <w:r w:rsidRPr="00FE48FD">
        <w:t>паре донор-реципиент и технологической платформой ТГСК, реализуемой в трансплантационном центре.</w:t>
      </w:r>
    </w:p>
    <w:p w14:paraId="08A4C9EB" w14:textId="34E2EF8C" w:rsidR="00B055C8" w:rsidRDefault="00B055C8" w:rsidP="002131C2"/>
    <w:p w14:paraId="010CAA06" w14:textId="4FE77547" w:rsidR="00B055C8" w:rsidRPr="00FE48FD" w:rsidRDefault="00B055C8" w:rsidP="002131C2">
      <w:r>
        <w:t xml:space="preserve">Табл. 5.2.1. </w:t>
      </w:r>
      <w:commentRangeStart w:id="352"/>
      <w:r>
        <w:t xml:space="preserve">Медикаменты, используемые для профилактики РТПХ </w:t>
      </w:r>
      <w:r>
        <w:rPr>
          <w:rFonts w:eastAsia="SimSun"/>
          <w:lang w:val="en-US"/>
        </w:rPr>
        <w:fldChar w:fldCharType="begin" w:fldLock="1"/>
      </w:r>
      <w:r>
        <w:rPr>
          <w:rFonts w:eastAsia="SimSun"/>
          <w:lang w:val="en-US"/>
        </w:rPr>
        <w:instrText>ADDIN</w:instrText>
      </w:r>
      <w:r w:rsidRPr="009D37D2">
        <w:rPr>
          <w:rFonts w:eastAsia="SimSun"/>
        </w:rPr>
        <w:instrText xml:space="preserve"> </w:instrText>
      </w:r>
      <w:r>
        <w:rPr>
          <w:rFonts w:eastAsia="SimSun"/>
          <w:lang w:val="en-US"/>
        </w:rPr>
        <w:instrText>CSL</w:instrText>
      </w:r>
      <w:r w:rsidRPr="009D37D2">
        <w:rPr>
          <w:rFonts w:eastAsia="SimSun"/>
        </w:rPr>
        <w:instrText>_</w:instrText>
      </w:r>
      <w:r>
        <w:rPr>
          <w:rFonts w:eastAsia="SimSun"/>
          <w:lang w:val="en-US"/>
        </w:rPr>
        <w:instrText>CITATION</w:instrText>
      </w:r>
      <w:r w:rsidRPr="009D37D2">
        <w:rPr>
          <w:rFonts w:eastAsia="SimSun"/>
        </w:rPr>
        <w:instrText xml:space="preserve"> {"</w:instrText>
      </w:r>
      <w:r>
        <w:rPr>
          <w:rFonts w:eastAsia="SimSun"/>
          <w:lang w:val="en-US"/>
        </w:rPr>
        <w:instrText>citationItems</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1","</w:instrText>
      </w:r>
      <w:r>
        <w:rPr>
          <w:rFonts w:eastAsia="SimSun"/>
          <w:lang w:val="en-US"/>
        </w:rPr>
        <w:instrText>itemData</w:instrText>
      </w:r>
      <w:r w:rsidRPr="009D37D2">
        <w:rPr>
          <w:rFonts w:eastAsia="SimSun"/>
        </w:rPr>
        <w:instrText>":{"</w:instrText>
      </w:r>
      <w:r>
        <w:rPr>
          <w:rFonts w:eastAsia="SimSun"/>
          <w:lang w:val="en-US"/>
        </w:rPr>
        <w:instrText>DOI</w:instrText>
      </w:r>
      <w:r w:rsidRPr="009D37D2">
        <w:rPr>
          <w:rFonts w:eastAsia="SimSun"/>
        </w:rPr>
        <w:instrText>":"10.1016/</w:instrText>
      </w:r>
      <w:r>
        <w:rPr>
          <w:rFonts w:eastAsia="SimSun"/>
          <w:lang w:val="en-US"/>
        </w:rPr>
        <w:instrText>J</w:instrText>
      </w:r>
      <w:r w:rsidRPr="009D37D2">
        <w:rPr>
          <w:rFonts w:eastAsia="SimSun"/>
        </w:rPr>
        <w:instrText>.</w:instrText>
      </w:r>
      <w:r>
        <w:rPr>
          <w:rFonts w:eastAsia="SimSun"/>
          <w:lang w:val="en-US"/>
        </w:rPr>
        <w:instrText>BBMT</w:instrText>
      </w:r>
      <w:r w:rsidRPr="009D37D2">
        <w:rPr>
          <w:rFonts w:eastAsia="SimSun"/>
        </w:rPr>
        <w:instrText>.2005.11.086","</w:instrText>
      </w:r>
      <w:r>
        <w:rPr>
          <w:rFonts w:eastAsia="SimSun"/>
          <w:lang w:val="en-US"/>
        </w:rPr>
        <w:instrText>ISSN</w:instrText>
      </w:r>
      <w:r w:rsidRPr="009D37D2">
        <w:rPr>
          <w:rFonts w:eastAsia="SimSun"/>
        </w:rPr>
        <w:instrText>":"1083-8791","</w:instrText>
      </w:r>
      <w:r>
        <w:rPr>
          <w:rFonts w:eastAsia="SimSun"/>
          <w:lang w:val="en-US"/>
        </w:rPr>
        <w:instrText>PMID</w:instrText>
      </w:r>
      <w:r w:rsidRPr="009D37D2">
        <w:rPr>
          <w:rFonts w:eastAsia="SimSun"/>
        </w:rPr>
        <w:instrText>":"16399581","</w:instrText>
      </w:r>
      <w:r>
        <w:rPr>
          <w:rFonts w:eastAsia="SimSun"/>
          <w:lang w:val="en-US"/>
        </w:rPr>
        <w:instrText>auth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Bonfim</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Bitencourt</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Funke</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V</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Setubal</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D</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Ruiz</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J</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or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Medeiros</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R</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Zanis</w:instrText>
      </w:r>
      <w:r w:rsidRPr="009D37D2">
        <w:rPr>
          <w:rFonts w:eastAsia="SimSun"/>
        </w:rPr>
        <w:instrText>-</w:instrText>
      </w:r>
      <w:r>
        <w:rPr>
          <w:rFonts w:eastAsia="SimSun"/>
          <w:lang w:val="en-US"/>
        </w:rPr>
        <w:instrText>Net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J</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Pasquini</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R</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contain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Biology</w:instrText>
      </w:r>
      <w:r w:rsidRPr="009D37D2">
        <w:rPr>
          <w:rFonts w:eastAsia="SimSun"/>
        </w:rPr>
        <w:instrText xml:space="preserve"> </w:instrText>
      </w:r>
      <w:r>
        <w:rPr>
          <w:rFonts w:eastAsia="SimSun"/>
          <w:lang w:val="en-US"/>
        </w:rPr>
        <w:instrText>of</w:instrText>
      </w:r>
      <w:r w:rsidRPr="009D37D2">
        <w:rPr>
          <w:rFonts w:eastAsia="SimSun"/>
        </w:rPr>
        <w:instrText xml:space="preserve"> </w:instrText>
      </w:r>
      <w:r>
        <w:rPr>
          <w:rFonts w:eastAsia="SimSun"/>
          <w:lang w:val="en-US"/>
        </w:rPr>
        <w:instrText>Blood</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Marrow</w:instrText>
      </w:r>
      <w:r w:rsidRPr="009D37D2">
        <w:rPr>
          <w:rFonts w:eastAsia="SimSun"/>
        </w:rPr>
        <w:instrText xml:space="preserve"> </w:instrText>
      </w:r>
      <w:r>
        <w:rPr>
          <w:rFonts w:eastAsia="SimSun"/>
          <w:lang w:val="en-US"/>
        </w:rPr>
        <w:instrText>Transplantation</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1","</w:instrText>
      </w:r>
      <w:r>
        <w:rPr>
          <w:rFonts w:eastAsia="SimSun"/>
          <w:lang w:val="en-US"/>
        </w:rPr>
        <w:instrText>issue</w:instrText>
      </w:r>
      <w:r w:rsidRPr="009D37D2">
        <w:rPr>
          <w:rFonts w:eastAsia="SimSun"/>
        </w:rPr>
        <w:instrText>":"2","</w:instrText>
      </w:r>
      <w:r>
        <w:rPr>
          <w:rFonts w:eastAsia="SimSun"/>
          <w:lang w:val="en-US"/>
        </w:rPr>
        <w:instrText>issued</w:instrText>
      </w:r>
      <w:r w:rsidRPr="009D37D2">
        <w:rPr>
          <w:rFonts w:eastAsia="SimSun"/>
        </w:rPr>
        <w:instrText>":{"</w:instrText>
      </w:r>
      <w:r>
        <w:rPr>
          <w:rFonts w:eastAsia="SimSun"/>
          <w:lang w:val="en-US"/>
        </w:rPr>
        <w:instrText>date</w:instrText>
      </w:r>
      <w:r w:rsidRPr="009D37D2">
        <w:rPr>
          <w:rFonts w:eastAsia="SimSun"/>
        </w:rPr>
        <w:instrText>-</w:instrText>
      </w:r>
      <w:r>
        <w:rPr>
          <w:rFonts w:eastAsia="SimSun"/>
          <w:lang w:val="en-US"/>
        </w:rPr>
        <w:instrText>parts</w:instrText>
      </w:r>
      <w:r w:rsidRPr="009D37D2">
        <w:rPr>
          <w:rFonts w:eastAsia="SimSun"/>
        </w:rPr>
        <w:instrText>":[["2006","2","1"]]},"</w:instrText>
      </w:r>
      <w:r>
        <w:rPr>
          <w:rFonts w:eastAsia="SimSun"/>
          <w:lang w:val="en-US"/>
        </w:rPr>
        <w:instrText>page</w:instrText>
      </w:r>
      <w:r w:rsidRPr="009D37D2">
        <w:rPr>
          <w:rFonts w:eastAsia="SimSun"/>
        </w:rPr>
        <w:instrText>":"28","</w:instrText>
      </w:r>
      <w:r>
        <w:rPr>
          <w:rFonts w:eastAsia="SimSun"/>
          <w:lang w:val="en-US"/>
        </w:rPr>
        <w:instrText>publisher</w:instrText>
      </w:r>
      <w:r w:rsidRPr="009D37D2">
        <w:rPr>
          <w:rFonts w:eastAsia="SimSun"/>
        </w:rPr>
        <w:instrText>":"</w:instrText>
      </w:r>
      <w:r>
        <w:rPr>
          <w:rFonts w:eastAsia="SimSun"/>
          <w:lang w:val="en-US"/>
        </w:rPr>
        <w:instrText>Elsevi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Bone</w:instrText>
      </w:r>
      <w:r w:rsidRPr="009D37D2">
        <w:rPr>
          <w:rFonts w:eastAsia="SimSun"/>
        </w:rPr>
        <w:instrText xml:space="preserve"> </w:instrText>
      </w:r>
      <w:r>
        <w:rPr>
          <w:rFonts w:eastAsia="SimSun"/>
          <w:lang w:val="en-US"/>
        </w:rPr>
        <w:instrText>Marrow</w:instrText>
      </w:r>
      <w:r w:rsidRPr="009D37D2">
        <w:rPr>
          <w:rFonts w:eastAsia="SimSun"/>
        </w:rPr>
        <w:instrText xml:space="preserve"> </w:instrText>
      </w:r>
      <w:r>
        <w:rPr>
          <w:rFonts w:eastAsia="SimSun"/>
          <w:lang w:val="en-US"/>
        </w:rPr>
        <w:instrText>Transplantation</w:instrText>
      </w:r>
      <w:r w:rsidRPr="009D37D2">
        <w:rPr>
          <w:rFonts w:eastAsia="SimSun"/>
        </w:rPr>
        <w:instrText xml:space="preserve"> (</w:instrText>
      </w:r>
      <w:r>
        <w:rPr>
          <w:rFonts w:eastAsia="SimSun"/>
          <w:lang w:val="en-US"/>
        </w:rPr>
        <w:instrText>BMT</w:instrText>
      </w:r>
      <w:r w:rsidRPr="009D37D2">
        <w:rPr>
          <w:rFonts w:eastAsia="SimSun"/>
        </w:rPr>
        <w:instrText xml:space="preserve">) </w:instrText>
      </w:r>
      <w:r>
        <w:rPr>
          <w:rFonts w:eastAsia="SimSun"/>
          <w:lang w:val="en-US"/>
        </w:rPr>
        <w:instrText>for</w:instrText>
      </w:r>
      <w:r w:rsidRPr="009D37D2">
        <w:rPr>
          <w:rFonts w:eastAsia="SimSun"/>
        </w:rPr>
        <w:instrText xml:space="preserve"> </w:instrText>
      </w:r>
      <w:r>
        <w:rPr>
          <w:rFonts w:eastAsia="SimSun"/>
          <w:lang w:val="en-US"/>
        </w:rPr>
        <w:instrText>heavily</w:instrText>
      </w:r>
      <w:r w:rsidRPr="009D37D2">
        <w:rPr>
          <w:rFonts w:eastAsia="SimSun"/>
        </w:rPr>
        <w:instrText xml:space="preserve"> </w:instrText>
      </w:r>
      <w:r>
        <w:rPr>
          <w:rFonts w:eastAsia="SimSun"/>
          <w:lang w:val="en-US"/>
        </w:rPr>
        <w:instrText>Transfused</w:instrText>
      </w:r>
      <w:r w:rsidRPr="009D37D2">
        <w:rPr>
          <w:rFonts w:eastAsia="SimSun"/>
        </w:rPr>
        <w:instrText xml:space="preserve"> </w:instrText>
      </w:r>
      <w:r>
        <w:rPr>
          <w:rFonts w:eastAsia="SimSun"/>
          <w:lang w:val="en-US"/>
        </w:rPr>
        <w:instrText>Patients</w:instrText>
      </w:r>
      <w:r w:rsidRPr="009D37D2">
        <w:rPr>
          <w:rFonts w:eastAsia="SimSun"/>
        </w:rPr>
        <w:instrText xml:space="preserve"> (</w:instrText>
      </w:r>
      <w:r>
        <w:rPr>
          <w:rFonts w:eastAsia="SimSun"/>
          <w:lang w:val="en-US"/>
        </w:rPr>
        <w:instrText>pts</w:instrText>
      </w:r>
      <w:r w:rsidRPr="009D37D2">
        <w:rPr>
          <w:rFonts w:eastAsia="SimSun"/>
        </w:rPr>
        <w:instrText xml:space="preserve">) </w:instrText>
      </w:r>
      <w:r>
        <w:rPr>
          <w:rFonts w:eastAsia="SimSun"/>
          <w:lang w:val="en-US"/>
        </w:rPr>
        <w:instrText>with</w:instrText>
      </w:r>
      <w:r w:rsidRPr="009D37D2">
        <w:rPr>
          <w:rFonts w:eastAsia="SimSun"/>
        </w:rPr>
        <w:instrText xml:space="preserve"> </w:instrText>
      </w:r>
      <w:r>
        <w:rPr>
          <w:rFonts w:eastAsia="SimSun"/>
          <w:lang w:val="en-US"/>
        </w:rPr>
        <w:instrText>Severe</w:instrText>
      </w:r>
      <w:r w:rsidRPr="009D37D2">
        <w:rPr>
          <w:rFonts w:eastAsia="SimSun"/>
        </w:rPr>
        <w:instrText xml:space="preserve"> </w:instrText>
      </w:r>
      <w:r>
        <w:rPr>
          <w:rFonts w:eastAsia="SimSun"/>
          <w:lang w:val="en-US"/>
        </w:rPr>
        <w:instrText>Aplastic</w:instrText>
      </w:r>
      <w:r w:rsidRPr="009D37D2">
        <w:rPr>
          <w:rFonts w:eastAsia="SimSun"/>
        </w:rPr>
        <w:instrText xml:space="preserve"> </w:instrText>
      </w:r>
      <w:r>
        <w:rPr>
          <w:rFonts w:eastAsia="SimSun"/>
          <w:lang w:val="en-US"/>
        </w:rPr>
        <w:instrText>Anemia</w:instrText>
      </w:r>
      <w:r w:rsidRPr="009D37D2">
        <w:rPr>
          <w:rFonts w:eastAsia="SimSun"/>
        </w:rPr>
        <w:instrText xml:space="preserve"> (</w:instrText>
      </w:r>
      <w:r>
        <w:rPr>
          <w:rFonts w:eastAsia="SimSun"/>
          <w:lang w:val="en-US"/>
        </w:rPr>
        <w:instrText>SAA</w:instrText>
      </w:r>
      <w:r w:rsidRPr="009D37D2">
        <w:rPr>
          <w:rFonts w:eastAsia="SimSun"/>
        </w:rPr>
        <w:instrText xml:space="preserve">): 147 </w:instrText>
      </w:r>
      <w:r>
        <w:rPr>
          <w:rFonts w:eastAsia="SimSun"/>
          <w:lang w:val="en-US"/>
        </w:rPr>
        <w:instrText>pts</w:instrText>
      </w:r>
      <w:r w:rsidRPr="009D37D2">
        <w:rPr>
          <w:rFonts w:eastAsia="SimSun"/>
        </w:rPr>
        <w:instrText xml:space="preserve"> </w:instrText>
      </w:r>
      <w:r>
        <w:rPr>
          <w:rFonts w:eastAsia="SimSun"/>
          <w:lang w:val="en-US"/>
        </w:rPr>
        <w:instrText>treated</w:instrText>
      </w:r>
      <w:r w:rsidRPr="009D37D2">
        <w:rPr>
          <w:rFonts w:eastAsia="SimSun"/>
        </w:rPr>
        <w:instrText xml:space="preserve"> </w:instrText>
      </w:r>
      <w:r>
        <w:rPr>
          <w:rFonts w:eastAsia="SimSun"/>
          <w:lang w:val="en-US"/>
        </w:rPr>
        <w:instrText>at</w:instrText>
      </w:r>
      <w:r w:rsidRPr="009D37D2">
        <w:rPr>
          <w:rFonts w:eastAsia="SimSun"/>
        </w:rPr>
        <w:instrText xml:space="preserve"> </w:instrText>
      </w:r>
      <w:r>
        <w:rPr>
          <w:rFonts w:eastAsia="SimSun"/>
          <w:lang w:val="en-US"/>
        </w:rPr>
        <w:instrText>the</w:instrText>
      </w:r>
      <w:r w:rsidRPr="009D37D2">
        <w:rPr>
          <w:rFonts w:eastAsia="SimSun"/>
        </w:rPr>
        <w:instrText xml:space="preserve"> </w:instrText>
      </w:r>
      <w:r>
        <w:rPr>
          <w:rFonts w:eastAsia="SimSun"/>
          <w:lang w:val="en-US"/>
        </w:rPr>
        <w:instrText>same</w:instrText>
      </w:r>
      <w:r w:rsidRPr="009D37D2">
        <w:rPr>
          <w:rFonts w:eastAsia="SimSun"/>
        </w:rPr>
        <w:instrText xml:space="preserve"> </w:instrText>
      </w:r>
      <w:r>
        <w:rPr>
          <w:rFonts w:eastAsia="SimSun"/>
          <w:lang w:val="en-US"/>
        </w:rPr>
        <w:instrText>institution</w:instrText>
      </w:r>
      <w:r w:rsidRPr="009D37D2">
        <w:rPr>
          <w:rFonts w:eastAsia="SimSun"/>
        </w:rPr>
        <w:instrText xml:space="preserve"> </w:instrText>
      </w:r>
      <w:r>
        <w:rPr>
          <w:rFonts w:eastAsia="SimSun"/>
          <w:lang w:val="en-US"/>
        </w:rPr>
        <w:instrText>with</w:instrText>
      </w:r>
      <w:r w:rsidRPr="009D37D2">
        <w:rPr>
          <w:rFonts w:eastAsia="SimSun"/>
        </w:rPr>
        <w:instrText xml:space="preserve"> </w:instrText>
      </w:r>
      <w:r>
        <w:rPr>
          <w:rFonts w:eastAsia="SimSun"/>
          <w:lang w:val="en-US"/>
        </w:rPr>
        <w:instrText>Busulfan</w:instrText>
      </w:r>
      <w:r w:rsidRPr="009D37D2">
        <w:rPr>
          <w:rFonts w:eastAsia="SimSun"/>
        </w:rPr>
        <w:instrText xml:space="preserve"> (</w:instrText>
      </w:r>
      <w:r>
        <w:rPr>
          <w:rFonts w:eastAsia="SimSun"/>
          <w:lang w:val="en-US"/>
        </w:rPr>
        <w:instrText>BU</w:instrText>
      </w:r>
      <w:r w:rsidRPr="009D37D2">
        <w:rPr>
          <w:rFonts w:eastAsia="SimSun"/>
        </w:rPr>
        <w:instrText xml:space="preserve">) + </w:instrText>
      </w:r>
      <w:r>
        <w:rPr>
          <w:rFonts w:eastAsia="SimSun"/>
          <w:lang w:val="en-US"/>
        </w:rPr>
        <w:instrText>Cyclophosphamide</w:instrText>
      </w:r>
      <w:r w:rsidRPr="009D37D2">
        <w:rPr>
          <w:rFonts w:eastAsia="SimSun"/>
        </w:rPr>
        <w:instrText xml:space="preserve"> (</w:instrText>
      </w:r>
      <w:r>
        <w:rPr>
          <w:rFonts w:eastAsia="SimSun"/>
          <w:lang w:val="en-US"/>
        </w:rPr>
        <w:instrText>CY</w:instrText>
      </w:r>
      <w:r w:rsidRPr="009D37D2">
        <w:rPr>
          <w:rFonts w:eastAsia="SimSun"/>
        </w:rPr>
        <w:instrText>)","</w:instrText>
      </w:r>
      <w:r>
        <w:rPr>
          <w:rFonts w:eastAsia="SimSun"/>
          <w:lang w:val="en-US"/>
        </w:rPr>
        <w:instrText>type</w:instrText>
      </w:r>
      <w:r w:rsidRPr="009D37D2">
        <w:rPr>
          <w:rFonts w:eastAsia="SimSun"/>
        </w:rPr>
        <w:instrText>":"</w:instrText>
      </w:r>
      <w:r>
        <w:rPr>
          <w:rFonts w:eastAsia="SimSun"/>
          <w:lang w:val="en-US"/>
        </w:rPr>
        <w:instrText>article</w:instrText>
      </w:r>
      <w:r w:rsidRPr="009D37D2">
        <w:rPr>
          <w:rFonts w:eastAsia="SimSun"/>
        </w:rPr>
        <w:instrText>-</w:instrText>
      </w:r>
      <w:r>
        <w:rPr>
          <w:rFonts w:eastAsia="SimSun"/>
          <w:lang w:val="en-US"/>
        </w:rPr>
        <w:instrText>journal</w:instrText>
      </w:r>
      <w:r w:rsidRPr="009D37D2">
        <w:rPr>
          <w:rFonts w:eastAsia="SimSun"/>
        </w:rPr>
        <w:instrText>","</w:instrText>
      </w:r>
      <w:r>
        <w:rPr>
          <w:rFonts w:eastAsia="SimSun"/>
          <w:lang w:val="en-US"/>
        </w:rPr>
        <w:instrText>volume</w:instrText>
      </w:r>
      <w:r w:rsidRPr="009D37D2">
        <w:rPr>
          <w:rFonts w:eastAsia="SimSun"/>
        </w:rPr>
        <w:instrText>":"12"},"</w:instrText>
      </w:r>
      <w:r>
        <w:rPr>
          <w:rFonts w:eastAsia="SimSun"/>
          <w:lang w:val="en-US"/>
        </w:rPr>
        <w:instrText>uris</w:instrText>
      </w:r>
      <w:r w:rsidRPr="009D37D2">
        <w:rPr>
          <w:rFonts w:eastAsia="SimSun"/>
        </w:rPr>
        <w:instrText>":["</w:instrText>
      </w:r>
      <w:r>
        <w:rPr>
          <w:rFonts w:eastAsia="SimSun"/>
          <w:lang w:val="en-US"/>
        </w:rPr>
        <w:instrText>http</w:instrText>
      </w:r>
      <w:r w:rsidRPr="009D37D2">
        <w:rPr>
          <w:rFonts w:eastAsia="SimSun"/>
        </w:rPr>
        <w:instrText>://</w:instrText>
      </w:r>
      <w:r>
        <w:rPr>
          <w:rFonts w:eastAsia="SimSun"/>
          <w:lang w:val="en-US"/>
        </w:rPr>
        <w:instrText>www</w:instrText>
      </w:r>
      <w:r w:rsidRPr="009D37D2">
        <w:rPr>
          <w:rFonts w:eastAsia="SimSun"/>
        </w:rPr>
        <w:instrText>.</w:instrText>
      </w:r>
      <w:r>
        <w:rPr>
          <w:rFonts w:eastAsia="SimSun"/>
          <w:lang w:val="en-US"/>
        </w:rPr>
        <w:instrText>mendeley</w:instrText>
      </w:r>
      <w:r w:rsidRPr="009D37D2">
        <w:rPr>
          <w:rFonts w:eastAsia="SimSun"/>
        </w:rPr>
        <w:instrText>.</w:instrText>
      </w:r>
      <w:r>
        <w:rPr>
          <w:rFonts w:eastAsia="SimSun"/>
          <w:lang w:val="en-US"/>
        </w:rPr>
        <w:instrText>com</w:instrText>
      </w:r>
      <w:r w:rsidRPr="009D37D2">
        <w:rPr>
          <w:rFonts w:eastAsia="SimSun"/>
        </w:rPr>
        <w:instrText>/</w:instrText>
      </w:r>
      <w:r>
        <w:rPr>
          <w:rFonts w:eastAsia="SimSun"/>
          <w:lang w:val="en-US"/>
        </w:rPr>
        <w:instrText>documents</w:instrText>
      </w:r>
      <w:r w:rsidRPr="009D37D2">
        <w:rPr>
          <w:rFonts w:eastAsia="SimSun"/>
        </w:rPr>
        <w:instrText>/?</w:instrText>
      </w:r>
      <w:r>
        <w:rPr>
          <w:rFonts w:eastAsia="SimSun"/>
          <w:lang w:val="en-US"/>
        </w:rPr>
        <w:instrText>uuid</w:instrText>
      </w:r>
      <w:r w:rsidRPr="009D37D2">
        <w:rPr>
          <w:rFonts w:eastAsia="SimSun"/>
        </w:rPr>
        <w:instrText>=1</w:instrText>
      </w:r>
      <w:r>
        <w:rPr>
          <w:rFonts w:eastAsia="SimSun"/>
          <w:lang w:val="en-US"/>
        </w:rPr>
        <w:instrText>d</w:instrText>
      </w:r>
      <w:r w:rsidRPr="009D37D2">
        <w:rPr>
          <w:rFonts w:eastAsia="SimSun"/>
        </w:rPr>
        <w:instrText>7</w:instrText>
      </w:r>
      <w:r>
        <w:rPr>
          <w:rFonts w:eastAsia="SimSun"/>
          <w:lang w:val="en-US"/>
        </w:rPr>
        <w:instrText>d</w:instrText>
      </w:r>
      <w:r w:rsidRPr="009D37D2">
        <w:rPr>
          <w:rFonts w:eastAsia="SimSun"/>
        </w:rPr>
        <w:instrText>21</w:instrText>
      </w:r>
      <w:r>
        <w:rPr>
          <w:rFonts w:eastAsia="SimSun"/>
          <w:lang w:val="en-US"/>
        </w:rPr>
        <w:instrText>df</w:instrText>
      </w:r>
      <w:r w:rsidRPr="009D37D2">
        <w:rPr>
          <w:rFonts w:eastAsia="SimSun"/>
        </w:rPr>
        <w:instrText>-</w:instrText>
      </w:r>
      <w:r>
        <w:rPr>
          <w:rFonts w:eastAsia="SimSun"/>
          <w:lang w:val="en-US"/>
        </w:rPr>
        <w:instrText>dc</w:instrText>
      </w:r>
      <w:r w:rsidRPr="009D37D2">
        <w:rPr>
          <w:rFonts w:eastAsia="SimSun"/>
        </w:rPr>
        <w:instrText>6</w:instrText>
      </w:r>
      <w:r>
        <w:rPr>
          <w:rFonts w:eastAsia="SimSun"/>
          <w:lang w:val="en-US"/>
        </w:rPr>
        <w:instrText>f</w:instrText>
      </w:r>
      <w:r w:rsidRPr="009D37D2">
        <w:rPr>
          <w:rFonts w:eastAsia="SimSun"/>
        </w:rPr>
        <w:instrText>-3092-</w:instrText>
      </w:r>
      <w:r>
        <w:rPr>
          <w:rFonts w:eastAsia="SimSun"/>
          <w:lang w:val="en-US"/>
        </w:rPr>
        <w:instrText>aa</w:instrText>
      </w:r>
      <w:r w:rsidRPr="009D37D2">
        <w:rPr>
          <w:rFonts w:eastAsia="SimSun"/>
        </w:rPr>
        <w:instrText>47-</w:instrText>
      </w:r>
      <w:r>
        <w:rPr>
          <w:rFonts w:eastAsia="SimSun"/>
          <w:lang w:val="en-US"/>
        </w:rPr>
        <w:instrText>a</w:instrText>
      </w:r>
      <w:r w:rsidRPr="009D37D2">
        <w:rPr>
          <w:rFonts w:eastAsia="SimSun"/>
        </w:rPr>
        <w:instrText>8</w:instrText>
      </w:r>
      <w:r>
        <w:rPr>
          <w:rFonts w:eastAsia="SimSun"/>
          <w:lang w:val="en-US"/>
        </w:rPr>
        <w:instrText>a</w:instrText>
      </w:r>
      <w:r w:rsidRPr="009D37D2">
        <w:rPr>
          <w:rFonts w:eastAsia="SimSun"/>
        </w:rPr>
        <w:instrText>71</w:instrText>
      </w:r>
      <w:r>
        <w:rPr>
          <w:rFonts w:eastAsia="SimSun"/>
          <w:lang w:val="en-US"/>
        </w:rPr>
        <w:instrText>eb</w:instrText>
      </w:r>
      <w:r w:rsidRPr="009D37D2">
        <w:rPr>
          <w:rFonts w:eastAsia="SimSun"/>
        </w:rPr>
        <w:instrText>3</w:instrText>
      </w:r>
      <w:r>
        <w:rPr>
          <w:rFonts w:eastAsia="SimSun"/>
          <w:lang w:val="en-US"/>
        </w:rPr>
        <w:instrText>d</w:instrText>
      </w:r>
      <w:r w:rsidRPr="009D37D2">
        <w:rPr>
          <w:rFonts w:eastAsia="SimSun"/>
        </w:rPr>
        <w:instrText>35</w:instrText>
      </w:r>
      <w:r>
        <w:rPr>
          <w:rFonts w:eastAsia="SimSun"/>
          <w:lang w:val="en-US"/>
        </w:rPr>
        <w:instrText>c</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2","</w:instrText>
      </w:r>
      <w:r>
        <w:rPr>
          <w:rFonts w:eastAsia="SimSun"/>
          <w:lang w:val="en-US"/>
        </w:rPr>
        <w:instrText>itemData</w:instrText>
      </w:r>
      <w:r w:rsidRPr="009D37D2">
        <w:rPr>
          <w:rFonts w:eastAsia="SimSun"/>
        </w:rPr>
        <w:instrText>":{"</w:instrText>
      </w:r>
      <w:r>
        <w:rPr>
          <w:rFonts w:eastAsia="SimSun"/>
          <w:lang w:val="en-US"/>
        </w:rPr>
        <w:instrText>auth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Lat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R</w:instrText>
      </w:r>
      <w:r w:rsidRPr="009D37D2">
        <w:rPr>
          <w:rFonts w:eastAsia="SimSun"/>
        </w:rPr>
        <w:instrText>é</w:instrText>
      </w:r>
      <w:r>
        <w:rPr>
          <w:rFonts w:eastAsia="SimSun"/>
          <w:lang w:val="en-US"/>
        </w:rPr>
        <w:instrText>gis</w:instrText>
      </w:r>
      <w:r w:rsidRPr="009D37D2">
        <w:rPr>
          <w:rFonts w:eastAsia="SimSun"/>
        </w:rPr>
        <w:instrText xml:space="preserve"> </w:instrText>
      </w:r>
      <w:r>
        <w:rPr>
          <w:rFonts w:eastAsia="SimSun"/>
          <w:lang w:val="en-US"/>
        </w:rPr>
        <w:instrText>Peffault</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d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Risitano</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Antonio</w:instrText>
      </w:r>
      <w:r w:rsidRPr="009D37D2">
        <w:rPr>
          <w:rFonts w:eastAsia="SimSun"/>
        </w:rPr>
        <w:instrText xml:space="preserve"> </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uf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arlo</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chapter</w:instrText>
      </w:r>
      <w:r w:rsidRPr="009D37D2">
        <w:rPr>
          <w:rFonts w:eastAsia="SimSun"/>
        </w:rPr>
        <w:instrText>-</w:instrText>
      </w:r>
      <w:r>
        <w:rPr>
          <w:rFonts w:eastAsia="SimSun"/>
          <w:lang w:val="en-US"/>
        </w:rPr>
        <w:instrText>number</w:instrText>
      </w:r>
      <w:r w:rsidRPr="009D37D2">
        <w:rPr>
          <w:rFonts w:eastAsia="SimSun"/>
        </w:rPr>
        <w:instrText>":"77","</w:instrText>
      </w:r>
      <w:r>
        <w:rPr>
          <w:rFonts w:eastAsia="SimSun"/>
          <w:lang w:val="en-US"/>
        </w:rPr>
        <w:instrText>contain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The</w:instrText>
      </w:r>
      <w:r w:rsidRPr="009D37D2">
        <w:rPr>
          <w:rFonts w:eastAsia="SimSun"/>
        </w:rPr>
        <w:instrText xml:space="preserve"> </w:instrText>
      </w:r>
      <w:r>
        <w:rPr>
          <w:rFonts w:eastAsia="SimSun"/>
          <w:lang w:val="en-US"/>
        </w:rPr>
        <w:instrText>EBMT</w:instrText>
      </w:r>
      <w:r w:rsidRPr="009D37D2">
        <w:rPr>
          <w:rFonts w:eastAsia="SimSun"/>
        </w:rPr>
        <w:instrText xml:space="preserve"> </w:instrText>
      </w:r>
      <w:r>
        <w:rPr>
          <w:rFonts w:eastAsia="SimSun"/>
          <w:lang w:val="en-US"/>
        </w:rPr>
        <w:instrText>Handbook</w:instrText>
      </w:r>
      <w:r w:rsidRPr="009D37D2">
        <w:rPr>
          <w:rFonts w:eastAsia="SimSun"/>
        </w:rPr>
        <w:instrText xml:space="preserve">: </w:instrText>
      </w:r>
      <w:r>
        <w:rPr>
          <w:rFonts w:eastAsia="SimSun"/>
          <w:lang w:val="en-US"/>
        </w:rPr>
        <w:instrText>Hematopoietic</w:instrText>
      </w:r>
      <w:r w:rsidRPr="009D37D2">
        <w:rPr>
          <w:rFonts w:eastAsia="SimSun"/>
        </w:rPr>
        <w:instrText xml:space="preserve"> </w:instrText>
      </w:r>
      <w:r>
        <w:rPr>
          <w:rFonts w:eastAsia="SimSun"/>
          <w:lang w:val="en-US"/>
        </w:rPr>
        <w:instrText>Stem</w:instrText>
      </w:r>
      <w:r w:rsidRPr="009D37D2">
        <w:rPr>
          <w:rFonts w:eastAsia="SimSun"/>
        </w:rPr>
        <w:instrText xml:space="preserve"> </w:instrText>
      </w:r>
      <w:r>
        <w:rPr>
          <w:rFonts w:eastAsia="SimSun"/>
          <w:lang w:val="en-US"/>
        </w:rPr>
        <w:instrText>Cell</w:instrText>
      </w:r>
      <w:r w:rsidRPr="009D37D2">
        <w:rPr>
          <w:rFonts w:eastAsia="SimSun"/>
        </w:rPr>
        <w:instrText xml:space="preserve"> </w:instrText>
      </w:r>
      <w:r>
        <w:rPr>
          <w:rFonts w:eastAsia="SimSun"/>
          <w:lang w:val="en-US"/>
        </w:rPr>
        <w:instrText>Transplantation</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Cellular</w:instrText>
      </w:r>
      <w:r w:rsidRPr="009D37D2">
        <w:rPr>
          <w:rFonts w:eastAsia="SimSun"/>
        </w:rPr>
        <w:instrText xml:space="preserve"> </w:instrText>
      </w:r>
      <w:r>
        <w:rPr>
          <w:rFonts w:eastAsia="SimSun"/>
          <w:lang w:val="en-US"/>
        </w:rPr>
        <w:instrText>Therapies</w:instrText>
      </w:r>
      <w:r w:rsidRPr="009D37D2">
        <w:rPr>
          <w:rFonts w:eastAsia="SimSun"/>
        </w:rPr>
        <w:instrText>","</w:instrText>
      </w:r>
      <w:r>
        <w:rPr>
          <w:rFonts w:eastAsia="SimSun"/>
          <w:lang w:val="en-US"/>
        </w:rPr>
        <w:instrText>edition</w:instrText>
      </w:r>
      <w:r w:rsidRPr="009D37D2">
        <w:rPr>
          <w:rFonts w:eastAsia="SimSun"/>
        </w:rPr>
        <w:instrText>":"7","</w:instrText>
      </w:r>
      <w:r>
        <w:rPr>
          <w:rFonts w:eastAsia="SimSun"/>
          <w:lang w:val="en-US"/>
        </w:rPr>
        <w:instrText>editor</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Carreras</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E</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Dufou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C</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Mohty</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M</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family</w:instrText>
      </w:r>
      <w:r w:rsidRPr="009D37D2">
        <w:rPr>
          <w:rFonts w:eastAsia="SimSun"/>
        </w:rPr>
        <w:instrText>":"</w:instrText>
      </w:r>
      <w:r>
        <w:rPr>
          <w:rFonts w:eastAsia="SimSun"/>
          <w:lang w:val="en-US"/>
        </w:rPr>
        <w:instrText>Kr</w:instrText>
      </w:r>
      <w:r w:rsidRPr="009D37D2">
        <w:rPr>
          <w:rFonts w:eastAsia="SimSun"/>
        </w:rPr>
        <w:instrText>ö</w:instrText>
      </w:r>
      <w:r>
        <w:rPr>
          <w:rFonts w:eastAsia="SimSun"/>
          <w:lang w:val="en-US"/>
        </w:rPr>
        <w:instrText>ger</w:instrText>
      </w:r>
      <w:r w:rsidRPr="009D37D2">
        <w:rPr>
          <w:rFonts w:eastAsia="SimSun"/>
        </w:rPr>
        <w:instrText>","</w:instrText>
      </w:r>
      <w:r>
        <w:rPr>
          <w:rFonts w:eastAsia="SimSun"/>
          <w:lang w:val="en-US"/>
        </w:rPr>
        <w:instrText>given</w:instrText>
      </w:r>
      <w:r w:rsidRPr="009D37D2">
        <w:rPr>
          <w:rFonts w:eastAsia="SimSun"/>
        </w:rPr>
        <w:instrText>":"</w:instrText>
      </w:r>
      <w:r>
        <w:rPr>
          <w:rFonts w:eastAsia="SimSun"/>
          <w:lang w:val="en-US"/>
        </w:rPr>
        <w:instrText>N</w:instrText>
      </w:r>
      <w:r w:rsidRPr="009D37D2">
        <w:rPr>
          <w:rFonts w:eastAsia="SimSun"/>
        </w:rPr>
        <w:instrText>.","</w:instrText>
      </w:r>
      <w:r>
        <w:rPr>
          <w:rFonts w:eastAsia="SimSun"/>
          <w:lang w:val="en-US"/>
        </w:rPr>
        <w:instrText>non</w:instrText>
      </w:r>
      <w:r w:rsidRPr="009D37D2">
        <w:rPr>
          <w:rFonts w:eastAsia="SimSun"/>
        </w:rPr>
        <w:instrText>-</w:instrText>
      </w:r>
      <w:r>
        <w:rPr>
          <w:rFonts w:eastAsia="SimSun"/>
          <w:lang w:val="en-US"/>
        </w:rPr>
        <w:instrText>dropping</w:instrText>
      </w:r>
      <w:r w:rsidRPr="009D37D2">
        <w:rPr>
          <w:rFonts w:eastAsia="SimSun"/>
        </w:rPr>
        <w:instrText>-</w:instrText>
      </w:r>
      <w:r>
        <w:rPr>
          <w:rFonts w:eastAsia="SimSun"/>
          <w:lang w:val="en-US"/>
        </w:rPr>
        <w:instrText>particle</w:instrText>
      </w:r>
      <w:r w:rsidRPr="009D37D2">
        <w:rPr>
          <w:rFonts w:eastAsia="SimSun"/>
        </w:rPr>
        <w:instrText>":"","</w:instrText>
      </w:r>
      <w:r>
        <w:rPr>
          <w:rFonts w:eastAsia="SimSun"/>
          <w:lang w:val="en-US"/>
        </w:rPr>
        <w:instrText>parse</w:instrText>
      </w:r>
      <w:r w:rsidRPr="009D37D2">
        <w:rPr>
          <w:rFonts w:eastAsia="SimSun"/>
        </w:rPr>
        <w:instrText>-</w:instrText>
      </w:r>
      <w:r>
        <w:rPr>
          <w:rFonts w:eastAsia="SimSun"/>
          <w:lang w:val="en-US"/>
        </w:rPr>
        <w:instrText>names</w:instrText>
      </w:r>
      <w:r w:rsidRPr="009D37D2">
        <w:rPr>
          <w:rFonts w:eastAsia="SimSun"/>
        </w:rPr>
        <w:instrText>":</w:instrText>
      </w:r>
      <w:r>
        <w:rPr>
          <w:rFonts w:eastAsia="SimSun"/>
          <w:lang w:val="en-US"/>
        </w:rPr>
        <w:instrText>false</w:instrText>
      </w:r>
      <w:r w:rsidRPr="009D37D2">
        <w:rPr>
          <w:rFonts w:eastAsia="SimSun"/>
        </w:rPr>
        <w:instrText>,"</w:instrText>
      </w:r>
      <w:r>
        <w:rPr>
          <w:rFonts w:eastAsia="SimSun"/>
          <w:lang w:val="en-US"/>
        </w:rPr>
        <w:instrText>suffix</w:instrText>
      </w:r>
      <w:r w:rsidRPr="009D37D2">
        <w:rPr>
          <w:rFonts w:eastAsia="SimSun"/>
        </w:rPr>
        <w:instrText>":""}],"</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2","</w:instrText>
      </w:r>
      <w:r>
        <w:rPr>
          <w:rFonts w:eastAsia="SimSun"/>
          <w:lang w:val="en-US"/>
        </w:rPr>
        <w:instrText>issued</w:instrText>
      </w:r>
      <w:r w:rsidRPr="009D37D2">
        <w:rPr>
          <w:rFonts w:eastAsia="SimSun"/>
        </w:rPr>
        <w:instrText>":{"</w:instrText>
      </w:r>
      <w:r>
        <w:rPr>
          <w:rFonts w:eastAsia="SimSun"/>
          <w:lang w:val="en-US"/>
        </w:rPr>
        <w:instrText>date</w:instrText>
      </w:r>
      <w:r w:rsidRPr="009D37D2">
        <w:rPr>
          <w:rFonts w:eastAsia="SimSun"/>
        </w:rPr>
        <w:instrText>-</w:instrText>
      </w:r>
      <w:r>
        <w:rPr>
          <w:rFonts w:eastAsia="SimSun"/>
          <w:lang w:val="en-US"/>
        </w:rPr>
        <w:instrText>parts</w:instrText>
      </w:r>
      <w:r w:rsidRPr="009D37D2">
        <w:rPr>
          <w:rFonts w:eastAsia="SimSun"/>
        </w:rPr>
        <w:instrText>":[["2019"]]},"</w:instrText>
      </w:r>
      <w:r>
        <w:rPr>
          <w:rFonts w:eastAsia="SimSun"/>
          <w:lang w:val="en-US"/>
        </w:rPr>
        <w:instrText>page</w:instrText>
      </w:r>
      <w:r w:rsidRPr="009D37D2">
        <w:rPr>
          <w:rFonts w:eastAsia="SimSun"/>
        </w:rPr>
        <w:instrText>":"579-587","</w:instrText>
      </w:r>
      <w:r>
        <w:rPr>
          <w:rFonts w:eastAsia="SimSun"/>
          <w:lang w:val="en-US"/>
        </w:rPr>
        <w:instrText>publisher</w:instrText>
      </w:r>
      <w:r w:rsidRPr="009D37D2">
        <w:rPr>
          <w:rFonts w:eastAsia="SimSun"/>
        </w:rPr>
        <w:instrText>":"</w:instrText>
      </w:r>
      <w:r>
        <w:rPr>
          <w:rFonts w:eastAsia="SimSun"/>
          <w:lang w:val="en-US"/>
        </w:rPr>
        <w:instrText>Springer</w:instrText>
      </w:r>
      <w:r w:rsidRPr="009D37D2">
        <w:rPr>
          <w:rFonts w:eastAsia="SimSun"/>
        </w:rPr>
        <w:instrText>","</w:instrText>
      </w:r>
      <w:r>
        <w:rPr>
          <w:rFonts w:eastAsia="SimSun"/>
          <w:lang w:val="en-US"/>
        </w:rPr>
        <w:instrText>title</w:instrText>
      </w:r>
      <w:r w:rsidRPr="009D37D2">
        <w:rPr>
          <w:rFonts w:eastAsia="SimSun"/>
        </w:rPr>
        <w:instrText>":"</w:instrText>
      </w:r>
      <w:r>
        <w:rPr>
          <w:rFonts w:eastAsia="SimSun"/>
          <w:lang w:val="en-US"/>
        </w:rPr>
        <w:instrText>Severe</w:instrText>
      </w:r>
      <w:r w:rsidRPr="009D37D2">
        <w:rPr>
          <w:rFonts w:eastAsia="SimSun"/>
        </w:rPr>
        <w:instrText xml:space="preserve"> </w:instrText>
      </w:r>
      <w:r>
        <w:rPr>
          <w:rFonts w:eastAsia="SimSun"/>
          <w:lang w:val="en-US"/>
        </w:rPr>
        <w:instrText>Aplastic</w:instrText>
      </w:r>
      <w:r w:rsidRPr="009D37D2">
        <w:rPr>
          <w:rFonts w:eastAsia="SimSun"/>
        </w:rPr>
        <w:instrText xml:space="preserve"> </w:instrText>
      </w:r>
      <w:r>
        <w:rPr>
          <w:rFonts w:eastAsia="SimSun"/>
          <w:lang w:val="en-US"/>
        </w:rPr>
        <w:instrText>Anemia</w:instrText>
      </w:r>
      <w:r w:rsidRPr="009D37D2">
        <w:rPr>
          <w:rFonts w:eastAsia="SimSun"/>
        </w:rPr>
        <w:instrText xml:space="preserve"> </w:instrText>
      </w:r>
      <w:r>
        <w:rPr>
          <w:rFonts w:eastAsia="SimSun"/>
          <w:lang w:val="en-US"/>
        </w:rPr>
        <w:instrText>and</w:instrText>
      </w:r>
      <w:r w:rsidRPr="009D37D2">
        <w:rPr>
          <w:rFonts w:eastAsia="SimSun"/>
        </w:rPr>
        <w:instrText xml:space="preserve"> </w:instrText>
      </w:r>
      <w:r>
        <w:rPr>
          <w:rFonts w:eastAsia="SimSun"/>
          <w:lang w:val="en-US"/>
        </w:rPr>
        <w:instrText>PNH</w:instrText>
      </w:r>
      <w:r w:rsidRPr="009D37D2">
        <w:rPr>
          <w:rFonts w:eastAsia="SimSun"/>
        </w:rPr>
        <w:instrText>","</w:instrText>
      </w:r>
      <w:r>
        <w:rPr>
          <w:rFonts w:eastAsia="SimSun"/>
          <w:lang w:val="en-US"/>
        </w:rPr>
        <w:instrText>type</w:instrText>
      </w:r>
      <w:r w:rsidRPr="009D37D2">
        <w:rPr>
          <w:rFonts w:eastAsia="SimSun"/>
        </w:rPr>
        <w:instrText>":"</w:instrText>
      </w:r>
      <w:r>
        <w:rPr>
          <w:rFonts w:eastAsia="SimSun"/>
          <w:lang w:val="en-US"/>
        </w:rPr>
        <w:instrText>chapter</w:instrText>
      </w:r>
      <w:r w:rsidRPr="009D37D2">
        <w:rPr>
          <w:rFonts w:eastAsia="SimSun"/>
        </w:rPr>
        <w:instrText>"},"</w:instrText>
      </w:r>
      <w:r>
        <w:rPr>
          <w:rFonts w:eastAsia="SimSun"/>
          <w:lang w:val="en-US"/>
        </w:rPr>
        <w:instrText>uris</w:instrText>
      </w:r>
      <w:r w:rsidRPr="009D37D2">
        <w:rPr>
          <w:rFonts w:eastAsia="SimSun"/>
        </w:rPr>
        <w:instrText>":["</w:instrText>
      </w:r>
      <w:r>
        <w:rPr>
          <w:rFonts w:eastAsia="SimSun"/>
          <w:lang w:val="en-US"/>
        </w:rPr>
        <w:instrText>http</w:instrText>
      </w:r>
      <w:r w:rsidRPr="009D37D2">
        <w:rPr>
          <w:rFonts w:eastAsia="SimSun"/>
        </w:rPr>
        <w:instrText>://</w:instrText>
      </w:r>
      <w:r>
        <w:rPr>
          <w:rFonts w:eastAsia="SimSun"/>
          <w:lang w:val="en-US"/>
        </w:rPr>
        <w:instrText>www</w:instrText>
      </w:r>
      <w:r w:rsidRPr="009D37D2">
        <w:rPr>
          <w:rFonts w:eastAsia="SimSun"/>
        </w:rPr>
        <w:instrText>.</w:instrText>
      </w:r>
      <w:r>
        <w:rPr>
          <w:rFonts w:eastAsia="SimSun"/>
          <w:lang w:val="en-US"/>
        </w:rPr>
        <w:instrText>mendeley</w:instrText>
      </w:r>
      <w:r w:rsidRPr="009D37D2">
        <w:rPr>
          <w:rFonts w:eastAsia="SimSun"/>
        </w:rPr>
        <w:instrText>.</w:instrText>
      </w:r>
      <w:r>
        <w:rPr>
          <w:rFonts w:eastAsia="SimSun"/>
          <w:lang w:val="en-US"/>
        </w:rPr>
        <w:instrText>com</w:instrText>
      </w:r>
      <w:r w:rsidRPr="009D37D2">
        <w:rPr>
          <w:rFonts w:eastAsia="SimSun"/>
        </w:rPr>
        <w:instrText>/</w:instrText>
      </w:r>
      <w:r>
        <w:rPr>
          <w:rFonts w:eastAsia="SimSun"/>
          <w:lang w:val="en-US"/>
        </w:rPr>
        <w:instrText>documents</w:instrText>
      </w:r>
      <w:r w:rsidRPr="009D37D2">
        <w:rPr>
          <w:rFonts w:eastAsia="SimSun"/>
        </w:rPr>
        <w:instrText>/?</w:instrText>
      </w:r>
      <w:r>
        <w:rPr>
          <w:rFonts w:eastAsia="SimSun"/>
          <w:lang w:val="en-US"/>
        </w:rPr>
        <w:instrText>uuid</w:instrText>
      </w:r>
      <w:r w:rsidRPr="009D37D2">
        <w:rPr>
          <w:rFonts w:eastAsia="SimSun"/>
        </w:rPr>
        <w:instrText>=8308</w:instrText>
      </w:r>
      <w:r>
        <w:rPr>
          <w:rFonts w:eastAsia="SimSun"/>
          <w:lang w:val="en-US"/>
        </w:rPr>
        <w:instrText>b</w:instrText>
      </w:r>
      <w:r w:rsidRPr="009D37D2">
        <w:rPr>
          <w:rFonts w:eastAsia="SimSun"/>
        </w:rPr>
        <w:instrText>562-5</w:instrText>
      </w:r>
      <w:r>
        <w:rPr>
          <w:rFonts w:eastAsia="SimSun"/>
          <w:lang w:val="en-US"/>
        </w:rPr>
        <w:instrText>e</w:instrText>
      </w:r>
      <w:r w:rsidRPr="009D37D2">
        <w:rPr>
          <w:rFonts w:eastAsia="SimSun"/>
        </w:rPr>
        <w:instrText>62-4373-</w:instrText>
      </w:r>
      <w:r>
        <w:rPr>
          <w:rFonts w:eastAsia="SimSun"/>
          <w:lang w:val="en-US"/>
        </w:rPr>
        <w:instrText>a</w:instrText>
      </w:r>
      <w:r w:rsidRPr="009D37D2">
        <w:rPr>
          <w:rFonts w:eastAsia="SimSun"/>
        </w:rPr>
        <w:instrText>2</w:instrText>
      </w:r>
      <w:r>
        <w:rPr>
          <w:rFonts w:eastAsia="SimSun"/>
          <w:lang w:val="en-US"/>
        </w:rPr>
        <w:instrText>f</w:instrText>
      </w:r>
      <w:r w:rsidRPr="009D37D2">
        <w:rPr>
          <w:rFonts w:eastAsia="SimSun"/>
        </w:rPr>
        <w:instrText>9-53</w:instrText>
      </w:r>
      <w:r>
        <w:rPr>
          <w:rFonts w:eastAsia="SimSun"/>
          <w:lang w:val="en-US"/>
        </w:rPr>
        <w:instrText>af</w:instrText>
      </w:r>
      <w:r w:rsidRPr="009D37D2">
        <w:rPr>
          <w:rFonts w:eastAsia="SimSun"/>
        </w:rPr>
        <w:instrText>28</w:instrText>
      </w:r>
      <w:r>
        <w:rPr>
          <w:rFonts w:eastAsia="SimSun"/>
          <w:lang w:val="en-US"/>
        </w:rPr>
        <w:instrText>bd</w:instrText>
      </w:r>
      <w:r w:rsidRPr="009D37D2">
        <w:rPr>
          <w:rFonts w:eastAsia="SimSun"/>
        </w:rPr>
        <w:instrText>6908"]},{"</w:instrText>
      </w:r>
      <w:r>
        <w:rPr>
          <w:rFonts w:eastAsia="SimSun"/>
          <w:lang w:val="en-US"/>
        </w:rPr>
        <w:instrText>id</w:instrText>
      </w:r>
      <w:r w:rsidRPr="009D37D2">
        <w:rPr>
          <w:rFonts w:eastAsia="SimSun"/>
        </w:rPr>
        <w:instrText>":"</w:instrText>
      </w:r>
      <w:r>
        <w:rPr>
          <w:rFonts w:eastAsia="SimSun"/>
          <w:lang w:val="en-US"/>
        </w:rPr>
        <w:instrText>ITEM</w:instrText>
      </w:r>
      <w:r w:rsidRPr="009D37D2">
        <w:rPr>
          <w:rFonts w:eastAsia="SimSun"/>
        </w:rPr>
        <w:instrText>-3"</w:instrText>
      </w:r>
      <w:r>
        <w:rPr>
          <w:rFonts w:eastAsia="SimSun"/>
          <w:lang w:val="en-US"/>
        </w:rPr>
        <w:instrText>,"itemData":{"author":[{"dropping-particle":"","family":"Michonneau","given":"D.","non-dropping-particle":"","parse-names":false,"suffix":""},{"dropping-particle":"","family":"Socié","given":"G.","non-dropping-particle":"","parse-names":false,"suffix":""}],"chapter-number":"25","container-title":"The EBMT Handbook: Hematopoietic Stem Cell Transplantation and Cellular Therapies","edition":"7","editor":[{"dropping-particle":"","family":"Carreras","given":"E.","non-dropping-particle":"","parse-names":false,"suffix":""},{"dropping-particle":"","family":"Dufour","given":"C.","non-dropping-particle":"","parse-names":false,"suffix":""},{"dropping-particle":"","family":"Mohty","given":"M.","non-dropping-particle":"","parse-names":false,"suffix":""},{"dropping-particle":"","family":"Kröger","given":"N.","non-dropping-particle":"","parse-names":false,"suffix":""}],"id":"ITEM-3","issued":{"date-parts":[["2019"]]},"page":"177-183","publisher":"Spring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GVHD</w:instrText>
      </w:r>
      <w:r w:rsidRPr="00CE7BF2">
        <w:rPr>
          <w:rFonts w:eastAsia="SimSun"/>
        </w:rPr>
        <w:instrText xml:space="preserve"> </w:instrText>
      </w:r>
      <w:r>
        <w:rPr>
          <w:rFonts w:eastAsia="SimSun"/>
          <w:lang w:val="en-US"/>
        </w:rPr>
        <w:instrText>Prophylaxis</w:instrText>
      </w:r>
      <w:r w:rsidRPr="00CE7BF2">
        <w:rPr>
          <w:rFonts w:eastAsia="SimSun"/>
        </w:rPr>
        <w:instrText xml:space="preserve"> (</w:instrText>
      </w:r>
      <w:r>
        <w:rPr>
          <w:rFonts w:eastAsia="SimSun"/>
          <w:lang w:val="en-US"/>
        </w:rPr>
        <w:instrText>Immunosuppression</w:instrText>
      </w:r>
      <w:r w:rsidRPr="00CE7BF2">
        <w:rPr>
          <w:rFonts w:eastAsia="SimSun"/>
        </w:rPr>
        <w:instrText>)","</w:instrText>
      </w:r>
      <w:r>
        <w:rPr>
          <w:rFonts w:eastAsia="SimSun"/>
          <w:lang w:val="en-US"/>
        </w:rPr>
        <w:instrText>type</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uris</w:instrText>
      </w:r>
      <w:r w:rsidRPr="00CE7BF2">
        <w:rPr>
          <w:rFonts w:eastAsia="SimSun"/>
        </w:rPr>
        <w:instrText>":["</w:instrText>
      </w:r>
      <w:r>
        <w:rPr>
          <w:rFonts w:eastAsia="SimSun"/>
          <w:lang w:val="en-US"/>
        </w:rPr>
        <w:instrText>http</w:instrText>
      </w:r>
      <w:r w:rsidRPr="00CE7BF2">
        <w:rPr>
          <w:rFonts w:eastAsia="SimSun"/>
        </w:rPr>
        <w:instrText>://</w:instrText>
      </w:r>
      <w:r>
        <w:rPr>
          <w:rFonts w:eastAsia="SimSun"/>
          <w:lang w:val="en-US"/>
        </w:rPr>
        <w:instrText>www</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documents</w:instrText>
      </w:r>
      <w:r w:rsidRPr="00CE7BF2">
        <w:rPr>
          <w:rFonts w:eastAsia="SimSun"/>
        </w:rPr>
        <w:instrText>/?</w:instrText>
      </w:r>
      <w:r>
        <w:rPr>
          <w:rFonts w:eastAsia="SimSun"/>
          <w:lang w:val="en-US"/>
        </w:rPr>
        <w:instrText>uuid</w:instrText>
      </w:r>
      <w:r w:rsidRPr="00CE7BF2">
        <w:rPr>
          <w:rFonts w:eastAsia="SimSun"/>
        </w:rPr>
        <w:instrText>=</w:instrText>
      </w:r>
      <w:r>
        <w:rPr>
          <w:rFonts w:eastAsia="SimSun"/>
          <w:lang w:val="en-US"/>
        </w:rPr>
        <w:instrText>f</w:instrText>
      </w:r>
      <w:r w:rsidRPr="00CE7BF2">
        <w:rPr>
          <w:rFonts w:eastAsia="SimSun"/>
        </w:rPr>
        <w:instrText>5</w:instrText>
      </w:r>
      <w:r>
        <w:rPr>
          <w:rFonts w:eastAsia="SimSun"/>
          <w:lang w:val="en-US"/>
        </w:rPr>
        <w:instrText>fb</w:instrText>
      </w:r>
      <w:r w:rsidRPr="00CE7BF2">
        <w:rPr>
          <w:rFonts w:eastAsia="SimSun"/>
        </w:rPr>
        <w:instrText>3445-</w:instrText>
      </w:r>
      <w:r>
        <w:rPr>
          <w:rFonts w:eastAsia="SimSun"/>
          <w:lang w:val="en-US"/>
        </w:rPr>
        <w:instrText>f</w:instrText>
      </w:r>
      <w:r w:rsidRPr="00CE7BF2">
        <w:rPr>
          <w:rFonts w:eastAsia="SimSun"/>
        </w:rPr>
        <w:instrText>0</w:instrText>
      </w:r>
      <w:r>
        <w:rPr>
          <w:rFonts w:eastAsia="SimSun"/>
          <w:lang w:val="en-US"/>
        </w:rPr>
        <w:instrText>e</w:instrText>
      </w:r>
      <w:r w:rsidRPr="00CE7BF2">
        <w:rPr>
          <w:rFonts w:eastAsia="SimSun"/>
        </w:rPr>
        <w:instrText>6-441</w:instrText>
      </w:r>
      <w:r>
        <w:rPr>
          <w:rFonts w:eastAsia="SimSun"/>
          <w:lang w:val="en-US"/>
        </w:rPr>
        <w:instrText>d</w:instrText>
      </w:r>
      <w:r w:rsidRPr="00CE7BF2">
        <w:rPr>
          <w:rFonts w:eastAsia="SimSun"/>
        </w:rPr>
        <w:instrText>-9</w:instrText>
      </w:r>
      <w:r>
        <w:rPr>
          <w:rFonts w:eastAsia="SimSun"/>
          <w:lang w:val="en-US"/>
        </w:rPr>
        <w:instrText>ee</w:instrText>
      </w:r>
      <w:r w:rsidRPr="00CE7BF2">
        <w:rPr>
          <w:rFonts w:eastAsia="SimSun"/>
        </w:rPr>
        <w:instrText>0-7612</w:instrText>
      </w:r>
      <w:r>
        <w:rPr>
          <w:rFonts w:eastAsia="SimSun"/>
          <w:lang w:val="en-US"/>
        </w:rPr>
        <w:instrText>d</w:instrText>
      </w:r>
      <w:r w:rsidRPr="00CE7BF2">
        <w:rPr>
          <w:rFonts w:eastAsia="SimSun"/>
        </w:rPr>
        <w:instrText>9</w:instrText>
      </w:r>
      <w:r>
        <w:rPr>
          <w:rFonts w:eastAsia="SimSun"/>
          <w:lang w:val="en-US"/>
        </w:rPr>
        <w:instrText>e</w:instrText>
      </w:r>
      <w:r w:rsidRPr="00CE7BF2">
        <w:rPr>
          <w:rFonts w:eastAsia="SimSun"/>
        </w:rPr>
        <w:instrText>55599"]},{"</w:instrText>
      </w:r>
      <w:r>
        <w:rPr>
          <w:rFonts w:eastAsia="SimSun"/>
          <w:lang w:val="en-US"/>
        </w:rPr>
        <w:instrText>id</w:instrText>
      </w:r>
      <w:r w:rsidRPr="00CE7BF2">
        <w:rPr>
          <w:rFonts w:eastAsia="SimSun"/>
        </w:rPr>
        <w:instrText>":"</w:instrText>
      </w:r>
      <w:r>
        <w:rPr>
          <w:rFonts w:eastAsia="SimSun"/>
          <w:lang w:val="en-US"/>
        </w:rPr>
        <w:instrText>ITEM</w:instrText>
      </w:r>
      <w:r w:rsidRPr="00CE7BF2">
        <w:rPr>
          <w:rFonts w:eastAsia="SimSun"/>
        </w:rPr>
        <w:instrText>-4","</w:instrText>
      </w:r>
      <w:r>
        <w:rPr>
          <w:rFonts w:eastAsia="SimSun"/>
          <w:lang w:val="en-US"/>
        </w:rPr>
        <w:instrText>itemData</w:instrText>
      </w:r>
      <w:r w:rsidRPr="00CE7BF2">
        <w:rPr>
          <w:rFonts w:eastAsia="SimSun"/>
        </w:rPr>
        <w:instrText>":{"</w:instrText>
      </w:r>
      <w:r>
        <w:rPr>
          <w:rFonts w:eastAsia="SimSun"/>
          <w:lang w:val="en-US"/>
        </w:rPr>
        <w:instrText>author</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Nagle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A</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Shimoni</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A</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number</w:instrText>
      </w:r>
      <w:r w:rsidRPr="00CE7BF2">
        <w:rPr>
          <w:rFonts w:eastAsia="SimSun"/>
        </w:rPr>
        <w:instrText>":"13","</w:instrText>
      </w:r>
      <w:r>
        <w:rPr>
          <w:rFonts w:eastAsia="SimSun"/>
          <w:lang w:val="en-US"/>
        </w:rPr>
        <w:instrText>contain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The</w:instrText>
      </w:r>
      <w:r w:rsidRPr="00CE7BF2">
        <w:rPr>
          <w:rFonts w:eastAsia="SimSun"/>
        </w:rPr>
        <w:instrText xml:space="preserve"> </w:instrText>
      </w:r>
      <w:r>
        <w:rPr>
          <w:rFonts w:eastAsia="SimSun"/>
          <w:lang w:val="en-US"/>
        </w:rPr>
        <w:instrText>EBMT</w:instrText>
      </w:r>
      <w:r w:rsidRPr="00CE7BF2">
        <w:rPr>
          <w:rFonts w:eastAsia="SimSun"/>
        </w:rPr>
        <w:instrText xml:space="preserve"> </w:instrText>
      </w:r>
      <w:r>
        <w:rPr>
          <w:rFonts w:eastAsia="SimSun"/>
          <w:lang w:val="en-US"/>
        </w:rPr>
        <w:instrText>Handbook</w:instrText>
      </w:r>
      <w:r w:rsidRPr="00CE7BF2">
        <w:rPr>
          <w:rFonts w:eastAsia="SimSun"/>
        </w:rPr>
        <w:instrText xml:space="preserve">: </w:instrText>
      </w:r>
      <w:r>
        <w:rPr>
          <w:rFonts w:eastAsia="SimSun"/>
          <w:lang w:val="en-US"/>
        </w:rPr>
        <w:instrText>Hematopoietic</w:instrText>
      </w:r>
      <w:r w:rsidRPr="00CE7BF2">
        <w:rPr>
          <w:rFonts w:eastAsia="SimSun"/>
        </w:rPr>
        <w:instrText xml:space="preserve"> </w:instrText>
      </w:r>
      <w:r>
        <w:rPr>
          <w:rFonts w:eastAsia="SimSun"/>
          <w:lang w:val="en-US"/>
        </w:rPr>
        <w:instrText>Stem</w:instrText>
      </w:r>
      <w:r w:rsidRPr="00CE7BF2">
        <w:rPr>
          <w:rFonts w:eastAsia="SimSun"/>
        </w:rPr>
        <w:instrText xml:space="preserve"> </w:instrText>
      </w:r>
      <w:r>
        <w:rPr>
          <w:rFonts w:eastAsia="SimSun"/>
          <w:lang w:val="en-US"/>
        </w:rPr>
        <w:instrText>Cell</w:instrText>
      </w:r>
      <w:r w:rsidRPr="00CE7BF2">
        <w:rPr>
          <w:rFonts w:eastAsia="SimSun"/>
        </w:rPr>
        <w:instrText xml:space="preserve"> </w:instrText>
      </w:r>
      <w:r>
        <w:rPr>
          <w:rFonts w:eastAsia="SimSun"/>
          <w:lang w:val="en-US"/>
        </w:rPr>
        <w:instrText>Transplantation</w:instrText>
      </w:r>
      <w:r w:rsidRPr="00CE7BF2">
        <w:rPr>
          <w:rFonts w:eastAsia="SimSun"/>
        </w:rPr>
        <w:instrText xml:space="preserve"> </w:instrText>
      </w:r>
      <w:r>
        <w:rPr>
          <w:rFonts w:eastAsia="SimSun"/>
          <w:lang w:val="en-US"/>
        </w:rPr>
        <w:instrText>and</w:instrText>
      </w:r>
      <w:r w:rsidRPr="00CE7BF2">
        <w:rPr>
          <w:rFonts w:eastAsia="SimSun"/>
        </w:rPr>
        <w:instrText xml:space="preserve"> </w:instrText>
      </w:r>
      <w:r>
        <w:rPr>
          <w:rFonts w:eastAsia="SimSun"/>
          <w:lang w:val="en-US"/>
        </w:rPr>
        <w:instrText>Cellular</w:instrText>
      </w:r>
      <w:r w:rsidRPr="00CE7BF2">
        <w:rPr>
          <w:rFonts w:eastAsia="SimSun"/>
        </w:rPr>
        <w:instrText xml:space="preserve"> </w:instrText>
      </w:r>
      <w:r>
        <w:rPr>
          <w:rFonts w:eastAsia="SimSun"/>
          <w:lang w:val="en-US"/>
        </w:rPr>
        <w:instrText>Therapies</w:instrText>
      </w:r>
      <w:r w:rsidRPr="00CE7BF2">
        <w:rPr>
          <w:rFonts w:eastAsia="SimSun"/>
        </w:rPr>
        <w:instrText>","</w:instrText>
      </w:r>
      <w:r>
        <w:rPr>
          <w:rFonts w:eastAsia="SimSun"/>
          <w:lang w:val="en-US"/>
        </w:rPr>
        <w:instrText>edition</w:instrText>
      </w:r>
      <w:r w:rsidRPr="00CE7BF2">
        <w:rPr>
          <w:rFonts w:eastAsia="SimSun"/>
        </w:rPr>
        <w:instrText>":"7","</w:instrText>
      </w:r>
      <w:r>
        <w:rPr>
          <w:rFonts w:eastAsia="SimSun"/>
          <w:lang w:val="en-US"/>
        </w:rPr>
        <w:instrText>editor</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Carreras</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E</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Dufou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C</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Mohty</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M</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family</w:instrText>
      </w:r>
      <w:r w:rsidRPr="00CE7BF2">
        <w:rPr>
          <w:rFonts w:eastAsia="SimSun"/>
        </w:rPr>
        <w:instrText>":"</w:instrText>
      </w:r>
      <w:r>
        <w:rPr>
          <w:rFonts w:eastAsia="SimSun"/>
          <w:lang w:val="en-US"/>
        </w:rPr>
        <w:instrText>Kr</w:instrText>
      </w:r>
      <w:r w:rsidRPr="00CE7BF2">
        <w:rPr>
          <w:rFonts w:eastAsia="SimSun"/>
        </w:rPr>
        <w:instrText>ö</w:instrText>
      </w:r>
      <w:r>
        <w:rPr>
          <w:rFonts w:eastAsia="SimSun"/>
          <w:lang w:val="en-US"/>
        </w:rPr>
        <w:instrText>ger</w:instrText>
      </w:r>
      <w:r w:rsidRPr="00CE7BF2">
        <w:rPr>
          <w:rFonts w:eastAsia="SimSun"/>
        </w:rPr>
        <w:instrText>","</w:instrText>
      </w:r>
      <w:r>
        <w:rPr>
          <w:rFonts w:eastAsia="SimSun"/>
          <w:lang w:val="en-US"/>
        </w:rPr>
        <w:instrText>given</w:instrText>
      </w:r>
      <w:r w:rsidRPr="00CE7BF2">
        <w:rPr>
          <w:rFonts w:eastAsia="SimSun"/>
        </w:rPr>
        <w:instrText>":"</w:instrText>
      </w:r>
      <w:r>
        <w:rPr>
          <w:rFonts w:eastAsia="SimSun"/>
          <w:lang w:val="en-US"/>
        </w:rPr>
        <w:instrText>N</w:instrText>
      </w:r>
      <w:r w:rsidRPr="00CE7BF2">
        <w:rPr>
          <w:rFonts w:eastAsia="SimSun"/>
        </w:rPr>
        <w:instrText>.","</w:instrText>
      </w:r>
      <w:r>
        <w:rPr>
          <w:rFonts w:eastAsia="SimSun"/>
          <w:lang w:val="en-US"/>
        </w:rPr>
        <w:instrText>non</w:instrText>
      </w:r>
      <w:r w:rsidRPr="00CE7BF2">
        <w:rPr>
          <w:rFonts w:eastAsia="SimSun"/>
        </w:rPr>
        <w:instrText>-</w:instrText>
      </w:r>
      <w:r>
        <w:rPr>
          <w:rFonts w:eastAsia="SimSun"/>
          <w:lang w:val="en-US"/>
        </w:rPr>
        <w:instrText>dropping</w:instrText>
      </w:r>
      <w:r w:rsidRPr="00CE7BF2">
        <w:rPr>
          <w:rFonts w:eastAsia="SimSun"/>
        </w:rPr>
        <w:instrText>-</w:instrText>
      </w:r>
      <w:r>
        <w:rPr>
          <w:rFonts w:eastAsia="SimSun"/>
          <w:lang w:val="en-US"/>
        </w:rPr>
        <w:instrText>particle</w:instrText>
      </w:r>
      <w:r w:rsidRPr="00CE7BF2">
        <w:rPr>
          <w:rFonts w:eastAsia="SimSun"/>
        </w:rPr>
        <w:instrText>":"","</w:instrText>
      </w:r>
      <w:r>
        <w:rPr>
          <w:rFonts w:eastAsia="SimSun"/>
          <w:lang w:val="en-US"/>
        </w:rPr>
        <w:instrText>parse</w:instrText>
      </w:r>
      <w:r w:rsidRPr="00CE7BF2">
        <w:rPr>
          <w:rFonts w:eastAsia="SimSun"/>
        </w:rPr>
        <w:instrText>-</w:instrText>
      </w:r>
      <w:r>
        <w:rPr>
          <w:rFonts w:eastAsia="SimSun"/>
          <w:lang w:val="en-US"/>
        </w:rPr>
        <w:instrText>names</w:instrText>
      </w:r>
      <w:r w:rsidRPr="00CE7BF2">
        <w:rPr>
          <w:rFonts w:eastAsia="SimSun"/>
        </w:rPr>
        <w:instrText>":</w:instrText>
      </w:r>
      <w:r>
        <w:rPr>
          <w:rFonts w:eastAsia="SimSun"/>
          <w:lang w:val="en-US"/>
        </w:rPr>
        <w:instrText>false</w:instrText>
      </w:r>
      <w:r w:rsidRPr="00CE7BF2">
        <w:rPr>
          <w:rFonts w:eastAsia="SimSun"/>
        </w:rPr>
        <w:instrText>,"</w:instrText>
      </w:r>
      <w:r>
        <w:rPr>
          <w:rFonts w:eastAsia="SimSun"/>
          <w:lang w:val="en-US"/>
        </w:rPr>
        <w:instrText>suffix</w:instrText>
      </w:r>
      <w:r w:rsidRPr="00CE7BF2">
        <w:rPr>
          <w:rFonts w:eastAsia="SimSun"/>
        </w:rPr>
        <w:instrText>":""}],"</w:instrText>
      </w:r>
      <w:r>
        <w:rPr>
          <w:rFonts w:eastAsia="SimSun"/>
          <w:lang w:val="en-US"/>
        </w:rPr>
        <w:instrText>id</w:instrText>
      </w:r>
      <w:r w:rsidRPr="00CE7BF2">
        <w:rPr>
          <w:rFonts w:eastAsia="SimSun"/>
        </w:rPr>
        <w:instrText>":"</w:instrText>
      </w:r>
      <w:r>
        <w:rPr>
          <w:rFonts w:eastAsia="SimSun"/>
          <w:lang w:val="en-US"/>
        </w:rPr>
        <w:instrText>ITEM</w:instrText>
      </w:r>
      <w:r w:rsidRPr="00CE7BF2">
        <w:rPr>
          <w:rFonts w:eastAsia="SimSun"/>
        </w:rPr>
        <w:instrText>-4","</w:instrText>
      </w:r>
      <w:r>
        <w:rPr>
          <w:rFonts w:eastAsia="SimSun"/>
          <w:lang w:val="en-US"/>
        </w:rPr>
        <w:instrText>issued</w:instrText>
      </w:r>
      <w:r w:rsidRPr="00CE7BF2">
        <w:rPr>
          <w:rFonts w:eastAsia="SimSun"/>
        </w:rPr>
        <w:instrText>":{"</w:instrText>
      </w:r>
      <w:r>
        <w:rPr>
          <w:rFonts w:eastAsia="SimSun"/>
          <w:lang w:val="en-US"/>
        </w:rPr>
        <w:instrText>date</w:instrText>
      </w:r>
      <w:r w:rsidRPr="00CE7BF2">
        <w:rPr>
          <w:rFonts w:eastAsia="SimSun"/>
        </w:rPr>
        <w:instrText>-</w:instrText>
      </w:r>
      <w:r>
        <w:rPr>
          <w:rFonts w:eastAsia="SimSun"/>
          <w:lang w:val="en-US"/>
        </w:rPr>
        <w:instrText>parts</w:instrText>
      </w:r>
      <w:r w:rsidRPr="00CE7BF2">
        <w:rPr>
          <w:rFonts w:eastAsia="SimSun"/>
        </w:rPr>
        <w:instrText>":[["2019"]]},"</w:instrText>
      </w:r>
      <w:r>
        <w:rPr>
          <w:rFonts w:eastAsia="SimSun"/>
          <w:lang w:val="en-US"/>
        </w:rPr>
        <w:instrText>page</w:instrText>
      </w:r>
      <w:r w:rsidRPr="00CE7BF2">
        <w:rPr>
          <w:rFonts w:eastAsia="SimSun"/>
        </w:rPr>
        <w:instrText>":"99-109","</w:instrText>
      </w:r>
      <w:r>
        <w:rPr>
          <w:rFonts w:eastAsia="SimSun"/>
          <w:lang w:val="en-US"/>
        </w:rPr>
        <w:instrText>publisher</w:instrText>
      </w:r>
      <w:r w:rsidRPr="00CE7BF2">
        <w:rPr>
          <w:rFonts w:eastAsia="SimSun"/>
        </w:rPr>
        <w:instrText>":"</w:instrText>
      </w:r>
      <w:r>
        <w:rPr>
          <w:rFonts w:eastAsia="SimSun"/>
          <w:lang w:val="en-US"/>
        </w:rPr>
        <w:instrText>Springer</w:instrText>
      </w:r>
      <w:r w:rsidRPr="00CE7BF2">
        <w:rPr>
          <w:rFonts w:eastAsia="SimSun"/>
        </w:rPr>
        <w:instrText>","</w:instrText>
      </w:r>
      <w:r>
        <w:rPr>
          <w:rFonts w:eastAsia="SimSun"/>
          <w:lang w:val="en-US"/>
        </w:rPr>
        <w:instrText>title</w:instrText>
      </w:r>
      <w:r w:rsidRPr="00CE7BF2">
        <w:rPr>
          <w:rFonts w:eastAsia="SimSun"/>
        </w:rPr>
        <w:instrText>":"</w:instrText>
      </w:r>
      <w:r>
        <w:rPr>
          <w:rFonts w:eastAsia="SimSun"/>
          <w:lang w:val="en-US"/>
        </w:rPr>
        <w:instrText>Conditioning</w:instrText>
      </w:r>
      <w:r w:rsidRPr="00CE7BF2">
        <w:rPr>
          <w:rFonts w:eastAsia="SimSun"/>
        </w:rPr>
        <w:instrText>","</w:instrText>
      </w:r>
      <w:r>
        <w:rPr>
          <w:rFonts w:eastAsia="SimSun"/>
          <w:lang w:val="en-US"/>
        </w:rPr>
        <w:instrText>type</w:instrText>
      </w:r>
      <w:r w:rsidRPr="00CE7BF2">
        <w:rPr>
          <w:rFonts w:eastAsia="SimSun"/>
        </w:rPr>
        <w:instrText>":"</w:instrText>
      </w:r>
      <w:r>
        <w:rPr>
          <w:rFonts w:eastAsia="SimSun"/>
          <w:lang w:val="en-US"/>
        </w:rPr>
        <w:instrText>chapter</w:instrText>
      </w:r>
      <w:r w:rsidRPr="00CE7BF2">
        <w:rPr>
          <w:rFonts w:eastAsia="SimSun"/>
        </w:rPr>
        <w:instrText>"},"</w:instrText>
      </w:r>
      <w:r>
        <w:rPr>
          <w:rFonts w:eastAsia="SimSun"/>
          <w:lang w:val="en-US"/>
        </w:rPr>
        <w:instrText>uris</w:instrText>
      </w:r>
      <w:r w:rsidRPr="00CE7BF2">
        <w:rPr>
          <w:rFonts w:eastAsia="SimSun"/>
        </w:rPr>
        <w:instrText>":["</w:instrText>
      </w:r>
      <w:r>
        <w:rPr>
          <w:rFonts w:eastAsia="SimSun"/>
          <w:lang w:val="en-US"/>
        </w:rPr>
        <w:instrText>http</w:instrText>
      </w:r>
      <w:r w:rsidRPr="00CE7BF2">
        <w:rPr>
          <w:rFonts w:eastAsia="SimSun"/>
        </w:rPr>
        <w:instrText>://</w:instrText>
      </w:r>
      <w:r>
        <w:rPr>
          <w:rFonts w:eastAsia="SimSun"/>
          <w:lang w:val="en-US"/>
        </w:rPr>
        <w:instrText>www</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documents</w:instrText>
      </w:r>
      <w:r w:rsidRPr="00CE7BF2">
        <w:rPr>
          <w:rFonts w:eastAsia="SimSun"/>
        </w:rPr>
        <w:instrText>/?</w:instrText>
      </w:r>
      <w:r>
        <w:rPr>
          <w:rFonts w:eastAsia="SimSun"/>
          <w:lang w:val="en-US"/>
        </w:rPr>
        <w:instrText>uuid</w:instrText>
      </w:r>
      <w:r w:rsidRPr="00CE7BF2">
        <w:rPr>
          <w:rFonts w:eastAsia="SimSun"/>
        </w:rPr>
        <w:instrText>=47911</w:instrText>
      </w:r>
      <w:r>
        <w:rPr>
          <w:rFonts w:eastAsia="SimSun"/>
          <w:lang w:val="en-US"/>
        </w:rPr>
        <w:instrText>e</w:instrText>
      </w:r>
      <w:r w:rsidRPr="00CE7BF2">
        <w:rPr>
          <w:rFonts w:eastAsia="SimSun"/>
        </w:rPr>
        <w:instrText>16-</w:instrText>
      </w:r>
      <w:r>
        <w:rPr>
          <w:rFonts w:eastAsia="SimSun"/>
          <w:lang w:val="en-US"/>
        </w:rPr>
        <w:instrText>e</w:instrText>
      </w:r>
      <w:r w:rsidRPr="00CE7BF2">
        <w:rPr>
          <w:rFonts w:eastAsia="SimSun"/>
        </w:rPr>
        <w:instrText>6</w:instrText>
      </w:r>
      <w:r>
        <w:rPr>
          <w:rFonts w:eastAsia="SimSun"/>
          <w:lang w:val="en-US"/>
        </w:rPr>
        <w:instrText>bd</w:instrText>
      </w:r>
      <w:r w:rsidRPr="00CE7BF2">
        <w:rPr>
          <w:rFonts w:eastAsia="SimSun"/>
        </w:rPr>
        <w:instrText>-4</w:instrText>
      </w:r>
      <w:r>
        <w:rPr>
          <w:rFonts w:eastAsia="SimSun"/>
          <w:lang w:val="en-US"/>
        </w:rPr>
        <w:instrText>e</w:instrText>
      </w:r>
      <w:r w:rsidRPr="00CE7BF2">
        <w:rPr>
          <w:rFonts w:eastAsia="SimSun"/>
        </w:rPr>
        <w:instrText>59-9</w:instrText>
      </w:r>
      <w:r>
        <w:rPr>
          <w:rFonts w:eastAsia="SimSun"/>
          <w:lang w:val="en-US"/>
        </w:rPr>
        <w:instrText>c</w:instrText>
      </w:r>
      <w:r w:rsidRPr="00CE7BF2">
        <w:rPr>
          <w:rFonts w:eastAsia="SimSun"/>
        </w:rPr>
        <w:instrText>9</w:instrText>
      </w:r>
      <w:r>
        <w:rPr>
          <w:rFonts w:eastAsia="SimSun"/>
          <w:lang w:val="en-US"/>
        </w:rPr>
        <w:instrText>f</w:instrText>
      </w:r>
      <w:r w:rsidRPr="00CE7BF2">
        <w:rPr>
          <w:rFonts w:eastAsia="SimSun"/>
        </w:rPr>
        <w:instrText>-1</w:instrText>
      </w:r>
      <w:r>
        <w:rPr>
          <w:rFonts w:eastAsia="SimSun"/>
          <w:lang w:val="en-US"/>
        </w:rPr>
        <w:instrText>fb</w:instrText>
      </w:r>
      <w:r w:rsidRPr="00CE7BF2">
        <w:rPr>
          <w:rFonts w:eastAsia="SimSun"/>
        </w:rPr>
        <w:instrText>2611956</w:instrText>
      </w:r>
      <w:r>
        <w:rPr>
          <w:rFonts w:eastAsia="SimSun"/>
          <w:lang w:val="en-US"/>
        </w:rPr>
        <w:instrText>da</w:instrText>
      </w:r>
      <w:r w:rsidRPr="00CE7BF2">
        <w:rPr>
          <w:rFonts w:eastAsia="SimSun"/>
        </w:rPr>
        <w:instrText>"]}],"</w:instrText>
      </w:r>
      <w:r>
        <w:rPr>
          <w:rFonts w:eastAsia="SimSun"/>
          <w:lang w:val="en-US"/>
        </w:rPr>
        <w:instrText>mendeley</w:instrText>
      </w:r>
      <w:r w:rsidRPr="00CE7BF2">
        <w:rPr>
          <w:rFonts w:eastAsia="SimSun"/>
        </w:rPr>
        <w:instrText>":{"</w:instrText>
      </w:r>
      <w:r>
        <w:rPr>
          <w:rFonts w:eastAsia="SimSun"/>
          <w:lang w:val="en-US"/>
        </w:rPr>
        <w:instrText>formattedCitation</w:instrText>
      </w:r>
      <w:r w:rsidRPr="00CE7BF2">
        <w:rPr>
          <w:rFonts w:eastAsia="SimSun"/>
        </w:rPr>
        <w:instrText>":"[108–111]","</w:instrText>
      </w:r>
      <w:r>
        <w:rPr>
          <w:rFonts w:eastAsia="SimSun"/>
          <w:lang w:val="en-US"/>
        </w:rPr>
        <w:instrText>plainTextFormattedCitation</w:instrText>
      </w:r>
      <w:r w:rsidRPr="00CE7BF2">
        <w:rPr>
          <w:rFonts w:eastAsia="SimSun"/>
        </w:rPr>
        <w:instrText>":"[108–111]","</w:instrText>
      </w:r>
      <w:r>
        <w:rPr>
          <w:rFonts w:eastAsia="SimSun"/>
          <w:lang w:val="en-US"/>
        </w:rPr>
        <w:instrText>previouslyFormattedCitation</w:instrText>
      </w:r>
      <w:r w:rsidRPr="00CE7BF2">
        <w:rPr>
          <w:rFonts w:eastAsia="SimSun"/>
        </w:rPr>
        <w:instrText>":"[108–111]"},"</w:instrText>
      </w:r>
      <w:r>
        <w:rPr>
          <w:rFonts w:eastAsia="SimSun"/>
          <w:lang w:val="en-US"/>
        </w:rPr>
        <w:instrText>properties</w:instrText>
      </w:r>
      <w:r w:rsidRPr="00CE7BF2">
        <w:rPr>
          <w:rFonts w:eastAsia="SimSun"/>
        </w:rPr>
        <w:instrText>":{"</w:instrText>
      </w:r>
      <w:r>
        <w:rPr>
          <w:rFonts w:eastAsia="SimSun"/>
          <w:lang w:val="en-US"/>
        </w:rPr>
        <w:instrText>noteIndex</w:instrText>
      </w:r>
      <w:r w:rsidRPr="00CE7BF2">
        <w:rPr>
          <w:rFonts w:eastAsia="SimSun"/>
        </w:rPr>
        <w:instrText>":0},"</w:instrText>
      </w:r>
      <w:r>
        <w:rPr>
          <w:rFonts w:eastAsia="SimSun"/>
          <w:lang w:val="en-US"/>
        </w:rPr>
        <w:instrText>schema</w:instrText>
      </w:r>
      <w:r w:rsidRPr="00CE7BF2">
        <w:rPr>
          <w:rFonts w:eastAsia="SimSun"/>
        </w:rPr>
        <w:instrText>":"</w:instrText>
      </w:r>
      <w:r>
        <w:rPr>
          <w:rFonts w:eastAsia="SimSun"/>
          <w:lang w:val="en-US"/>
        </w:rPr>
        <w:instrText>https</w:instrText>
      </w:r>
      <w:r w:rsidRPr="00CE7BF2">
        <w:rPr>
          <w:rFonts w:eastAsia="SimSun"/>
        </w:rPr>
        <w:instrText>://</w:instrText>
      </w:r>
      <w:r>
        <w:rPr>
          <w:rFonts w:eastAsia="SimSun"/>
          <w:lang w:val="en-US"/>
        </w:rPr>
        <w:instrText>github</w:instrText>
      </w:r>
      <w:r w:rsidRPr="00CE7BF2">
        <w:rPr>
          <w:rFonts w:eastAsia="SimSun"/>
        </w:rPr>
        <w:instrText>.</w:instrText>
      </w:r>
      <w:r>
        <w:rPr>
          <w:rFonts w:eastAsia="SimSun"/>
          <w:lang w:val="en-US"/>
        </w:rPr>
        <w:instrText>com</w:instrText>
      </w:r>
      <w:r w:rsidRPr="00CE7BF2">
        <w:rPr>
          <w:rFonts w:eastAsia="SimSun"/>
        </w:rPr>
        <w:instrText>/</w:instrText>
      </w:r>
      <w:r>
        <w:rPr>
          <w:rFonts w:eastAsia="SimSun"/>
          <w:lang w:val="en-US"/>
        </w:rPr>
        <w:instrText>citation</w:instrText>
      </w:r>
      <w:r w:rsidRPr="00CE7BF2">
        <w:rPr>
          <w:rFonts w:eastAsia="SimSun"/>
        </w:rPr>
        <w:instrText>-</w:instrText>
      </w:r>
      <w:r>
        <w:rPr>
          <w:rFonts w:eastAsia="SimSun"/>
          <w:lang w:val="en-US"/>
        </w:rPr>
        <w:instrText>style</w:instrText>
      </w:r>
      <w:r w:rsidRPr="00CE7BF2">
        <w:rPr>
          <w:rFonts w:eastAsia="SimSun"/>
        </w:rPr>
        <w:instrText>-</w:instrText>
      </w:r>
      <w:r>
        <w:rPr>
          <w:rFonts w:eastAsia="SimSun"/>
          <w:lang w:val="en-US"/>
        </w:rPr>
        <w:instrText>language</w:instrText>
      </w:r>
      <w:r w:rsidRPr="00CE7BF2">
        <w:rPr>
          <w:rFonts w:eastAsia="SimSun"/>
        </w:rPr>
        <w:instrText>/</w:instrText>
      </w:r>
      <w:r>
        <w:rPr>
          <w:rFonts w:eastAsia="SimSun"/>
          <w:lang w:val="en-US"/>
        </w:rPr>
        <w:instrText>schema</w:instrText>
      </w:r>
      <w:r w:rsidRPr="00CE7BF2">
        <w:rPr>
          <w:rFonts w:eastAsia="SimSun"/>
        </w:rPr>
        <w:instrText>/</w:instrText>
      </w:r>
      <w:r>
        <w:rPr>
          <w:rFonts w:eastAsia="SimSun"/>
          <w:lang w:val="en-US"/>
        </w:rPr>
        <w:instrText>raw</w:instrText>
      </w:r>
      <w:r w:rsidRPr="00CE7BF2">
        <w:rPr>
          <w:rFonts w:eastAsia="SimSun"/>
        </w:rPr>
        <w:instrText>/</w:instrText>
      </w:r>
      <w:r>
        <w:rPr>
          <w:rFonts w:eastAsia="SimSun"/>
          <w:lang w:val="en-US"/>
        </w:rPr>
        <w:instrText>master</w:instrText>
      </w:r>
      <w:r w:rsidRPr="00CE7BF2">
        <w:rPr>
          <w:rFonts w:eastAsia="SimSun"/>
        </w:rPr>
        <w:instrText>/</w:instrText>
      </w:r>
      <w:r>
        <w:rPr>
          <w:rFonts w:eastAsia="SimSun"/>
          <w:lang w:val="en-US"/>
        </w:rPr>
        <w:instrText>csl</w:instrText>
      </w:r>
      <w:r w:rsidRPr="00CE7BF2">
        <w:rPr>
          <w:rFonts w:eastAsia="SimSun"/>
        </w:rPr>
        <w:instrText>-</w:instrText>
      </w:r>
      <w:r>
        <w:rPr>
          <w:rFonts w:eastAsia="SimSun"/>
          <w:lang w:val="en-US"/>
        </w:rPr>
        <w:instrText>citation</w:instrText>
      </w:r>
      <w:r w:rsidRPr="00CE7BF2">
        <w:rPr>
          <w:rFonts w:eastAsia="SimSun"/>
        </w:rPr>
        <w:instrText>.</w:instrText>
      </w:r>
      <w:r>
        <w:rPr>
          <w:rFonts w:eastAsia="SimSun"/>
          <w:lang w:val="en-US"/>
        </w:rPr>
        <w:instrText>json</w:instrText>
      </w:r>
      <w:r w:rsidRPr="00CE7BF2">
        <w:rPr>
          <w:rFonts w:eastAsia="SimSun"/>
        </w:rPr>
        <w:instrText>"}</w:instrText>
      </w:r>
      <w:r>
        <w:rPr>
          <w:rFonts w:eastAsia="SimSun"/>
          <w:lang w:val="en-US"/>
        </w:rPr>
        <w:fldChar w:fldCharType="separate"/>
      </w:r>
      <w:r w:rsidRPr="00CE7BF2">
        <w:rPr>
          <w:rFonts w:eastAsia="SimSun"/>
          <w:noProof/>
        </w:rPr>
        <w:t>[108–111]</w:t>
      </w:r>
      <w:r>
        <w:rPr>
          <w:rFonts w:eastAsia="SimSun"/>
          <w:lang w:val="en-US"/>
        </w:rPr>
        <w:fldChar w:fldCharType="end"/>
      </w:r>
      <w:commentRangeEnd w:id="352"/>
      <w:r w:rsidR="00DD500B">
        <w:rPr>
          <w:rStyle w:val="af0"/>
        </w:rPr>
        <w:commentReference w:id="352"/>
      </w:r>
    </w:p>
    <w:tbl>
      <w:tblPr>
        <w:tblStyle w:val="affa"/>
        <w:tblW w:w="0" w:type="auto"/>
        <w:tblLook w:val="04A0" w:firstRow="1" w:lastRow="0" w:firstColumn="1" w:lastColumn="0" w:noHBand="0" w:noVBand="1"/>
      </w:tblPr>
      <w:tblGrid>
        <w:gridCol w:w="2890"/>
        <w:gridCol w:w="3008"/>
        <w:gridCol w:w="3023"/>
      </w:tblGrid>
      <w:tr w:rsidR="002131C2" w14:paraId="07F986C5" w14:textId="77777777" w:rsidTr="0056051F">
        <w:tc>
          <w:tcPr>
            <w:tcW w:w="3190" w:type="dxa"/>
          </w:tcPr>
          <w:p w14:paraId="32847A50" w14:textId="77777777" w:rsidR="002131C2" w:rsidRDefault="002131C2" w:rsidP="0056051F">
            <w:r>
              <w:t xml:space="preserve"> </w:t>
            </w:r>
          </w:p>
        </w:tc>
        <w:tc>
          <w:tcPr>
            <w:tcW w:w="3190" w:type="dxa"/>
          </w:tcPr>
          <w:p w14:paraId="1F5514AC" w14:textId="77777777" w:rsidR="002131C2" w:rsidRDefault="002131C2" w:rsidP="0056051F">
            <w:r>
              <w:t>Препарат</w:t>
            </w:r>
          </w:p>
        </w:tc>
        <w:tc>
          <w:tcPr>
            <w:tcW w:w="3191" w:type="dxa"/>
          </w:tcPr>
          <w:p w14:paraId="1E06DA83" w14:textId="77777777" w:rsidR="002131C2" w:rsidRDefault="002131C2" w:rsidP="0056051F">
            <w:r>
              <w:t xml:space="preserve">Доза </w:t>
            </w:r>
          </w:p>
        </w:tc>
      </w:tr>
      <w:tr w:rsidR="002131C2" w14:paraId="70800D19" w14:textId="77777777" w:rsidTr="0056051F">
        <w:tc>
          <w:tcPr>
            <w:tcW w:w="3190" w:type="dxa"/>
            <w:vMerge w:val="restart"/>
            <w:vAlign w:val="center"/>
          </w:tcPr>
          <w:p w14:paraId="0AB3E95E" w14:textId="77777777" w:rsidR="002131C2" w:rsidRDefault="002131C2" w:rsidP="0056051F">
            <w:pPr>
              <w:jc w:val="center"/>
            </w:pPr>
            <w:r>
              <w:t>Медикаменты и другие воздействия, используемые в составе режима профилактики РТПХ</w:t>
            </w:r>
          </w:p>
        </w:tc>
        <w:tc>
          <w:tcPr>
            <w:tcW w:w="3190" w:type="dxa"/>
          </w:tcPr>
          <w:p w14:paraId="330C7EA9" w14:textId="77777777" w:rsidR="002131C2" w:rsidRDefault="002131C2" w:rsidP="0056051F">
            <w:commentRangeStart w:id="353"/>
            <w:del w:id="354" w:author="Влада К. Федяева" w:date="2022-06-28T17:07:00Z">
              <w:r w:rsidRPr="00FE48FD" w:rsidDel="00052628">
                <w:delText>#</w:delText>
              </w:r>
            </w:del>
            <w:r w:rsidRPr="00FE48FD">
              <w:t>Циклоспорин**</w:t>
            </w:r>
          </w:p>
        </w:tc>
        <w:tc>
          <w:tcPr>
            <w:tcW w:w="3191" w:type="dxa"/>
          </w:tcPr>
          <w:p w14:paraId="0163E620" w14:textId="77777777" w:rsidR="002131C2" w:rsidRDefault="002131C2" w:rsidP="0056051F">
            <w:r w:rsidRPr="00FE48FD">
              <w:t>3 мг/кг/сут</w:t>
            </w:r>
            <w:commentRangeEnd w:id="353"/>
            <w:r w:rsidR="00052628">
              <w:rPr>
                <w:rStyle w:val="af0"/>
              </w:rPr>
              <w:commentReference w:id="353"/>
            </w:r>
          </w:p>
        </w:tc>
      </w:tr>
      <w:tr w:rsidR="002131C2" w14:paraId="74C30A07" w14:textId="77777777" w:rsidTr="0056051F">
        <w:tc>
          <w:tcPr>
            <w:tcW w:w="3190" w:type="dxa"/>
            <w:vMerge/>
            <w:vAlign w:val="center"/>
          </w:tcPr>
          <w:p w14:paraId="7B83701D" w14:textId="77777777" w:rsidR="002131C2" w:rsidRDefault="002131C2" w:rsidP="0056051F">
            <w:pPr>
              <w:jc w:val="center"/>
            </w:pPr>
          </w:p>
        </w:tc>
        <w:tc>
          <w:tcPr>
            <w:tcW w:w="3190" w:type="dxa"/>
          </w:tcPr>
          <w:p w14:paraId="7C7113D3" w14:textId="783A4F29" w:rsidR="002131C2" w:rsidRDefault="00470B21" w:rsidP="0056051F">
            <w:commentRangeStart w:id="355"/>
            <w:r w:rsidRPr="00294C02">
              <w:t>#</w:t>
            </w:r>
            <w:r w:rsidR="002131C2" w:rsidRPr="00FE48FD">
              <w:t>Метотрексат**</w:t>
            </w:r>
          </w:p>
        </w:tc>
        <w:tc>
          <w:tcPr>
            <w:tcW w:w="3191" w:type="dxa"/>
          </w:tcPr>
          <w:p w14:paraId="19127945" w14:textId="77777777" w:rsidR="002131C2" w:rsidRDefault="002131C2" w:rsidP="0056051F">
            <w:r w:rsidRPr="00FE48FD">
              <w:t>10-15 мг/м</w:t>
            </w:r>
            <w:r w:rsidRPr="00013646">
              <w:rPr>
                <w:vertAlign w:val="superscript"/>
              </w:rPr>
              <w:t>2</w:t>
            </w:r>
            <w:r w:rsidRPr="00FE48FD">
              <w:t>/сут</w:t>
            </w:r>
            <w:commentRangeEnd w:id="355"/>
            <w:r w:rsidR="00052628">
              <w:rPr>
                <w:rStyle w:val="af0"/>
              </w:rPr>
              <w:commentReference w:id="355"/>
            </w:r>
          </w:p>
        </w:tc>
      </w:tr>
      <w:tr w:rsidR="002131C2" w14:paraId="23BD577E" w14:textId="77777777" w:rsidTr="0056051F">
        <w:tc>
          <w:tcPr>
            <w:tcW w:w="3190" w:type="dxa"/>
            <w:vMerge/>
          </w:tcPr>
          <w:p w14:paraId="7964B70F" w14:textId="77777777" w:rsidR="002131C2" w:rsidRDefault="002131C2" w:rsidP="0056051F"/>
        </w:tc>
        <w:tc>
          <w:tcPr>
            <w:tcW w:w="3190" w:type="dxa"/>
          </w:tcPr>
          <w:p w14:paraId="27CFB8DB" w14:textId="77777777" w:rsidR="002131C2" w:rsidRDefault="002131C2" w:rsidP="0056051F">
            <w:commentRangeStart w:id="356"/>
            <w:r w:rsidRPr="00FE48FD">
              <w:t>#Такролимус**</w:t>
            </w:r>
          </w:p>
        </w:tc>
        <w:tc>
          <w:tcPr>
            <w:tcW w:w="3191" w:type="dxa"/>
          </w:tcPr>
          <w:p w14:paraId="66F36D84" w14:textId="77777777" w:rsidR="002131C2" w:rsidRDefault="002131C2" w:rsidP="0056051F">
            <w:r w:rsidRPr="00FE48FD">
              <w:t>0,02-0,03 мг/кг/сут</w:t>
            </w:r>
            <w:commentRangeEnd w:id="356"/>
            <w:r w:rsidR="00AD017C">
              <w:rPr>
                <w:rStyle w:val="af0"/>
              </w:rPr>
              <w:commentReference w:id="356"/>
            </w:r>
          </w:p>
        </w:tc>
      </w:tr>
      <w:tr w:rsidR="002131C2" w14:paraId="21FB31C1" w14:textId="77777777" w:rsidTr="0056051F">
        <w:tc>
          <w:tcPr>
            <w:tcW w:w="3190" w:type="dxa"/>
            <w:vMerge/>
          </w:tcPr>
          <w:p w14:paraId="31D23DE3" w14:textId="77777777" w:rsidR="002131C2" w:rsidRDefault="002131C2" w:rsidP="0056051F"/>
        </w:tc>
        <w:tc>
          <w:tcPr>
            <w:tcW w:w="3190" w:type="dxa"/>
          </w:tcPr>
          <w:p w14:paraId="699D0162" w14:textId="77777777" w:rsidR="002131C2" w:rsidRDefault="002131C2" w:rsidP="0056051F">
            <w:commentRangeStart w:id="357"/>
            <w:r w:rsidRPr="00FE48FD">
              <w:t>#Микофенолата мофетил**</w:t>
            </w:r>
          </w:p>
        </w:tc>
        <w:tc>
          <w:tcPr>
            <w:tcW w:w="3191" w:type="dxa"/>
          </w:tcPr>
          <w:p w14:paraId="474AF739" w14:textId="77777777" w:rsidR="002131C2" w:rsidRDefault="002131C2" w:rsidP="0056051F">
            <w:r>
              <w:t xml:space="preserve">30-45 </w:t>
            </w:r>
            <w:r w:rsidRPr="00FE48FD">
              <w:t>мг/кг/сут</w:t>
            </w:r>
            <w:r>
              <w:t>, 1000 – 2000 мг/сут</w:t>
            </w:r>
            <w:commentRangeEnd w:id="357"/>
            <w:r w:rsidR="00915E17">
              <w:rPr>
                <w:rStyle w:val="af0"/>
              </w:rPr>
              <w:commentReference w:id="357"/>
            </w:r>
          </w:p>
        </w:tc>
      </w:tr>
      <w:tr w:rsidR="002131C2" w14:paraId="0A36D2AA" w14:textId="77777777" w:rsidTr="0056051F">
        <w:tc>
          <w:tcPr>
            <w:tcW w:w="3190" w:type="dxa"/>
            <w:vMerge/>
          </w:tcPr>
          <w:p w14:paraId="3CB0901B" w14:textId="77777777" w:rsidR="002131C2" w:rsidRDefault="002131C2" w:rsidP="0056051F"/>
        </w:tc>
        <w:tc>
          <w:tcPr>
            <w:tcW w:w="3190" w:type="dxa"/>
          </w:tcPr>
          <w:p w14:paraId="5C95313A" w14:textId="77777777" w:rsidR="002131C2" w:rsidRDefault="002131C2" w:rsidP="0056051F">
            <w:commentRangeStart w:id="358"/>
            <w:r w:rsidRPr="00FE48FD">
              <w:t>#Циклофосфамид**</w:t>
            </w:r>
          </w:p>
        </w:tc>
        <w:tc>
          <w:tcPr>
            <w:tcW w:w="3191" w:type="dxa"/>
          </w:tcPr>
          <w:p w14:paraId="628E5A9B" w14:textId="77777777" w:rsidR="002131C2" w:rsidRDefault="002131C2" w:rsidP="0056051F">
            <w:r>
              <w:t>25-50 мг/кг/сут</w:t>
            </w:r>
            <w:commentRangeEnd w:id="358"/>
            <w:r w:rsidR="0026727C">
              <w:rPr>
                <w:rStyle w:val="af0"/>
              </w:rPr>
              <w:commentReference w:id="358"/>
            </w:r>
          </w:p>
        </w:tc>
      </w:tr>
      <w:tr w:rsidR="002131C2" w14:paraId="3B71DC58" w14:textId="77777777" w:rsidTr="0056051F">
        <w:tc>
          <w:tcPr>
            <w:tcW w:w="3190" w:type="dxa"/>
            <w:vMerge/>
          </w:tcPr>
          <w:p w14:paraId="743C7BE0" w14:textId="77777777" w:rsidR="002131C2" w:rsidRDefault="002131C2" w:rsidP="0056051F"/>
        </w:tc>
        <w:tc>
          <w:tcPr>
            <w:tcW w:w="3190" w:type="dxa"/>
          </w:tcPr>
          <w:p w14:paraId="4F694273" w14:textId="77777777" w:rsidR="002131C2" w:rsidRDefault="002131C2" w:rsidP="0056051F">
            <w:commentRangeStart w:id="359"/>
            <w:r w:rsidRPr="00FE48FD">
              <w:t>#</w:t>
            </w:r>
            <w:r>
              <w:t>Руксолитиниб</w:t>
            </w:r>
            <w:r w:rsidRPr="00FE48FD">
              <w:t>**</w:t>
            </w:r>
          </w:p>
        </w:tc>
        <w:tc>
          <w:tcPr>
            <w:tcW w:w="3191" w:type="dxa"/>
          </w:tcPr>
          <w:p w14:paraId="14271C35" w14:textId="77777777" w:rsidR="002131C2" w:rsidRDefault="002131C2" w:rsidP="0056051F">
            <w:r>
              <w:t>15-45 мг/сут</w:t>
            </w:r>
            <w:commentRangeEnd w:id="359"/>
            <w:r w:rsidR="005A2122">
              <w:rPr>
                <w:rStyle w:val="af0"/>
              </w:rPr>
              <w:commentReference w:id="359"/>
            </w:r>
          </w:p>
        </w:tc>
      </w:tr>
      <w:tr w:rsidR="002131C2" w14:paraId="737D5A8F" w14:textId="77777777" w:rsidTr="0056051F">
        <w:tc>
          <w:tcPr>
            <w:tcW w:w="3190" w:type="dxa"/>
            <w:vMerge/>
          </w:tcPr>
          <w:p w14:paraId="1A1EF390" w14:textId="77777777" w:rsidR="002131C2" w:rsidRDefault="002131C2" w:rsidP="0056051F"/>
        </w:tc>
        <w:tc>
          <w:tcPr>
            <w:tcW w:w="3190" w:type="dxa"/>
          </w:tcPr>
          <w:p w14:paraId="30729BC1" w14:textId="77777777" w:rsidR="002131C2" w:rsidRDefault="002131C2" w:rsidP="0056051F">
            <w:r w:rsidRPr="00FE48FD">
              <w:t>#Бортезомиб**</w:t>
            </w:r>
          </w:p>
        </w:tc>
        <w:tc>
          <w:tcPr>
            <w:tcW w:w="3191" w:type="dxa"/>
          </w:tcPr>
          <w:p w14:paraId="37CDF6AF" w14:textId="77777777" w:rsidR="002131C2" w:rsidRDefault="002131C2" w:rsidP="0056051F">
            <w:r w:rsidRPr="00FE48FD">
              <w:t>1,3 мг/м</w:t>
            </w:r>
            <w:r w:rsidRPr="00013646">
              <w:rPr>
                <w:vertAlign w:val="superscript"/>
              </w:rPr>
              <w:t>2</w:t>
            </w:r>
            <w:r w:rsidRPr="00FE48FD">
              <w:t>/сут</w:t>
            </w:r>
          </w:p>
        </w:tc>
      </w:tr>
      <w:tr w:rsidR="002131C2" w:rsidRPr="0074078C" w14:paraId="3D455E96" w14:textId="77777777" w:rsidTr="0056051F">
        <w:tc>
          <w:tcPr>
            <w:tcW w:w="3190" w:type="dxa"/>
            <w:vMerge/>
          </w:tcPr>
          <w:p w14:paraId="2B0808A0" w14:textId="77777777" w:rsidR="002131C2" w:rsidRDefault="002131C2" w:rsidP="0056051F"/>
        </w:tc>
        <w:tc>
          <w:tcPr>
            <w:tcW w:w="3190" w:type="dxa"/>
          </w:tcPr>
          <w:p w14:paraId="6E3FB285" w14:textId="77777777" w:rsidR="002131C2" w:rsidRDefault="002131C2" w:rsidP="0056051F">
            <w:r w:rsidRPr="00FE48FD">
              <w:t>#Абатацепт**</w:t>
            </w:r>
          </w:p>
        </w:tc>
        <w:tc>
          <w:tcPr>
            <w:tcW w:w="3191" w:type="dxa"/>
          </w:tcPr>
          <w:p w14:paraId="1CB094B3" w14:textId="77777777" w:rsidR="002131C2" w:rsidRDefault="002131C2" w:rsidP="0056051F">
            <w:r w:rsidRPr="00FE48FD">
              <w:t>10 мг/кг</w:t>
            </w:r>
            <w:r>
              <w:rPr>
                <w:rFonts w:eastAsia="SimSun"/>
              </w:rPr>
              <w:t xml:space="preserve">/сут </w:t>
            </w:r>
          </w:p>
        </w:tc>
      </w:tr>
      <w:tr w:rsidR="002131C2" w14:paraId="1FE17FE8" w14:textId="77777777" w:rsidTr="0056051F">
        <w:tc>
          <w:tcPr>
            <w:tcW w:w="3190" w:type="dxa"/>
            <w:vMerge/>
          </w:tcPr>
          <w:p w14:paraId="294A65E1" w14:textId="77777777" w:rsidR="002131C2" w:rsidRDefault="002131C2" w:rsidP="0056051F"/>
        </w:tc>
        <w:tc>
          <w:tcPr>
            <w:tcW w:w="3190" w:type="dxa"/>
          </w:tcPr>
          <w:p w14:paraId="263323DC" w14:textId="77777777" w:rsidR="002131C2" w:rsidRDefault="002131C2" w:rsidP="0056051F">
            <w:r w:rsidRPr="00FE48FD">
              <w:t>#Тоцилизумаб**</w:t>
            </w:r>
          </w:p>
        </w:tc>
        <w:tc>
          <w:tcPr>
            <w:tcW w:w="3191" w:type="dxa"/>
          </w:tcPr>
          <w:p w14:paraId="12F36E77" w14:textId="77777777" w:rsidR="002131C2" w:rsidRDefault="002131C2" w:rsidP="0056051F">
            <w:r w:rsidRPr="00FE48FD">
              <w:t>4-8 мг/кг</w:t>
            </w:r>
            <w:r>
              <w:t>/сут</w:t>
            </w:r>
          </w:p>
        </w:tc>
      </w:tr>
      <w:tr w:rsidR="002131C2" w14:paraId="7495095E" w14:textId="77777777" w:rsidTr="0056051F">
        <w:tc>
          <w:tcPr>
            <w:tcW w:w="3190" w:type="dxa"/>
            <w:vMerge/>
          </w:tcPr>
          <w:p w14:paraId="28F4B55C" w14:textId="77777777" w:rsidR="002131C2" w:rsidRDefault="002131C2" w:rsidP="0056051F"/>
        </w:tc>
        <w:tc>
          <w:tcPr>
            <w:tcW w:w="3190" w:type="dxa"/>
          </w:tcPr>
          <w:p w14:paraId="4EDE483D" w14:textId="77777777" w:rsidR="002131C2" w:rsidRPr="00FE48FD" w:rsidRDefault="002131C2" w:rsidP="0056051F">
            <w:r w:rsidRPr="00B055C8">
              <w:t>#Ритуксимаб**</w:t>
            </w:r>
          </w:p>
        </w:tc>
        <w:tc>
          <w:tcPr>
            <w:tcW w:w="3191" w:type="dxa"/>
          </w:tcPr>
          <w:p w14:paraId="40862061" w14:textId="77777777" w:rsidR="002131C2" w:rsidRPr="009B459D" w:rsidRDefault="002131C2" w:rsidP="0056051F">
            <w:r>
              <w:t>100-</w:t>
            </w:r>
            <w:r w:rsidRPr="00B055C8">
              <w:t>375 мг/м</w:t>
            </w:r>
            <w:r w:rsidRPr="00013646">
              <w:rPr>
                <w:vertAlign w:val="superscript"/>
              </w:rPr>
              <w:t>2</w:t>
            </w:r>
            <w:r w:rsidRPr="00B055C8">
              <w:t>/</w:t>
            </w:r>
            <w:r>
              <w:t>сут</w:t>
            </w:r>
          </w:p>
        </w:tc>
      </w:tr>
      <w:tr w:rsidR="002131C2" w14:paraId="180C5CCE" w14:textId="77777777" w:rsidTr="0056051F">
        <w:tc>
          <w:tcPr>
            <w:tcW w:w="3190" w:type="dxa"/>
            <w:vMerge/>
          </w:tcPr>
          <w:p w14:paraId="14955D14" w14:textId="77777777" w:rsidR="002131C2" w:rsidRDefault="002131C2" w:rsidP="0056051F"/>
        </w:tc>
        <w:tc>
          <w:tcPr>
            <w:tcW w:w="3190" w:type="dxa"/>
          </w:tcPr>
          <w:p w14:paraId="41207A8B" w14:textId="77777777" w:rsidR="002131C2" w:rsidRPr="00FE48FD" w:rsidRDefault="002131C2" w:rsidP="0056051F">
            <w:r>
              <w:rPr>
                <w:rFonts w:eastAsia="SimSun"/>
              </w:rPr>
              <w:t>#Бендамустин**</w:t>
            </w:r>
          </w:p>
        </w:tc>
        <w:tc>
          <w:tcPr>
            <w:tcW w:w="3191" w:type="dxa"/>
          </w:tcPr>
          <w:p w14:paraId="1609FBC4" w14:textId="77777777" w:rsidR="002131C2" w:rsidRDefault="002131C2" w:rsidP="0056051F">
            <w:r>
              <w:rPr>
                <w:rFonts w:eastAsia="SimSun"/>
              </w:rPr>
              <w:t>130 мг/м</w:t>
            </w:r>
            <w:r>
              <w:rPr>
                <w:rFonts w:eastAsia="SimSun"/>
                <w:vertAlign w:val="superscript"/>
              </w:rPr>
              <w:t>2</w:t>
            </w:r>
            <w:r w:rsidRPr="009B459D">
              <w:rPr>
                <w:rFonts w:eastAsia="SimSun"/>
              </w:rPr>
              <w:t>/сут</w:t>
            </w:r>
          </w:p>
        </w:tc>
      </w:tr>
      <w:tr w:rsidR="002131C2" w14:paraId="6CF37B54" w14:textId="77777777" w:rsidTr="0056051F">
        <w:tc>
          <w:tcPr>
            <w:tcW w:w="3190" w:type="dxa"/>
            <w:vMerge/>
          </w:tcPr>
          <w:p w14:paraId="2D511311" w14:textId="77777777" w:rsidR="002131C2" w:rsidRDefault="002131C2" w:rsidP="0056051F"/>
        </w:tc>
        <w:tc>
          <w:tcPr>
            <w:tcW w:w="3190" w:type="dxa"/>
          </w:tcPr>
          <w:p w14:paraId="1A5550EA" w14:textId="77777777" w:rsidR="002131C2" w:rsidRPr="00FE48FD" w:rsidRDefault="002131C2" w:rsidP="0056051F">
            <w:r>
              <w:rPr>
                <w:rFonts w:eastAsia="SimSun"/>
              </w:rPr>
              <w:t>#АТГ (лошадиный)**</w:t>
            </w:r>
          </w:p>
        </w:tc>
        <w:tc>
          <w:tcPr>
            <w:tcW w:w="3191" w:type="dxa"/>
          </w:tcPr>
          <w:p w14:paraId="560DDD66" w14:textId="77777777" w:rsidR="002131C2" w:rsidRDefault="002131C2" w:rsidP="0056051F">
            <w:r>
              <w:t>10-25 мг/кг/сут</w:t>
            </w:r>
          </w:p>
        </w:tc>
      </w:tr>
      <w:tr w:rsidR="002131C2" w14:paraId="4005D5AB" w14:textId="77777777" w:rsidTr="0056051F">
        <w:tc>
          <w:tcPr>
            <w:tcW w:w="3190" w:type="dxa"/>
            <w:vMerge/>
          </w:tcPr>
          <w:p w14:paraId="53CF2739" w14:textId="77777777" w:rsidR="002131C2" w:rsidRDefault="002131C2" w:rsidP="0056051F"/>
        </w:tc>
        <w:tc>
          <w:tcPr>
            <w:tcW w:w="3190" w:type="dxa"/>
          </w:tcPr>
          <w:p w14:paraId="4D208A27" w14:textId="79F9D0FF" w:rsidR="002131C2" w:rsidRPr="00FE48FD" w:rsidRDefault="002131C2" w:rsidP="0056051F">
            <w:commentRangeStart w:id="360"/>
            <w:commentRangeStart w:id="361"/>
            <w:del w:id="362" w:author="Анна С. Коробкина" w:date="2022-06-15T16:50:00Z">
              <w:r w:rsidDel="00F917D5">
                <w:rPr>
                  <w:rFonts w:eastAsia="SimSun"/>
                </w:rPr>
                <w:delText>#</w:delText>
              </w:r>
            </w:del>
            <w:r>
              <w:rPr>
                <w:rFonts w:eastAsia="SimSun"/>
              </w:rPr>
              <w:t>АТГ (кроличий)**</w:t>
            </w:r>
          </w:p>
        </w:tc>
        <w:tc>
          <w:tcPr>
            <w:tcW w:w="3191" w:type="dxa"/>
          </w:tcPr>
          <w:p w14:paraId="7460C8D7" w14:textId="77777777" w:rsidR="002131C2" w:rsidRDefault="002131C2" w:rsidP="0056051F">
            <w:r>
              <w:t>2,5-5 мг/кг/сут</w:t>
            </w:r>
            <w:commentRangeEnd w:id="360"/>
            <w:r w:rsidR="00F917D5">
              <w:rPr>
                <w:rStyle w:val="af0"/>
              </w:rPr>
              <w:commentReference w:id="360"/>
            </w:r>
            <w:commentRangeEnd w:id="361"/>
            <w:r w:rsidR="000534EA">
              <w:rPr>
                <w:rStyle w:val="af0"/>
              </w:rPr>
              <w:commentReference w:id="361"/>
            </w:r>
          </w:p>
        </w:tc>
      </w:tr>
      <w:tr w:rsidR="002131C2" w14:paraId="31D51200" w14:textId="77777777" w:rsidTr="0056051F">
        <w:tc>
          <w:tcPr>
            <w:tcW w:w="3190" w:type="dxa"/>
            <w:vMerge/>
          </w:tcPr>
          <w:p w14:paraId="3AE2DAD0" w14:textId="77777777" w:rsidR="002131C2" w:rsidRDefault="002131C2" w:rsidP="0056051F"/>
        </w:tc>
        <w:tc>
          <w:tcPr>
            <w:tcW w:w="3190" w:type="dxa"/>
          </w:tcPr>
          <w:p w14:paraId="2BF1214D" w14:textId="77777777" w:rsidR="002131C2" w:rsidRPr="00013646" w:rsidRDefault="002131C2" w:rsidP="0056051F">
            <w:pPr>
              <w:rPr>
                <w:rFonts w:eastAsia="SimSun"/>
              </w:rPr>
            </w:pPr>
            <w:r>
              <w:rPr>
                <w:rFonts w:eastAsia="SimSun"/>
                <w:lang w:val="en-US"/>
              </w:rPr>
              <w:t>TCRab</w:t>
            </w:r>
            <w:r w:rsidRPr="00B055C8">
              <w:rPr>
                <w:rFonts w:eastAsia="SimSun"/>
              </w:rPr>
              <w:t>/</w:t>
            </w:r>
            <w:r>
              <w:rPr>
                <w:rFonts w:eastAsia="SimSun"/>
                <w:lang w:val="en-US"/>
              </w:rPr>
              <w:t>CD</w:t>
            </w:r>
            <w:r w:rsidRPr="00B055C8">
              <w:rPr>
                <w:rFonts w:eastAsia="SimSun"/>
              </w:rPr>
              <w:t xml:space="preserve">19 </w:t>
            </w:r>
            <w:r>
              <w:rPr>
                <w:rFonts w:eastAsia="SimSun"/>
              </w:rPr>
              <w:t>деплеция</w:t>
            </w:r>
          </w:p>
        </w:tc>
        <w:tc>
          <w:tcPr>
            <w:tcW w:w="3191" w:type="dxa"/>
          </w:tcPr>
          <w:p w14:paraId="5C97423D" w14:textId="77777777" w:rsidR="002131C2" w:rsidRDefault="002131C2" w:rsidP="0056051F">
            <w:r>
              <w:t>однократно</w:t>
            </w:r>
          </w:p>
        </w:tc>
      </w:tr>
      <w:tr w:rsidR="002131C2" w14:paraId="7AFEB3BC" w14:textId="77777777" w:rsidTr="0056051F">
        <w:tc>
          <w:tcPr>
            <w:tcW w:w="3190" w:type="dxa"/>
            <w:vMerge/>
          </w:tcPr>
          <w:p w14:paraId="56205CCB" w14:textId="77777777" w:rsidR="002131C2" w:rsidRDefault="002131C2" w:rsidP="0056051F"/>
        </w:tc>
        <w:tc>
          <w:tcPr>
            <w:tcW w:w="3190" w:type="dxa"/>
          </w:tcPr>
          <w:p w14:paraId="3294CCEF" w14:textId="77777777" w:rsidR="002131C2" w:rsidRPr="00013646" w:rsidRDefault="002131C2" w:rsidP="0056051F">
            <w:pPr>
              <w:rPr>
                <w:rFonts w:eastAsia="SimSun"/>
              </w:rPr>
            </w:pPr>
            <w:r>
              <w:rPr>
                <w:rFonts w:eastAsia="SimSun"/>
                <w:lang w:val="en-US"/>
              </w:rPr>
              <w:t>CD</w:t>
            </w:r>
            <w:r w:rsidRPr="00B055C8">
              <w:rPr>
                <w:rFonts w:eastAsia="SimSun"/>
              </w:rPr>
              <w:t xml:space="preserve">34+ </w:t>
            </w:r>
            <w:r>
              <w:rPr>
                <w:rFonts w:eastAsia="SimSun"/>
              </w:rPr>
              <w:t>селекция</w:t>
            </w:r>
          </w:p>
        </w:tc>
        <w:tc>
          <w:tcPr>
            <w:tcW w:w="3191" w:type="dxa"/>
          </w:tcPr>
          <w:p w14:paraId="1186C9F7" w14:textId="77777777" w:rsidR="002131C2" w:rsidRDefault="002131C2" w:rsidP="0056051F">
            <w:r>
              <w:t>однократно</w:t>
            </w:r>
          </w:p>
        </w:tc>
      </w:tr>
    </w:tbl>
    <w:p w14:paraId="18423D8B" w14:textId="77777777" w:rsidR="002131C2" w:rsidRDefault="002131C2" w:rsidP="002131C2"/>
    <w:p w14:paraId="75250201" w14:textId="77777777" w:rsidR="009F7F8A" w:rsidRPr="00092151" w:rsidRDefault="009F7F8A" w:rsidP="003350DC">
      <w:pPr>
        <w:rPr>
          <w:rFonts w:eastAsia="SimSun"/>
          <w:b/>
        </w:rPr>
      </w:pPr>
      <w:bookmarkStart w:id="363" w:name="_Toc44401247"/>
      <w:commentRangeStart w:id="364"/>
      <w:r w:rsidRPr="00092151">
        <w:rPr>
          <w:rFonts w:eastAsia="SimSun"/>
          <w:b/>
        </w:rPr>
        <w:t>6.  Сопроводительная терапия</w:t>
      </w:r>
      <w:bookmarkEnd w:id="363"/>
      <w:commentRangeEnd w:id="364"/>
      <w:r w:rsidR="0083001C">
        <w:rPr>
          <w:rStyle w:val="af0"/>
        </w:rPr>
        <w:commentReference w:id="364"/>
      </w:r>
    </w:p>
    <w:p w14:paraId="2D49AA19" w14:textId="639EBCBF" w:rsidR="009F7F8A" w:rsidRPr="00092151" w:rsidRDefault="009F7F8A" w:rsidP="003350DC">
      <w:pPr>
        <w:rPr>
          <w:rFonts w:eastAsia="SimSun"/>
        </w:rPr>
      </w:pPr>
      <w:r w:rsidRPr="00092151">
        <w:rPr>
          <w:rFonts w:eastAsia="SimSun"/>
        </w:rPr>
        <w:t>Основные препараты для сопроводительной терапии и их варианты применения указаны в Таблице 6.1. Допускается использование как отдельных вариантов</w:t>
      </w:r>
      <w:r w:rsidR="00470B21" w:rsidRPr="00294C02">
        <w:rPr>
          <w:rFonts w:eastAsia="SimSun"/>
        </w:rPr>
        <w:t>,</w:t>
      </w:r>
      <w:r w:rsidRPr="00092151">
        <w:rPr>
          <w:rFonts w:eastAsia="SimSun"/>
        </w:rPr>
        <w:t xml:space="preserve"> так и их комбинаций.</w:t>
      </w:r>
    </w:p>
    <w:p w14:paraId="7E0F3D9F" w14:textId="77777777" w:rsidR="009F7F8A" w:rsidRPr="00092151" w:rsidRDefault="009F7F8A" w:rsidP="003350DC">
      <w:pPr>
        <w:rPr>
          <w:rFonts w:eastAsia="SimSun"/>
        </w:rPr>
      </w:pPr>
    </w:p>
    <w:p w14:paraId="427AC2CC" w14:textId="59C5D2F3" w:rsidR="009F7F8A" w:rsidRPr="00092151" w:rsidRDefault="009F7F8A" w:rsidP="003350DC">
      <w:pPr>
        <w:rPr>
          <w:rFonts w:eastAsia="SimSun"/>
        </w:rPr>
      </w:pPr>
      <w:bookmarkStart w:id="365" w:name="_Toc44401250"/>
      <w:r w:rsidRPr="00092151">
        <w:rPr>
          <w:rFonts w:eastAsia="SimSun"/>
        </w:rPr>
        <w:t>Таблица 6.1 Основные препараты для сопроводительной терапии и их варианты применения</w:t>
      </w:r>
      <w:bookmarkEnd w:id="3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3"/>
        <w:gridCol w:w="2020"/>
        <w:gridCol w:w="1261"/>
        <w:gridCol w:w="940"/>
        <w:gridCol w:w="2255"/>
        <w:gridCol w:w="1582"/>
        <w:tblGridChange w:id="366">
          <w:tblGrid>
            <w:gridCol w:w="863"/>
            <w:gridCol w:w="2020"/>
            <w:gridCol w:w="1261"/>
            <w:gridCol w:w="940"/>
            <w:gridCol w:w="2255"/>
            <w:gridCol w:w="1582"/>
          </w:tblGrid>
        </w:tblGridChange>
      </w:tblGrid>
      <w:tr w:rsidR="00E6250D" w:rsidRPr="00092151" w14:paraId="1099DE3C" w14:textId="77777777" w:rsidTr="00E6250D">
        <w:trPr>
          <w:cantSplit/>
          <w:trHeight w:val="464"/>
        </w:trPr>
        <w:tc>
          <w:tcPr>
            <w:tcW w:w="488" w:type="pct"/>
            <w:tcBorders>
              <w:top w:val="single" w:sz="4" w:space="0" w:color="auto"/>
              <w:left w:val="single" w:sz="4" w:space="0" w:color="auto"/>
              <w:bottom w:val="single" w:sz="4" w:space="0" w:color="auto"/>
              <w:right w:val="single" w:sz="4" w:space="0" w:color="auto"/>
            </w:tcBorders>
            <w:vAlign w:val="center"/>
          </w:tcPr>
          <w:p w14:paraId="7A8FF5FB" w14:textId="77777777" w:rsidR="009F7F8A" w:rsidRPr="00092151" w:rsidRDefault="009F7F8A" w:rsidP="003350DC">
            <w:pPr>
              <w:rPr>
                <w:rFonts w:eastAsia="SimSun"/>
              </w:rPr>
            </w:pPr>
            <w:r w:rsidRPr="00092151">
              <w:rPr>
                <w:rFonts w:eastAsia="SimSun"/>
              </w:rPr>
              <w:t>Вариант</w:t>
            </w:r>
          </w:p>
        </w:tc>
        <w:tc>
          <w:tcPr>
            <w:tcW w:w="1101" w:type="pct"/>
            <w:tcBorders>
              <w:top w:val="single" w:sz="4" w:space="0" w:color="auto"/>
              <w:left w:val="single" w:sz="4" w:space="0" w:color="auto"/>
              <w:bottom w:val="single" w:sz="4" w:space="0" w:color="auto"/>
              <w:right w:val="single" w:sz="4" w:space="0" w:color="auto"/>
            </w:tcBorders>
            <w:vAlign w:val="center"/>
          </w:tcPr>
          <w:p w14:paraId="7FDC9145" w14:textId="77777777" w:rsidR="009F7F8A" w:rsidRPr="00092151" w:rsidRDefault="009F7F8A" w:rsidP="003350DC">
            <w:pPr>
              <w:rPr>
                <w:rFonts w:eastAsia="SimSun"/>
              </w:rPr>
            </w:pPr>
            <w:r w:rsidRPr="00092151">
              <w:rPr>
                <w:rFonts w:eastAsia="SimSun"/>
              </w:rPr>
              <w:t>Препарат</w:t>
            </w:r>
          </w:p>
        </w:tc>
        <w:tc>
          <w:tcPr>
            <w:tcW w:w="712" w:type="pct"/>
            <w:tcBorders>
              <w:top w:val="single" w:sz="4" w:space="0" w:color="auto"/>
              <w:left w:val="single" w:sz="4" w:space="0" w:color="auto"/>
              <w:bottom w:val="single" w:sz="4" w:space="0" w:color="auto"/>
              <w:right w:val="single" w:sz="4" w:space="0" w:color="auto"/>
            </w:tcBorders>
            <w:vAlign w:val="center"/>
          </w:tcPr>
          <w:p w14:paraId="4BBE0445" w14:textId="77777777" w:rsidR="009F7F8A" w:rsidRPr="00092151" w:rsidRDefault="009F7F8A" w:rsidP="003350DC">
            <w:pPr>
              <w:rPr>
                <w:rFonts w:eastAsia="SimSun"/>
              </w:rPr>
            </w:pPr>
            <w:r w:rsidRPr="00092151">
              <w:rPr>
                <w:rFonts w:eastAsia="SimSun"/>
              </w:rPr>
              <w:t>Суточная доза</w:t>
            </w:r>
          </w:p>
        </w:tc>
        <w:tc>
          <w:tcPr>
            <w:tcW w:w="531" w:type="pct"/>
            <w:tcBorders>
              <w:top w:val="single" w:sz="4" w:space="0" w:color="auto"/>
              <w:left w:val="single" w:sz="4" w:space="0" w:color="auto"/>
              <w:bottom w:val="single" w:sz="4" w:space="0" w:color="auto"/>
              <w:right w:val="single" w:sz="4" w:space="0" w:color="auto"/>
            </w:tcBorders>
            <w:vAlign w:val="center"/>
          </w:tcPr>
          <w:p w14:paraId="53B69CD0" w14:textId="77777777" w:rsidR="009F7F8A" w:rsidRPr="00092151" w:rsidRDefault="009F7F8A" w:rsidP="003350DC">
            <w:pPr>
              <w:rPr>
                <w:rFonts w:eastAsia="SimSun"/>
              </w:rPr>
            </w:pPr>
            <w:r w:rsidRPr="00092151">
              <w:rPr>
                <w:rFonts w:eastAsia="SimSun"/>
              </w:rPr>
              <w:t>Курсовая доза</w:t>
            </w:r>
          </w:p>
        </w:tc>
        <w:tc>
          <w:tcPr>
            <w:tcW w:w="1275" w:type="pct"/>
            <w:tcBorders>
              <w:top w:val="single" w:sz="4" w:space="0" w:color="auto"/>
              <w:left w:val="single" w:sz="4" w:space="0" w:color="auto"/>
              <w:bottom w:val="single" w:sz="4" w:space="0" w:color="auto"/>
              <w:right w:val="single" w:sz="4" w:space="0" w:color="auto"/>
            </w:tcBorders>
            <w:vAlign w:val="center"/>
          </w:tcPr>
          <w:p w14:paraId="1FAAB7EC" w14:textId="77777777" w:rsidR="009F7F8A" w:rsidRPr="00092151" w:rsidRDefault="009F7F8A" w:rsidP="003350DC">
            <w:pPr>
              <w:rPr>
                <w:rFonts w:eastAsia="SimSun"/>
              </w:rPr>
            </w:pPr>
            <w:r w:rsidRPr="00092151">
              <w:rPr>
                <w:rFonts w:eastAsia="SimSun"/>
              </w:rPr>
              <w:t>Дни введения</w:t>
            </w:r>
          </w:p>
        </w:tc>
        <w:tc>
          <w:tcPr>
            <w:tcW w:w="894" w:type="pct"/>
            <w:tcBorders>
              <w:top w:val="single" w:sz="4" w:space="0" w:color="auto"/>
              <w:left w:val="single" w:sz="4" w:space="0" w:color="auto"/>
              <w:bottom w:val="single" w:sz="4" w:space="0" w:color="auto"/>
              <w:right w:val="single" w:sz="4" w:space="0" w:color="auto"/>
            </w:tcBorders>
            <w:vAlign w:val="center"/>
          </w:tcPr>
          <w:p w14:paraId="735EA2D6" w14:textId="77777777" w:rsidR="009F7F8A" w:rsidRPr="00092151" w:rsidRDefault="009F7F8A" w:rsidP="003350DC">
            <w:pPr>
              <w:rPr>
                <w:rFonts w:eastAsia="SimSun"/>
              </w:rPr>
            </w:pPr>
            <w:r w:rsidRPr="00092151">
              <w:rPr>
                <w:rFonts w:eastAsia="SimSun"/>
              </w:rPr>
              <w:t>Порядок введения</w:t>
            </w:r>
          </w:p>
        </w:tc>
      </w:tr>
      <w:tr w:rsidR="009F7F8A" w:rsidRPr="00092151" w14:paraId="7118C5E3" w14:textId="77777777" w:rsidTr="009F7F8A">
        <w:trPr>
          <w:cantSplit/>
          <w:trHeight w:val="464"/>
        </w:trPr>
        <w:tc>
          <w:tcPr>
            <w:tcW w:w="5000" w:type="pct"/>
            <w:gridSpan w:val="6"/>
          </w:tcPr>
          <w:p w14:paraId="79EF6C40" w14:textId="77777777" w:rsidR="009F7F8A" w:rsidRPr="00092151" w:rsidRDefault="009F7F8A" w:rsidP="003350DC">
            <w:pPr>
              <w:rPr>
                <w:rFonts w:eastAsia="SimSun"/>
              </w:rPr>
            </w:pPr>
            <w:commentRangeStart w:id="367"/>
            <w:r w:rsidRPr="00092151">
              <w:rPr>
                <w:rFonts w:eastAsia="SimSun"/>
              </w:rPr>
              <w:t>Инфузионная терапия</w:t>
            </w:r>
            <w:commentRangeEnd w:id="367"/>
            <w:r w:rsidR="0083001C">
              <w:rPr>
                <w:rStyle w:val="af0"/>
              </w:rPr>
              <w:commentReference w:id="367"/>
            </w:r>
          </w:p>
        </w:tc>
      </w:tr>
      <w:tr w:rsidR="00E6250D" w:rsidRPr="00092151" w14:paraId="44B4D20E" w14:textId="77777777" w:rsidTr="00E6250D">
        <w:trPr>
          <w:cantSplit/>
          <w:trHeight w:val="464"/>
        </w:trPr>
        <w:tc>
          <w:tcPr>
            <w:tcW w:w="488" w:type="pct"/>
          </w:tcPr>
          <w:p w14:paraId="5E6C925E" w14:textId="77777777" w:rsidR="009F7F8A" w:rsidRPr="00092151" w:rsidRDefault="009F7F8A" w:rsidP="003350DC">
            <w:pPr>
              <w:rPr>
                <w:rFonts w:eastAsia="SimSun"/>
              </w:rPr>
            </w:pPr>
            <w:r w:rsidRPr="00092151">
              <w:rPr>
                <w:rFonts w:eastAsia="SimSun"/>
              </w:rPr>
              <w:t>1</w:t>
            </w:r>
          </w:p>
        </w:tc>
        <w:tc>
          <w:tcPr>
            <w:tcW w:w="1101" w:type="pct"/>
            <w:vAlign w:val="center"/>
          </w:tcPr>
          <w:p w14:paraId="06381890" w14:textId="577EF736" w:rsidR="009F7F8A" w:rsidRPr="00092151" w:rsidRDefault="009F7F8A" w:rsidP="003350DC">
            <w:pPr>
              <w:rPr>
                <w:rFonts w:eastAsia="SimSun"/>
              </w:rPr>
            </w:pPr>
            <w:commentRangeStart w:id="368"/>
            <w:r w:rsidRPr="00092151">
              <w:rPr>
                <w:rFonts w:eastAsia="SimSun"/>
              </w:rPr>
              <w:t>Натрия бикарбонат</w:t>
            </w:r>
            <w:r w:rsidR="00F35E0A">
              <w:rPr>
                <w:rFonts w:eastAsia="SimSun"/>
              </w:rPr>
              <w:t>**</w:t>
            </w:r>
            <w:r w:rsidRPr="00092151">
              <w:rPr>
                <w:rFonts w:eastAsia="SimSun"/>
              </w:rPr>
              <w:t xml:space="preserve"> </w:t>
            </w:r>
            <w:commentRangeEnd w:id="368"/>
            <w:r w:rsidR="00E87A17">
              <w:rPr>
                <w:rStyle w:val="af0"/>
              </w:rPr>
              <w:commentReference w:id="368"/>
            </w:r>
          </w:p>
        </w:tc>
        <w:tc>
          <w:tcPr>
            <w:tcW w:w="712" w:type="pct"/>
            <w:vAlign w:val="center"/>
          </w:tcPr>
          <w:p w14:paraId="3112FBD1" w14:textId="77777777" w:rsidR="009F7F8A" w:rsidRPr="00092151" w:rsidRDefault="009F7F8A" w:rsidP="003350DC">
            <w:pPr>
              <w:rPr>
                <w:rFonts w:eastAsia="SimSun"/>
              </w:rPr>
            </w:pPr>
            <w:r w:rsidRPr="00092151">
              <w:rPr>
                <w:rFonts w:eastAsia="SimSun"/>
              </w:rPr>
              <w:t>1200 мг/литр инфузионной терапии</w:t>
            </w:r>
          </w:p>
        </w:tc>
        <w:tc>
          <w:tcPr>
            <w:tcW w:w="531" w:type="pct"/>
            <w:vAlign w:val="center"/>
          </w:tcPr>
          <w:p w14:paraId="405360E9" w14:textId="77777777" w:rsidR="009F7F8A" w:rsidRPr="00092151" w:rsidRDefault="009F7F8A" w:rsidP="003350DC">
            <w:pPr>
              <w:rPr>
                <w:rFonts w:eastAsia="SimSun"/>
              </w:rPr>
            </w:pPr>
            <w:r w:rsidRPr="00092151">
              <w:rPr>
                <w:rFonts w:eastAsia="SimSun"/>
              </w:rPr>
              <w:t>–</w:t>
            </w:r>
          </w:p>
        </w:tc>
        <w:tc>
          <w:tcPr>
            <w:tcW w:w="1275" w:type="pct"/>
            <w:vAlign w:val="center"/>
          </w:tcPr>
          <w:p w14:paraId="59B99845" w14:textId="77777777" w:rsidR="009F7F8A" w:rsidRPr="00092151" w:rsidRDefault="009F7F8A" w:rsidP="003350DC">
            <w:pPr>
              <w:rPr>
                <w:rFonts w:eastAsia="SimSun"/>
              </w:rPr>
            </w:pPr>
            <w:r w:rsidRPr="00092151">
              <w:rPr>
                <w:rFonts w:eastAsia="SimSun"/>
              </w:rPr>
              <w:t xml:space="preserve">С дня -7 по -2 день </w:t>
            </w:r>
          </w:p>
        </w:tc>
        <w:tc>
          <w:tcPr>
            <w:tcW w:w="894" w:type="pct"/>
            <w:vAlign w:val="center"/>
          </w:tcPr>
          <w:p w14:paraId="40136FCD" w14:textId="77777777" w:rsidR="009F7F8A" w:rsidRPr="00092151" w:rsidRDefault="009F7F8A" w:rsidP="003350DC">
            <w:pPr>
              <w:rPr>
                <w:rFonts w:eastAsia="SimSun"/>
              </w:rPr>
            </w:pPr>
            <w:r w:rsidRPr="00092151">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9F7F8A" w:rsidRPr="00092151" w14:paraId="4EF1D543" w14:textId="77777777" w:rsidTr="00E6250D">
        <w:trPr>
          <w:cantSplit/>
          <w:trHeight w:val="464"/>
        </w:trPr>
        <w:tc>
          <w:tcPr>
            <w:tcW w:w="488" w:type="pct"/>
          </w:tcPr>
          <w:p w14:paraId="67EB40F8" w14:textId="77777777" w:rsidR="009F7F8A" w:rsidRPr="00092151" w:rsidRDefault="009F7F8A" w:rsidP="003350DC">
            <w:pPr>
              <w:rPr>
                <w:rFonts w:eastAsia="SimSun"/>
              </w:rPr>
            </w:pPr>
            <w:r w:rsidRPr="00092151">
              <w:rPr>
                <w:rFonts w:eastAsia="SimSun"/>
              </w:rPr>
              <w:t>2</w:t>
            </w:r>
          </w:p>
        </w:tc>
        <w:tc>
          <w:tcPr>
            <w:tcW w:w="1101" w:type="pct"/>
            <w:vAlign w:val="center"/>
          </w:tcPr>
          <w:p w14:paraId="47285AC9" w14:textId="46EC6645" w:rsidR="009F7F8A" w:rsidRPr="00092151" w:rsidRDefault="00F35E0A" w:rsidP="003350DC">
            <w:pPr>
              <w:rPr>
                <w:rFonts w:eastAsia="SimSun"/>
              </w:rPr>
            </w:pPr>
            <w:r>
              <w:rPr>
                <w:rFonts w:eastAsia="SimSun"/>
              </w:rPr>
              <w:t>Декстроза**</w:t>
            </w:r>
            <w:r w:rsidR="009F7F8A" w:rsidRPr="00092151">
              <w:rPr>
                <w:rFonts w:eastAsia="SimSun"/>
              </w:rPr>
              <w:t xml:space="preserve"> </w:t>
            </w:r>
          </w:p>
        </w:tc>
        <w:tc>
          <w:tcPr>
            <w:tcW w:w="2518" w:type="pct"/>
            <w:gridSpan w:val="3"/>
            <w:vAlign w:val="center"/>
          </w:tcPr>
          <w:p w14:paraId="722FB20D" w14:textId="77777777" w:rsidR="009F7F8A" w:rsidRPr="00092151" w:rsidRDefault="009F7F8A" w:rsidP="003350DC">
            <w:pPr>
              <w:rPr>
                <w:rFonts w:eastAsia="SimSun"/>
              </w:rPr>
            </w:pPr>
            <w:r w:rsidRPr="00092151">
              <w:rPr>
                <w:rFonts w:eastAsia="SimSun"/>
              </w:rPr>
              <w:t>В соответсвии с клинической ситуацией, в среднем 14-52 дня,  в среднем 0,25 – 3 л/м</w:t>
            </w:r>
            <w:r w:rsidRPr="00092151">
              <w:rPr>
                <w:rFonts w:eastAsia="SimSun"/>
                <w:vertAlign w:val="superscript"/>
              </w:rPr>
              <w:t>2</w:t>
            </w:r>
          </w:p>
        </w:tc>
        <w:tc>
          <w:tcPr>
            <w:tcW w:w="894" w:type="pct"/>
            <w:vAlign w:val="center"/>
          </w:tcPr>
          <w:p w14:paraId="2ACE7F2E" w14:textId="77777777" w:rsidR="009F7F8A" w:rsidRPr="00092151" w:rsidRDefault="009F7F8A" w:rsidP="003350DC">
            <w:pPr>
              <w:rPr>
                <w:rFonts w:eastAsia="SimSun"/>
              </w:rPr>
            </w:pPr>
            <w:r w:rsidRPr="00092151">
              <w:rPr>
                <w:rFonts w:eastAsia="SimSun"/>
              </w:rPr>
              <w:t>В/в инфузия</w:t>
            </w:r>
          </w:p>
        </w:tc>
      </w:tr>
      <w:tr w:rsidR="009F7F8A" w:rsidRPr="00092151" w14:paraId="4E4073E2" w14:textId="77777777" w:rsidTr="00E6250D">
        <w:trPr>
          <w:cantSplit/>
          <w:trHeight w:val="464"/>
        </w:trPr>
        <w:tc>
          <w:tcPr>
            <w:tcW w:w="488" w:type="pct"/>
          </w:tcPr>
          <w:p w14:paraId="2E8F451B" w14:textId="77777777" w:rsidR="009F7F8A" w:rsidRPr="00092151" w:rsidRDefault="009F7F8A" w:rsidP="003350DC">
            <w:pPr>
              <w:rPr>
                <w:rFonts w:eastAsia="SimSun"/>
              </w:rPr>
            </w:pPr>
            <w:r w:rsidRPr="00092151">
              <w:rPr>
                <w:rFonts w:eastAsia="SimSun"/>
              </w:rPr>
              <w:lastRenderedPageBreak/>
              <w:t>3</w:t>
            </w:r>
          </w:p>
        </w:tc>
        <w:tc>
          <w:tcPr>
            <w:tcW w:w="1101" w:type="pct"/>
            <w:vAlign w:val="center"/>
          </w:tcPr>
          <w:p w14:paraId="495AE783" w14:textId="3CB59194" w:rsidR="009F7F8A" w:rsidRPr="00092151" w:rsidRDefault="00E87A17" w:rsidP="003350DC">
            <w:pPr>
              <w:rPr>
                <w:rFonts w:eastAsia="SimSun"/>
              </w:rPr>
            </w:pPr>
            <w:ins w:id="369" w:author="Анна С. Коробкина" w:date="2022-06-15T16:59:00Z">
              <w:r>
                <w:rPr>
                  <w:rFonts w:eastAsia="SimSun"/>
                </w:rPr>
                <w:t xml:space="preserve">Натрия хлорид </w:t>
              </w:r>
            </w:ins>
            <w:del w:id="370" w:author="Анна С. Коробкина" w:date="2022-06-15T16:59:00Z">
              <w:r w:rsidR="009F7F8A" w:rsidRPr="00092151" w:rsidDel="00E87A17">
                <w:rPr>
                  <w:rFonts w:eastAsia="SimSun"/>
                </w:rPr>
                <w:delText xml:space="preserve">Раствор хлорида натрия </w:delText>
              </w:r>
            </w:del>
            <w:r w:rsidR="009F7F8A" w:rsidRPr="00092151">
              <w:rPr>
                <w:rFonts w:eastAsia="SimSun"/>
              </w:rPr>
              <w:t>(0,9% NaCl)</w:t>
            </w:r>
            <w:r w:rsidR="00F35E0A">
              <w:rPr>
                <w:rFonts w:eastAsia="SimSun"/>
              </w:rPr>
              <w:t>**</w:t>
            </w:r>
          </w:p>
        </w:tc>
        <w:tc>
          <w:tcPr>
            <w:tcW w:w="2518" w:type="pct"/>
            <w:gridSpan w:val="3"/>
            <w:vAlign w:val="center"/>
          </w:tcPr>
          <w:p w14:paraId="3F706A1A" w14:textId="77777777" w:rsidR="009F7F8A" w:rsidRPr="00092151" w:rsidRDefault="009F7F8A" w:rsidP="003350DC">
            <w:pPr>
              <w:rPr>
                <w:rFonts w:eastAsia="SimSun"/>
              </w:rPr>
            </w:pPr>
            <w:r w:rsidRPr="00092151">
              <w:rPr>
                <w:rFonts w:eastAsia="SimSun"/>
              </w:rPr>
              <w:t>В соответсвии с клинической ситуацией, в среднем 14-52 дня,  в среднем 0,25 – 3 л/м</w:t>
            </w:r>
            <w:r w:rsidRPr="00092151">
              <w:rPr>
                <w:rFonts w:eastAsia="SimSun"/>
                <w:vertAlign w:val="superscript"/>
              </w:rPr>
              <w:t>2</w:t>
            </w:r>
          </w:p>
        </w:tc>
        <w:tc>
          <w:tcPr>
            <w:tcW w:w="894" w:type="pct"/>
            <w:vAlign w:val="center"/>
          </w:tcPr>
          <w:p w14:paraId="56A3354B" w14:textId="77777777" w:rsidR="009F7F8A" w:rsidRPr="00092151" w:rsidRDefault="009F7F8A" w:rsidP="003350DC">
            <w:pPr>
              <w:rPr>
                <w:rFonts w:eastAsia="SimSun"/>
              </w:rPr>
            </w:pPr>
            <w:r w:rsidRPr="00092151">
              <w:rPr>
                <w:rFonts w:eastAsia="SimSun"/>
              </w:rPr>
              <w:t>В/в инфузия</w:t>
            </w:r>
          </w:p>
        </w:tc>
      </w:tr>
      <w:tr w:rsidR="009F7F8A" w:rsidRPr="00092151" w14:paraId="70C49FA9" w14:textId="77777777" w:rsidTr="00E6250D">
        <w:trPr>
          <w:cantSplit/>
          <w:trHeight w:val="464"/>
        </w:trPr>
        <w:tc>
          <w:tcPr>
            <w:tcW w:w="488" w:type="pct"/>
          </w:tcPr>
          <w:p w14:paraId="19AA85B0" w14:textId="77777777" w:rsidR="009F7F8A" w:rsidRPr="00092151" w:rsidRDefault="009F7F8A" w:rsidP="003350DC">
            <w:pPr>
              <w:rPr>
                <w:rFonts w:eastAsia="SimSun"/>
              </w:rPr>
            </w:pPr>
            <w:r w:rsidRPr="00092151">
              <w:rPr>
                <w:rFonts w:eastAsia="SimSun"/>
              </w:rPr>
              <w:t>4</w:t>
            </w:r>
          </w:p>
        </w:tc>
        <w:tc>
          <w:tcPr>
            <w:tcW w:w="1101" w:type="pct"/>
            <w:vAlign w:val="center"/>
          </w:tcPr>
          <w:p w14:paraId="3DD76995" w14:textId="73D28EAE" w:rsidR="009F7F8A" w:rsidRPr="00092151" w:rsidRDefault="00C81EAE" w:rsidP="003350DC">
            <w:pPr>
              <w:rPr>
                <w:rFonts w:eastAsia="SimSun"/>
              </w:rPr>
            </w:pPr>
            <w:r w:rsidRPr="00C81EAE">
              <w:rPr>
                <w:rFonts w:eastAsia="SimSun"/>
              </w:rPr>
              <w:t>Натрия хлорида раствор сложный [Калия хлорид+Кальция хлорид+Натрия хлорид]</w:t>
            </w:r>
            <w:r>
              <w:rPr>
                <w:rFonts w:eastAsia="SimSun"/>
              </w:rPr>
              <w:t>**</w:t>
            </w:r>
          </w:p>
        </w:tc>
        <w:tc>
          <w:tcPr>
            <w:tcW w:w="2518" w:type="pct"/>
            <w:gridSpan w:val="3"/>
            <w:vAlign w:val="center"/>
          </w:tcPr>
          <w:p w14:paraId="0BFA5F42" w14:textId="77777777" w:rsidR="009F7F8A" w:rsidRPr="00092151" w:rsidRDefault="009F7F8A" w:rsidP="003350DC">
            <w:pPr>
              <w:rPr>
                <w:rFonts w:eastAsia="SimSun"/>
              </w:rPr>
            </w:pPr>
            <w:r w:rsidRPr="00092151">
              <w:rPr>
                <w:rFonts w:eastAsia="SimSun"/>
              </w:rPr>
              <w:t>В соответсвии с клинической ситуацией, в среднем 14-52 дня,  в среднем 0,25 – 3 л/м</w:t>
            </w:r>
            <w:r w:rsidRPr="00092151">
              <w:rPr>
                <w:rFonts w:eastAsia="SimSun"/>
                <w:vertAlign w:val="superscript"/>
              </w:rPr>
              <w:t>2</w:t>
            </w:r>
          </w:p>
        </w:tc>
        <w:tc>
          <w:tcPr>
            <w:tcW w:w="894" w:type="pct"/>
            <w:vAlign w:val="center"/>
          </w:tcPr>
          <w:p w14:paraId="1F25308F" w14:textId="77777777" w:rsidR="009F7F8A" w:rsidRPr="00092151" w:rsidRDefault="009F7F8A" w:rsidP="003350DC">
            <w:pPr>
              <w:rPr>
                <w:rFonts w:eastAsia="SimSun"/>
              </w:rPr>
            </w:pPr>
            <w:r w:rsidRPr="00092151">
              <w:rPr>
                <w:rFonts w:eastAsia="SimSun"/>
              </w:rPr>
              <w:t>В/в инфузия</w:t>
            </w:r>
          </w:p>
        </w:tc>
      </w:tr>
      <w:tr w:rsidR="009F7F8A" w:rsidRPr="00092151" w14:paraId="054AF706" w14:textId="77777777" w:rsidTr="00E6250D">
        <w:trPr>
          <w:cantSplit/>
          <w:trHeight w:val="464"/>
        </w:trPr>
        <w:tc>
          <w:tcPr>
            <w:tcW w:w="488" w:type="pct"/>
          </w:tcPr>
          <w:p w14:paraId="04C23D06" w14:textId="092D95A8" w:rsidR="009F7F8A" w:rsidRPr="00092151" w:rsidRDefault="00E6250D" w:rsidP="003350DC">
            <w:pPr>
              <w:rPr>
                <w:rFonts w:eastAsia="SimSun"/>
              </w:rPr>
            </w:pPr>
            <w:r>
              <w:rPr>
                <w:rFonts w:eastAsia="SimSun"/>
              </w:rPr>
              <w:t>5</w:t>
            </w:r>
          </w:p>
        </w:tc>
        <w:tc>
          <w:tcPr>
            <w:tcW w:w="1101" w:type="pct"/>
            <w:vAlign w:val="center"/>
          </w:tcPr>
          <w:p w14:paraId="2AABB625" w14:textId="1AC0D3D3" w:rsidR="009F7F8A" w:rsidRPr="00092151" w:rsidRDefault="009F7F8A" w:rsidP="003350DC">
            <w:pPr>
              <w:rPr>
                <w:rFonts w:eastAsia="SimSun"/>
              </w:rPr>
            </w:pPr>
            <w:r w:rsidRPr="00092151">
              <w:rPr>
                <w:rFonts w:eastAsia="SimSun"/>
              </w:rPr>
              <w:t>4% хлорида калия (KCl)</w:t>
            </w:r>
            <w:r w:rsidR="00C81EAE">
              <w:rPr>
                <w:rFonts w:eastAsia="SimSun"/>
              </w:rPr>
              <w:t>**</w:t>
            </w:r>
          </w:p>
        </w:tc>
        <w:tc>
          <w:tcPr>
            <w:tcW w:w="2518" w:type="pct"/>
            <w:gridSpan w:val="3"/>
            <w:vAlign w:val="center"/>
          </w:tcPr>
          <w:p w14:paraId="18776E4E" w14:textId="77777777" w:rsidR="009F7F8A" w:rsidRPr="00092151" w:rsidRDefault="009F7F8A" w:rsidP="003350DC">
            <w:pPr>
              <w:rPr>
                <w:rFonts w:eastAsia="SimSun"/>
              </w:rPr>
            </w:pPr>
            <w:r w:rsidRPr="00092151">
              <w:rPr>
                <w:rFonts w:eastAsia="SimSun"/>
              </w:rPr>
              <w:t>В соответсвии с лабораторными показателями, в среднем 14-52 дня</w:t>
            </w:r>
          </w:p>
        </w:tc>
        <w:tc>
          <w:tcPr>
            <w:tcW w:w="894" w:type="pct"/>
            <w:vAlign w:val="center"/>
          </w:tcPr>
          <w:p w14:paraId="38CF570A" w14:textId="77777777" w:rsidR="009F7F8A" w:rsidRPr="00092151" w:rsidRDefault="009F7F8A" w:rsidP="003350DC">
            <w:pPr>
              <w:rPr>
                <w:rFonts w:eastAsia="SimSun"/>
              </w:rPr>
            </w:pPr>
            <w:r w:rsidRPr="00092151">
              <w:rPr>
                <w:rFonts w:eastAsia="SimSun"/>
              </w:rPr>
              <w:t>В/в инфузия</w:t>
            </w:r>
          </w:p>
        </w:tc>
      </w:tr>
      <w:tr w:rsidR="009F7F8A" w:rsidRPr="00092151" w14:paraId="501C07D8" w14:textId="77777777" w:rsidTr="00E6250D">
        <w:trPr>
          <w:cantSplit/>
          <w:trHeight w:val="464"/>
        </w:trPr>
        <w:tc>
          <w:tcPr>
            <w:tcW w:w="488" w:type="pct"/>
          </w:tcPr>
          <w:p w14:paraId="27F3533C" w14:textId="1BEB210D" w:rsidR="009F7F8A" w:rsidRPr="00092151" w:rsidRDefault="00E6250D" w:rsidP="003350DC">
            <w:pPr>
              <w:rPr>
                <w:rFonts w:eastAsia="SimSun"/>
              </w:rPr>
            </w:pPr>
            <w:r>
              <w:rPr>
                <w:rFonts w:eastAsia="SimSun"/>
              </w:rPr>
              <w:t>6</w:t>
            </w:r>
          </w:p>
        </w:tc>
        <w:tc>
          <w:tcPr>
            <w:tcW w:w="1101" w:type="pct"/>
            <w:vAlign w:val="center"/>
          </w:tcPr>
          <w:p w14:paraId="3CCCE529" w14:textId="5C4FCCF2" w:rsidR="009F7F8A" w:rsidRPr="00092151" w:rsidRDefault="009F7F8A" w:rsidP="003350DC">
            <w:pPr>
              <w:rPr>
                <w:rFonts w:eastAsia="SimSun"/>
              </w:rPr>
            </w:pPr>
            <w:r w:rsidRPr="00092151">
              <w:rPr>
                <w:rFonts w:eastAsia="SimSun"/>
              </w:rPr>
              <w:t>25% сульфат магния (MgSO4)</w:t>
            </w:r>
            <w:r w:rsidR="00C81EAE">
              <w:rPr>
                <w:rFonts w:eastAsia="SimSun"/>
              </w:rPr>
              <w:t>**</w:t>
            </w:r>
          </w:p>
        </w:tc>
        <w:tc>
          <w:tcPr>
            <w:tcW w:w="2518" w:type="pct"/>
            <w:gridSpan w:val="3"/>
            <w:vAlign w:val="center"/>
          </w:tcPr>
          <w:p w14:paraId="1B8030DC" w14:textId="77777777" w:rsidR="009F7F8A" w:rsidRPr="00092151" w:rsidRDefault="009F7F8A" w:rsidP="003350DC">
            <w:pPr>
              <w:rPr>
                <w:rFonts w:eastAsia="SimSun"/>
              </w:rPr>
            </w:pPr>
            <w:r w:rsidRPr="00092151">
              <w:rPr>
                <w:rFonts w:eastAsia="SimSun"/>
              </w:rPr>
              <w:t>В соответсвии с лабораторными показателями, в среднем 14-52 дня</w:t>
            </w:r>
          </w:p>
        </w:tc>
        <w:tc>
          <w:tcPr>
            <w:tcW w:w="894" w:type="pct"/>
            <w:vAlign w:val="center"/>
          </w:tcPr>
          <w:p w14:paraId="1FDF2F08" w14:textId="77777777" w:rsidR="009F7F8A" w:rsidRPr="00092151" w:rsidRDefault="009F7F8A" w:rsidP="003350DC">
            <w:pPr>
              <w:rPr>
                <w:rFonts w:eastAsia="SimSun"/>
              </w:rPr>
            </w:pPr>
            <w:r w:rsidRPr="00092151">
              <w:rPr>
                <w:rFonts w:eastAsia="SimSun"/>
              </w:rPr>
              <w:t>В/в инфузия</w:t>
            </w:r>
          </w:p>
        </w:tc>
      </w:tr>
      <w:tr w:rsidR="009F7F8A" w:rsidRPr="00092151" w14:paraId="001C89B9" w14:textId="77777777" w:rsidTr="009F7F8A">
        <w:trPr>
          <w:cantSplit/>
          <w:trHeight w:val="464"/>
        </w:trPr>
        <w:tc>
          <w:tcPr>
            <w:tcW w:w="5000" w:type="pct"/>
            <w:gridSpan w:val="6"/>
          </w:tcPr>
          <w:p w14:paraId="5E65BD50" w14:textId="77777777" w:rsidR="009F7F8A" w:rsidRPr="00092151" w:rsidRDefault="009F7F8A" w:rsidP="003350DC">
            <w:pPr>
              <w:rPr>
                <w:rFonts w:eastAsia="SimSun"/>
              </w:rPr>
            </w:pPr>
            <w:commentRangeStart w:id="371"/>
            <w:r w:rsidRPr="00092151">
              <w:rPr>
                <w:rFonts w:eastAsia="SimSun"/>
              </w:rPr>
              <w:t>Антиэметическая терапия</w:t>
            </w:r>
            <w:commentRangeEnd w:id="371"/>
            <w:r w:rsidR="00A46BA3">
              <w:rPr>
                <w:rStyle w:val="af0"/>
              </w:rPr>
              <w:commentReference w:id="371"/>
            </w:r>
          </w:p>
        </w:tc>
      </w:tr>
      <w:tr w:rsidR="00E6250D" w:rsidRPr="00092151" w14:paraId="7BE5F820" w14:textId="77777777" w:rsidTr="00E6250D">
        <w:trPr>
          <w:cantSplit/>
          <w:trHeight w:val="464"/>
        </w:trPr>
        <w:tc>
          <w:tcPr>
            <w:tcW w:w="488" w:type="pct"/>
          </w:tcPr>
          <w:p w14:paraId="61DC21A5" w14:textId="77777777" w:rsidR="009F7F8A" w:rsidRPr="00092151" w:rsidRDefault="009F7F8A" w:rsidP="003350DC">
            <w:pPr>
              <w:rPr>
                <w:rFonts w:eastAsia="SimSun"/>
              </w:rPr>
            </w:pPr>
            <w:r w:rsidRPr="00092151">
              <w:rPr>
                <w:rFonts w:eastAsia="SimSun"/>
              </w:rPr>
              <w:t>1</w:t>
            </w:r>
          </w:p>
        </w:tc>
        <w:tc>
          <w:tcPr>
            <w:tcW w:w="1101" w:type="pct"/>
            <w:vAlign w:val="center"/>
          </w:tcPr>
          <w:p w14:paraId="5503B3EC" w14:textId="7C7653D3" w:rsidR="009F7F8A" w:rsidRPr="00092151" w:rsidRDefault="009F7F8A" w:rsidP="003350DC">
            <w:pPr>
              <w:rPr>
                <w:rFonts w:eastAsia="SimSun"/>
              </w:rPr>
            </w:pPr>
            <w:r w:rsidRPr="00092151">
              <w:rPr>
                <w:rFonts w:eastAsia="SimSun"/>
              </w:rPr>
              <w:t>Ондансетрон</w:t>
            </w:r>
            <w:r w:rsidR="00C81EAE">
              <w:rPr>
                <w:rFonts w:eastAsia="SimSun"/>
              </w:rPr>
              <w:t>**</w:t>
            </w:r>
            <w:r w:rsidRPr="00092151">
              <w:rPr>
                <w:rFonts w:eastAsia="SimSun"/>
              </w:rPr>
              <w:t xml:space="preserve"> </w:t>
            </w:r>
          </w:p>
        </w:tc>
        <w:tc>
          <w:tcPr>
            <w:tcW w:w="712" w:type="pct"/>
            <w:vAlign w:val="center"/>
          </w:tcPr>
          <w:p w14:paraId="0A1A4C10" w14:textId="77777777" w:rsidR="009F7F8A" w:rsidRPr="00092151" w:rsidRDefault="009F7F8A" w:rsidP="003350DC">
            <w:pPr>
              <w:rPr>
                <w:rFonts w:eastAsia="SimSun"/>
              </w:rPr>
            </w:pPr>
            <w:r w:rsidRPr="00092151">
              <w:rPr>
                <w:rFonts w:eastAsia="SimSun"/>
              </w:rPr>
              <w:t>24 мг</w:t>
            </w:r>
          </w:p>
        </w:tc>
        <w:tc>
          <w:tcPr>
            <w:tcW w:w="531" w:type="pct"/>
            <w:vAlign w:val="center"/>
          </w:tcPr>
          <w:p w14:paraId="2DE4C7CC" w14:textId="77777777" w:rsidR="009F7F8A" w:rsidRPr="00092151" w:rsidRDefault="009F7F8A" w:rsidP="003350DC">
            <w:pPr>
              <w:rPr>
                <w:rFonts w:eastAsia="SimSun"/>
              </w:rPr>
            </w:pPr>
            <w:r w:rsidRPr="00092151">
              <w:rPr>
                <w:rFonts w:eastAsia="SimSun"/>
              </w:rPr>
              <w:t>–</w:t>
            </w:r>
          </w:p>
        </w:tc>
        <w:tc>
          <w:tcPr>
            <w:tcW w:w="1275" w:type="pct"/>
            <w:vAlign w:val="center"/>
          </w:tcPr>
          <w:p w14:paraId="3CD1A99D" w14:textId="77777777" w:rsidR="009F7F8A" w:rsidRPr="00092151" w:rsidRDefault="009F7F8A" w:rsidP="003350DC">
            <w:pPr>
              <w:rPr>
                <w:rFonts w:eastAsia="SimSun"/>
              </w:rPr>
            </w:pPr>
            <w:r w:rsidRPr="00092151">
              <w:rPr>
                <w:rFonts w:eastAsia="SimSun"/>
              </w:rPr>
              <w:t>В дни введения химиопрепаратов, и/или по усмотрению врача, в среднем 7-14 дней</w:t>
            </w:r>
          </w:p>
        </w:tc>
        <w:tc>
          <w:tcPr>
            <w:tcW w:w="894" w:type="pct"/>
            <w:vAlign w:val="center"/>
          </w:tcPr>
          <w:p w14:paraId="5264B0F8" w14:textId="77777777" w:rsidR="009F7F8A" w:rsidRPr="00092151" w:rsidRDefault="009F7F8A" w:rsidP="003350DC">
            <w:pPr>
              <w:rPr>
                <w:rFonts w:eastAsia="SimSun"/>
              </w:rPr>
            </w:pPr>
            <w:r w:rsidRPr="00092151">
              <w:rPr>
                <w:rFonts w:eastAsia="SimSun"/>
              </w:rPr>
              <w:t xml:space="preserve">В/в, 8 мг 3 раза/сут  </w:t>
            </w:r>
          </w:p>
        </w:tc>
      </w:tr>
      <w:tr w:rsidR="00E6250D" w:rsidRPr="00092151" w14:paraId="34CE4A85" w14:textId="77777777" w:rsidTr="00E6250D">
        <w:trPr>
          <w:cantSplit/>
          <w:trHeight w:val="464"/>
        </w:trPr>
        <w:tc>
          <w:tcPr>
            <w:tcW w:w="488" w:type="pct"/>
          </w:tcPr>
          <w:p w14:paraId="406CE241" w14:textId="77777777" w:rsidR="009F7F8A" w:rsidRPr="00092151" w:rsidRDefault="009F7F8A" w:rsidP="003350DC">
            <w:pPr>
              <w:rPr>
                <w:rFonts w:eastAsia="SimSun"/>
              </w:rPr>
            </w:pPr>
            <w:r w:rsidRPr="00092151">
              <w:rPr>
                <w:rFonts w:eastAsia="SimSun"/>
              </w:rPr>
              <w:t>2</w:t>
            </w:r>
          </w:p>
        </w:tc>
        <w:tc>
          <w:tcPr>
            <w:tcW w:w="1101" w:type="pct"/>
            <w:vAlign w:val="center"/>
          </w:tcPr>
          <w:p w14:paraId="2C30B08E" w14:textId="77777777" w:rsidR="009F7F8A" w:rsidRPr="00092151" w:rsidRDefault="009F7F8A" w:rsidP="003350DC">
            <w:pPr>
              <w:rPr>
                <w:rFonts w:eastAsia="SimSun"/>
              </w:rPr>
            </w:pPr>
            <w:r w:rsidRPr="00092151">
              <w:rPr>
                <w:rFonts w:eastAsia="SimSun"/>
              </w:rPr>
              <w:t>Гранисетрон</w:t>
            </w:r>
          </w:p>
        </w:tc>
        <w:tc>
          <w:tcPr>
            <w:tcW w:w="712" w:type="pct"/>
            <w:vAlign w:val="center"/>
          </w:tcPr>
          <w:p w14:paraId="62F2025D" w14:textId="77777777" w:rsidR="009F7F8A" w:rsidRPr="00092151" w:rsidRDefault="009F7F8A" w:rsidP="003350DC">
            <w:pPr>
              <w:rPr>
                <w:rFonts w:eastAsia="SimSun"/>
              </w:rPr>
            </w:pPr>
            <w:r w:rsidRPr="00092151">
              <w:rPr>
                <w:rFonts w:eastAsia="SimSun"/>
              </w:rPr>
              <w:t>9 мг</w:t>
            </w:r>
          </w:p>
        </w:tc>
        <w:tc>
          <w:tcPr>
            <w:tcW w:w="531" w:type="pct"/>
            <w:vAlign w:val="center"/>
          </w:tcPr>
          <w:p w14:paraId="79518E43" w14:textId="77777777" w:rsidR="009F7F8A" w:rsidRPr="00092151" w:rsidRDefault="009F7F8A" w:rsidP="003350DC">
            <w:pPr>
              <w:rPr>
                <w:rFonts w:eastAsia="SimSun"/>
              </w:rPr>
            </w:pPr>
            <w:r w:rsidRPr="00092151">
              <w:rPr>
                <w:rFonts w:eastAsia="SimSun"/>
              </w:rPr>
              <w:t>–</w:t>
            </w:r>
          </w:p>
        </w:tc>
        <w:tc>
          <w:tcPr>
            <w:tcW w:w="1275" w:type="pct"/>
            <w:vAlign w:val="center"/>
          </w:tcPr>
          <w:p w14:paraId="48CB906F" w14:textId="77777777" w:rsidR="009F7F8A" w:rsidRPr="00092151" w:rsidRDefault="009F7F8A" w:rsidP="003350DC">
            <w:pPr>
              <w:rPr>
                <w:rFonts w:eastAsia="SimSun"/>
              </w:rPr>
            </w:pPr>
            <w:r w:rsidRPr="00092151">
              <w:rPr>
                <w:rFonts w:eastAsia="SimSun"/>
              </w:rPr>
              <w:t>В дни введения химиопрепаратов, и/или по усмотрению врача, в среднем 7-14 дней</w:t>
            </w:r>
          </w:p>
        </w:tc>
        <w:tc>
          <w:tcPr>
            <w:tcW w:w="894" w:type="pct"/>
            <w:vAlign w:val="center"/>
          </w:tcPr>
          <w:p w14:paraId="4470C1F9" w14:textId="77777777" w:rsidR="009F7F8A" w:rsidRPr="00092151" w:rsidRDefault="009F7F8A" w:rsidP="003350DC">
            <w:pPr>
              <w:rPr>
                <w:rFonts w:eastAsia="SimSun"/>
              </w:rPr>
            </w:pPr>
            <w:r w:rsidRPr="00092151">
              <w:rPr>
                <w:rFonts w:eastAsia="SimSun"/>
              </w:rPr>
              <w:t xml:space="preserve">В/в, 3 мг 3 раза/сут  </w:t>
            </w:r>
          </w:p>
        </w:tc>
      </w:tr>
      <w:tr w:rsidR="00E6250D" w:rsidRPr="00092151" w14:paraId="447E8655" w14:textId="77777777" w:rsidTr="00E6250D">
        <w:trPr>
          <w:cantSplit/>
          <w:trHeight w:val="464"/>
        </w:trPr>
        <w:tc>
          <w:tcPr>
            <w:tcW w:w="488" w:type="pct"/>
          </w:tcPr>
          <w:p w14:paraId="690D9AB8" w14:textId="77777777" w:rsidR="009F7F8A" w:rsidRPr="00092151" w:rsidRDefault="009F7F8A" w:rsidP="003350DC">
            <w:pPr>
              <w:rPr>
                <w:rFonts w:eastAsia="SimSun"/>
              </w:rPr>
            </w:pPr>
            <w:r w:rsidRPr="00092151">
              <w:rPr>
                <w:rFonts w:eastAsia="SimSun"/>
              </w:rPr>
              <w:t>3</w:t>
            </w:r>
          </w:p>
        </w:tc>
        <w:tc>
          <w:tcPr>
            <w:tcW w:w="1101" w:type="pct"/>
            <w:vAlign w:val="center"/>
          </w:tcPr>
          <w:p w14:paraId="49F56CD8" w14:textId="77777777" w:rsidR="009F7F8A" w:rsidRPr="00092151" w:rsidRDefault="009F7F8A" w:rsidP="003350DC">
            <w:pPr>
              <w:rPr>
                <w:rFonts w:eastAsia="SimSun"/>
              </w:rPr>
            </w:pPr>
            <w:r w:rsidRPr="00092151">
              <w:rPr>
                <w:rFonts w:eastAsia="SimSun"/>
              </w:rPr>
              <w:t>Трописетрон</w:t>
            </w:r>
          </w:p>
        </w:tc>
        <w:tc>
          <w:tcPr>
            <w:tcW w:w="712" w:type="pct"/>
            <w:vAlign w:val="center"/>
          </w:tcPr>
          <w:p w14:paraId="675D78CD" w14:textId="77777777" w:rsidR="009F7F8A" w:rsidRPr="00092151" w:rsidRDefault="009F7F8A" w:rsidP="003350DC">
            <w:pPr>
              <w:rPr>
                <w:rFonts w:eastAsia="SimSun"/>
              </w:rPr>
            </w:pPr>
            <w:r w:rsidRPr="00092151">
              <w:rPr>
                <w:rFonts w:eastAsia="SimSun"/>
              </w:rPr>
              <w:t>5 мг</w:t>
            </w:r>
          </w:p>
        </w:tc>
        <w:tc>
          <w:tcPr>
            <w:tcW w:w="531" w:type="pct"/>
            <w:vAlign w:val="center"/>
          </w:tcPr>
          <w:p w14:paraId="07F0449E" w14:textId="77777777" w:rsidR="009F7F8A" w:rsidRPr="00092151" w:rsidRDefault="009F7F8A" w:rsidP="003350DC">
            <w:pPr>
              <w:rPr>
                <w:rFonts w:eastAsia="SimSun"/>
              </w:rPr>
            </w:pPr>
            <w:r w:rsidRPr="00092151">
              <w:rPr>
                <w:rFonts w:eastAsia="SimSun"/>
              </w:rPr>
              <w:t>–</w:t>
            </w:r>
          </w:p>
        </w:tc>
        <w:tc>
          <w:tcPr>
            <w:tcW w:w="1275" w:type="pct"/>
            <w:vAlign w:val="center"/>
          </w:tcPr>
          <w:p w14:paraId="27850358" w14:textId="77777777" w:rsidR="009F7F8A" w:rsidRPr="00092151" w:rsidRDefault="009F7F8A" w:rsidP="003350DC">
            <w:pPr>
              <w:rPr>
                <w:rFonts w:eastAsia="SimSun"/>
              </w:rPr>
            </w:pPr>
            <w:r w:rsidRPr="00092151">
              <w:rPr>
                <w:rFonts w:eastAsia="SimSun"/>
              </w:rPr>
              <w:t>В дни введения химиопрепаратов, и/или по усмотрению врача, в среднем 7-14 дней</w:t>
            </w:r>
          </w:p>
        </w:tc>
        <w:tc>
          <w:tcPr>
            <w:tcW w:w="894" w:type="pct"/>
            <w:vAlign w:val="center"/>
          </w:tcPr>
          <w:p w14:paraId="34DE054F" w14:textId="77777777" w:rsidR="009F7F8A" w:rsidRPr="00092151" w:rsidRDefault="009F7F8A" w:rsidP="003350DC">
            <w:pPr>
              <w:rPr>
                <w:rFonts w:eastAsia="SimSun"/>
              </w:rPr>
            </w:pPr>
            <w:r w:rsidRPr="00092151">
              <w:rPr>
                <w:rFonts w:eastAsia="SimSun"/>
              </w:rPr>
              <w:t>В/в, 5 мг 1 раз/сут</w:t>
            </w:r>
          </w:p>
        </w:tc>
      </w:tr>
      <w:tr w:rsidR="00E6250D" w:rsidRPr="00092151" w14:paraId="2535AD31" w14:textId="77777777" w:rsidTr="00E6250D">
        <w:trPr>
          <w:cantSplit/>
          <w:trHeight w:val="464"/>
        </w:trPr>
        <w:tc>
          <w:tcPr>
            <w:tcW w:w="488" w:type="pct"/>
          </w:tcPr>
          <w:p w14:paraId="44F45487" w14:textId="77777777" w:rsidR="009F7F8A" w:rsidRPr="00092151" w:rsidRDefault="009F7F8A" w:rsidP="003350DC">
            <w:pPr>
              <w:rPr>
                <w:rFonts w:eastAsia="SimSun"/>
              </w:rPr>
            </w:pPr>
            <w:r w:rsidRPr="00092151">
              <w:rPr>
                <w:rFonts w:eastAsia="SimSun"/>
              </w:rPr>
              <w:lastRenderedPageBreak/>
              <w:t>4</w:t>
            </w:r>
          </w:p>
        </w:tc>
        <w:tc>
          <w:tcPr>
            <w:tcW w:w="1101" w:type="pct"/>
            <w:vAlign w:val="center"/>
          </w:tcPr>
          <w:p w14:paraId="6C5B9D3A" w14:textId="77777777" w:rsidR="009F7F8A" w:rsidRPr="00092151" w:rsidRDefault="009F7F8A" w:rsidP="003350DC">
            <w:pPr>
              <w:rPr>
                <w:rFonts w:eastAsia="SimSun"/>
              </w:rPr>
            </w:pPr>
            <w:r w:rsidRPr="00092151">
              <w:rPr>
                <w:rFonts w:eastAsia="SimSun"/>
              </w:rPr>
              <w:t>Палоносетрон</w:t>
            </w:r>
          </w:p>
        </w:tc>
        <w:tc>
          <w:tcPr>
            <w:tcW w:w="712" w:type="pct"/>
            <w:vAlign w:val="center"/>
          </w:tcPr>
          <w:p w14:paraId="11ABA047" w14:textId="77777777" w:rsidR="009F7F8A" w:rsidRPr="00092151" w:rsidRDefault="009F7F8A" w:rsidP="003350DC">
            <w:pPr>
              <w:rPr>
                <w:rFonts w:eastAsia="SimSun"/>
              </w:rPr>
            </w:pPr>
            <w:r w:rsidRPr="00092151">
              <w:rPr>
                <w:rFonts w:eastAsia="SimSun"/>
              </w:rPr>
              <w:t>0,25 мг</w:t>
            </w:r>
          </w:p>
        </w:tc>
        <w:tc>
          <w:tcPr>
            <w:tcW w:w="531" w:type="pct"/>
            <w:vAlign w:val="center"/>
          </w:tcPr>
          <w:p w14:paraId="00306DFB" w14:textId="77777777" w:rsidR="009F7F8A" w:rsidRPr="00092151" w:rsidRDefault="009F7F8A" w:rsidP="003350DC">
            <w:pPr>
              <w:rPr>
                <w:rFonts w:eastAsia="SimSun"/>
              </w:rPr>
            </w:pPr>
            <w:r w:rsidRPr="00092151">
              <w:rPr>
                <w:rFonts w:eastAsia="SimSun"/>
              </w:rPr>
              <w:t>–</w:t>
            </w:r>
          </w:p>
        </w:tc>
        <w:tc>
          <w:tcPr>
            <w:tcW w:w="1275" w:type="pct"/>
            <w:vAlign w:val="center"/>
          </w:tcPr>
          <w:p w14:paraId="5CF7F3C6" w14:textId="77777777" w:rsidR="009F7F8A" w:rsidRPr="00092151" w:rsidRDefault="009F7F8A" w:rsidP="003350DC">
            <w:pPr>
              <w:rPr>
                <w:rFonts w:eastAsia="SimSun"/>
              </w:rPr>
            </w:pPr>
            <w:r w:rsidRPr="00092151">
              <w:rPr>
                <w:rFonts w:eastAsia="SimSun"/>
              </w:rPr>
              <w:t>В дни введения химиопрепаратов, и/или по усмотрению врача, в среднем 7-14 дней</w:t>
            </w:r>
          </w:p>
        </w:tc>
        <w:tc>
          <w:tcPr>
            <w:tcW w:w="894" w:type="pct"/>
            <w:vAlign w:val="center"/>
          </w:tcPr>
          <w:p w14:paraId="2F4FD89C" w14:textId="77777777" w:rsidR="009F7F8A" w:rsidRPr="00092151" w:rsidRDefault="009F7F8A" w:rsidP="003350DC">
            <w:pPr>
              <w:rPr>
                <w:rFonts w:eastAsia="SimSun"/>
              </w:rPr>
            </w:pPr>
            <w:r w:rsidRPr="00092151">
              <w:rPr>
                <w:rFonts w:eastAsia="SimSun"/>
              </w:rPr>
              <w:t>В/в</w:t>
            </w:r>
          </w:p>
        </w:tc>
      </w:tr>
      <w:tr w:rsidR="00E6250D" w:rsidRPr="00092151" w14:paraId="6495499C" w14:textId="77777777" w:rsidTr="00E6250D">
        <w:trPr>
          <w:cantSplit/>
          <w:trHeight w:val="464"/>
        </w:trPr>
        <w:tc>
          <w:tcPr>
            <w:tcW w:w="488" w:type="pct"/>
          </w:tcPr>
          <w:p w14:paraId="17420672" w14:textId="77777777" w:rsidR="009F7F8A" w:rsidRPr="00092151" w:rsidRDefault="009F7F8A" w:rsidP="003350DC">
            <w:pPr>
              <w:rPr>
                <w:rFonts w:eastAsia="SimSun"/>
              </w:rPr>
            </w:pPr>
            <w:r w:rsidRPr="00092151">
              <w:rPr>
                <w:rFonts w:eastAsia="SimSun"/>
              </w:rPr>
              <w:t>5</w:t>
            </w:r>
          </w:p>
        </w:tc>
        <w:tc>
          <w:tcPr>
            <w:tcW w:w="1101" w:type="pct"/>
            <w:vAlign w:val="center"/>
          </w:tcPr>
          <w:p w14:paraId="5AFE0E7E" w14:textId="77777777" w:rsidR="009F7F8A" w:rsidRPr="00092151" w:rsidRDefault="009F7F8A" w:rsidP="003350DC">
            <w:pPr>
              <w:rPr>
                <w:rFonts w:eastAsia="SimSun"/>
              </w:rPr>
            </w:pPr>
            <w:r w:rsidRPr="00092151">
              <w:rPr>
                <w:rFonts w:eastAsia="SimSun"/>
              </w:rPr>
              <w:t>Апрепитант</w:t>
            </w:r>
          </w:p>
        </w:tc>
        <w:tc>
          <w:tcPr>
            <w:tcW w:w="712" w:type="pct"/>
            <w:vAlign w:val="center"/>
          </w:tcPr>
          <w:p w14:paraId="5F7ED1C3" w14:textId="77777777" w:rsidR="009F7F8A" w:rsidRPr="00092151" w:rsidRDefault="009F7F8A" w:rsidP="003350DC">
            <w:pPr>
              <w:rPr>
                <w:rFonts w:eastAsia="SimSun"/>
              </w:rPr>
            </w:pPr>
            <w:r w:rsidRPr="00092151">
              <w:rPr>
                <w:rFonts w:eastAsia="SimSun"/>
              </w:rPr>
              <w:t>125, 80, 80 мг</w:t>
            </w:r>
          </w:p>
        </w:tc>
        <w:tc>
          <w:tcPr>
            <w:tcW w:w="531" w:type="pct"/>
            <w:vAlign w:val="center"/>
          </w:tcPr>
          <w:p w14:paraId="1F420573" w14:textId="77777777" w:rsidR="009F7F8A" w:rsidRPr="00092151" w:rsidRDefault="009F7F8A" w:rsidP="003350DC">
            <w:pPr>
              <w:rPr>
                <w:rFonts w:eastAsia="SimSun"/>
              </w:rPr>
            </w:pPr>
            <w:r w:rsidRPr="00092151">
              <w:rPr>
                <w:rFonts w:eastAsia="SimSun"/>
              </w:rPr>
              <w:t>–</w:t>
            </w:r>
          </w:p>
        </w:tc>
        <w:tc>
          <w:tcPr>
            <w:tcW w:w="1275" w:type="pct"/>
            <w:vAlign w:val="center"/>
          </w:tcPr>
          <w:p w14:paraId="42D7DDED" w14:textId="77777777" w:rsidR="009F7F8A" w:rsidRPr="00092151" w:rsidRDefault="009F7F8A" w:rsidP="003350DC">
            <w:pPr>
              <w:rPr>
                <w:rFonts w:eastAsia="SimSun"/>
              </w:rPr>
            </w:pPr>
            <w:r w:rsidRPr="00092151">
              <w:rPr>
                <w:rFonts w:eastAsia="SimSun"/>
              </w:rPr>
              <w:t xml:space="preserve">При проведении </w:t>
            </w:r>
            <w:commentRangeStart w:id="372"/>
            <w:r w:rsidRPr="00092151">
              <w:rPr>
                <w:rFonts w:eastAsia="SimSun"/>
              </w:rPr>
              <w:t xml:space="preserve">ТТО </w:t>
            </w:r>
            <w:commentRangeEnd w:id="372"/>
            <w:r w:rsidR="00A53DAD">
              <w:rPr>
                <w:rStyle w:val="af0"/>
              </w:rPr>
              <w:commentReference w:id="372"/>
            </w:r>
            <w:r w:rsidRPr="00092151">
              <w:rPr>
                <w:rFonts w:eastAsia="SimSun"/>
              </w:rPr>
              <w:t>-3 по -1 дни</w:t>
            </w:r>
          </w:p>
        </w:tc>
        <w:tc>
          <w:tcPr>
            <w:tcW w:w="894" w:type="pct"/>
            <w:vAlign w:val="center"/>
          </w:tcPr>
          <w:p w14:paraId="6E699C12" w14:textId="77777777" w:rsidR="009F7F8A" w:rsidRPr="00092151" w:rsidRDefault="009F7F8A" w:rsidP="003350DC">
            <w:pPr>
              <w:rPr>
                <w:rFonts w:eastAsia="SimSun"/>
              </w:rPr>
            </w:pPr>
            <w:r w:rsidRPr="00092151">
              <w:rPr>
                <w:rFonts w:eastAsia="SimSun"/>
              </w:rPr>
              <w:t>Внутрь, перед  утренней фракцией ТТО</w:t>
            </w:r>
          </w:p>
        </w:tc>
      </w:tr>
      <w:tr w:rsidR="00E6250D" w:rsidRPr="00092151" w14:paraId="09AED545" w14:textId="77777777" w:rsidTr="00E6250D">
        <w:trPr>
          <w:cantSplit/>
          <w:trHeight w:val="464"/>
        </w:trPr>
        <w:tc>
          <w:tcPr>
            <w:tcW w:w="488" w:type="pct"/>
          </w:tcPr>
          <w:p w14:paraId="4E35D53D" w14:textId="77777777" w:rsidR="009F7F8A" w:rsidRPr="00092151" w:rsidRDefault="009F7F8A" w:rsidP="003350DC">
            <w:pPr>
              <w:rPr>
                <w:rFonts w:eastAsia="SimSun"/>
              </w:rPr>
            </w:pPr>
            <w:r w:rsidRPr="00092151">
              <w:rPr>
                <w:rFonts w:eastAsia="SimSun"/>
              </w:rPr>
              <w:t>6</w:t>
            </w:r>
          </w:p>
        </w:tc>
        <w:tc>
          <w:tcPr>
            <w:tcW w:w="1101" w:type="pct"/>
            <w:vAlign w:val="center"/>
          </w:tcPr>
          <w:p w14:paraId="024270C3" w14:textId="77777777" w:rsidR="009F7F8A" w:rsidRPr="00092151" w:rsidRDefault="009F7F8A" w:rsidP="003350DC">
            <w:pPr>
              <w:rPr>
                <w:rFonts w:eastAsia="SimSun"/>
              </w:rPr>
            </w:pPr>
            <w:r w:rsidRPr="00092151">
              <w:rPr>
                <w:rFonts w:eastAsia="SimSun"/>
              </w:rPr>
              <w:t>Фосапрепитант</w:t>
            </w:r>
            <w:r w:rsidRPr="00092151">
              <w:rPr>
                <w:rFonts w:eastAsia="SimSun"/>
              </w:rPr>
              <w:tab/>
            </w:r>
          </w:p>
        </w:tc>
        <w:tc>
          <w:tcPr>
            <w:tcW w:w="712" w:type="pct"/>
            <w:vAlign w:val="center"/>
          </w:tcPr>
          <w:p w14:paraId="49EC9605" w14:textId="77777777" w:rsidR="009F7F8A" w:rsidRPr="00092151" w:rsidRDefault="009F7F8A" w:rsidP="003350DC">
            <w:pPr>
              <w:rPr>
                <w:rFonts w:eastAsia="SimSun"/>
              </w:rPr>
            </w:pPr>
            <w:r w:rsidRPr="00092151">
              <w:rPr>
                <w:rFonts w:eastAsia="SimSun"/>
              </w:rPr>
              <w:t>150 мг</w:t>
            </w:r>
          </w:p>
        </w:tc>
        <w:tc>
          <w:tcPr>
            <w:tcW w:w="531" w:type="pct"/>
            <w:vAlign w:val="center"/>
          </w:tcPr>
          <w:p w14:paraId="14442BF7" w14:textId="77777777" w:rsidR="009F7F8A" w:rsidRPr="00092151" w:rsidRDefault="009F7F8A" w:rsidP="003350DC">
            <w:pPr>
              <w:rPr>
                <w:rFonts w:eastAsia="SimSun"/>
              </w:rPr>
            </w:pPr>
            <w:r w:rsidRPr="00092151">
              <w:rPr>
                <w:rFonts w:eastAsia="SimSun"/>
              </w:rPr>
              <w:t>–</w:t>
            </w:r>
          </w:p>
        </w:tc>
        <w:tc>
          <w:tcPr>
            <w:tcW w:w="1275" w:type="pct"/>
            <w:vAlign w:val="center"/>
          </w:tcPr>
          <w:p w14:paraId="16576DA9" w14:textId="77777777" w:rsidR="009F7F8A" w:rsidRPr="00092151" w:rsidRDefault="009F7F8A" w:rsidP="003350DC">
            <w:pPr>
              <w:rPr>
                <w:rFonts w:eastAsia="SimSun"/>
              </w:rPr>
            </w:pPr>
            <w:r w:rsidRPr="00092151">
              <w:rPr>
                <w:rFonts w:eastAsia="SimSun"/>
              </w:rPr>
              <w:t>В дни введения химиопрепаратов, и/или по усмотрению врача, в среднем 7-14 дней</w:t>
            </w:r>
          </w:p>
        </w:tc>
        <w:tc>
          <w:tcPr>
            <w:tcW w:w="894" w:type="pct"/>
            <w:vAlign w:val="center"/>
          </w:tcPr>
          <w:p w14:paraId="3316B873" w14:textId="77777777" w:rsidR="009F7F8A" w:rsidRPr="00092151" w:rsidRDefault="009F7F8A" w:rsidP="003350DC">
            <w:pPr>
              <w:rPr>
                <w:rFonts w:eastAsia="SimSun"/>
              </w:rPr>
            </w:pPr>
            <w:r w:rsidRPr="00092151">
              <w:rPr>
                <w:rFonts w:eastAsia="SimSun"/>
              </w:rPr>
              <w:t>В/в, однократно</w:t>
            </w:r>
          </w:p>
        </w:tc>
      </w:tr>
      <w:tr w:rsidR="009F7F8A" w:rsidRPr="00092151" w14:paraId="75185576" w14:textId="77777777" w:rsidTr="009F7F8A">
        <w:trPr>
          <w:cantSplit/>
          <w:trHeight w:val="464"/>
        </w:trPr>
        <w:tc>
          <w:tcPr>
            <w:tcW w:w="5000" w:type="pct"/>
            <w:gridSpan w:val="6"/>
          </w:tcPr>
          <w:p w14:paraId="1338621B" w14:textId="77777777" w:rsidR="009F7F8A" w:rsidRPr="00092151" w:rsidRDefault="009F7F8A" w:rsidP="003350DC">
            <w:pPr>
              <w:rPr>
                <w:rFonts w:eastAsia="SimSun"/>
              </w:rPr>
            </w:pPr>
            <w:commentRangeStart w:id="373"/>
            <w:r w:rsidRPr="00092151">
              <w:rPr>
                <w:rFonts w:eastAsia="SimSun"/>
              </w:rPr>
              <w:t>Антикоагулянтная терапия</w:t>
            </w:r>
            <w:commentRangeEnd w:id="373"/>
            <w:r w:rsidR="00A46BA3">
              <w:rPr>
                <w:rStyle w:val="af0"/>
              </w:rPr>
              <w:commentReference w:id="373"/>
            </w:r>
          </w:p>
        </w:tc>
      </w:tr>
      <w:tr w:rsidR="00E6250D" w:rsidRPr="00092151" w14:paraId="246BBE78" w14:textId="77777777" w:rsidTr="00E6250D">
        <w:trPr>
          <w:cantSplit/>
          <w:trHeight w:val="464"/>
        </w:trPr>
        <w:tc>
          <w:tcPr>
            <w:tcW w:w="488" w:type="pct"/>
          </w:tcPr>
          <w:p w14:paraId="41937DCA" w14:textId="77777777" w:rsidR="009F7F8A" w:rsidRPr="00092151" w:rsidRDefault="009F7F8A" w:rsidP="003350DC">
            <w:pPr>
              <w:rPr>
                <w:rFonts w:eastAsia="SimSun"/>
              </w:rPr>
            </w:pPr>
            <w:r w:rsidRPr="00092151">
              <w:rPr>
                <w:rFonts w:eastAsia="SimSun"/>
              </w:rPr>
              <w:t>1</w:t>
            </w:r>
          </w:p>
        </w:tc>
        <w:tc>
          <w:tcPr>
            <w:tcW w:w="1101" w:type="pct"/>
            <w:vAlign w:val="center"/>
          </w:tcPr>
          <w:p w14:paraId="524D73D7" w14:textId="432A4B74" w:rsidR="009F7F8A" w:rsidRPr="00092151" w:rsidRDefault="009F7F8A" w:rsidP="003350DC">
            <w:pPr>
              <w:rPr>
                <w:rFonts w:eastAsia="SimSun"/>
              </w:rPr>
            </w:pPr>
            <w:r w:rsidRPr="00092151">
              <w:rPr>
                <w:rFonts w:eastAsia="SimSun"/>
              </w:rPr>
              <w:t>Гепарин</w:t>
            </w:r>
            <w:r w:rsidR="00C81EAE">
              <w:rPr>
                <w:rFonts w:eastAsia="SimSun"/>
              </w:rPr>
              <w:t xml:space="preserve"> натрия**</w:t>
            </w:r>
          </w:p>
        </w:tc>
        <w:tc>
          <w:tcPr>
            <w:tcW w:w="712" w:type="pct"/>
            <w:vAlign w:val="center"/>
          </w:tcPr>
          <w:p w14:paraId="0061E78F" w14:textId="77777777" w:rsidR="009F7F8A" w:rsidRPr="00092151" w:rsidRDefault="009F7F8A" w:rsidP="003350DC">
            <w:pPr>
              <w:rPr>
                <w:rFonts w:eastAsia="SimSun"/>
              </w:rPr>
            </w:pPr>
            <w:r w:rsidRPr="00092151">
              <w:rPr>
                <w:rFonts w:eastAsia="SimSun"/>
              </w:rPr>
              <w:t xml:space="preserve">12000 ЕД/сут </w:t>
            </w:r>
          </w:p>
        </w:tc>
        <w:tc>
          <w:tcPr>
            <w:tcW w:w="531" w:type="pct"/>
            <w:vAlign w:val="center"/>
          </w:tcPr>
          <w:p w14:paraId="46FD145E" w14:textId="77777777" w:rsidR="009F7F8A" w:rsidRPr="00092151" w:rsidRDefault="009F7F8A" w:rsidP="003350DC">
            <w:pPr>
              <w:rPr>
                <w:rFonts w:eastAsia="SimSun"/>
              </w:rPr>
            </w:pPr>
            <w:r w:rsidRPr="00092151">
              <w:rPr>
                <w:rFonts w:eastAsia="SimSun"/>
              </w:rPr>
              <w:t>–</w:t>
            </w:r>
          </w:p>
        </w:tc>
        <w:tc>
          <w:tcPr>
            <w:tcW w:w="1275" w:type="pct"/>
            <w:vAlign w:val="center"/>
          </w:tcPr>
          <w:p w14:paraId="7603358F" w14:textId="77777777" w:rsidR="009F7F8A" w:rsidRPr="00092151" w:rsidRDefault="009F7F8A" w:rsidP="003350DC">
            <w:pPr>
              <w:rPr>
                <w:rFonts w:eastAsia="SimSun"/>
              </w:rPr>
            </w:pPr>
            <w:r w:rsidRPr="00092151">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894" w:type="pct"/>
            <w:vAlign w:val="center"/>
          </w:tcPr>
          <w:p w14:paraId="742AAE40" w14:textId="77777777" w:rsidR="009F7F8A" w:rsidRPr="00092151" w:rsidRDefault="009F7F8A" w:rsidP="003350DC">
            <w:pPr>
              <w:rPr>
                <w:rFonts w:eastAsia="SimSun"/>
              </w:rPr>
            </w:pPr>
            <w:r w:rsidRPr="00092151">
              <w:rPr>
                <w:rFonts w:eastAsia="SimSun"/>
              </w:rPr>
              <w:t>В/в, инфузия в течение 24 ч</w:t>
            </w:r>
          </w:p>
        </w:tc>
      </w:tr>
      <w:tr w:rsidR="00E6250D" w:rsidRPr="00092151" w14:paraId="4350CBA8" w14:textId="77777777" w:rsidTr="00E6250D">
        <w:trPr>
          <w:cantSplit/>
          <w:trHeight w:val="464"/>
        </w:trPr>
        <w:tc>
          <w:tcPr>
            <w:tcW w:w="488" w:type="pct"/>
          </w:tcPr>
          <w:p w14:paraId="5476C6C0" w14:textId="77777777" w:rsidR="009F7F8A" w:rsidRPr="00092151" w:rsidRDefault="009F7F8A" w:rsidP="003350DC">
            <w:pPr>
              <w:rPr>
                <w:rFonts w:eastAsia="SimSun"/>
              </w:rPr>
            </w:pPr>
            <w:r w:rsidRPr="00092151">
              <w:rPr>
                <w:rFonts w:eastAsia="SimSun"/>
              </w:rPr>
              <w:t>2</w:t>
            </w:r>
          </w:p>
        </w:tc>
        <w:tc>
          <w:tcPr>
            <w:tcW w:w="1101" w:type="pct"/>
            <w:vAlign w:val="center"/>
          </w:tcPr>
          <w:p w14:paraId="6BB3A6B0" w14:textId="5D6F7640" w:rsidR="009F7F8A" w:rsidRPr="00092151" w:rsidRDefault="00C81EAE" w:rsidP="003350DC">
            <w:pPr>
              <w:rPr>
                <w:rFonts w:eastAsia="SimSun"/>
              </w:rPr>
            </w:pPr>
            <w:r w:rsidRPr="00092151">
              <w:rPr>
                <w:rFonts w:eastAsia="SimSun"/>
              </w:rPr>
              <w:t>Гепарин</w:t>
            </w:r>
            <w:r>
              <w:rPr>
                <w:rFonts w:eastAsia="SimSun"/>
              </w:rPr>
              <w:t xml:space="preserve"> натрия**</w:t>
            </w:r>
          </w:p>
        </w:tc>
        <w:tc>
          <w:tcPr>
            <w:tcW w:w="712" w:type="pct"/>
            <w:vAlign w:val="center"/>
          </w:tcPr>
          <w:p w14:paraId="660EA033" w14:textId="77777777" w:rsidR="009F7F8A" w:rsidRPr="00092151" w:rsidRDefault="009F7F8A" w:rsidP="003350DC">
            <w:pPr>
              <w:rPr>
                <w:rFonts w:eastAsia="SimSun"/>
              </w:rPr>
            </w:pPr>
            <w:r w:rsidRPr="00092151">
              <w:rPr>
                <w:rFonts w:eastAsia="SimSun"/>
              </w:rPr>
              <w:t xml:space="preserve">100 ЕД/кг </w:t>
            </w:r>
          </w:p>
        </w:tc>
        <w:tc>
          <w:tcPr>
            <w:tcW w:w="531" w:type="pct"/>
            <w:vAlign w:val="center"/>
          </w:tcPr>
          <w:p w14:paraId="5A24C4E1" w14:textId="77777777" w:rsidR="009F7F8A" w:rsidRPr="00092151" w:rsidRDefault="009F7F8A" w:rsidP="003350DC">
            <w:pPr>
              <w:rPr>
                <w:rFonts w:eastAsia="SimSun"/>
              </w:rPr>
            </w:pPr>
            <w:r w:rsidRPr="00092151">
              <w:rPr>
                <w:rFonts w:eastAsia="SimSun"/>
              </w:rPr>
              <w:t>–</w:t>
            </w:r>
          </w:p>
        </w:tc>
        <w:tc>
          <w:tcPr>
            <w:tcW w:w="1275" w:type="pct"/>
            <w:vAlign w:val="center"/>
          </w:tcPr>
          <w:p w14:paraId="4FA1CB59" w14:textId="77777777" w:rsidR="009F7F8A" w:rsidRPr="00092151" w:rsidRDefault="009F7F8A" w:rsidP="003350DC">
            <w:pPr>
              <w:rPr>
                <w:rFonts w:eastAsia="SimSun"/>
              </w:rPr>
            </w:pPr>
            <w:r w:rsidRPr="00092151">
              <w:rPr>
                <w:rFonts w:eastAsia="SimSun"/>
              </w:rPr>
              <w:t>Весь период использования ЦВК</w:t>
            </w:r>
          </w:p>
        </w:tc>
        <w:tc>
          <w:tcPr>
            <w:tcW w:w="894" w:type="pct"/>
            <w:vAlign w:val="center"/>
          </w:tcPr>
          <w:p w14:paraId="0D02E67C" w14:textId="77777777" w:rsidR="009F7F8A" w:rsidRPr="00092151" w:rsidRDefault="009F7F8A" w:rsidP="003350DC">
            <w:pPr>
              <w:rPr>
                <w:rFonts w:eastAsia="SimSun"/>
              </w:rPr>
            </w:pPr>
            <w:r w:rsidRPr="00092151">
              <w:rPr>
                <w:rFonts w:eastAsia="SimSun"/>
              </w:rPr>
              <w:t>В/в, инфузия в течение 24 ч</w:t>
            </w:r>
          </w:p>
        </w:tc>
      </w:tr>
      <w:tr w:rsidR="00E6250D" w:rsidRPr="00092151" w14:paraId="06E70E6C" w14:textId="77777777" w:rsidTr="00E6250D">
        <w:trPr>
          <w:cantSplit/>
          <w:trHeight w:val="464"/>
        </w:trPr>
        <w:tc>
          <w:tcPr>
            <w:tcW w:w="488" w:type="pct"/>
          </w:tcPr>
          <w:p w14:paraId="0DA1D71B" w14:textId="77777777" w:rsidR="009F7F8A" w:rsidRPr="00092151" w:rsidRDefault="009F7F8A" w:rsidP="003350DC">
            <w:pPr>
              <w:rPr>
                <w:rFonts w:eastAsia="SimSun"/>
              </w:rPr>
            </w:pPr>
            <w:r w:rsidRPr="00092151">
              <w:rPr>
                <w:rFonts w:eastAsia="SimSun"/>
              </w:rPr>
              <w:t>3</w:t>
            </w:r>
          </w:p>
        </w:tc>
        <w:tc>
          <w:tcPr>
            <w:tcW w:w="1101" w:type="pct"/>
            <w:vAlign w:val="center"/>
          </w:tcPr>
          <w:p w14:paraId="14C5EFF1" w14:textId="78A76B20" w:rsidR="009F7F8A" w:rsidRPr="00092151" w:rsidRDefault="00C81EAE" w:rsidP="003350DC">
            <w:pPr>
              <w:rPr>
                <w:rFonts w:eastAsia="SimSun"/>
              </w:rPr>
            </w:pPr>
            <w:r w:rsidRPr="00092151">
              <w:rPr>
                <w:rFonts w:eastAsia="SimSun"/>
              </w:rPr>
              <w:t>Гепарин</w:t>
            </w:r>
            <w:r>
              <w:rPr>
                <w:rFonts w:eastAsia="SimSun"/>
              </w:rPr>
              <w:t xml:space="preserve"> натрия**</w:t>
            </w:r>
          </w:p>
        </w:tc>
        <w:tc>
          <w:tcPr>
            <w:tcW w:w="712" w:type="pct"/>
            <w:vAlign w:val="center"/>
          </w:tcPr>
          <w:p w14:paraId="0892AED2" w14:textId="77777777" w:rsidR="009F7F8A" w:rsidRPr="00092151" w:rsidRDefault="009F7F8A" w:rsidP="003350DC">
            <w:pPr>
              <w:rPr>
                <w:rFonts w:eastAsia="SimSun"/>
              </w:rPr>
            </w:pPr>
            <w:r w:rsidRPr="00092151">
              <w:rPr>
                <w:rFonts w:eastAsia="SimSun"/>
              </w:rPr>
              <w:t xml:space="preserve">100-500 ЕД/кг </w:t>
            </w:r>
          </w:p>
        </w:tc>
        <w:tc>
          <w:tcPr>
            <w:tcW w:w="531" w:type="pct"/>
            <w:vAlign w:val="center"/>
          </w:tcPr>
          <w:p w14:paraId="7E495F97" w14:textId="77777777" w:rsidR="009F7F8A" w:rsidRPr="00092151" w:rsidRDefault="009F7F8A" w:rsidP="003350DC">
            <w:pPr>
              <w:rPr>
                <w:rFonts w:eastAsia="SimSun"/>
              </w:rPr>
            </w:pPr>
            <w:r w:rsidRPr="00092151">
              <w:rPr>
                <w:rFonts w:eastAsia="SimSun"/>
              </w:rPr>
              <w:t>–</w:t>
            </w:r>
          </w:p>
        </w:tc>
        <w:tc>
          <w:tcPr>
            <w:tcW w:w="1275" w:type="pct"/>
            <w:vAlign w:val="center"/>
          </w:tcPr>
          <w:p w14:paraId="5FE511A0" w14:textId="77777777" w:rsidR="009F7F8A" w:rsidRPr="00092151" w:rsidRDefault="009F7F8A" w:rsidP="003350DC">
            <w:pPr>
              <w:rPr>
                <w:rFonts w:eastAsia="SimSun"/>
              </w:rPr>
            </w:pPr>
            <w:r w:rsidRPr="00092151">
              <w:rPr>
                <w:rFonts w:eastAsia="SimSun"/>
              </w:rPr>
              <w:t>Под контролем АЧТВ, в среднем 14-42 дня</w:t>
            </w:r>
          </w:p>
        </w:tc>
        <w:tc>
          <w:tcPr>
            <w:tcW w:w="894" w:type="pct"/>
            <w:vAlign w:val="center"/>
          </w:tcPr>
          <w:p w14:paraId="71E20502" w14:textId="77777777" w:rsidR="009F7F8A" w:rsidRPr="00092151" w:rsidRDefault="009F7F8A" w:rsidP="003350DC">
            <w:pPr>
              <w:rPr>
                <w:rFonts w:eastAsia="SimSun"/>
              </w:rPr>
            </w:pPr>
            <w:r w:rsidRPr="00092151">
              <w:rPr>
                <w:rFonts w:eastAsia="SimSun"/>
              </w:rPr>
              <w:t>В/в, инфузия в течение 24 ч</w:t>
            </w:r>
          </w:p>
        </w:tc>
      </w:tr>
      <w:tr w:rsidR="009F7F8A" w:rsidRPr="00092151" w14:paraId="68C05A9E" w14:textId="77777777" w:rsidTr="00E6250D">
        <w:trPr>
          <w:cantSplit/>
          <w:trHeight w:val="464"/>
        </w:trPr>
        <w:tc>
          <w:tcPr>
            <w:tcW w:w="488" w:type="pct"/>
          </w:tcPr>
          <w:p w14:paraId="6920FFE7" w14:textId="77777777" w:rsidR="009F7F8A" w:rsidRPr="00092151" w:rsidRDefault="009F7F8A" w:rsidP="003350DC">
            <w:pPr>
              <w:rPr>
                <w:rFonts w:eastAsia="SimSun"/>
              </w:rPr>
            </w:pPr>
            <w:r w:rsidRPr="00092151">
              <w:rPr>
                <w:rFonts w:eastAsia="SimSun"/>
              </w:rPr>
              <w:t>4</w:t>
            </w:r>
          </w:p>
        </w:tc>
        <w:tc>
          <w:tcPr>
            <w:tcW w:w="1101" w:type="pct"/>
            <w:vAlign w:val="center"/>
          </w:tcPr>
          <w:p w14:paraId="32062360" w14:textId="77777777" w:rsidR="009F7F8A" w:rsidRPr="00092151" w:rsidRDefault="009F7F8A" w:rsidP="003350DC">
            <w:pPr>
              <w:rPr>
                <w:rFonts w:eastAsia="SimSun"/>
              </w:rPr>
            </w:pPr>
            <w:commentRangeStart w:id="374"/>
            <w:r w:rsidRPr="00092151">
              <w:rPr>
                <w:rFonts w:eastAsia="SimSun"/>
              </w:rPr>
              <w:t>Низкомолекулряные гепарины</w:t>
            </w:r>
            <w:commentRangeEnd w:id="374"/>
            <w:r w:rsidR="007606A2">
              <w:rPr>
                <w:rStyle w:val="af0"/>
              </w:rPr>
              <w:commentReference w:id="374"/>
            </w:r>
          </w:p>
        </w:tc>
        <w:tc>
          <w:tcPr>
            <w:tcW w:w="3412" w:type="pct"/>
            <w:gridSpan w:val="4"/>
            <w:vAlign w:val="center"/>
          </w:tcPr>
          <w:p w14:paraId="3087E747" w14:textId="77777777" w:rsidR="009F7F8A" w:rsidRPr="00092151" w:rsidRDefault="009F7F8A" w:rsidP="003350DC">
            <w:pPr>
              <w:rPr>
                <w:rFonts w:eastAsia="SimSun"/>
              </w:rPr>
            </w:pPr>
            <w:r w:rsidRPr="00092151">
              <w:rPr>
                <w:rFonts w:eastAsia="SimSun"/>
              </w:rPr>
              <w:t>В соответсвии с рекомендациями производителя и клинической ситуации, в среднем 14-42 дня.</w:t>
            </w:r>
          </w:p>
        </w:tc>
      </w:tr>
      <w:tr w:rsidR="009F7F8A" w:rsidRPr="00092151" w14:paraId="4F94F484" w14:textId="77777777" w:rsidTr="009F7F8A">
        <w:trPr>
          <w:cantSplit/>
          <w:trHeight w:val="464"/>
        </w:trPr>
        <w:tc>
          <w:tcPr>
            <w:tcW w:w="5000" w:type="pct"/>
            <w:gridSpan w:val="6"/>
          </w:tcPr>
          <w:p w14:paraId="366158B5" w14:textId="77777777" w:rsidR="009F7F8A" w:rsidRPr="00092151" w:rsidRDefault="009F7F8A" w:rsidP="003350DC">
            <w:pPr>
              <w:rPr>
                <w:rFonts w:eastAsia="SimSun"/>
              </w:rPr>
            </w:pPr>
            <w:commentRangeStart w:id="375"/>
            <w:r w:rsidRPr="00092151">
              <w:rPr>
                <w:rFonts w:eastAsia="SimSun"/>
              </w:rPr>
              <w:t>Противосудорожная терапия</w:t>
            </w:r>
            <w:commentRangeEnd w:id="375"/>
            <w:r w:rsidR="00A46BA3">
              <w:rPr>
                <w:rStyle w:val="af0"/>
              </w:rPr>
              <w:commentReference w:id="375"/>
            </w:r>
          </w:p>
        </w:tc>
      </w:tr>
      <w:tr w:rsidR="00E6250D" w:rsidRPr="00092151" w14:paraId="6E8BB72C" w14:textId="77777777" w:rsidTr="00E6250D">
        <w:trPr>
          <w:cantSplit/>
          <w:trHeight w:val="464"/>
        </w:trPr>
        <w:tc>
          <w:tcPr>
            <w:tcW w:w="488" w:type="pct"/>
          </w:tcPr>
          <w:p w14:paraId="207540D9" w14:textId="77777777" w:rsidR="009F7F8A" w:rsidRPr="00092151" w:rsidRDefault="009F7F8A" w:rsidP="003350DC">
            <w:pPr>
              <w:rPr>
                <w:rFonts w:eastAsia="SimSun"/>
              </w:rPr>
            </w:pPr>
            <w:r w:rsidRPr="00092151">
              <w:rPr>
                <w:rFonts w:eastAsia="SimSun"/>
              </w:rPr>
              <w:lastRenderedPageBreak/>
              <w:t>1</w:t>
            </w:r>
          </w:p>
        </w:tc>
        <w:tc>
          <w:tcPr>
            <w:tcW w:w="1101" w:type="pct"/>
            <w:vAlign w:val="center"/>
          </w:tcPr>
          <w:p w14:paraId="4D4596F4" w14:textId="3FD291C7" w:rsidR="009F7F8A" w:rsidRPr="00092151" w:rsidRDefault="009F7F8A" w:rsidP="003350DC">
            <w:pPr>
              <w:rPr>
                <w:rFonts w:eastAsia="SimSun"/>
              </w:rPr>
            </w:pPr>
            <w:commentRangeStart w:id="376"/>
            <w:r w:rsidRPr="00092151">
              <w:rPr>
                <w:rFonts w:eastAsia="SimSun"/>
              </w:rPr>
              <w:t>Карбамазепин</w:t>
            </w:r>
            <w:r w:rsidR="00C81EAE">
              <w:rPr>
                <w:rFonts w:eastAsia="SimSun"/>
              </w:rPr>
              <w:t>**</w:t>
            </w:r>
            <w:commentRangeEnd w:id="376"/>
            <w:r w:rsidR="00E87A17">
              <w:rPr>
                <w:rStyle w:val="af0"/>
              </w:rPr>
              <w:commentReference w:id="376"/>
            </w:r>
          </w:p>
        </w:tc>
        <w:tc>
          <w:tcPr>
            <w:tcW w:w="712" w:type="pct"/>
            <w:vAlign w:val="center"/>
          </w:tcPr>
          <w:p w14:paraId="01BCEB7B" w14:textId="77777777" w:rsidR="009F7F8A" w:rsidRPr="00092151" w:rsidRDefault="009F7F8A" w:rsidP="003350DC">
            <w:pPr>
              <w:rPr>
                <w:rFonts w:eastAsia="SimSun"/>
              </w:rPr>
            </w:pPr>
            <w:r w:rsidRPr="00092151">
              <w:rPr>
                <w:rFonts w:eastAsia="SimSun"/>
              </w:rPr>
              <w:t>200 мг</w:t>
            </w:r>
          </w:p>
        </w:tc>
        <w:tc>
          <w:tcPr>
            <w:tcW w:w="531" w:type="pct"/>
            <w:vAlign w:val="center"/>
          </w:tcPr>
          <w:p w14:paraId="47A2832F" w14:textId="77777777" w:rsidR="009F7F8A" w:rsidRPr="00092151" w:rsidRDefault="009F7F8A" w:rsidP="003350DC">
            <w:pPr>
              <w:rPr>
                <w:rFonts w:eastAsia="SimSun"/>
              </w:rPr>
            </w:pPr>
            <w:r w:rsidRPr="00092151">
              <w:rPr>
                <w:rFonts w:eastAsia="SimSun"/>
              </w:rPr>
              <w:t>–</w:t>
            </w:r>
          </w:p>
        </w:tc>
        <w:tc>
          <w:tcPr>
            <w:tcW w:w="1275" w:type="pct"/>
            <w:vAlign w:val="center"/>
          </w:tcPr>
          <w:p w14:paraId="408F7014" w14:textId="77777777" w:rsidR="009F7F8A" w:rsidRPr="00092151" w:rsidRDefault="009F7F8A" w:rsidP="003350DC">
            <w:pPr>
              <w:rPr>
                <w:rFonts w:eastAsia="SimSun"/>
              </w:rPr>
            </w:pPr>
            <w:r w:rsidRPr="00092151">
              <w:rPr>
                <w:rFonts w:eastAsia="SimSun"/>
              </w:rPr>
              <w:t xml:space="preserve">За сутки до введения бусульфана, в дни приема бусульфана, день следующий после окончания приема бусульфана </w:t>
            </w:r>
          </w:p>
        </w:tc>
        <w:tc>
          <w:tcPr>
            <w:tcW w:w="894" w:type="pct"/>
            <w:vAlign w:val="center"/>
          </w:tcPr>
          <w:p w14:paraId="59CB7D1D" w14:textId="77777777" w:rsidR="009F7F8A" w:rsidRPr="00092151" w:rsidRDefault="009F7F8A" w:rsidP="003350DC">
            <w:pPr>
              <w:rPr>
                <w:rFonts w:eastAsia="SimSun"/>
              </w:rPr>
            </w:pPr>
            <w:r w:rsidRPr="00092151">
              <w:rPr>
                <w:rFonts w:eastAsia="SimSun"/>
              </w:rPr>
              <w:t>Внутрь, 100 мг 2 раза/сут</w:t>
            </w:r>
          </w:p>
        </w:tc>
      </w:tr>
      <w:tr w:rsidR="00E6250D" w:rsidRPr="00092151" w14:paraId="191058AF" w14:textId="77777777" w:rsidTr="00E6250D">
        <w:trPr>
          <w:cantSplit/>
          <w:trHeight w:val="464"/>
        </w:trPr>
        <w:tc>
          <w:tcPr>
            <w:tcW w:w="488" w:type="pct"/>
          </w:tcPr>
          <w:p w14:paraId="00FEF392" w14:textId="77777777" w:rsidR="009F7F8A" w:rsidRPr="00092151" w:rsidRDefault="009F7F8A" w:rsidP="003350DC">
            <w:pPr>
              <w:rPr>
                <w:rFonts w:eastAsia="SimSun"/>
              </w:rPr>
            </w:pPr>
            <w:r w:rsidRPr="00092151">
              <w:rPr>
                <w:rFonts w:eastAsia="SimSun"/>
              </w:rPr>
              <w:t>2</w:t>
            </w:r>
          </w:p>
        </w:tc>
        <w:tc>
          <w:tcPr>
            <w:tcW w:w="1101" w:type="pct"/>
            <w:vAlign w:val="center"/>
          </w:tcPr>
          <w:p w14:paraId="4FD2E0C2" w14:textId="627AC5C7" w:rsidR="009F7F8A" w:rsidRPr="00092151" w:rsidRDefault="009F7F8A" w:rsidP="003350DC">
            <w:pPr>
              <w:rPr>
                <w:rFonts w:eastAsia="SimSun"/>
              </w:rPr>
            </w:pPr>
            <w:r w:rsidRPr="00092151">
              <w:rPr>
                <w:rFonts w:eastAsia="SimSun"/>
              </w:rPr>
              <w:t>Диазепам</w:t>
            </w:r>
            <w:r w:rsidR="00C81EAE">
              <w:rPr>
                <w:rFonts w:eastAsia="SimSun"/>
              </w:rPr>
              <w:t>**</w:t>
            </w:r>
            <w:r w:rsidRPr="00092151">
              <w:rPr>
                <w:rFonts w:eastAsia="SimSun"/>
              </w:rPr>
              <w:t xml:space="preserve"> (допускается, особенно при наличии судорожного синдрома в анамнезе)</w:t>
            </w:r>
          </w:p>
        </w:tc>
        <w:tc>
          <w:tcPr>
            <w:tcW w:w="712" w:type="pct"/>
            <w:vAlign w:val="center"/>
          </w:tcPr>
          <w:p w14:paraId="68055F92" w14:textId="77777777" w:rsidR="009F7F8A" w:rsidRPr="00092151" w:rsidRDefault="009F7F8A" w:rsidP="003350DC">
            <w:pPr>
              <w:rPr>
                <w:rFonts w:eastAsia="SimSun"/>
              </w:rPr>
            </w:pPr>
            <w:r w:rsidRPr="00092151">
              <w:rPr>
                <w:rFonts w:eastAsia="SimSun"/>
              </w:rPr>
              <w:t>10 мг</w:t>
            </w:r>
          </w:p>
        </w:tc>
        <w:tc>
          <w:tcPr>
            <w:tcW w:w="531" w:type="pct"/>
            <w:vAlign w:val="center"/>
          </w:tcPr>
          <w:p w14:paraId="31305B53" w14:textId="77777777" w:rsidR="009F7F8A" w:rsidRPr="00092151" w:rsidRDefault="009F7F8A" w:rsidP="003350DC">
            <w:pPr>
              <w:rPr>
                <w:rFonts w:eastAsia="SimSun"/>
              </w:rPr>
            </w:pPr>
            <w:r w:rsidRPr="00092151">
              <w:rPr>
                <w:rFonts w:eastAsia="SimSun"/>
              </w:rPr>
              <w:t>–</w:t>
            </w:r>
          </w:p>
        </w:tc>
        <w:tc>
          <w:tcPr>
            <w:tcW w:w="1275" w:type="pct"/>
            <w:vAlign w:val="center"/>
          </w:tcPr>
          <w:p w14:paraId="272C5F96" w14:textId="77777777" w:rsidR="009F7F8A" w:rsidRPr="00092151" w:rsidRDefault="009F7F8A" w:rsidP="003350DC">
            <w:pPr>
              <w:rPr>
                <w:rFonts w:eastAsia="SimSun"/>
              </w:rPr>
            </w:pPr>
            <w:r w:rsidRPr="00092151">
              <w:rPr>
                <w:rFonts w:eastAsia="SimSun"/>
              </w:rPr>
              <w:t>В дни введения ЦФ</w:t>
            </w:r>
          </w:p>
        </w:tc>
        <w:tc>
          <w:tcPr>
            <w:tcW w:w="894" w:type="pct"/>
            <w:vAlign w:val="center"/>
          </w:tcPr>
          <w:p w14:paraId="6C5BCE90" w14:textId="77777777" w:rsidR="009F7F8A" w:rsidRPr="00092151" w:rsidRDefault="009F7F8A" w:rsidP="003350DC">
            <w:pPr>
              <w:rPr>
                <w:rFonts w:eastAsia="SimSun"/>
              </w:rPr>
            </w:pPr>
            <w:r w:rsidRPr="00092151">
              <w:rPr>
                <w:rFonts w:eastAsia="SimSun"/>
              </w:rPr>
              <w:t>В/в, на ночь</w:t>
            </w:r>
          </w:p>
        </w:tc>
      </w:tr>
      <w:tr w:rsidR="00E6250D" w:rsidRPr="00092151" w14:paraId="6E395657" w14:textId="77777777" w:rsidTr="00E6250D">
        <w:trPr>
          <w:cantSplit/>
          <w:trHeight w:val="464"/>
        </w:trPr>
        <w:tc>
          <w:tcPr>
            <w:tcW w:w="488" w:type="pct"/>
          </w:tcPr>
          <w:p w14:paraId="2326FA7B" w14:textId="77777777" w:rsidR="009F7F8A" w:rsidRPr="00092151" w:rsidRDefault="009F7F8A" w:rsidP="003350DC">
            <w:pPr>
              <w:rPr>
                <w:rFonts w:eastAsia="SimSun"/>
              </w:rPr>
            </w:pPr>
            <w:r w:rsidRPr="00092151">
              <w:rPr>
                <w:rFonts w:eastAsia="SimSun"/>
              </w:rPr>
              <w:t>3</w:t>
            </w:r>
          </w:p>
        </w:tc>
        <w:tc>
          <w:tcPr>
            <w:tcW w:w="1101" w:type="pct"/>
            <w:vAlign w:val="center"/>
          </w:tcPr>
          <w:p w14:paraId="29641069" w14:textId="4370EAAD" w:rsidR="009F7F8A" w:rsidRPr="00092151" w:rsidRDefault="009F7F8A" w:rsidP="003350DC">
            <w:pPr>
              <w:rPr>
                <w:rFonts w:eastAsia="SimSun"/>
              </w:rPr>
            </w:pPr>
            <w:commentRangeStart w:id="377"/>
            <w:r w:rsidRPr="00092151">
              <w:rPr>
                <w:rFonts w:eastAsia="SimSun"/>
              </w:rPr>
              <w:t>Лев</w:t>
            </w:r>
            <w:r w:rsidR="00C81EAE">
              <w:rPr>
                <w:rFonts w:eastAsia="SimSun"/>
              </w:rPr>
              <w:t>е</w:t>
            </w:r>
            <w:r w:rsidRPr="00092151">
              <w:rPr>
                <w:rFonts w:eastAsia="SimSun"/>
              </w:rPr>
              <w:t>тирацетам</w:t>
            </w:r>
            <w:r w:rsidR="00C81EAE">
              <w:rPr>
                <w:rFonts w:eastAsia="SimSun"/>
              </w:rPr>
              <w:t>*</w:t>
            </w:r>
            <w:commentRangeEnd w:id="377"/>
            <w:r w:rsidR="00E92F32">
              <w:rPr>
                <w:rStyle w:val="af0"/>
              </w:rPr>
              <w:commentReference w:id="377"/>
            </w:r>
            <w:r w:rsidR="00C81EAE">
              <w:rPr>
                <w:rFonts w:eastAsia="SimSun"/>
              </w:rPr>
              <w:t>*</w:t>
            </w:r>
          </w:p>
        </w:tc>
        <w:tc>
          <w:tcPr>
            <w:tcW w:w="712" w:type="pct"/>
            <w:vAlign w:val="center"/>
          </w:tcPr>
          <w:p w14:paraId="7ED649CF" w14:textId="77777777" w:rsidR="009F7F8A" w:rsidRPr="00092151" w:rsidRDefault="009F7F8A" w:rsidP="003350DC">
            <w:pPr>
              <w:rPr>
                <w:rFonts w:eastAsia="SimSun"/>
              </w:rPr>
            </w:pPr>
            <w:r w:rsidRPr="00092151">
              <w:rPr>
                <w:rFonts w:eastAsia="SimSun"/>
              </w:rPr>
              <w:t>500 мг</w:t>
            </w:r>
          </w:p>
        </w:tc>
        <w:tc>
          <w:tcPr>
            <w:tcW w:w="531" w:type="pct"/>
            <w:vAlign w:val="center"/>
          </w:tcPr>
          <w:p w14:paraId="7DDA76D8" w14:textId="77777777" w:rsidR="009F7F8A" w:rsidRPr="00092151" w:rsidRDefault="009F7F8A" w:rsidP="003350DC">
            <w:pPr>
              <w:rPr>
                <w:rFonts w:eastAsia="SimSun"/>
              </w:rPr>
            </w:pPr>
            <w:r w:rsidRPr="00092151">
              <w:rPr>
                <w:rFonts w:eastAsia="SimSun"/>
              </w:rPr>
              <w:t>–</w:t>
            </w:r>
          </w:p>
        </w:tc>
        <w:tc>
          <w:tcPr>
            <w:tcW w:w="1275" w:type="pct"/>
            <w:vAlign w:val="center"/>
          </w:tcPr>
          <w:p w14:paraId="410E24FE" w14:textId="77777777" w:rsidR="009F7F8A" w:rsidRPr="00092151" w:rsidRDefault="009F7F8A" w:rsidP="003350DC">
            <w:pPr>
              <w:rPr>
                <w:rFonts w:eastAsia="SimSun"/>
              </w:rPr>
            </w:pPr>
            <w:r w:rsidRPr="00092151">
              <w:rPr>
                <w:rFonts w:eastAsia="SimSun"/>
              </w:rPr>
              <w:t>За сутки до введения бусульфана, в дни приема бусульфана, день следующий после окончания приема бусульфана</w:t>
            </w:r>
          </w:p>
        </w:tc>
        <w:tc>
          <w:tcPr>
            <w:tcW w:w="894" w:type="pct"/>
            <w:vAlign w:val="center"/>
          </w:tcPr>
          <w:p w14:paraId="56AE0D19" w14:textId="77777777" w:rsidR="009F7F8A" w:rsidRPr="00092151" w:rsidRDefault="009F7F8A" w:rsidP="003350DC">
            <w:pPr>
              <w:rPr>
                <w:rFonts w:eastAsia="SimSun"/>
              </w:rPr>
            </w:pPr>
            <w:r w:rsidRPr="00092151">
              <w:rPr>
                <w:rFonts w:eastAsia="SimSun"/>
              </w:rPr>
              <w:t>Внутрь, по 250 мг 2 раза/сут</w:t>
            </w:r>
          </w:p>
        </w:tc>
      </w:tr>
      <w:tr w:rsidR="00E6250D" w:rsidRPr="00092151" w14:paraId="6BF496E0" w14:textId="77777777" w:rsidTr="00E6250D">
        <w:trPr>
          <w:cantSplit/>
          <w:trHeight w:val="464"/>
        </w:trPr>
        <w:tc>
          <w:tcPr>
            <w:tcW w:w="488" w:type="pct"/>
          </w:tcPr>
          <w:p w14:paraId="28B234C7" w14:textId="77777777" w:rsidR="009F7F8A" w:rsidRPr="00092151" w:rsidRDefault="009F7F8A" w:rsidP="003350DC">
            <w:pPr>
              <w:rPr>
                <w:rFonts w:eastAsia="SimSun"/>
              </w:rPr>
            </w:pPr>
            <w:r w:rsidRPr="00092151">
              <w:rPr>
                <w:rFonts w:eastAsia="SimSun"/>
              </w:rPr>
              <w:t>4</w:t>
            </w:r>
          </w:p>
        </w:tc>
        <w:tc>
          <w:tcPr>
            <w:tcW w:w="1101" w:type="pct"/>
            <w:vAlign w:val="center"/>
          </w:tcPr>
          <w:p w14:paraId="579F82CB" w14:textId="1D02BC88" w:rsidR="009F7F8A" w:rsidRPr="00092151" w:rsidRDefault="00C81EAE" w:rsidP="003350DC">
            <w:pPr>
              <w:rPr>
                <w:rFonts w:eastAsia="SimSun"/>
              </w:rPr>
            </w:pPr>
            <w:commentRangeStart w:id="378"/>
            <w:r w:rsidRPr="00092151">
              <w:rPr>
                <w:rFonts w:eastAsia="SimSun"/>
              </w:rPr>
              <w:t>Лев</w:t>
            </w:r>
            <w:r>
              <w:rPr>
                <w:rFonts w:eastAsia="SimSun"/>
              </w:rPr>
              <w:t>е</w:t>
            </w:r>
            <w:r w:rsidRPr="00092151">
              <w:rPr>
                <w:rFonts w:eastAsia="SimSun"/>
              </w:rPr>
              <w:t>тирацетам</w:t>
            </w:r>
            <w:r>
              <w:rPr>
                <w:rFonts w:eastAsia="SimSun"/>
              </w:rPr>
              <w:t>**</w:t>
            </w:r>
            <w:commentRangeEnd w:id="378"/>
            <w:r w:rsidR="00E92F32">
              <w:rPr>
                <w:rStyle w:val="af0"/>
              </w:rPr>
              <w:commentReference w:id="378"/>
            </w:r>
          </w:p>
        </w:tc>
        <w:tc>
          <w:tcPr>
            <w:tcW w:w="712" w:type="pct"/>
            <w:vAlign w:val="center"/>
          </w:tcPr>
          <w:p w14:paraId="1D69910C" w14:textId="77777777" w:rsidR="009F7F8A" w:rsidRPr="00092151" w:rsidRDefault="009F7F8A" w:rsidP="003350DC">
            <w:pPr>
              <w:rPr>
                <w:rFonts w:eastAsia="SimSun"/>
              </w:rPr>
            </w:pPr>
            <w:r w:rsidRPr="00092151">
              <w:rPr>
                <w:rFonts w:eastAsia="SimSun"/>
              </w:rPr>
              <w:t>1000 мг</w:t>
            </w:r>
          </w:p>
        </w:tc>
        <w:tc>
          <w:tcPr>
            <w:tcW w:w="531" w:type="pct"/>
            <w:vAlign w:val="center"/>
          </w:tcPr>
          <w:p w14:paraId="75EE3107" w14:textId="77777777" w:rsidR="009F7F8A" w:rsidRPr="00092151" w:rsidRDefault="009F7F8A" w:rsidP="003350DC">
            <w:pPr>
              <w:rPr>
                <w:rFonts w:eastAsia="SimSun"/>
              </w:rPr>
            </w:pPr>
            <w:r w:rsidRPr="00092151">
              <w:rPr>
                <w:rFonts w:eastAsia="SimSun"/>
              </w:rPr>
              <w:t>–</w:t>
            </w:r>
          </w:p>
        </w:tc>
        <w:tc>
          <w:tcPr>
            <w:tcW w:w="1275" w:type="pct"/>
            <w:vAlign w:val="center"/>
          </w:tcPr>
          <w:p w14:paraId="4DDBD82C" w14:textId="77777777" w:rsidR="009F7F8A" w:rsidRPr="00092151" w:rsidRDefault="009F7F8A" w:rsidP="003350DC">
            <w:pPr>
              <w:rPr>
                <w:rFonts w:eastAsia="SimSun"/>
              </w:rPr>
            </w:pPr>
            <w:r w:rsidRPr="00092151">
              <w:rPr>
                <w:rFonts w:eastAsia="SimSun"/>
              </w:rPr>
              <w:t>За сутки до введения бусульфана, в дни приема бусульфана, день следующий после окончания приема бусульфана</w:t>
            </w:r>
          </w:p>
        </w:tc>
        <w:tc>
          <w:tcPr>
            <w:tcW w:w="894" w:type="pct"/>
            <w:vAlign w:val="center"/>
          </w:tcPr>
          <w:p w14:paraId="0600E8EE" w14:textId="77777777" w:rsidR="009F7F8A" w:rsidRPr="00092151" w:rsidRDefault="009F7F8A" w:rsidP="003350DC">
            <w:pPr>
              <w:rPr>
                <w:rFonts w:eastAsia="SimSun"/>
              </w:rPr>
            </w:pPr>
            <w:r w:rsidRPr="00092151">
              <w:rPr>
                <w:rFonts w:eastAsia="SimSun"/>
              </w:rPr>
              <w:t>Внутрь, по 1000 мг 2 раза/сут</w:t>
            </w:r>
          </w:p>
        </w:tc>
      </w:tr>
      <w:tr w:rsidR="009F7F8A" w:rsidRPr="00092151" w14:paraId="2033E25D" w14:textId="77777777" w:rsidTr="009F7F8A">
        <w:trPr>
          <w:cantSplit/>
          <w:trHeight w:val="464"/>
        </w:trPr>
        <w:tc>
          <w:tcPr>
            <w:tcW w:w="5000" w:type="pct"/>
            <w:gridSpan w:val="6"/>
          </w:tcPr>
          <w:p w14:paraId="214CF3DB" w14:textId="0D076096" w:rsidR="009F7F8A" w:rsidRPr="00092151" w:rsidRDefault="006F7C3D" w:rsidP="003350DC">
            <w:pPr>
              <w:rPr>
                <w:rFonts w:eastAsia="SimSun"/>
              </w:rPr>
            </w:pPr>
            <w:commentRangeStart w:id="380"/>
            <w:r>
              <w:rPr>
                <w:rFonts w:eastAsia="SimSun"/>
              </w:rPr>
              <w:t>Профилактика язвенной болезни желудка</w:t>
            </w:r>
            <w:commentRangeEnd w:id="380"/>
            <w:r w:rsidR="000F1BED">
              <w:rPr>
                <w:rStyle w:val="af0"/>
              </w:rPr>
              <w:commentReference w:id="380"/>
            </w:r>
          </w:p>
        </w:tc>
      </w:tr>
      <w:tr w:rsidR="00E6250D" w:rsidRPr="00092151" w14:paraId="00245908" w14:textId="77777777" w:rsidTr="00C02C22">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Change w:id="381" w:author="Влада К. Федяева" w:date="2022-06-30T10:34: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blPrExChange>
        </w:tblPrEx>
        <w:trPr>
          <w:cantSplit/>
          <w:trHeight w:val="464"/>
          <w:trPrChange w:id="382" w:author="Влада К. Федяева" w:date="2022-06-30T10:34:00Z">
            <w:trPr>
              <w:cantSplit/>
              <w:trHeight w:val="464"/>
            </w:trPr>
          </w:trPrChange>
        </w:trPr>
        <w:tc>
          <w:tcPr>
            <w:tcW w:w="488" w:type="pct"/>
            <w:tcPrChange w:id="383" w:author="Влада К. Федяева" w:date="2022-06-30T10:34:00Z">
              <w:tcPr>
                <w:tcW w:w="488" w:type="pct"/>
              </w:tcPr>
            </w:tcPrChange>
          </w:tcPr>
          <w:p w14:paraId="017FE068" w14:textId="77777777" w:rsidR="009F7F8A" w:rsidRPr="00092151" w:rsidRDefault="009F7F8A" w:rsidP="003350DC">
            <w:pPr>
              <w:rPr>
                <w:rFonts w:eastAsia="SimSun"/>
              </w:rPr>
            </w:pPr>
            <w:r w:rsidRPr="00092151">
              <w:rPr>
                <w:rFonts w:eastAsia="SimSun"/>
              </w:rPr>
              <w:lastRenderedPageBreak/>
              <w:t>1</w:t>
            </w:r>
          </w:p>
        </w:tc>
        <w:tc>
          <w:tcPr>
            <w:tcW w:w="1101" w:type="pct"/>
            <w:tcPrChange w:id="384" w:author="Влада К. Федяева" w:date="2022-06-30T10:34:00Z">
              <w:tcPr>
                <w:tcW w:w="1101" w:type="pct"/>
                <w:vAlign w:val="center"/>
              </w:tcPr>
            </w:tcPrChange>
          </w:tcPr>
          <w:p w14:paraId="21D0A85C" w14:textId="36596015" w:rsidR="009F7F8A" w:rsidRPr="00092151" w:rsidRDefault="00E6250D">
            <w:pPr>
              <w:jc w:val="left"/>
              <w:rPr>
                <w:rFonts w:eastAsia="SimSun"/>
              </w:rPr>
              <w:pPrChange w:id="385" w:author="Влада К. Федяева" w:date="2022-06-30T10:34:00Z">
                <w:pPr/>
              </w:pPrChange>
            </w:pPr>
            <w:r>
              <w:rPr>
                <w:rFonts w:eastAsia="SimSun"/>
              </w:rPr>
              <w:t>#</w:t>
            </w:r>
            <w:commentRangeStart w:id="386"/>
            <w:r w:rsidR="009F7F8A" w:rsidRPr="00092151">
              <w:rPr>
                <w:rFonts w:eastAsia="SimSun"/>
              </w:rPr>
              <w:t>Омепразол</w:t>
            </w:r>
            <w:commentRangeEnd w:id="386"/>
            <w:r w:rsidR="00A46BA3">
              <w:rPr>
                <w:rStyle w:val="af0"/>
              </w:rPr>
              <w:commentReference w:id="386"/>
            </w:r>
            <w:r w:rsidR="006F7C3D">
              <w:rPr>
                <w:rFonts w:eastAsia="SimSun"/>
              </w:rPr>
              <w:t>**</w:t>
            </w:r>
            <w:r w:rsidR="009F7F8A" w:rsidRPr="00092151">
              <w:rPr>
                <w:rFonts w:eastAsia="SimSun"/>
              </w:rPr>
              <w:t xml:space="preserve"> </w:t>
            </w:r>
          </w:p>
        </w:tc>
        <w:tc>
          <w:tcPr>
            <w:tcW w:w="712" w:type="pct"/>
            <w:tcPrChange w:id="387" w:author="Влада К. Федяева" w:date="2022-06-30T10:34:00Z">
              <w:tcPr>
                <w:tcW w:w="712" w:type="pct"/>
                <w:vAlign w:val="center"/>
              </w:tcPr>
            </w:tcPrChange>
          </w:tcPr>
          <w:p w14:paraId="5CD79C33" w14:textId="77777777" w:rsidR="009F7F8A" w:rsidRPr="00092151" w:rsidRDefault="009F7F8A">
            <w:pPr>
              <w:jc w:val="left"/>
              <w:rPr>
                <w:rFonts w:eastAsia="SimSun"/>
              </w:rPr>
              <w:pPrChange w:id="388" w:author="Влада К. Федяева" w:date="2022-06-30T10:34:00Z">
                <w:pPr/>
              </w:pPrChange>
            </w:pPr>
            <w:r w:rsidRPr="00092151">
              <w:rPr>
                <w:rFonts w:eastAsia="SimSun"/>
              </w:rPr>
              <w:t>20-40 мг</w:t>
            </w:r>
          </w:p>
        </w:tc>
        <w:tc>
          <w:tcPr>
            <w:tcW w:w="531" w:type="pct"/>
            <w:vAlign w:val="center"/>
            <w:tcPrChange w:id="389" w:author="Влада К. Федяева" w:date="2022-06-30T10:34:00Z">
              <w:tcPr>
                <w:tcW w:w="531" w:type="pct"/>
                <w:vAlign w:val="center"/>
              </w:tcPr>
            </w:tcPrChange>
          </w:tcPr>
          <w:p w14:paraId="56904082" w14:textId="77777777" w:rsidR="009F7F8A" w:rsidRPr="00092151" w:rsidRDefault="009F7F8A" w:rsidP="003350DC">
            <w:pPr>
              <w:rPr>
                <w:rFonts w:eastAsia="SimSun"/>
              </w:rPr>
            </w:pPr>
            <w:r w:rsidRPr="00092151">
              <w:rPr>
                <w:rFonts w:eastAsia="SimSun"/>
              </w:rPr>
              <w:t>–</w:t>
            </w:r>
          </w:p>
        </w:tc>
        <w:tc>
          <w:tcPr>
            <w:tcW w:w="1275" w:type="pct"/>
            <w:vAlign w:val="center"/>
            <w:tcPrChange w:id="390" w:author="Влада К. Федяева" w:date="2022-06-30T10:34:00Z">
              <w:tcPr>
                <w:tcW w:w="1275" w:type="pct"/>
                <w:vAlign w:val="center"/>
              </w:tcPr>
            </w:tcPrChange>
          </w:tcPr>
          <w:p w14:paraId="770793A4"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Change w:id="391" w:author="Влада К. Федяева" w:date="2022-06-30T10:34:00Z">
              <w:tcPr>
                <w:tcW w:w="894" w:type="pct"/>
              </w:tcPr>
            </w:tcPrChange>
          </w:tcPr>
          <w:p w14:paraId="78B7E14D" w14:textId="77777777" w:rsidR="009F7F8A" w:rsidRPr="00092151" w:rsidRDefault="009F7F8A" w:rsidP="003350DC">
            <w:pPr>
              <w:rPr>
                <w:rFonts w:eastAsia="SimSun"/>
              </w:rPr>
            </w:pPr>
            <w:r w:rsidRPr="00092151">
              <w:rPr>
                <w:rFonts w:eastAsia="SimSun"/>
              </w:rPr>
              <w:t>Внутрь, 1 раз в сутки;</w:t>
            </w:r>
          </w:p>
          <w:p w14:paraId="414B4860" w14:textId="77777777" w:rsidR="009F7F8A" w:rsidRPr="00092151" w:rsidRDefault="009F7F8A" w:rsidP="003350DC">
            <w:pPr>
              <w:rPr>
                <w:rFonts w:eastAsia="SimSun"/>
              </w:rPr>
            </w:pPr>
            <w:r w:rsidRPr="00092151">
              <w:rPr>
                <w:rFonts w:eastAsia="SimSun"/>
              </w:rPr>
              <w:t>в/в, 1 раз в сутки</w:t>
            </w:r>
          </w:p>
        </w:tc>
      </w:tr>
      <w:tr w:rsidR="00E6250D" w:rsidRPr="00092151" w14:paraId="5CC2CE57" w14:textId="77777777" w:rsidTr="00E6250D">
        <w:trPr>
          <w:cantSplit/>
          <w:trHeight w:val="464"/>
        </w:trPr>
        <w:tc>
          <w:tcPr>
            <w:tcW w:w="488" w:type="pct"/>
          </w:tcPr>
          <w:p w14:paraId="0D782655" w14:textId="77777777" w:rsidR="009F7F8A" w:rsidRPr="00092151" w:rsidRDefault="009F7F8A" w:rsidP="003350DC">
            <w:pPr>
              <w:rPr>
                <w:rFonts w:eastAsia="SimSun"/>
              </w:rPr>
            </w:pPr>
            <w:r w:rsidRPr="00092151">
              <w:rPr>
                <w:rFonts w:eastAsia="SimSun"/>
              </w:rPr>
              <w:t>2</w:t>
            </w:r>
          </w:p>
        </w:tc>
        <w:tc>
          <w:tcPr>
            <w:tcW w:w="1101" w:type="pct"/>
          </w:tcPr>
          <w:p w14:paraId="5563349D" w14:textId="77777777" w:rsidR="009F7F8A" w:rsidRPr="00092151" w:rsidRDefault="009F7F8A" w:rsidP="003350DC">
            <w:pPr>
              <w:rPr>
                <w:rFonts w:eastAsia="SimSun"/>
              </w:rPr>
            </w:pPr>
            <w:commentRangeStart w:id="392"/>
            <w:r w:rsidRPr="00092151">
              <w:rPr>
                <w:rFonts w:eastAsia="SimSun"/>
              </w:rPr>
              <w:t>Лансопразол</w:t>
            </w:r>
            <w:commentRangeEnd w:id="392"/>
            <w:r w:rsidR="00F632A4">
              <w:rPr>
                <w:rStyle w:val="af0"/>
              </w:rPr>
              <w:commentReference w:id="392"/>
            </w:r>
          </w:p>
        </w:tc>
        <w:tc>
          <w:tcPr>
            <w:tcW w:w="712" w:type="pct"/>
          </w:tcPr>
          <w:p w14:paraId="59E659E9" w14:textId="77777777" w:rsidR="009F7F8A" w:rsidRPr="00092151" w:rsidRDefault="009F7F8A" w:rsidP="003350DC">
            <w:pPr>
              <w:rPr>
                <w:rFonts w:eastAsia="SimSun"/>
              </w:rPr>
            </w:pPr>
            <w:r w:rsidRPr="00092151">
              <w:rPr>
                <w:rFonts w:eastAsia="SimSun"/>
              </w:rPr>
              <w:t xml:space="preserve">30 </w:t>
            </w:r>
          </w:p>
        </w:tc>
        <w:tc>
          <w:tcPr>
            <w:tcW w:w="531" w:type="pct"/>
            <w:vAlign w:val="center"/>
          </w:tcPr>
          <w:p w14:paraId="75141AC1" w14:textId="77777777" w:rsidR="009F7F8A" w:rsidRPr="00092151" w:rsidRDefault="009F7F8A" w:rsidP="003350DC">
            <w:pPr>
              <w:rPr>
                <w:rFonts w:eastAsia="SimSun"/>
              </w:rPr>
            </w:pPr>
            <w:r w:rsidRPr="00092151">
              <w:rPr>
                <w:rFonts w:eastAsia="SimSun"/>
              </w:rPr>
              <w:t>–</w:t>
            </w:r>
          </w:p>
        </w:tc>
        <w:tc>
          <w:tcPr>
            <w:tcW w:w="1275" w:type="pct"/>
            <w:vAlign w:val="center"/>
          </w:tcPr>
          <w:p w14:paraId="1F535986"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5B9E2373" w14:textId="77777777" w:rsidR="009F7F8A" w:rsidRPr="00092151" w:rsidRDefault="009F7F8A" w:rsidP="003350DC">
            <w:pPr>
              <w:rPr>
                <w:rFonts w:eastAsia="SimSun"/>
              </w:rPr>
            </w:pPr>
            <w:r w:rsidRPr="00092151">
              <w:rPr>
                <w:rFonts w:eastAsia="SimSun"/>
              </w:rPr>
              <w:t>Внутрь, 1 раз в сутки</w:t>
            </w:r>
          </w:p>
        </w:tc>
      </w:tr>
      <w:tr w:rsidR="00E6250D" w:rsidRPr="00092151" w14:paraId="6E784198" w14:textId="77777777" w:rsidTr="00E6250D">
        <w:trPr>
          <w:cantSplit/>
          <w:trHeight w:val="464"/>
        </w:trPr>
        <w:tc>
          <w:tcPr>
            <w:tcW w:w="488" w:type="pct"/>
          </w:tcPr>
          <w:p w14:paraId="3872B819" w14:textId="77777777" w:rsidR="009F7F8A" w:rsidRPr="00092151" w:rsidRDefault="009F7F8A" w:rsidP="003350DC">
            <w:pPr>
              <w:rPr>
                <w:rFonts w:eastAsia="SimSun"/>
              </w:rPr>
            </w:pPr>
            <w:r w:rsidRPr="00092151">
              <w:rPr>
                <w:rFonts w:eastAsia="SimSun"/>
              </w:rPr>
              <w:t>3</w:t>
            </w:r>
          </w:p>
        </w:tc>
        <w:tc>
          <w:tcPr>
            <w:tcW w:w="1101" w:type="pct"/>
          </w:tcPr>
          <w:p w14:paraId="240D5E6A" w14:textId="1DC7D548" w:rsidR="009F7F8A" w:rsidRPr="00092151" w:rsidRDefault="00E6250D" w:rsidP="003350DC">
            <w:pPr>
              <w:rPr>
                <w:rFonts w:eastAsia="SimSun"/>
              </w:rPr>
            </w:pPr>
            <w:r>
              <w:rPr>
                <w:rFonts w:eastAsia="SimSun"/>
              </w:rPr>
              <w:t>#</w:t>
            </w:r>
            <w:commentRangeStart w:id="393"/>
            <w:r w:rsidR="009F7F8A" w:rsidRPr="00092151">
              <w:rPr>
                <w:rFonts w:eastAsia="SimSun"/>
              </w:rPr>
              <w:t>Пантопразол</w:t>
            </w:r>
            <w:commentRangeEnd w:id="393"/>
            <w:r w:rsidR="00F632A4">
              <w:rPr>
                <w:rStyle w:val="af0"/>
              </w:rPr>
              <w:commentReference w:id="393"/>
            </w:r>
          </w:p>
        </w:tc>
        <w:tc>
          <w:tcPr>
            <w:tcW w:w="712" w:type="pct"/>
          </w:tcPr>
          <w:p w14:paraId="2FEBDF5A" w14:textId="77777777" w:rsidR="009F7F8A" w:rsidRPr="00092151" w:rsidRDefault="009F7F8A" w:rsidP="003350DC">
            <w:pPr>
              <w:rPr>
                <w:rFonts w:eastAsia="SimSun"/>
              </w:rPr>
            </w:pPr>
            <w:r w:rsidRPr="00092151">
              <w:rPr>
                <w:rFonts w:eastAsia="SimSun"/>
              </w:rPr>
              <w:t xml:space="preserve">40 </w:t>
            </w:r>
          </w:p>
        </w:tc>
        <w:tc>
          <w:tcPr>
            <w:tcW w:w="531" w:type="pct"/>
            <w:vAlign w:val="center"/>
          </w:tcPr>
          <w:p w14:paraId="06E4472E" w14:textId="77777777" w:rsidR="009F7F8A" w:rsidRPr="00092151" w:rsidRDefault="009F7F8A" w:rsidP="003350DC">
            <w:pPr>
              <w:rPr>
                <w:rFonts w:eastAsia="SimSun"/>
              </w:rPr>
            </w:pPr>
            <w:r w:rsidRPr="00092151">
              <w:rPr>
                <w:rFonts w:eastAsia="SimSun"/>
              </w:rPr>
              <w:t>–</w:t>
            </w:r>
          </w:p>
        </w:tc>
        <w:tc>
          <w:tcPr>
            <w:tcW w:w="1275" w:type="pct"/>
            <w:vAlign w:val="center"/>
          </w:tcPr>
          <w:p w14:paraId="7E8B6E1F"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460CA73A" w14:textId="77777777" w:rsidR="009F7F8A" w:rsidRPr="00092151" w:rsidRDefault="009F7F8A" w:rsidP="003350DC">
            <w:pPr>
              <w:rPr>
                <w:rFonts w:eastAsia="SimSun"/>
              </w:rPr>
            </w:pPr>
            <w:r w:rsidRPr="00092151">
              <w:rPr>
                <w:rFonts w:eastAsia="SimSun"/>
              </w:rPr>
              <w:t>Внутрь, 1 раз в сутки</w:t>
            </w:r>
          </w:p>
        </w:tc>
      </w:tr>
      <w:tr w:rsidR="00E6250D" w:rsidRPr="00092151" w14:paraId="16496657" w14:textId="77777777" w:rsidTr="00E6250D">
        <w:trPr>
          <w:cantSplit/>
          <w:trHeight w:val="464"/>
        </w:trPr>
        <w:tc>
          <w:tcPr>
            <w:tcW w:w="488" w:type="pct"/>
          </w:tcPr>
          <w:p w14:paraId="16796925" w14:textId="77777777" w:rsidR="009F7F8A" w:rsidRPr="00092151" w:rsidRDefault="009F7F8A" w:rsidP="003350DC">
            <w:pPr>
              <w:rPr>
                <w:rFonts w:eastAsia="SimSun"/>
              </w:rPr>
            </w:pPr>
            <w:r w:rsidRPr="00092151">
              <w:rPr>
                <w:rFonts w:eastAsia="SimSun"/>
              </w:rPr>
              <w:t>4</w:t>
            </w:r>
          </w:p>
        </w:tc>
        <w:tc>
          <w:tcPr>
            <w:tcW w:w="1101" w:type="pct"/>
          </w:tcPr>
          <w:p w14:paraId="4AC36CE9" w14:textId="1C4E381D" w:rsidR="009F7F8A" w:rsidRPr="00092151" w:rsidRDefault="00E6250D" w:rsidP="003350DC">
            <w:pPr>
              <w:rPr>
                <w:rFonts w:eastAsia="SimSun"/>
              </w:rPr>
            </w:pPr>
            <w:r>
              <w:rPr>
                <w:rFonts w:eastAsia="SimSun"/>
              </w:rPr>
              <w:t>#</w:t>
            </w:r>
            <w:commentRangeStart w:id="394"/>
            <w:r w:rsidR="009F7F8A" w:rsidRPr="00092151">
              <w:rPr>
                <w:rFonts w:eastAsia="SimSun"/>
              </w:rPr>
              <w:t>Рабепразол</w:t>
            </w:r>
            <w:commentRangeEnd w:id="394"/>
            <w:r w:rsidR="00F632A4">
              <w:rPr>
                <w:rStyle w:val="af0"/>
              </w:rPr>
              <w:commentReference w:id="394"/>
            </w:r>
          </w:p>
        </w:tc>
        <w:tc>
          <w:tcPr>
            <w:tcW w:w="712" w:type="pct"/>
          </w:tcPr>
          <w:p w14:paraId="4635F086" w14:textId="77777777" w:rsidR="009F7F8A" w:rsidRPr="00092151" w:rsidRDefault="009F7F8A" w:rsidP="003350DC">
            <w:pPr>
              <w:rPr>
                <w:rFonts w:eastAsia="SimSun"/>
              </w:rPr>
            </w:pPr>
            <w:r w:rsidRPr="00092151">
              <w:rPr>
                <w:rFonts w:eastAsia="SimSun"/>
              </w:rPr>
              <w:t>20</w:t>
            </w:r>
          </w:p>
        </w:tc>
        <w:tc>
          <w:tcPr>
            <w:tcW w:w="531" w:type="pct"/>
            <w:vAlign w:val="center"/>
          </w:tcPr>
          <w:p w14:paraId="1E592244" w14:textId="77777777" w:rsidR="009F7F8A" w:rsidRPr="00092151" w:rsidRDefault="009F7F8A" w:rsidP="003350DC">
            <w:pPr>
              <w:rPr>
                <w:rFonts w:eastAsia="SimSun"/>
              </w:rPr>
            </w:pPr>
            <w:r w:rsidRPr="00092151">
              <w:rPr>
                <w:rFonts w:eastAsia="SimSun"/>
              </w:rPr>
              <w:t>–</w:t>
            </w:r>
          </w:p>
        </w:tc>
        <w:tc>
          <w:tcPr>
            <w:tcW w:w="1275" w:type="pct"/>
            <w:vAlign w:val="center"/>
          </w:tcPr>
          <w:p w14:paraId="5C845F85"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5D5162D5" w14:textId="77777777" w:rsidR="009F7F8A" w:rsidRPr="00092151" w:rsidRDefault="009F7F8A" w:rsidP="003350DC">
            <w:pPr>
              <w:rPr>
                <w:rFonts w:eastAsia="SimSun"/>
              </w:rPr>
            </w:pPr>
            <w:r w:rsidRPr="00092151">
              <w:rPr>
                <w:rFonts w:eastAsia="SimSun"/>
              </w:rPr>
              <w:t>Внутрь, 1 раз в сутки</w:t>
            </w:r>
          </w:p>
        </w:tc>
      </w:tr>
      <w:tr w:rsidR="00E6250D" w:rsidRPr="00092151" w14:paraId="1DB5447A" w14:textId="77777777" w:rsidTr="00E6250D">
        <w:trPr>
          <w:cantSplit/>
          <w:trHeight w:val="464"/>
        </w:trPr>
        <w:tc>
          <w:tcPr>
            <w:tcW w:w="488" w:type="pct"/>
          </w:tcPr>
          <w:p w14:paraId="18E7CCBB" w14:textId="77777777" w:rsidR="009F7F8A" w:rsidRPr="00092151" w:rsidRDefault="009F7F8A" w:rsidP="003350DC">
            <w:pPr>
              <w:rPr>
                <w:rFonts w:eastAsia="SimSun"/>
              </w:rPr>
            </w:pPr>
            <w:r w:rsidRPr="00092151">
              <w:rPr>
                <w:rFonts w:eastAsia="SimSun"/>
              </w:rPr>
              <w:t>5</w:t>
            </w:r>
          </w:p>
        </w:tc>
        <w:tc>
          <w:tcPr>
            <w:tcW w:w="1101" w:type="pct"/>
          </w:tcPr>
          <w:p w14:paraId="0FA5F375" w14:textId="30A61127" w:rsidR="009F7F8A" w:rsidRPr="00092151" w:rsidRDefault="009F7F8A" w:rsidP="003350DC">
            <w:pPr>
              <w:rPr>
                <w:rFonts w:eastAsia="SimSun"/>
              </w:rPr>
            </w:pPr>
            <w:commentRangeStart w:id="395"/>
            <w:r w:rsidRPr="00092151">
              <w:rPr>
                <w:rFonts w:eastAsia="SimSun"/>
              </w:rPr>
              <w:t>Эзомепразол</w:t>
            </w:r>
            <w:commentRangeEnd w:id="395"/>
            <w:r w:rsidR="00F632A4">
              <w:rPr>
                <w:rStyle w:val="af0"/>
              </w:rPr>
              <w:commentReference w:id="395"/>
            </w:r>
            <w:r w:rsidR="006F7C3D">
              <w:rPr>
                <w:rFonts w:eastAsia="SimSun"/>
              </w:rPr>
              <w:t>**</w:t>
            </w:r>
          </w:p>
        </w:tc>
        <w:tc>
          <w:tcPr>
            <w:tcW w:w="712" w:type="pct"/>
          </w:tcPr>
          <w:p w14:paraId="6C799AF4" w14:textId="77777777" w:rsidR="009F7F8A" w:rsidRPr="00092151" w:rsidRDefault="009F7F8A" w:rsidP="003350DC">
            <w:pPr>
              <w:rPr>
                <w:rFonts w:eastAsia="SimSun"/>
              </w:rPr>
            </w:pPr>
            <w:r w:rsidRPr="00092151">
              <w:rPr>
                <w:rFonts w:eastAsia="SimSun"/>
              </w:rPr>
              <w:t>20</w:t>
            </w:r>
          </w:p>
        </w:tc>
        <w:tc>
          <w:tcPr>
            <w:tcW w:w="531" w:type="pct"/>
            <w:vAlign w:val="center"/>
          </w:tcPr>
          <w:p w14:paraId="103A7F79" w14:textId="77777777" w:rsidR="009F7F8A" w:rsidRPr="00092151" w:rsidRDefault="009F7F8A" w:rsidP="003350DC">
            <w:pPr>
              <w:rPr>
                <w:rFonts w:eastAsia="SimSun"/>
              </w:rPr>
            </w:pPr>
            <w:r w:rsidRPr="00092151">
              <w:rPr>
                <w:rFonts w:eastAsia="SimSun"/>
              </w:rPr>
              <w:t>–</w:t>
            </w:r>
          </w:p>
        </w:tc>
        <w:tc>
          <w:tcPr>
            <w:tcW w:w="1275" w:type="pct"/>
            <w:vAlign w:val="center"/>
          </w:tcPr>
          <w:p w14:paraId="2F39101D"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3B2BE321" w14:textId="77777777" w:rsidR="009F7F8A" w:rsidRPr="00092151" w:rsidRDefault="009F7F8A" w:rsidP="003350DC">
            <w:pPr>
              <w:rPr>
                <w:rFonts w:eastAsia="SimSun"/>
              </w:rPr>
            </w:pPr>
            <w:r w:rsidRPr="00092151">
              <w:rPr>
                <w:rFonts w:eastAsia="SimSun"/>
              </w:rPr>
              <w:t>Внутрь или в/в, 1 раз в сутки</w:t>
            </w:r>
          </w:p>
        </w:tc>
      </w:tr>
      <w:tr w:rsidR="00E6250D" w:rsidRPr="00092151" w14:paraId="115F9197" w14:textId="77777777" w:rsidTr="00E6250D">
        <w:trPr>
          <w:cantSplit/>
          <w:trHeight w:val="464"/>
        </w:trPr>
        <w:tc>
          <w:tcPr>
            <w:tcW w:w="488" w:type="pct"/>
          </w:tcPr>
          <w:p w14:paraId="4E10CDD7" w14:textId="77777777" w:rsidR="009F7F8A" w:rsidRPr="00092151" w:rsidRDefault="009F7F8A" w:rsidP="003350DC">
            <w:pPr>
              <w:rPr>
                <w:rFonts w:eastAsia="SimSun"/>
              </w:rPr>
            </w:pPr>
            <w:r w:rsidRPr="00092151">
              <w:rPr>
                <w:rFonts w:eastAsia="SimSun"/>
              </w:rPr>
              <w:t>6</w:t>
            </w:r>
          </w:p>
        </w:tc>
        <w:tc>
          <w:tcPr>
            <w:tcW w:w="1101" w:type="pct"/>
          </w:tcPr>
          <w:p w14:paraId="75B5A2EB" w14:textId="3214AE55" w:rsidR="009F7F8A" w:rsidRPr="00092151" w:rsidRDefault="009F7F8A" w:rsidP="003350DC">
            <w:pPr>
              <w:rPr>
                <w:rFonts w:eastAsia="SimSun"/>
              </w:rPr>
            </w:pPr>
            <w:r w:rsidRPr="00092151">
              <w:rPr>
                <w:rFonts w:eastAsia="SimSun"/>
              </w:rPr>
              <w:t>Ранитидин</w:t>
            </w:r>
            <w:r w:rsidR="006F7C3D">
              <w:rPr>
                <w:rFonts w:eastAsia="SimSun"/>
              </w:rPr>
              <w:t>**</w:t>
            </w:r>
          </w:p>
        </w:tc>
        <w:tc>
          <w:tcPr>
            <w:tcW w:w="712" w:type="pct"/>
          </w:tcPr>
          <w:p w14:paraId="54380E33" w14:textId="77777777" w:rsidR="009F7F8A" w:rsidRPr="00092151" w:rsidRDefault="009F7F8A" w:rsidP="003350DC">
            <w:pPr>
              <w:rPr>
                <w:rFonts w:eastAsia="SimSun"/>
              </w:rPr>
            </w:pPr>
            <w:r w:rsidRPr="00092151">
              <w:rPr>
                <w:rFonts w:eastAsia="SimSun"/>
              </w:rPr>
              <w:t>150</w:t>
            </w:r>
          </w:p>
        </w:tc>
        <w:tc>
          <w:tcPr>
            <w:tcW w:w="531" w:type="pct"/>
            <w:vAlign w:val="center"/>
          </w:tcPr>
          <w:p w14:paraId="0585AC0C" w14:textId="77777777" w:rsidR="009F7F8A" w:rsidRPr="00092151" w:rsidRDefault="009F7F8A" w:rsidP="003350DC">
            <w:pPr>
              <w:rPr>
                <w:rFonts w:eastAsia="SimSun"/>
              </w:rPr>
            </w:pPr>
            <w:r w:rsidRPr="00092151">
              <w:rPr>
                <w:rFonts w:eastAsia="SimSun"/>
              </w:rPr>
              <w:t>–</w:t>
            </w:r>
          </w:p>
        </w:tc>
        <w:tc>
          <w:tcPr>
            <w:tcW w:w="1275" w:type="pct"/>
            <w:vAlign w:val="center"/>
          </w:tcPr>
          <w:p w14:paraId="742602F3"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714C2620" w14:textId="468EF79D" w:rsidR="009F7F8A" w:rsidRPr="00092151" w:rsidRDefault="009F7F8A" w:rsidP="003350DC">
            <w:pPr>
              <w:rPr>
                <w:rFonts w:eastAsia="SimSun"/>
              </w:rPr>
            </w:pPr>
            <w:commentRangeStart w:id="396"/>
            <w:r w:rsidRPr="00092151">
              <w:rPr>
                <w:rFonts w:eastAsia="SimSun"/>
              </w:rPr>
              <w:t xml:space="preserve">Внутрь, </w:t>
            </w:r>
            <w:r w:rsidR="00E6250D">
              <w:rPr>
                <w:rFonts w:eastAsia="SimSun"/>
              </w:rPr>
              <w:t>2</w:t>
            </w:r>
            <w:r w:rsidRPr="00092151">
              <w:rPr>
                <w:rFonts w:eastAsia="SimSun"/>
              </w:rPr>
              <w:t xml:space="preserve"> раз</w:t>
            </w:r>
            <w:r w:rsidR="00E6250D">
              <w:rPr>
                <w:rFonts w:eastAsia="SimSun"/>
              </w:rPr>
              <w:t>а</w:t>
            </w:r>
            <w:r w:rsidRPr="00092151">
              <w:rPr>
                <w:rFonts w:eastAsia="SimSun"/>
              </w:rPr>
              <w:t xml:space="preserve"> в сутки</w:t>
            </w:r>
            <w:commentRangeEnd w:id="396"/>
            <w:r w:rsidR="00F632A4">
              <w:rPr>
                <w:rStyle w:val="af0"/>
              </w:rPr>
              <w:commentReference w:id="396"/>
            </w:r>
          </w:p>
        </w:tc>
      </w:tr>
      <w:tr w:rsidR="00E6250D" w:rsidRPr="00092151" w14:paraId="5F9B8A5B" w14:textId="77777777" w:rsidTr="00E6250D">
        <w:trPr>
          <w:cantSplit/>
          <w:trHeight w:val="464"/>
        </w:trPr>
        <w:tc>
          <w:tcPr>
            <w:tcW w:w="488" w:type="pct"/>
          </w:tcPr>
          <w:p w14:paraId="1A60F9FE" w14:textId="77777777" w:rsidR="009F7F8A" w:rsidRPr="00092151" w:rsidRDefault="009F7F8A" w:rsidP="003350DC">
            <w:pPr>
              <w:rPr>
                <w:rFonts w:eastAsia="SimSun"/>
              </w:rPr>
            </w:pPr>
            <w:r w:rsidRPr="00092151">
              <w:rPr>
                <w:rFonts w:eastAsia="SimSun"/>
              </w:rPr>
              <w:t>7</w:t>
            </w:r>
          </w:p>
        </w:tc>
        <w:tc>
          <w:tcPr>
            <w:tcW w:w="1101" w:type="pct"/>
          </w:tcPr>
          <w:p w14:paraId="1563383A" w14:textId="26E3921B" w:rsidR="009F7F8A" w:rsidRPr="00092151" w:rsidRDefault="009F7F8A" w:rsidP="003350DC">
            <w:pPr>
              <w:rPr>
                <w:rFonts w:eastAsia="SimSun"/>
              </w:rPr>
            </w:pPr>
            <w:commentRangeStart w:id="397"/>
            <w:r w:rsidRPr="00092151">
              <w:rPr>
                <w:rFonts w:eastAsia="SimSun"/>
              </w:rPr>
              <w:t>Фамотидин</w:t>
            </w:r>
            <w:commentRangeEnd w:id="397"/>
            <w:r w:rsidR="000F1BED">
              <w:rPr>
                <w:rStyle w:val="af0"/>
              </w:rPr>
              <w:commentReference w:id="397"/>
            </w:r>
            <w:r w:rsidR="006F7C3D">
              <w:rPr>
                <w:rFonts w:eastAsia="SimSun"/>
              </w:rPr>
              <w:t>**</w:t>
            </w:r>
          </w:p>
        </w:tc>
        <w:tc>
          <w:tcPr>
            <w:tcW w:w="712" w:type="pct"/>
          </w:tcPr>
          <w:p w14:paraId="1A70D054" w14:textId="77777777" w:rsidR="009F7F8A" w:rsidRPr="00092151" w:rsidRDefault="009F7F8A" w:rsidP="003350DC">
            <w:pPr>
              <w:rPr>
                <w:rFonts w:eastAsia="SimSun"/>
              </w:rPr>
            </w:pPr>
            <w:r w:rsidRPr="00092151">
              <w:rPr>
                <w:rFonts w:eastAsia="SimSun"/>
              </w:rPr>
              <w:t xml:space="preserve">20 </w:t>
            </w:r>
          </w:p>
        </w:tc>
        <w:tc>
          <w:tcPr>
            <w:tcW w:w="531" w:type="pct"/>
            <w:vAlign w:val="center"/>
          </w:tcPr>
          <w:p w14:paraId="74F4F663" w14:textId="77777777" w:rsidR="009F7F8A" w:rsidRPr="00092151" w:rsidRDefault="009F7F8A" w:rsidP="003350DC">
            <w:pPr>
              <w:rPr>
                <w:rFonts w:eastAsia="SimSun"/>
              </w:rPr>
            </w:pPr>
            <w:r w:rsidRPr="00092151">
              <w:rPr>
                <w:rFonts w:eastAsia="SimSun"/>
              </w:rPr>
              <w:t>–</w:t>
            </w:r>
          </w:p>
        </w:tc>
        <w:tc>
          <w:tcPr>
            <w:tcW w:w="1275" w:type="pct"/>
            <w:vAlign w:val="center"/>
          </w:tcPr>
          <w:p w14:paraId="749D25EE" w14:textId="77777777" w:rsidR="009F7F8A" w:rsidRPr="00092151" w:rsidRDefault="009F7F8A" w:rsidP="003350DC">
            <w:pPr>
              <w:rPr>
                <w:rFonts w:eastAsia="SimSun"/>
              </w:rPr>
            </w:pPr>
            <w:r w:rsidRPr="00092151">
              <w:rPr>
                <w:rFonts w:eastAsia="SimSun"/>
              </w:rPr>
              <w:t>В соответсвии с клинической ситуацией, в среднем 14-42 дня</w:t>
            </w:r>
          </w:p>
        </w:tc>
        <w:tc>
          <w:tcPr>
            <w:tcW w:w="894" w:type="pct"/>
          </w:tcPr>
          <w:p w14:paraId="4BC4FFF0" w14:textId="77777777" w:rsidR="009F7F8A" w:rsidRPr="00092151" w:rsidRDefault="009F7F8A" w:rsidP="003350DC">
            <w:pPr>
              <w:rPr>
                <w:rFonts w:eastAsia="SimSun"/>
              </w:rPr>
            </w:pPr>
            <w:r w:rsidRPr="00092151">
              <w:rPr>
                <w:rFonts w:eastAsia="SimSun"/>
              </w:rPr>
              <w:t>Внутрь, 1 раз в сутки, на ночь</w:t>
            </w:r>
          </w:p>
        </w:tc>
      </w:tr>
      <w:tr w:rsidR="009F7F8A" w:rsidRPr="00092151" w14:paraId="3DBC14CA" w14:textId="77777777" w:rsidTr="009F7F8A">
        <w:trPr>
          <w:cantSplit/>
          <w:trHeight w:val="20"/>
        </w:trPr>
        <w:tc>
          <w:tcPr>
            <w:tcW w:w="5000" w:type="pct"/>
            <w:gridSpan w:val="6"/>
          </w:tcPr>
          <w:p w14:paraId="6D179BAC" w14:textId="77777777" w:rsidR="009F7F8A" w:rsidRPr="00092151" w:rsidRDefault="009F7F8A" w:rsidP="003350DC">
            <w:pPr>
              <w:rPr>
                <w:rFonts w:eastAsia="SimSun"/>
              </w:rPr>
            </w:pPr>
            <w:commentRangeStart w:id="398"/>
            <w:r w:rsidRPr="00092151">
              <w:rPr>
                <w:rFonts w:eastAsia="SimSun"/>
              </w:rPr>
              <w:t>Наркотическая обезболивающая терапия</w:t>
            </w:r>
            <w:commentRangeEnd w:id="398"/>
            <w:r w:rsidR="00F632A4">
              <w:rPr>
                <w:rStyle w:val="af0"/>
              </w:rPr>
              <w:commentReference w:id="398"/>
            </w:r>
          </w:p>
        </w:tc>
      </w:tr>
      <w:tr w:rsidR="009F7F8A" w:rsidRPr="00092151" w14:paraId="106BD138" w14:textId="77777777" w:rsidTr="00E6250D">
        <w:trPr>
          <w:cantSplit/>
          <w:trHeight w:val="20"/>
        </w:trPr>
        <w:tc>
          <w:tcPr>
            <w:tcW w:w="488" w:type="pct"/>
          </w:tcPr>
          <w:p w14:paraId="7376543C" w14:textId="77777777" w:rsidR="009F7F8A" w:rsidRPr="00092151" w:rsidRDefault="009F7F8A" w:rsidP="003350DC">
            <w:pPr>
              <w:rPr>
                <w:rFonts w:eastAsia="SimSun"/>
              </w:rPr>
            </w:pPr>
            <w:r w:rsidRPr="00092151">
              <w:rPr>
                <w:rFonts w:eastAsia="SimSun"/>
              </w:rPr>
              <w:t>1</w:t>
            </w:r>
          </w:p>
        </w:tc>
        <w:tc>
          <w:tcPr>
            <w:tcW w:w="1101" w:type="pct"/>
            <w:vAlign w:val="center"/>
          </w:tcPr>
          <w:p w14:paraId="1D8A6D3F" w14:textId="7CAAD0C1" w:rsidR="009F7F8A" w:rsidRPr="00092151" w:rsidRDefault="006F7C3D" w:rsidP="003350DC">
            <w:pPr>
              <w:rPr>
                <w:rFonts w:eastAsia="SimSun"/>
              </w:rPr>
            </w:pPr>
            <w:r w:rsidRPr="00B865F3">
              <w:t>Тримеперидин</w:t>
            </w:r>
            <w:r>
              <w:t>**</w:t>
            </w:r>
          </w:p>
        </w:tc>
        <w:tc>
          <w:tcPr>
            <w:tcW w:w="2518" w:type="pct"/>
            <w:gridSpan w:val="3"/>
            <w:vAlign w:val="center"/>
          </w:tcPr>
          <w:p w14:paraId="628DCFA5" w14:textId="77777777" w:rsidR="009F7F8A" w:rsidRPr="00092151" w:rsidRDefault="009F7F8A" w:rsidP="003350DC">
            <w:pPr>
              <w:rPr>
                <w:rFonts w:eastAsia="SimSun"/>
              </w:rPr>
            </w:pPr>
            <w:r w:rsidRPr="00092151">
              <w:rPr>
                <w:rFonts w:eastAsia="SimSun"/>
              </w:rPr>
              <w:t>В соответсвии с клинической ситуацией</w:t>
            </w:r>
          </w:p>
        </w:tc>
        <w:tc>
          <w:tcPr>
            <w:tcW w:w="894" w:type="pct"/>
            <w:vAlign w:val="center"/>
          </w:tcPr>
          <w:p w14:paraId="7563CAE6" w14:textId="77777777" w:rsidR="009F7F8A" w:rsidRPr="00092151" w:rsidRDefault="009F7F8A" w:rsidP="003350DC">
            <w:pPr>
              <w:rPr>
                <w:rFonts w:eastAsia="SimSun"/>
              </w:rPr>
            </w:pPr>
            <w:r w:rsidRPr="00092151">
              <w:rPr>
                <w:rFonts w:eastAsia="SimSun"/>
              </w:rPr>
              <w:t>В/в</w:t>
            </w:r>
          </w:p>
        </w:tc>
      </w:tr>
      <w:tr w:rsidR="009F7F8A" w:rsidRPr="00092151" w14:paraId="52121D2E" w14:textId="77777777" w:rsidTr="00E6250D">
        <w:trPr>
          <w:cantSplit/>
          <w:trHeight w:val="20"/>
        </w:trPr>
        <w:tc>
          <w:tcPr>
            <w:tcW w:w="488" w:type="pct"/>
          </w:tcPr>
          <w:p w14:paraId="134607F8" w14:textId="77777777" w:rsidR="009F7F8A" w:rsidRPr="00092151" w:rsidRDefault="009F7F8A" w:rsidP="003350DC">
            <w:pPr>
              <w:rPr>
                <w:rFonts w:eastAsia="SimSun"/>
              </w:rPr>
            </w:pPr>
            <w:r w:rsidRPr="00092151">
              <w:rPr>
                <w:rFonts w:eastAsia="SimSun"/>
              </w:rPr>
              <w:t>2</w:t>
            </w:r>
          </w:p>
        </w:tc>
        <w:tc>
          <w:tcPr>
            <w:tcW w:w="1101" w:type="pct"/>
            <w:vAlign w:val="center"/>
          </w:tcPr>
          <w:p w14:paraId="00AC7889" w14:textId="08DD1013" w:rsidR="009F7F8A" w:rsidRPr="00092151" w:rsidRDefault="009F7F8A" w:rsidP="003350DC">
            <w:pPr>
              <w:rPr>
                <w:rFonts w:eastAsia="SimSun"/>
              </w:rPr>
            </w:pPr>
            <w:r w:rsidRPr="00092151">
              <w:rPr>
                <w:rFonts w:eastAsia="SimSun"/>
              </w:rPr>
              <w:t>Трамадол</w:t>
            </w:r>
            <w:r w:rsidR="006F7C3D">
              <w:rPr>
                <w:rFonts w:eastAsia="SimSun"/>
              </w:rPr>
              <w:t>**</w:t>
            </w:r>
          </w:p>
        </w:tc>
        <w:tc>
          <w:tcPr>
            <w:tcW w:w="2518" w:type="pct"/>
            <w:gridSpan w:val="3"/>
            <w:vAlign w:val="center"/>
          </w:tcPr>
          <w:p w14:paraId="7398BF29" w14:textId="77777777" w:rsidR="009F7F8A" w:rsidRPr="00092151" w:rsidRDefault="009F7F8A" w:rsidP="003350DC">
            <w:pPr>
              <w:rPr>
                <w:rFonts w:eastAsia="SimSun"/>
              </w:rPr>
            </w:pPr>
            <w:r w:rsidRPr="00092151">
              <w:rPr>
                <w:rFonts w:eastAsia="SimSun"/>
              </w:rPr>
              <w:t>В соответсвии с клинической ситуацией</w:t>
            </w:r>
          </w:p>
        </w:tc>
        <w:tc>
          <w:tcPr>
            <w:tcW w:w="894" w:type="pct"/>
            <w:vAlign w:val="center"/>
          </w:tcPr>
          <w:p w14:paraId="45EA8C38" w14:textId="77777777" w:rsidR="009F7F8A" w:rsidRPr="00092151" w:rsidRDefault="009F7F8A" w:rsidP="003350DC">
            <w:pPr>
              <w:rPr>
                <w:rFonts w:eastAsia="SimSun"/>
              </w:rPr>
            </w:pPr>
            <w:r w:rsidRPr="00092151">
              <w:rPr>
                <w:rFonts w:eastAsia="SimSun"/>
              </w:rPr>
              <w:t>В/в</w:t>
            </w:r>
          </w:p>
        </w:tc>
      </w:tr>
      <w:tr w:rsidR="009F7F8A" w:rsidRPr="00092151" w14:paraId="2E452AC6" w14:textId="77777777" w:rsidTr="00E6250D">
        <w:trPr>
          <w:cantSplit/>
          <w:trHeight w:val="20"/>
        </w:trPr>
        <w:tc>
          <w:tcPr>
            <w:tcW w:w="488" w:type="pct"/>
          </w:tcPr>
          <w:p w14:paraId="1BF64993" w14:textId="77777777" w:rsidR="009F7F8A" w:rsidRPr="00092151" w:rsidRDefault="009F7F8A" w:rsidP="003350DC">
            <w:pPr>
              <w:rPr>
                <w:rFonts w:eastAsia="SimSun"/>
              </w:rPr>
            </w:pPr>
            <w:r w:rsidRPr="00092151">
              <w:rPr>
                <w:rFonts w:eastAsia="SimSun"/>
              </w:rPr>
              <w:t>3</w:t>
            </w:r>
          </w:p>
        </w:tc>
        <w:tc>
          <w:tcPr>
            <w:tcW w:w="1101" w:type="pct"/>
            <w:vAlign w:val="center"/>
          </w:tcPr>
          <w:p w14:paraId="52715A67" w14:textId="5C09E2F5" w:rsidR="009F7F8A" w:rsidRPr="00092151" w:rsidRDefault="009F7F8A" w:rsidP="003350DC">
            <w:pPr>
              <w:rPr>
                <w:rFonts w:eastAsia="SimSun"/>
              </w:rPr>
            </w:pPr>
            <w:r w:rsidRPr="00092151">
              <w:rPr>
                <w:rFonts w:eastAsia="SimSun"/>
              </w:rPr>
              <w:t>Фентанил</w:t>
            </w:r>
            <w:r w:rsidR="006F7C3D">
              <w:rPr>
                <w:rFonts w:eastAsia="SimSun"/>
              </w:rPr>
              <w:t>**</w:t>
            </w:r>
          </w:p>
        </w:tc>
        <w:tc>
          <w:tcPr>
            <w:tcW w:w="2518" w:type="pct"/>
            <w:gridSpan w:val="3"/>
            <w:vAlign w:val="center"/>
          </w:tcPr>
          <w:p w14:paraId="61A5FEA1" w14:textId="77777777" w:rsidR="009F7F8A" w:rsidRPr="00092151" w:rsidRDefault="009F7F8A" w:rsidP="003350DC">
            <w:pPr>
              <w:rPr>
                <w:rFonts w:eastAsia="SimSun"/>
              </w:rPr>
            </w:pPr>
            <w:r w:rsidRPr="00092151">
              <w:rPr>
                <w:rFonts w:eastAsia="SimSun"/>
              </w:rPr>
              <w:t>В соответсвии с клинической ситуацией</w:t>
            </w:r>
          </w:p>
        </w:tc>
        <w:tc>
          <w:tcPr>
            <w:tcW w:w="894" w:type="pct"/>
            <w:vAlign w:val="center"/>
          </w:tcPr>
          <w:p w14:paraId="38263ED4" w14:textId="77777777" w:rsidR="009F7F8A" w:rsidRPr="00092151" w:rsidRDefault="009F7F8A" w:rsidP="003350DC">
            <w:pPr>
              <w:rPr>
                <w:rFonts w:eastAsia="SimSun"/>
              </w:rPr>
            </w:pPr>
            <w:r w:rsidRPr="00092151">
              <w:rPr>
                <w:rFonts w:eastAsia="SimSun"/>
              </w:rPr>
              <w:t>Трансдермально</w:t>
            </w:r>
          </w:p>
        </w:tc>
      </w:tr>
      <w:tr w:rsidR="009F7F8A" w:rsidRPr="00092151" w14:paraId="79D88D82" w14:textId="77777777" w:rsidTr="00E6250D">
        <w:trPr>
          <w:cantSplit/>
          <w:trHeight w:val="20"/>
        </w:trPr>
        <w:tc>
          <w:tcPr>
            <w:tcW w:w="488" w:type="pct"/>
          </w:tcPr>
          <w:p w14:paraId="2E86CD04" w14:textId="77777777" w:rsidR="009F7F8A" w:rsidRPr="00092151" w:rsidRDefault="009F7F8A" w:rsidP="003350DC">
            <w:pPr>
              <w:rPr>
                <w:rFonts w:eastAsia="SimSun"/>
              </w:rPr>
            </w:pPr>
            <w:r w:rsidRPr="00092151">
              <w:rPr>
                <w:rFonts w:eastAsia="SimSun"/>
              </w:rPr>
              <w:t>4</w:t>
            </w:r>
          </w:p>
        </w:tc>
        <w:tc>
          <w:tcPr>
            <w:tcW w:w="1101" w:type="pct"/>
            <w:vAlign w:val="center"/>
          </w:tcPr>
          <w:p w14:paraId="0473D930" w14:textId="1BDE5A8F" w:rsidR="009F7F8A" w:rsidRPr="00092151" w:rsidRDefault="009F7F8A" w:rsidP="003350DC">
            <w:pPr>
              <w:rPr>
                <w:rFonts w:eastAsia="SimSun"/>
              </w:rPr>
            </w:pPr>
            <w:r w:rsidRPr="00092151">
              <w:rPr>
                <w:rFonts w:eastAsia="SimSun"/>
              </w:rPr>
              <w:t>Морфин</w:t>
            </w:r>
            <w:r w:rsidR="006F7C3D">
              <w:rPr>
                <w:rFonts w:eastAsia="SimSun"/>
              </w:rPr>
              <w:t>**</w:t>
            </w:r>
          </w:p>
        </w:tc>
        <w:tc>
          <w:tcPr>
            <w:tcW w:w="2518" w:type="pct"/>
            <w:gridSpan w:val="3"/>
            <w:vAlign w:val="center"/>
          </w:tcPr>
          <w:p w14:paraId="6B5FCBE5" w14:textId="05E2E9DE" w:rsidR="009F7F8A" w:rsidRPr="00092151" w:rsidRDefault="009F7F8A" w:rsidP="003350DC">
            <w:pPr>
              <w:rPr>
                <w:rFonts w:eastAsia="SimSun"/>
              </w:rPr>
            </w:pPr>
            <w:r w:rsidRPr="00092151">
              <w:rPr>
                <w:rFonts w:eastAsia="SimSun"/>
              </w:rPr>
              <w:t>В соответсвии с клинической ситуацией</w:t>
            </w:r>
          </w:p>
        </w:tc>
        <w:tc>
          <w:tcPr>
            <w:tcW w:w="894" w:type="pct"/>
            <w:vAlign w:val="center"/>
          </w:tcPr>
          <w:p w14:paraId="551DF8A4" w14:textId="77777777" w:rsidR="009F7F8A" w:rsidRPr="00092151" w:rsidRDefault="009F7F8A" w:rsidP="003350DC">
            <w:pPr>
              <w:rPr>
                <w:rFonts w:eastAsia="SimSun"/>
              </w:rPr>
            </w:pPr>
            <w:r w:rsidRPr="00092151">
              <w:rPr>
                <w:rFonts w:eastAsia="SimSun"/>
              </w:rPr>
              <w:t>В/в</w:t>
            </w:r>
          </w:p>
        </w:tc>
      </w:tr>
      <w:tr w:rsidR="009F7F8A" w:rsidRPr="00092151" w14:paraId="02DEF93B" w14:textId="77777777" w:rsidTr="009F7F8A">
        <w:trPr>
          <w:cantSplit/>
          <w:trHeight w:val="20"/>
        </w:trPr>
        <w:tc>
          <w:tcPr>
            <w:tcW w:w="5000" w:type="pct"/>
            <w:gridSpan w:val="6"/>
          </w:tcPr>
          <w:p w14:paraId="03B99D94" w14:textId="77777777" w:rsidR="009F7F8A" w:rsidRPr="00092151" w:rsidRDefault="009F7F8A" w:rsidP="003350DC">
            <w:pPr>
              <w:rPr>
                <w:rFonts w:eastAsia="SimSun"/>
              </w:rPr>
            </w:pPr>
            <w:commentRangeStart w:id="399"/>
            <w:r w:rsidRPr="00092151">
              <w:rPr>
                <w:rFonts w:eastAsia="SimSun"/>
              </w:rPr>
              <w:lastRenderedPageBreak/>
              <w:t>Другое</w:t>
            </w:r>
            <w:commentRangeEnd w:id="399"/>
            <w:r w:rsidR="000F1BED">
              <w:rPr>
                <w:rStyle w:val="af0"/>
              </w:rPr>
              <w:commentReference w:id="399"/>
            </w:r>
          </w:p>
        </w:tc>
      </w:tr>
      <w:tr w:rsidR="00E6250D" w:rsidRPr="00092151" w14:paraId="04A3E566" w14:textId="77777777" w:rsidTr="00E6250D">
        <w:trPr>
          <w:cantSplit/>
          <w:trHeight w:val="20"/>
        </w:trPr>
        <w:tc>
          <w:tcPr>
            <w:tcW w:w="488" w:type="pct"/>
          </w:tcPr>
          <w:p w14:paraId="3F0C0455" w14:textId="77777777" w:rsidR="009F7F8A" w:rsidRPr="00092151" w:rsidRDefault="009F7F8A" w:rsidP="003350DC">
            <w:pPr>
              <w:rPr>
                <w:rFonts w:eastAsia="SimSun"/>
              </w:rPr>
            </w:pPr>
            <w:r w:rsidRPr="00092151">
              <w:rPr>
                <w:rFonts w:eastAsia="SimSun"/>
              </w:rPr>
              <w:t>1</w:t>
            </w:r>
          </w:p>
        </w:tc>
        <w:tc>
          <w:tcPr>
            <w:tcW w:w="1101" w:type="pct"/>
            <w:vAlign w:val="center"/>
          </w:tcPr>
          <w:p w14:paraId="4B0EF7B0" w14:textId="4A6975CA" w:rsidR="009F7F8A" w:rsidRPr="00092151" w:rsidRDefault="009F7F8A" w:rsidP="003350DC">
            <w:pPr>
              <w:rPr>
                <w:rFonts w:eastAsia="SimSun"/>
              </w:rPr>
            </w:pPr>
            <w:r w:rsidRPr="00092151">
              <w:rPr>
                <w:rFonts w:eastAsia="SimSun"/>
              </w:rPr>
              <w:t>Месна</w:t>
            </w:r>
            <w:r w:rsidR="006F7C3D">
              <w:rPr>
                <w:rFonts w:eastAsia="SimSun"/>
              </w:rPr>
              <w:t>**</w:t>
            </w:r>
          </w:p>
        </w:tc>
        <w:tc>
          <w:tcPr>
            <w:tcW w:w="712" w:type="pct"/>
            <w:vAlign w:val="center"/>
          </w:tcPr>
          <w:p w14:paraId="1840FE5F" w14:textId="743F7419" w:rsidR="009F7F8A" w:rsidRPr="00092151" w:rsidRDefault="009F7F8A" w:rsidP="003350DC">
            <w:pPr>
              <w:rPr>
                <w:rFonts w:eastAsia="SimSun"/>
              </w:rPr>
            </w:pPr>
            <w:commentRangeStart w:id="400"/>
            <w:r w:rsidRPr="00092151">
              <w:rPr>
                <w:rFonts w:eastAsia="SimSun"/>
              </w:rPr>
              <w:t>120% от дозы ЦФ</w:t>
            </w:r>
            <w:commentRangeEnd w:id="400"/>
            <w:r w:rsidR="00A06751">
              <w:rPr>
                <w:rStyle w:val="af0"/>
              </w:rPr>
              <w:commentReference w:id="400"/>
            </w:r>
          </w:p>
        </w:tc>
        <w:tc>
          <w:tcPr>
            <w:tcW w:w="531" w:type="pct"/>
            <w:vAlign w:val="center"/>
          </w:tcPr>
          <w:p w14:paraId="106B376A" w14:textId="77777777" w:rsidR="009F7F8A" w:rsidRPr="00092151" w:rsidRDefault="009F7F8A" w:rsidP="003350DC">
            <w:pPr>
              <w:rPr>
                <w:rFonts w:eastAsia="SimSun"/>
              </w:rPr>
            </w:pPr>
            <w:r w:rsidRPr="00092151">
              <w:rPr>
                <w:rFonts w:eastAsia="SimSun"/>
              </w:rPr>
              <w:t>–</w:t>
            </w:r>
          </w:p>
        </w:tc>
        <w:tc>
          <w:tcPr>
            <w:tcW w:w="1275" w:type="pct"/>
            <w:vAlign w:val="center"/>
          </w:tcPr>
          <w:p w14:paraId="7C399A1F" w14:textId="77777777" w:rsidR="009F7F8A" w:rsidRPr="00092151" w:rsidRDefault="009F7F8A" w:rsidP="003350DC">
            <w:pPr>
              <w:rPr>
                <w:rFonts w:eastAsia="SimSun"/>
              </w:rPr>
            </w:pPr>
            <w:r w:rsidRPr="00092151">
              <w:rPr>
                <w:rFonts w:eastAsia="SimSun"/>
              </w:rPr>
              <w:t>В дни введения ЦФ</w:t>
            </w:r>
          </w:p>
        </w:tc>
        <w:tc>
          <w:tcPr>
            <w:tcW w:w="894" w:type="pct"/>
            <w:vAlign w:val="center"/>
          </w:tcPr>
          <w:p w14:paraId="48DA9571" w14:textId="77777777" w:rsidR="009F7F8A" w:rsidRPr="00092151" w:rsidRDefault="009F7F8A" w:rsidP="003350DC">
            <w:pPr>
              <w:rPr>
                <w:rFonts w:eastAsia="SimSun"/>
              </w:rPr>
            </w:pPr>
            <w:r w:rsidRPr="00092151">
              <w:rPr>
                <w:rFonts w:eastAsia="SimSun"/>
              </w:rPr>
              <w:t xml:space="preserve">В/в, инфузия в течение 24 ч, начиная за 2 ч до введения ЦФ </w:t>
            </w:r>
          </w:p>
        </w:tc>
      </w:tr>
      <w:tr w:rsidR="00E6250D" w:rsidRPr="00092151" w14:paraId="5CFA40D0" w14:textId="77777777" w:rsidTr="00E6250D">
        <w:trPr>
          <w:cantSplit/>
          <w:trHeight w:val="20"/>
        </w:trPr>
        <w:tc>
          <w:tcPr>
            <w:tcW w:w="488" w:type="pct"/>
          </w:tcPr>
          <w:p w14:paraId="1EA42943" w14:textId="77777777" w:rsidR="009F7F8A" w:rsidRPr="00092151" w:rsidRDefault="009F7F8A" w:rsidP="003350DC">
            <w:pPr>
              <w:rPr>
                <w:rFonts w:eastAsia="SimSun"/>
              </w:rPr>
            </w:pPr>
            <w:r w:rsidRPr="00092151">
              <w:rPr>
                <w:rFonts w:eastAsia="SimSun"/>
              </w:rPr>
              <w:t>2</w:t>
            </w:r>
          </w:p>
        </w:tc>
        <w:tc>
          <w:tcPr>
            <w:tcW w:w="1101" w:type="pct"/>
            <w:vAlign w:val="center"/>
          </w:tcPr>
          <w:p w14:paraId="1ACFB374" w14:textId="17A3F1C5" w:rsidR="009F7F8A" w:rsidRPr="00092151" w:rsidRDefault="009F7F8A" w:rsidP="003350DC">
            <w:pPr>
              <w:rPr>
                <w:rFonts w:eastAsia="SimSun"/>
              </w:rPr>
            </w:pPr>
            <w:commentRangeStart w:id="401"/>
            <w:r w:rsidRPr="00092151">
              <w:rPr>
                <w:rFonts w:eastAsia="SimSun"/>
              </w:rPr>
              <w:t>Кальция фолинат</w:t>
            </w:r>
            <w:r w:rsidR="006F7C3D">
              <w:rPr>
                <w:rFonts w:eastAsia="SimSun"/>
              </w:rPr>
              <w:t>**</w:t>
            </w:r>
            <w:commentRangeEnd w:id="401"/>
            <w:r w:rsidR="00874FE8">
              <w:rPr>
                <w:rStyle w:val="af0"/>
              </w:rPr>
              <w:commentReference w:id="401"/>
            </w:r>
          </w:p>
        </w:tc>
        <w:tc>
          <w:tcPr>
            <w:tcW w:w="712" w:type="pct"/>
            <w:vAlign w:val="center"/>
          </w:tcPr>
          <w:p w14:paraId="2D2420E4" w14:textId="77777777" w:rsidR="009F7F8A" w:rsidRPr="00092151" w:rsidRDefault="009F7F8A" w:rsidP="003350DC">
            <w:pPr>
              <w:rPr>
                <w:rFonts w:eastAsia="SimSun"/>
              </w:rPr>
            </w:pPr>
            <w:r w:rsidRPr="00092151">
              <w:rPr>
                <w:rFonts w:eastAsia="SimSun"/>
              </w:rPr>
              <w:t>50 мг</w:t>
            </w:r>
          </w:p>
        </w:tc>
        <w:tc>
          <w:tcPr>
            <w:tcW w:w="531" w:type="pct"/>
            <w:vAlign w:val="center"/>
          </w:tcPr>
          <w:p w14:paraId="5E0E83B2" w14:textId="77777777" w:rsidR="009F7F8A" w:rsidRPr="00092151" w:rsidRDefault="009F7F8A" w:rsidP="003350DC">
            <w:pPr>
              <w:rPr>
                <w:rFonts w:eastAsia="SimSun"/>
              </w:rPr>
            </w:pPr>
            <w:r w:rsidRPr="00092151">
              <w:rPr>
                <w:rFonts w:eastAsia="SimSun"/>
              </w:rPr>
              <w:t>–</w:t>
            </w:r>
          </w:p>
        </w:tc>
        <w:tc>
          <w:tcPr>
            <w:tcW w:w="1275" w:type="pct"/>
            <w:vAlign w:val="center"/>
          </w:tcPr>
          <w:p w14:paraId="6DDF3EB2" w14:textId="6BDECA9D" w:rsidR="009F7F8A" w:rsidRPr="00092151" w:rsidRDefault="009F7F8A" w:rsidP="003350DC">
            <w:pPr>
              <w:rPr>
                <w:rFonts w:eastAsia="SimSun"/>
              </w:rPr>
            </w:pPr>
            <w:r w:rsidRPr="00092151">
              <w:rPr>
                <w:rFonts w:eastAsia="SimSun"/>
              </w:rPr>
              <w:t xml:space="preserve">В случае применения </w:t>
            </w:r>
            <w:r w:rsidR="00981D0A" w:rsidRPr="006F7C3D">
              <w:rPr>
                <w:rFonts w:eastAsia="SimSun"/>
              </w:rPr>
              <w:t>#</w:t>
            </w:r>
            <w:r w:rsidRPr="00092151">
              <w:rPr>
                <w:rFonts w:eastAsia="SimSun"/>
              </w:rPr>
              <w:t>метотрексата</w:t>
            </w:r>
            <w:r w:rsidR="00764669">
              <w:rPr>
                <w:rFonts w:eastAsia="SimSun"/>
              </w:rPr>
              <w:t>**</w:t>
            </w:r>
            <w:r w:rsidRPr="00092151">
              <w:rPr>
                <w:rFonts w:eastAsia="SimSun"/>
              </w:rPr>
              <w:t xml:space="preserve"> в качестве профилактики РТПХ</w:t>
            </w:r>
          </w:p>
          <w:p w14:paraId="2875163F" w14:textId="77777777" w:rsidR="009F7F8A" w:rsidRPr="00092151" w:rsidRDefault="009F7F8A" w:rsidP="003350DC">
            <w:pPr>
              <w:rPr>
                <w:rFonts w:eastAsia="SimSun"/>
              </w:rPr>
            </w:pPr>
            <w:r w:rsidRPr="00092151">
              <w:rPr>
                <w:rFonts w:eastAsia="SimSun"/>
              </w:rPr>
              <w:t xml:space="preserve">+2, +4, +7, +12 дни </w:t>
            </w:r>
          </w:p>
        </w:tc>
        <w:tc>
          <w:tcPr>
            <w:tcW w:w="894" w:type="pct"/>
            <w:vAlign w:val="center"/>
          </w:tcPr>
          <w:p w14:paraId="2EE331CD" w14:textId="77777777" w:rsidR="009F7F8A" w:rsidRPr="00092151" w:rsidRDefault="009F7F8A" w:rsidP="003350DC">
            <w:pPr>
              <w:rPr>
                <w:rFonts w:eastAsia="SimSun"/>
              </w:rPr>
            </w:pPr>
            <w:r w:rsidRPr="00092151">
              <w:rPr>
                <w:rFonts w:eastAsia="SimSun"/>
              </w:rPr>
              <w:t xml:space="preserve">В/в, в 20 мл физ. р-ра  </w:t>
            </w:r>
          </w:p>
        </w:tc>
      </w:tr>
      <w:tr w:rsidR="009F7F8A" w:rsidRPr="00C1474C" w14:paraId="5FF7C343" w14:textId="77777777" w:rsidTr="00E6250D">
        <w:trPr>
          <w:trHeight w:val="20"/>
        </w:trPr>
        <w:tc>
          <w:tcPr>
            <w:tcW w:w="488" w:type="pct"/>
          </w:tcPr>
          <w:p w14:paraId="07956660" w14:textId="77777777" w:rsidR="009F7F8A" w:rsidRPr="00092151" w:rsidRDefault="009F7F8A" w:rsidP="003350DC">
            <w:pPr>
              <w:rPr>
                <w:rFonts w:eastAsia="SimSun"/>
              </w:rPr>
            </w:pPr>
            <w:r w:rsidRPr="00092151">
              <w:rPr>
                <w:rFonts w:eastAsia="SimSun"/>
              </w:rPr>
              <w:t>3</w:t>
            </w:r>
          </w:p>
        </w:tc>
        <w:tc>
          <w:tcPr>
            <w:tcW w:w="1101" w:type="pct"/>
            <w:vAlign w:val="center"/>
          </w:tcPr>
          <w:p w14:paraId="09851931" w14:textId="40176F47" w:rsidR="009F7F8A" w:rsidRPr="00092151" w:rsidRDefault="009F7F8A" w:rsidP="003350DC">
            <w:pPr>
              <w:rPr>
                <w:rFonts w:eastAsia="SimSun"/>
              </w:rPr>
            </w:pPr>
            <w:commentRangeStart w:id="402"/>
            <w:r w:rsidRPr="00092151">
              <w:rPr>
                <w:rFonts w:eastAsia="SimSun"/>
              </w:rPr>
              <w:t>Аллопуринол</w:t>
            </w:r>
            <w:commentRangeEnd w:id="402"/>
            <w:r w:rsidR="00874FE8">
              <w:rPr>
                <w:rStyle w:val="af0"/>
              </w:rPr>
              <w:commentReference w:id="402"/>
            </w:r>
            <w:r w:rsidR="006F7C3D">
              <w:rPr>
                <w:rFonts w:eastAsia="SimSun"/>
              </w:rPr>
              <w:t>**</w:t>
            </w:r>
            <w:r w:rsidRPr="00092151">
              <w:rPr>
                <w:rFonts w:eastAsia="SimSun"/>
              </w:rPr>
              <w:t xml:space="preserve"> </w:t>
            </w:r>
          </w:p>
        </w:tc>
        <w:tc>
          <w:tcPr>
            <w:tcW w:w="712" w:type="pct"/>
            <w:vAlign w:val="center"/>
          </w:tcPr>
          <w:p w14:paraId="522415A3" w14:textId="77777777" w:rsidR="009F7F8A" w:rsidRPr="00092151" w:rsidRDefault="009F7F8A" w:rsidP="003350DC">
            <w:pPr>
              <w:rPr>
                <w:rFonts w:eastAsia="SimSun"/>
              </w:rPr>
            </w:pPr>
            <w:r w:rsidRPr="00092151">
              <w:rPr>
                <w:rFonts w:eastAsia="SimSun"/>
              </w:rPr>
              <w:t>200 мг/м</w:t>
            </w:r>
            <w:r w:rsidRPr="00092151">
              <w:rPr>
                <w:rFonts w:eastAsia="SimSun"/>
                <w:vertAlign w:val="superscript"/>
              </w:rPr>
              <w:t>2</w:t>
            </w:r>
            <w:r w:rsidRPr="00092151">
              <w:rPr>
                <w:rFonts w:eastAsia="SimSun"/>
              </w:rPr>
              <w:t xml:space="preserve"> </w:t>
            </w:r>
          </w:p>
        </w:tc>
        <w:tc>
          <w:tcPr>
            <w:tcW w:w="531" w:type="pct"/>
            <w:vAlign w:val="center"/>
          </w:tcPr>
          <w:p w14:paraId="4D5EE7D4" w14:textId="77777777" w:rsidR="009F7F8A" w:rsidRPr="00092151" w:rsidRDefault="009F7F8A" w:rsidP="003350DC">
            <w:pPr>
              <w:rPr>
                <w:rFonts w:eastAsia="SimSun"/>
              </w:rPr>
            </w:pPr>
            <w:r w:rsidRPr="00092151">
              <w:rPr>
                <w:rFonts w:eastAsia="SimSun"/>
              </w:rPr>
              <w:t>–</w:t>
            </w:r>
          </w:p>
        </w:tc>
        <w:tc>
          <w:tcPr>
            <w:tcW w:w="1275" w:type="pct"/>
            <w:vAlign w:val="center"/>
          </w:tcPr>
          <w:p w14:paraId="4CF09325" w14:textId="77777777" w:rsidR="009F7F8A" w:rsidRPr="00092151" w:rsidRDefault="009F7F8A" w:rsidP="003350DC">
            <w:pPr>
              <w:rPr>
                <w:rFonts w:eastAsia="SimSun"/>
              </w:rPr>
            </w:pPr>
            <w:r w:rsidRPr="00092151">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894" w:type="pct"/>
            <w:vAlign w:val="center"/>
          </w:tcPr>
          <w:p w14:paraId="4449D832" w14:textId="77777777" w:rsidR="009F7F8A" w:rsidRPr="00092151" w:rsidRDefault="009F7F8A" w:rsidP="003350DC">
            <w:pPr>
              <w:rPr>
                <w:rFonts w:eastAsia="SimSun"/>
              </w:rPr>
            </w:pPr>
            <w:r w:rsidRPr="00092151">
              <w:rPr>
                <w:rFonts w:eastAsia="SimSun"/>
              </w:rPr>
              <w:t>Внутрь, однократно или доза разделяется на 2 приема</w:t>
            </w:r>
          </w:p>
        </w:tc>
      </w:tr>
      <w:tr w:rsidR="009F7F8A" w:rsidRPr="00092151" w14:paraId="145FD044" w14:textId="77777777" w:rsidTr="00E6250D">
        <w:trPr>
          <w:trHeight w:val="20"/>
        </w:trPr>
        <w:tc>
          <w:tcPr>
            <w:tcW w:w="488" w:type="pct"/>
          </w:tcPr>
          <w:p w14:paraId="220DD36D" w14:textId="77777777" w:rsidR="009F7F8A" w:rsidRPr="00092151" w:rsidRDefault="009F7F8A" w:rsidP="003350DC">
            <w:pPr>
              <w:rPr>
                <w:rFonts w:eastAsia="SimSun"/>
              </w:rPr>
            </w:pPr>
            <w:r w:rsidRPr="00092151">
              <w:rPr>
                <w:rFonts w:eastAsia="SimSun"/>
              </w:rPr>
              <w:t>5</w:t>
            </w:r>
          </w:p>
        </w:tc>
        <w:tc>
          <w:tcPr>
            <w:tcW w:w="1101" w:type="pct"/>
            <w:vAlign w:val="center"/>
          </w:tcPr>
          <w:p w14:paraId="0774B459" w14:textId="60A2DC5D" w:rsidR="009F7F8A" w:rsidRPr="00092151" w:rsidRDefault="009F7F8A" w:rsidP="003350DC">
            <w:pPr>
              <w:rPr>
                <w:rFonts w:eastAsia="SimSun"/>
              </w:rPr>
            </w:pPr>
            <w:commentRangeStart w:id="403"/>
            <w:r w:rsidRPr="00092151">
              <w:rPr>
                <w:rFonts w:eastAsia="SimSun"/>
              </w:rPr>
              <w:t>Урсодезоксихолевая кислота</w:t>
            </w:r>
            <w:r w:rsidR="00793F12">
              <w:rPr>
                <w:rFonts w:eastAsia="SimSun"/>
              </w:rPr>
              <w:t>**</w:t>
            </w:r>
            <w:r w:rsidRPr="00092151">
              <w:rPr>
                <w:rFonts w:eastAsia="SimSun"/>
              </w:rPr>
              <w:t xml:space="preserve"> (рекомендуется)</w:t>
            </w:r>
            <w:commentRangeEnd w:id="403"/>
            <w:r w:rsidR="00874FE8">
              <w:rPr>
                <w:rStyle w:val="af0"/>
              </w:rPr>
              <w:commentReference w:id="403"/>
            </w:r>
          </w:p>
        </w:tc>
        <w:tc>
          <w:tcPr>
            <w:tcW w:w="712" w:type="pct"/>
            <w:vAlign w:val="center"/>
          </w:tcPr>
          <w:p w14:paraId="23377334" w14:textId="77777777" w:rsidR="009F7F8A" w:rsidRPr="00092151" w:rsidRDefault="009F7F8A" w:rsidP="003350DC">
            <w:pPr>
              <w:rPr>
                <w:rFonts w:eastAsia="SimSun"/>
              </w:rPr>
            </w:pPr>
            <w:r w:rsidRPr="00092151">
              <w:rPr>
                <w:rFonts w:eastAsia="SimSun"/>
              </w:rPr>
              <w:t>12 мг/кг</w:t>
            </w:r>
          </w:p>
        </w:tc>
        <w:tc>
          <w:tcPr>
            <w:tcW w:w="531" w:type="pct"/>
            <w:vAlign w:val="center"/>
          </w:tcPr>
          <w:p w14:paraId="214B6690" w14:textId="77777777" w:rsidR="009F7F8A" w:rsidRPr="00092151" w:rsidRDefault="009F7F8A" w:rsidP="003350DC">
            <w:pPr>
              <w:rPr>
                <w:rFonts w:eastAsia="SimSun"/>
              </w:rPr>
            </w:pPr>
            <w:r w:rsidRPr="00092151">
              <w:rPr>
                <w:rFonts w:eastAsia="SimSun"/>
              </w:rPr>
              <w:t>–</w:t>
            </w:r>
          </w:p>
        </w:tc>
        <w:tc>
          <w:tcPr>
            <w:tcW w:w="1275" w:type="pct"/>
            <w:vAlign w:val="center"/>
          </w:tcPr>
          <w:p w14:paraId="64AA5F87" w14:textId="77777777" w:rsidR="009F7F8A" w:rsidRPr="00092151" w:rsidRDefault="009F7F8A" w:rsidP="003350DC">
            <w:pPr>
              <w:rPr>
                <w:rFonts w:eastAsia="SimSun"/>
              </w:rPr>
            </w:pPr>
            <w:r w:rsidRPr="00092151">
              <w:rPr>
                <w:rFonts w:eastAsia="SimSun"/>
              </w:rPr>
              <w:t>C –6 по +180 день</w:t>
            </w:r>
          </w:p>
        </w:tc>
        <w:tc>
          <w:tcPr>
            <w:tcW w:w="894" w:type="pct"/>
            <w:vAlign w:val="center"/>
          </w:tcPr>
          <w:p w14:paraId="771FA73D" w14:textId="77777777" w:rsidR="009F7F8A" w:rsidRPr="00092151" w:rsidRDefault="009F7F8A" w:rsidP="003350DC">
            <w:pPr>
              <w:rPr>
                <w:rFonts w:eastAsia="SimSun"/>
              </w:rPr>
            </w:pPr>
            <w:r w:rsidRPr="00092151">
              <w:rPr>
                <w:rFonts w:eastAsia="SimSun"/>
              </w:rPr>
              <w:t>Внутрь, суточная доза разделяется на 1–2 приема (вечер или день и вечер)</w:t>
            </w:r>
          </w:p>
        </w:tc>
      </w:tr>
      <w:tr w:rsidR="009F7F8A" w:rsidRPr="00092151" w14:paraId="73F16D40" w14:textId="77777777" w:rsidTr="00E6250D">
        <w:trPr>
          <w:trHeight w:val="20"/>
        </w:trPr>
        <w:tc>
          <w:tcPr>
            <w:tcW w:w="488" w:type="pct"/>
          </w:tcPr>
          <w:p w14:paraId="3AC572FB" w14:textId="77777777" w:rsidR="009F7F8A" w:rsidRPr="00092151" w:rsidRDefault="009F7F8A" w:rsidP="003350DC">
            <w:pPr>
              <w:rPr>
                <w:rFonts w:eastAsia="SimSun"/>
              </w:rPr>
            </w:pPr>
            <w:r w:rsidRPr="00092151">
              <w:rPr>
                <w:rFonts w:eastAsia="SimSun"/>
              </w:rPr>
              <w:t>6</w:t>
            </w:r>
          </w:p>
        </w:tc>
        <w:tc>
          <w:tcPr>
            <w:tcW w:w="1101" w:type="pct"/>
            <w:vAlign w:val="center"/>
          </w:tcPr>
          <w:p w14:paraId="43D8DC74" w14:textId="62ECD7CA" w:rsidR="009F7F8A" w:rsidRPr="00092151" w:rsidRDefault="009F7F8A" w:rsidP="003350DC">
            <w:pPr>
              <w:rPr>
                <w:rFonts w:eastAsia="SimSun"/>
              </w:rPr>
            </w:pPr>
            <w:r w:rsidRPr="00092151">
              <w:rPr>
                <w:rFonts w:eastAsia="SimSun"/>
              </w:rPr>
              <w:t>Метилпреднизолон</w:t>
            </w:r>
            <w:r w:rsidR="00793F12">
              <w:rPr>
                <w:rFonts w:eastAsia="SimSun"/>
              </w:rPr>
              <w:t>**</w:t>
            </w:r>
            <w:r w:rsidRPr="00092151">
              <w:rPr>
                <w:rFonts w:eastAsia="SimSun"/>
              </w:rPr>
              <w:t xml:space="preserve"> </w:t>
            </w:r>
          </w:p>
        </w:tc>
        <w:tc>
          <w:tcPr>
            <w:tcW w:w="3412" w:type="pct"/>
            <w:gridSpan w:val="4"/>
            <w:vAlign w:val="center"/>
          </w:tcPr>
          <w:p w14:paraId="718E1CBD" w14:textId="77777777" w:rsidR="009F7F8A" w:rsidRPr="00092151" w:rsidRDefault="009F7F8A" w:rsidP="003350DC">
            <w:pPr>
              <w:rPr>
                <w:rFonts w:eastAsia="SimSun"/>
              </w:rPr>
            </w:pPr>
            <w:r w:rsidRPr="00092151">
              <w:rPr>
                <w:rFonts w:eastAsia="SimSun"/>
              </w:rPr>
              <w:t>см. «Инфузия АТГ»</w:t>
            </w:r>
          </w:p>
        </w:tc>
      </w:tr>
      <w:tr w:rsidR="009F7F8A" w:rsidRPr="00092151" w14:paraId="4D48824D" w14:textId="77777777" w:rsidTr="00E6250D">
        <w:trPr>
          <w:trHeight w:val="20"/>
        </w:trPr>
        <w:tc>
          <w:tcPr>
            <w:tcW w:w="488" w:type="pct"/>
          </w:tcPr>
          <w:p w14:paraId="0FF9345A" w14:textId="77777777" w:rsidR="009F7F8A" w:rsidRPr="00092151" w:rsidRDefault="009F7F8A" w:rsidP="003350DC">
            <w:pPr>
              <w:rPr>
                <w:rFonts w:eastAsia="SimSun"/>
              </w:rPr>
            </w:pPr>
            <w:r w:rsidRPr="00092151">
              <w:rPr>
                <w:rFonts w:eastAsia="SimSun"/>
              </w:rPr>
              <w:t>7</w:t>
            </w:r>
          </w:p>
        </w:tc>
        <w:tc>
          <w:tcPr>
            <w:tcW w:w="1101" w:type="pct"/>
            <w:vAlign w:val="center"/>
          </w:tcPr>
          <w:p w14:paraId="665A1D29" w14:textId="2F0609F0" w:rsidR="009F7F8A" w:rsidRPr="00092151" w:rsidRDefault="009F7F8A" w:rsidP="003350DC">
            <w:pPr>
              <w:rPr>
                <w:rFonts w:eastAsia="SimSun"/>
              </w:rPr>
            </w:pPr>
            <w:r w:rsidRPr="00092151">
              <w:rPr>
                <w:rFonts w:eastAsia="SimSun"/>
              </w:rPr>
              <w:t>Преднизолон</w:t>
            </w:r>
            <w:r w:rsidR="00793F12">
              <w:rPr>
                <w:rFonts w:eastAsia="SimSun"/>
              </w:rPr>
              <w:t>**</w:t>
            </w:r>
          </w:p>
        </w:tc>
        <w:tc>
          <w:tcPr>
            <w:tcW w:w="3412" w:type="pct"/>
            <w:gridSpan w:val="4"/>
            <w:vAlign w:val="center"/>
          </w:tcPr>
          <w:p w14:paraId="2A1D9E24" w14:textId="77777777" w:rsidR="009F7F8A" w:rsidRPr="00092151" w:rsidRDefault="009F7F8A" w:rsidP="003350DC">
            <w:pPr>
              <w:rPr>
                <w:rFonts w:eastAsia="SimSun"/>
              </w:rPr>
            </w:pPr>
            <w:r w:rsidRPr="00092151">
              <w:rPr>
                <w:rFonts w:eastAsia="SimSun"/>
              </w:rPr>
              <w:t>см. «Инфузия АТГ»</w:t>
            </w:r>
          </w:p>
        </w:tc>
      </w:tr>
    </w:tbl>
    <w:p w14:paraId="71BB98CA" w14:textId="77777777" w:rsidR="009F7F8A" w:rsidRPr="00092151" w:rsidRDefault="009F7F8A" w:rsidP="003350DC">
      <w:pPr>
        <w:rPr>
          <w:rFonts w:eastAsia="SimSun"/>
        </w:rPr>
      </w:pPr>
    </w:p>
    <w:p w14:paraId="12C6846F" w14:textId="77AE47EA" w:rsidR="0028488D" w:rsidDel="009D6BE9" w:rsidRDefault="0028488D">
      <w:pPr>
        <w:pStyle w:val="1f0"/>
        <w:rPr>
          <w:del w:id="404" w:author="Влада К. Федяева" w:date="2022-06-30T15:07:00Z"/>
        </w:rPr>
        <w:pPrChange w:id="405" w:author="Влада К. Федяева" w:date="2022-06-30T15:07:00Z">
          <w:pPr>
            <w:pStyle w:val="11"/>
            <w:spacing w:before="0"/>
          </w:pPr>
        </w:pPrChange>
      </w:pPr>
      <w:bookmarkStart w:id="406" w:name="_Toc85649752"/>
      <w:bookmarkEnd w:id="256"/>
    </w:p>
    <w:p w14:paraId="19E56216" w14:textId="4BCF28B1" w:rsidR="0028488D" w:rsidDel="009D6BE9" w:rsidRDefault="0028488D" w:rsidP="003350DC">
      <w:pPr>
        <w:pStyle w:val="11"/>
        <w:spacing w:before="0"/>
        <w:rPr>
          <w:del w:id="407" w:author="Влада К. Федяева" w:date="2022-06-30T15:07:00Z"/>
          <w:szCs w:val="28"/>
          <w:u w:val="none"/>
        </w:rPr>
      </w:pPr>
    </w:p>
    <w:p w14:paraId="7B42FE87" w14:textId="64D3515E" w:rsidR="002C3C32" w:rsidRPr="00092151" w:rsidRDefault="00031607" w:rsidP="003350DC">
      <w:pPr>
        <w:pStyle w:val="11"/>
        <w:spacing w:before="0"/>
        <w:rPr>
          <w:u w:val="none"/>
        </w:rPr>
      </w:pPr>
      <w:r w:rsidRPr="00092151">
        <w:rPr>
          <w:szCs w:val="28"/>
          <w:u w:val="none"/>
        </w:rPr>
        <w:t xml:space="preserve">Приложение Б. Алгоритмы </w:t>
      </w:r>
      <w:bookmarkEnd w:id="406"/>
      <w:r w:rsidR="00F47EA9">
        <w:rPr>
          <w:szCs w:val="28"/>
          <w:u w:val="none"/>
        </w:rPr>
        <w:t>действий врача</w:t>
      </w:r>
    </w:p>
    <w:p w14:paraId="542B8AE9" w14:textId="77777777" w:rsidR="00D23199" w:rsidRPr="00092151" w:rsidRDefault="00B57077" w:rsidP="003350DC">
      <w:pPr>
        <w:rPr>
          <w:rFonts w:eastAsia="Times New Roman"/>
        </w:rPr>
      </w:pPr>
      <w:r w:rsidRPr="00092151">
        <w:rPr>
          <w:rFonts w:eastAsia="Times New Roman"/>
          <w:noProof/>
          <w:lang w:eastAsia="ru-RU"/>
        </w:rPr>
        <mc:AlternateContent>
          <mc:Choice Requires="wpg">
            <w:drawing>
              <wp:anchor distT="0" distB="0" distL="114300" distR="114300" simplePos="0" relativeHeight="251658243" behindDoc="0" locked="0" layoutInCell="1" allowOverlap="1" wp14:anchorId="732E90D5" wp14:editId="69E9E04E">
                <wp:simplePos x="0" y="0"/>
                <wp:positionH relativeFrom="margin">
                  <wp:posOffset>-779193</wp:posOffset>
                </wp:positionH>
                <wp:positionV relativeFrom="paragraph">
                  <wp:posOffset>205885</wp:posOffset>
                </wp:positionV>
                <wp:extent cx="7054850" cy="6086475"/>
                <wp:effectExtent l="0" t="0" r="184150" b="9525"/>
                <wp:wrapNone/>
                <wp:docPr id="92" name="Группа 44"/>
                <wp:cNvGraphicFramePr/>
                <a:graphic xmlns:a="http://schemas.openxmlformats.org/drawingml/2006/main">
                  <a:graphicData uri="http://schemas.microsoft.com/office/word/2010/wordprocessingGroup">
                    <wpg:wgp>
                      <wpg:cNvGrpSpPr/>
                      <wpg:grpSpPr>
                        <a:xfrm>
                          <a:off x="0" y="0"/>
                          <a:ext cx="7054850" cy="6086475"/>
                          <a:chOff x="0" y="-1312819"/>
                          <a:chExt cx="8908434" cy="7240699"/>
                        </a:xfrm>
                      </wpg:grpSpPr>
                      <wps:wsp>
                        <wps:cNvPr id="93" name="Прямоугольник 93"/>
                        <wps:cNvSpPr/>
                        <wps:spPr>
                          <a:xfrm>
                            <a:off x="633071" y="1492836"/>
                            <a:ext cx="1800408"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1C6163F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wps:txbx>
                        <wps:bodyPr wrap="square">
                          <a:noAutofit/>
                        </wps:bodyPr>
                      </wps:wsp>
                      <wps:wsp>
                        <wps:cNvPr id="94" name="Прямоугольник 94"/>
                        <wps:cNvSpPr/>
                        <wps:spPr>
                          <a:xfrm>
                            <a:off x="6780672" y="1053664"/>
                            <a:ext cx="1973123" cy="830813"/>
                          </a:xfrm>
                          <a:prstGeom prst="rect">
                            <a:avLst/>
                          </a:prstGeom>
                          <a:ln/>
                        </wps:spPr>
                        <wps:style>
                          <a:lnRef idx="2">
                            <a:schemeClr val="dk1"/>
                          </a:lnRef>
                          <a:fillRef idx="1">
                            <a:schemeClr val="lt1"/>
                          </a:fillRef>
                          <a:effectRef idx="0">
                            <a:schemeClr val="dk1"/>
                          </a:effectRef>
                          <a:fontRef idx="minor">
                            <a:schemeClr val="dk1"/>
                          </a:fontRef>
                        </wps:style>
                        <wps:txbx>
                          <w:txbxContent>
                            <w:p w14:paraId="1C45AB53"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37CA5BA8"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1 курс</w:t>
                              </w:r>
                            </w:p>
                            <w:p w14:paraId="692B00F7" w14:textId="370892CF" w:rsidR="009713DD" w:rsidRPr="00C32A21" w:rsidRDefault="009713DD" w:rsidP="003E3EAF">
                              <w:pPr>
                                <w:pStyle w:val="afd"/>
                                <w:spacing w:beforeAutospacing="0" w:afterAutospacing="0"/>
                                <w:rPr>
                                  <w:sz w:val="16"/>
                                  <w:szCs w:val="16"/>
                                </w:rPr>
                              </w:pPr>
                              <w:r w:rsidRPr="00C32A21">
                                <w:rPr>
                                  <w:bCs/>
                                  <w:color w:val="000000"/>
                                  <w:kern w:val="24"/>
                                  <w:sz w:val="16"/>
                                  <w:szCs w:val="16"/>
                                </w:rPr>
                                <w:t>(лАТГ*</w:t>
                              </w:r>
                              <w:r>
                                <w:rPr>
                                  <w:bCs/>
                                  <w:color w:val="000000"/>
                                  <w:kern w:val="24"/>
                                  <w:sz w:val="16"/>
                                  <w:szCs w:val="16"/>
                                </w:rPr>
                                <w:t>*</w:t>
                              </w:r>
                              <w:r w:rsidRPr="00C32A21">
                                <w:rPr>
                                  <w:bCs/>
                                  <w:color w:val="000000"/>
                                  <w:kern w:val="24"/>
                                  <w:sz w:val="16"/>
                                  <w:szCs w:val="16"/>
                                </w:rPr>
                                <w:t xml:space="preserve"> + Циклоспорин</w:t>
                              </w:r>
                              <w:r>
                                <w:rPr>
                                  <w:bCs/>
                                  <w:color w:val="000000"/>
                                  <w:kern w:val="24"/>
                                  <w:sz w:val="16"/>
                                  <w:szCs w:val="16"/>
                                </w:rPr>
                                <w:t>**</w:t>
                              </w:r>
                              <w:r w:rsidRPr="00C32A21">
                                <w:rPr>
                                  <w:bCs/>
                                  <w:color w:val="000000"/>
                                  <w:kern w:val="24"/>
                                  <w:sz w:val="16"/>
                                  <w:szCs w:val="16"/>
                                </w:rPr>
                                <w:t>)</w:t>
                              </w:r>
                              <w:r>
                                <w:rPr>
                                  <w:bCs/>
                                  <w:color w:val="000000"/>
                                  <w:kern w:val="24"/>
                                  <w:sz w:val="16"/>
                                  <w:szCs w:val="16"/>
                                </w:rPr>
                                <w:t xml:space="preserve"> +/- элтромбопаг </w:t>
                              </w:r>
                            </w:p>
                          </w:txbxContent>
                        </wps:txbx>
                        <wps:bodyPr wrap="square">
                          <a:noAutofit/>
                        </wps:bodyPr>
                      </wps:wsp>
                      <wps:wsp>
                        <wps:cNvPr id="95" name="Прямоугольник 95"/>
                        <wps:cNvSpPr/>
                        <wps:spPr>
                          <a:xfrm>
                            <a:off x="3457462" y="5300033"/>
                            <a:ext cx="2418689"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6FBC7862"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2C632ACF"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736E0D8E" w14:textId="77777777" w:rsidR="009713DD" w:rsidRDefault="009713DD"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600AEFEE" w14:textId="77777777" w:rsidR="009713DD" w:rsidRPr="00C32A21" w:rsidRDefault="009713DD" w:rsidP="003E3EAF">
                              <w:pPr>
                                <w:pStyle w:val="afd"/>
                                <w:spacing w:beforeAutospacing="0" w:afterAutospacing="0"/>
                                <w:rPr>
                                  <w:sz w:val="16"/>
                                  <w:szCs w:val="16"/>
                                </w:rPr>
                              </w:pPr>
                            </w:p>
                          </w:txbxContent>
                        </wps:txbx>
                        <wps:bodyPr wrap="square">
                          <a:noAutofit/>
                        </wps:bodyPr>
                      </wps:wsp>
                      <wps:wsp>
                        <wps:cNvPr id="96" name="Прямая со стрелкой 96"/>
                        <wps:cNvCnPr>
                          <a:stCxn id="116" idx="1"/>
                        </wps:cNvCnPr>
                        <wps:spPr>
                          <a:xfrm>
                            <a:off x="576358" y="4276329"/>
                            <a:ext cx="5" cy="13869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7" name="Прямая со стрелкой 97"/>
                        <wps:cNvCnPr>
                          <a:stCxn id="105" idx="3"/>
                        </wps:cNvCnPr>
                        <wps:spPr>
                          <a:xfrm>
                            <a:off x="8722190" y="3361546"/>
                            <a:ext cx="1" cy="72393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8" name="Прямая со стрелкой 98"/>
                        <wps:cNvCnPr>
                          <a:stCxn id="94" idx="2"/>
                          <a:endCxn id="105" idx="0"/>
                        </wps:cNvCnPr>
                        <wps:spPr>
                          <a:xfrm>
                            <a:off x="7767234" y="1884477"/>
                            <a:ext cx="25711" cy="108060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9" name="Прямая со стрелкой 99"/>
                        <wps:cNvCnPr>
                          <a:stCxn id="110" idx="2"/>
                          <a:endCxn id="95" idx="0"/>
                        </wps:cNvCnPr>
                        <wps:spPr>
                          <a:xfrm>
                            <a:off x="4649922" y="4653156"/>
                            <a:ext cx="17022" cy="64704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0" name="Прямая со стрелкой 100"/>
                        <wps:cNvCnPr>
                          <a:stCxn id="107" idx="2"/>
                          <a:endCxn id="110" idx="0"/>
                        </wps:cNvCnPr>
                        <wps:spPr>
                          <a:xfrm flipH="1">
                            <a:off x="4650277" y="3763806"/>
                            <a:ext cx="17070" cy="9655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1" name="Прямая со стрелкой 101"/>
                        <wps:cNvCnPr>
                          <a:stCxn id="104" idx="2"/>
                          <a:endCxn id="109" idx="0"/>
                        </wps:cNvCnPr>
                        <wps:spPr>
                          <a:xfrm flipH="1">
                            <a:off x="4568228" y="1730913"/>
                            <a:ext cx="7089" cy="43134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2" name="Прямая со стрелкой 102"/>
                        <wps:cNvCnPr/>
                        <wps:spPr>
                          <a:xfrm>
                            <a:off x="1284092" y="1739102"/>
                            <a:ext cx="0" cy="626533"/>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3" name="TextBox 56"/>
                        <wps:cNvSpPr txBox="1"/>
                        <wps:spPr>
                          <a:xfrm>
                            <a:off x="4260123" y="1787427"/>
                            <a:ext cx="627073" cy="268452"/>
                          </a:xfrm>
                          <a:prstGeom prst="rect">
                            <a:avLst/>
                          </a:prstGeom>
                        </wps:spPr>
                        <wps:style>
                          <a:lnRef idx="2">
                            <a:schemeClr val="dk1"/>
                          </a:lnRef>
                          <a:fillRef idx="1">
                            <a:schemeClr val="lt1"/>
                          </a:fillRef>
                          <a:effectRef idx="0">
                            <a:schemeClr val="dk1"/>
                          </a:effectRef>
                          <a:fontRef idx="minor">
                            <a:schemeClr val="dk1"/>
                          </a:fontRef>
                        </wps:style>
                        <wps:txbx>
                          <w:txbxContent>
                            <w:p w14:paraId="63FA65B4" w14:textId="77777777" w:rsidR="009713DD" w:rsidRPr="00C32A21" w:rsidRDefault="009713DD" w:rsidP="00C32A21">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wps:wsp>
                        <wps:cNvPr id="104" name="Ромб 104"/>
                        <wps:cNvSpPr/>
                        <wps:spPr>
                          <a:xfrm>
                            <a:off x="3328002" y="824153"/>
                            <a:ext cx="2494630" cy="906760"/>
                          </a:xfrm>
                          <a:prstGeom prst="diamond">
                            <a:avLst/>
                          </a:prstGeom>
                          <a:ln/>
                        </wps:spPr>
                        <wps:style>
                          <a:lnRef idx="2">
                            <a:schemeClr val="dk1"/>
                          </a:lnRef>
                          <a:fillRef idx="1">
                            <a:schemeClr val="lt1"/>
                          </a:fillRef>
                          <a:effectRef idx="0">
                            <a:schemeClr val="dk1"/>
                          </a:effectRef>
                          <a:fontRef idx="minor">
                            <a:schemeClr val="dk1"/>
                          </a:fontRef>
                        </wps:style>
                        <wps:txbx>
                          <w:txbxContent>
                            <w:p w14:paraId="305248E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wps:txbx>
                        <wps:bodyPr wrap="square" rtlCol="0">
                          <a:noAutofit/>
                        </wps:bodyPr>
                      </wps:wsp>
                      <wps:wsp>
                        <wps:cNvPr id="105" name="Ромб 105"/>
                        <wps:cNvSpPr/>
                        <wps:spPr>
                          <a:xfrm>
                            <a:off x="6863507" y="2965077"/>
                            <a:ext cx="185887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2B14FED8"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wps:txbx>
                        <wps:bodyPr wrap="square" rtlCol="0">
                          <a:noAutofit/>
                        </wps:bodyPr>
                      </wps:wsp>
                      <wps:wsp>
                        <wps:cNvPr id="106" name="Соединительная линия уступом 106"/>
                        <wps:cNvCnPr>
                          <a:stCxn id="104" idx="3"/>
                          <a:endCxn id="94" idx="1"/>
                        </wps:cNvCnPr>
                        <wps:spPr>
                          <a:xfrm>
                            <a:off x="5822632" y="1277533"/>
                            <a:ext cx="958040" cy="191538"/>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07" name="Прямоугольник 107"/>
                        <wps:cNvSpPr/>
                        <wps:spPr>
                          <a:xfrm>
                            <a:off x="3721780" y="3069081"/>
                            <a:ext cx="1891133" cy="694725"/>
                          </a:xfrm>
                          <a:prstGeom prst="rect">
                            <a:avLst/>
                          </a:prstGeom>
                          <a:ln/>
                        </wps:spPr>
                        <wps:style>
                          <a:lnRef idx="2">
                            <a:schemeClr val="dk1"/>
                          </a:lnRef>
                          <a:fillRef idx="1">
                            <a:schemeClr val="lt1"/>
                          </a:fillRef>
                          <a:effectRef idx="0">
                            <a:schemeClr val="dk1"/>
                          </a:effectRef>
                          <a:fontRef idx="minor">
                            <a:schemeClr val="dk1"/>
                          </a:fontRef>
                        </wps:style>
                        <wps:txbx>
                          <w:txbxContent>
                            <w:p w14:paraId="4E648996" w14:textId="3089FD22" w:rsidR="009713DD" w:rsidRPr="00C32A21" w:rsidRDefault="009713DD"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w:t>
                              </w:r>
                              <w:r>
                                <w:rPr>
                                  <w:bCs/>
                                  <w:color w:val="000000"/>
                                  <w:kern w:val="24"/>
                                  <w:sz w:val="16"/>
                                  <w:szCs w:val="16"/>
                                </w:rPr>
                                <w:t>**</w:t>
                              </w:r>
                              <w:r w:rsidRPr="00C32A21">
                                <w:rPr>
                                  <w:bCs/>
                                  <w:color w:val="000000"/>
                                  <w:kern w:val="24"/>
                                  <w:sz w:val="16"/>
                                  <w:szCs w:val="16"/>
                                </w:rPr>
                                <w:t xml:space="preserve"> + Циклоспорин</w:t>
                              </w:r>
                              <w:r>
                                <w:rPr>
                                  <w:bCs/>
                                  <w:color w:val="000000"/>
                                  <w:kern w:val="24"/>
                                  <w:sz w:val="16"/>
                                  <w:szCs w:val="16"/>
                                </w:rPr>
                                <w:t>**</w:t>
                              </w:r>
                              <w:r w:rsidRPr="00C32A21">
                                <w:rPr>
                                  <w:bCs/>
                                  <w:color w:val="000000"/>
                                  <w:kern w:val="24"/>
                                  <w:sz w:val="16"/>
                                  <w:szCs w:val="16"/>
                                </w:rPr>
                                <w:t>)</w:t>
                              </w:r>
                              <w:r>
                                <w:rPr>
                                  <w:bCs/>
                                  <w:color w:val="000000"/>
                                  <w:kern w:val="24"/>
                                  <w:sz w:val="16"/>
                                  <w:szCs w:val="16"/>
                                </w:rPr>
                                <w:t xml:space="preserve"> +/- элтромбопаг** </w:t>
                              </w:r>
                            </w:p>
                          </w:txbxContent>
                        </wps:txbx>
                        <wps:bodyPr wrap="square">
                          <a:noAutofit/>
                        </wps:bodyPr>
                      </wps:wsp>
                      <wps:wsp>
                        <wps:cNvPr id="108" name="Прямоугольник 108"/>
                        <wps:cNvSpPr/>
                        <wps:spPr>
                          <a:xfrm>
                            <a:off x="587605" y="2365471"/>
                            <a:ext cx="1396947" cy="531891"/>
                          </a:xfrm>
                          <a:prstGeom prst="rect">
                            <a:avLst/>
                          </a:prstGeom>
                          <a:ln/>
                        </wps:spPr>
                        <wps:style>
                          <a:lnRef idx="2">
                            <a:schemeClr val="dk1"/>
                          </a:lnRef>
                          <a:fillRef idx="1">
                            <a:schemeClr val="lt1"/>
                          </a:fillRef>
                          <a:effectRef idx="0">
                            <a:schemeClr val="dk1"/>
                          </a:effectRef>
                          <a:fontRef idx="minor">
                            <a:schemeClr val="dk1"/>
                          </a:fontRef>
                        </wps:style>
                        <wps:txbx>
                          <w:txbxContent>
                            <w:p w14:paraId="14EC5103" w14:textId="77777777" w:rsidR="009713DD" w:rsidRPr="00C32A21" w:rsidRDefault="009713DD" w:rsidP="003E3EAF">
                              <w:pPr>
                                <w:pStyle w:val="afd"/>
                                <w:spacing w:beforeAutospacing="0" w:afterAutospacing="0"/>
                                <w:rPr>
                                  <w:sz w:val="16"/>
                                  <w:szCs w:val="16"/>
                                </w:rPr>
                              </w:pPr>
                              <w:proofErr w:type="gramStart"/>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roofErr w:type="gramEnd"/>
                            </w:p>
                          </w:txbxContent>
                        </wps:txbx>
                        <wps:bodyPr wrap="square">
                          <a:noAutofit/>
                        </wps:bodyPr>
                      </wps:wsp>
                      <wps:wsp>
                        <wps:cNvPr id="109" name="Ромб 109"/>
                        <wps:cNvSpPr/>
                        <wps:spPr>
                          <a:xfrm>
                            <a:off x="3566881" y="2162259"/>
                            <a:ext cx="2002693"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07172B0F"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proofErr w:type="gramStart"/>
                              <w:r w:rsidRPr="00C32A21">
                                <w:rPr>
                                  <w:bCs/>
                                  <w:color w:val="000000"/>
                                  <w:kern w:val="24"/>
                                  <w:sz w:val="16"/>
                                  <w:szCs w:val="16"/>
                                </w:rPr>
                                <w:t>лет ?</w:t>
                              </w:r>
                              <w:proofErr w:type="gramEnd"/>
                              <w:r w:rsidRPr="00C32A21">
                                <w:rPr>
                                  <w:bCs/>
                                  <w:color w:val="000000"/>
                                  <w:kern w:val="24"/>
                                  <w:sz w:val="16"/>
                                  <w:szCs w:val="16"/>
                                </w:rPr>
                                <w:t xml:space="preserve"> </w:t>
                              </w:r>
                            </w:p>
                          </w:txbxContent>
                        </wps:txbx>
                        <wps:bodyPr wrap="square" rtlCol="0">
                          <a:noAutofit/>
                        </wps:bodyPr>
                      </wps:wsp>
                      <wps:wsp>
                        <wps:cNvPr id="110" name="Ромб 110"/>
                        <wps:cNvSpPr/>
                        <wps:spPr>
                          <a:xfrm>
                            <a:off x="3599200" y="3860363"/>
                            <a:ext cx="210215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143BB98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wps:txbx>
                        <wps:bodyPr wrap="square" rtlCol="0">
                          <a:noAutofit/>
                        </wps:bodyPr>
                      </wps:wsp>
                      <wps:wsp>
                        <wps:cNvPr id="111" name="Соединительная линия уступом 111"/>
                        <wps:cNvCnPr/>
                        <wps:spPr>
                          <a:xfrm flipV="1">
                            <a:off x="5551663" y="1615995"/>
                            <a:ext cx="1216164" cy="943816"/>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2" name="Соединительная линия уступом 112"/>
                        <wps:cNvCnPr>
                          <a:stCxn id="110" idx="3"/>
                          <a:endCxn id="115" idx="1"/>
                        </wps:cNvCnPr>
                        <wps:spPr>
                          <a:xfrm>
                            <a:off x="5701355" y="4313774"/>
                            <a:ext cx="1781938" cy="83182"/>
                          </a:xfrm>
                          <a:prstGeom prst="bentConnector3">
                            <a:avLst>
                              <a:gd name="adj1" fmla="val 34416"/>
                            </a:avLst>
                          </a:prstGeom>
                          <a:ln>
                            <a:tailEnd type="arrow"/>
                          </a:ln>
                        </wps:spPr>
                        <wps:style>
                          <a:lnRef idx="2">
                            <a:schemeClr val="dk1"/>
                          </a:lnRef>
                          <a:fillRef idx="1">
                            <a:schemeClr val="lt1"/>
                          </a:fillRef>
                          <a:effectRef idx="0">
                            <a:schemeClr val="dk1"/>
                          </a:effectRef>
                          <a:fontRef idx="minor">
                            <a:schemeClr val="dk1"/>
                          </a:fontRef>
                        </wps:style>
                        <wps:bodyPr/>
                      </wps:wsp>
                      <wps:wsp>
                        <wps:cNvPr id="113" name="TextBox 69"/>
                        <wps:cNvSpPr txBox="1"/>
                        <wps:spPr>
                          <a:xfrm>
                            <a:off x="6057188" y="1235928"/>
                            <a:ext cx="447478" cy="282639"/>
                          </a:xfrm>
                          <a:prstGeom prst="rect">
                            <a:avLst/>
                          </a:prstGeom>
                        </wps:spPr>
                        <wps:style>
                          <a:lnRef idx="2">
                            <a:schemeClr val="dk1"/>
                          </a:lnRef>
                          <a:fillRef idx="1">
                            <a:schemeClr val="lt1"/>
                          </a:fillRef>
                          <a:effectRef idx="0">
                            <a:schemeClr val="dk1"/>
                          </a:effectRef>
                          <a:fontRef idx="minor">
                            <a:schemeClr val="dk1"/>
                          </a:fontRef>
                        </wps:style>
                        <wps:txbx>
                          <w:txbxContent>
                            <w:p w14:paraId="291B1F59"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14" name="TextBox 70"/>
                        <wps:cNvSpPr txBox="1"/>
                        <wps:spPr>
                          <a:xfrm>
                            <a:off x="6173530" y="4131250"/>
                            <a:ext cx="37432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0868CEF8" w14:textId="77777777" w:rsidR="009713DD" w:rsidRPr="00C32A21" w:rsidRDefault="009713DD" w:rsidP="003E3EAF">
                              <w:pPr>
                                <w:pStyle w:val="afd"/>
                                <w:spacing w:beforeAutospacing="0" w:afterAutospacing="0"/>
                                <w:rPr>
                                  <w:sz w:val="16"/>
                                  <w:szCs w:val="16"/>
                                </w:rPr>
                              </w:pPr>
                              <w:r w:rsidRPr="00C32A21">
                                <w:rPr>
                                  <w:color w:val="000000"/>
                                  <w:kern w:val="24"/>
                                  <w:sz w:val="16"/>
                                  <w:szCs w:val="16"/>
                                </w:rPr>
                                <w:t>да</w:t>
                              </w:r>
                            </w:p>
                          </w:txbxContent>
                        </wps:txbx>
                        <wps:bodyPr wrap="square" rtlCol="0">
                          <a:noAutofit/>
                        </wps:bodyPr>
                      </wps:wsp>
                      <wps:wsp>
                        <wps:cNvPr id="115" name="Прямоугольник 115"/>
                        <wps:cNvSpPr/>
                        <wps:spPr>
                          <a:xfrm>
                            <a:off x="7483293" y="4085192"/>
                            <a:ext cx="1341236"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305CDA48" w14:textId="5AB54AD8"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Терапия Циклоспорином</w:t>
                              </w:r>
                              <w:r>
                                <w:rPr>
                                  <w:bCs/>
                                  <w:color w:val="000000"/>
                                  <w:kern w:val="24"/>
                                  <w:sz w:val="16"/>
                                  <w:szCs w:val="16"/>
                                </w:rPr>
                                <w:t>**</w:t>
                              </w:r>
                              <w:r w:rsidRPr="00C32A21">
                                <w:rPr>
                                  <w:bCs/>
                                  <w:color w:val="000000"/>
                                  <w:kern w:val="24"/>
                                  <w:sz w:val="16"/>
                                  <w:szCs w:val="16"/>
                                </w:rPr>
                                <w:t xml:space="preserve"> до 2 лет</w:t>
                              </w:r>
                            </w:p>
                          </w:txbxContent>
                        </wps:txbx>
                        <wps:bodyPr wrap="square">
                          <a:noAutofit/>
                        </wps:bodyPr>
                      </wps:wsp>
                      <wps:wsp>
                        <wps:cNvPr id="116" name="Ромб 116"/>
                        <wps:cNvSpPr/>
                        <wps:spPr>
                          <a:xfrm>
                            <a:off x="576358" y="3652804"/>
                            <a:ext cx="1970434" cy="1247050"/>
                          </a:xfrm>
                          <a:prstGeom prst="diamond">
                            <a:avLst/>
                          </a:prstGeom>
                          <a:ln/>
                        </wps:spPr>
                        <wps:style>
                          <a:lnRef idx="2">
                            <a:schemeClr val="dk1"/>
                          </a:lnRef>
                          <a:fillRef idx="1">
                            <a:schemeClr val="lt1"/>
                          </a:fillRef>
                          <a:effectRef idx="0">
                            <a:schemeClr val="dk1"/>
                          </a:effectRef>
                          <a:fontRef idx="minor">
                            <a:schemeClr val="dk1"/>
                          </a:fontRef>
                        </wps:style>
                        <wps:txbx>
                          <w:txbxContent>
                            <w:p w14:paraId="25FBC4D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wps:txbx>
                        <wps:bodyPr wrap="square" rtlCol="0">
                          <a:noAutofit/>
                        </wps:bodyPr>
                      </wps:wsp>
                      <wps:wsp>
                        <wps:cNvPr id="117" name="Соединительная линия уступом 117"/>
                        <wps:cNvCnPr>
                          <a:stCxn id="109" idx="1"/>
                        </wps:cNvCnPr>
                        <wps:spPr>
                          <a:xfrm rot="10800000">
                            <a:off x="2400960" y="1633398"/>
                            <a:ext cx="1165952" cy="925275"/>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8" name="TextBox 75"/>
                        <wps:cNvSpPr txBox="1"/>
                        <wps:spPr>
                          <a:xfrm>
                            <a:off x="367529" y="4747721"/>
                            <a:ext cx="44018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1BBAF3D8"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19" name="Прямоугольник 119"/>
                        <wps:cNvSpPr/>
                        <wps:spPr>
                          <a:xfrm>
                            <a:off x="0" y="5645270"/>
                            <a:ext cx="2465060"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3F89814C"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wps:txbx>
                        <wps:bodyPr wrap="square">
                          <a:noAutofit/>
                        </wps:bodyPr>
                      </wps:wsp>
                      <wps:wsp>
                        <wps:cNvPr id="120" name="Прямая со стрелкой 120"/>
                        <wps:cNvCnPr>
                          <a:stCxn id="105" idx="1"/>
                          <a:endCxn id="107" idx="3"/>
                        </wps:cNvCnPr>
                        <wps:spPr>
                          <a:xfrm flipH="1" flipV="1">
                            <a:off x="5612914" y="3416443"/>
                            <a:ext cx="1250593" cy="204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1" name="TextBox 78"/>
                        <wps:cNvSpPr txBox="1"/>
                        <wps:spPr>
                          <a:xfrm>
                            <a:off x="1957897" y="-1312819"/>
                            <a:ext cx="1952432" cy="363560"/>
                          </a:xfrm>
                          <a:prstGeom prst="rect">
                            <a:avLst/>
                          </a:prstGeom>
                          <a:ln/>
                        </wps:spPr>
                        <wps:style>
                          <a:lnRef idx="2">
                            <a:schemeClr val="dk1"/>
                          </a:lnRef>
                          <a:fillRef idx="1">
                            <a:schemeClr val="lt1"/>
                          </a:fillRef>
                          <a:effectRef idx="0">
                            <a:schemeClr val="dk1"/>
                          </a:effectRef>
                          <a:fontRef idx="minor">
                            <a:schemeClr val="dk1"/>
                          </a:fontRef>
                        </wps:style>
                        <wps:txbx>
                          <w:txbxContent>
                            <w:p w14:paraId="43D23007" w14:textId="77777777" w:rsidR="009713DD" w:rsidRPr="00C32A21" w:rsidRDefault="009713DD"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wps:txbx>
                        <wps:bodyPr wrap="square" rtlCol="0">
                          <a:noAutofit/>
                        </wps:bodyPr>
                      </wps:wsp>
                      <wps:wsp>
                        <wps:cNvPr id="122" name="Прямая со стрелкой 122"/>
                        <wps:cNvCnPr>
                          <a:stCxn id="121" idx="2"/>
                        </wps:cNvCnPr>
                        <wps:spPr>
                          <a:xfrm>
                            <a:off x="2934113" y="-949259"/>
                            <a:ext cx="0" cy="25250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3" name="Соединительная линия уступом 123"/>
                        <wps:cNvCnPr>
                          <a:stCxn id="116" idx="2"/>
                        </wps:cNvCnPr>
                        <wps:spPr>
                          <a:xfrm rot="16200000" flipH="1">
                            <a:off x="2219843" y="4241587"/>
                            <a:ext cx="579383" cy="1895917"/>
                          </a:xfrm>
                          <a:prstGeom prst="bentConnector2">
                            <a:avLst/>
                          </a:prstGeom>
                          <a:ln>
                            <a:tailEnd type="arrow"/>
                          </a:ln>
                        </wps:spPr>
                        <wps:style>
                          <a:lnRef idx="2">
                            <a:schemeClr val="dk1"/>
                          </a:lnRef>
                          <a:fillRef idx="1">
                            <a:schemeClr val="lt1"/>
                          </a:fillRef>
                          <a:effectRef idx="0">
                            <a:schemeClr val="dk1"/>
                          </a:effectRef>
                          <a:fontRef idx="minor">
                            <a:schemeClr val="dk1"/>
                          </a:fontRef>
                        </wps:style>
                        <wps:bodyPr/>
                      </wps:wsp>
                      <wps:wsp>
                        <wps:cNvPr id="124" name="TextBox 82"/>
                        <wps:cNvSpPr txBox="1"/>
                        <wps:spPr>
                          <a:xfrm>
                            <a:off x="5938103" y="1965531"/>
                            <a:ext cx="432371" cy="282610"/>
                          </a:xfrm>
                          <a:prstGeom prst="rect">
                            <a:avLst/>
                          </a:prstGeom>
                        </wps:spPr>
                        <wps:style>
                          <a:lnRef idx="2">
                            <a:schemeClr val="dk1"/>
                          </a:lnRef>
                          <a:fillRef idx="1">
                            <a:schemeClr val="lt1"/>
                          </a:fillRef>
                          <a:effectRef idx="0">
                            <a:schemeClr val="dk1"/>
                          </a:effectRef>
                          <a:fontRef idx="minor">
                            <a:schemeClr val="dk1"/>
                          </a:fontRef>
                        </wps:style>
                        <wps:txbx>
                          <w:txbxContent>
                            <w:p w14:paraId="5A8A7435"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5" name="TextBox 85"/>
                        <wps:cNvSpPr txBox="1"/>
                        <wps:spPr>
                          <a:xfrm>
                            <a:off x="2777043" y="1965857"/>
                            <a:ext cx="496010" cy="282611"/>
                          </a:xfrm>
                          <a:prstGeom prst="rect">
                            <a:avLst/>
                          </a:prstGeom>
                        </wps:spPr>
                        <wps:style>
                          <a:lnRef idx="2">
                            <a:schemeClr val="dk1"/>
                          </a:lnRef>
                          <a:fillRef idx="1">
                            <a:schemeClr val="lt1"/>
                          </a:fillRef>
                          <a:effectRef idx="0">
                            <a:schemeClr val="dk1"/>
                          </a:effectRef>
                          <a:fontRef idx="minor">
                            <a:schemeClr val="dk1"/>
                          </a:fontRef>
                        </wps:style>
                        <wps:txbx>
                          <w:txbxContent>
                            <w:p w14:paraId="1446CC98"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нет</w:t>
                              </w:r>
                            </w:p>
                          </w:txbxContent>
                        </wps:txbx>
                        <wps:bodyPr wrap="square" rtlCol="0">
                          <a:noAutofit/>
                        </wps:bodyPr>
                      </wps:wsp>
                      <wps:wsp>
                        <wps:cNvPr id="126" name="TextBox 86"/>
                        <wps:cNvSpPr txBox="1"/>
                        <wps:spPr>
                          <a:xfrm>
                            <a:off x="6126387" y="3260108"/>
                            <a:ext cx="457662" cy="282610"/>
                          </a:xfrm>
                          <a:prstGeom prst="rect">
                            <a:avLst/>
                          </a:prstGeom>
                        </wps:spPr>
                        <wps:style>
                          <a:lnRef idx="2">
                            <a:schemeClr val="dk1"/>
                          </a:lnRef>
                          <a:fillRef idx="1">
                            <a:schemeClr val="lt1"/>
                          </a:fillRef>
                          <a:effectRef idx="0">
                            <a:schemeClr val="dk1"/>
                          </a:effectRef>
                          <a:fontRef idx="minor">
                            <a:schemeClr val="dk1"/>
                          </a:fontRef>
                        </wps:style>
                        <wps:txbx>
                          <w:txbxContent>
                            <w:p w14:paraId="3B70D90A"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7" name="TextBox 87"/>
                        <wps:cNvSpPr txBox="1"/>
                        <wps:spPr>
                          <a:xfrm>
                            <a:off x="8491621" y="3576428"/>
                            <a:ext cx="416813" cy="295471"/>
                          </a:xfrm>
                          <a:prstGeom prst="rect">
                            <a:avLst/>
                          </a:prstGeom>
                        </wps:spPr>
                        <wps:style>
                          <a:lnRef idx="2">
                            <a:schemeClr val="dk1"/>
                          </a:lnRef>
                          <a:fillRef idx="1">
                            <a:schemeClr val="lt1"/>
                          </a:fillRef>
                          <a:effectRef idx="0">
                            <a:schemeClr val="dk1"/>
                          </a:effectRef>
                          <a:fontRef idx="minor">
                            <a:schemeClr val="dk1"/>
                          </a:fontRef>
                        </wps:style>
                        <wps:txbx>
                          <w:txbxContent>
                            <w:p w14:paraId="5F1372CD"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8" name="TextBox 88"/>
                        <wps:cNvSpPr txBox="1"/>
                        <wps:spPr>
                          <a:xfrm>
                            <a:off x="4388198" y="4777971"/>
                            <a:ext cx="537636" cy="282610"/>
                          </a:xfrm>
                          <a:prstGeom prst="rect">
                            <a:avLst/>
                          </a:prstGeom>
                        </wps:spPr>
                        <wps:style>
                          <a:lnRef idx="2">
                            <a:schemeClr val="dk1"/>
                          </a:lnRef>
                          <a:fillRef idx="1">
                            <a:schemeClr val="lt1"/>
                          </a:fillRef>
                          <a:effectRef idx="0">
                            <a:schemeClr val="dk1"/>
                          </a:effectRef>
                          <a:fontRef idx="minor">
                            <a:schemeClr val="dk1"/>
                          </a:fontRef>
                        </wps:style>
                        <wps:txbx>
                          <w:txbxContent>
                            <w:p w14:paraId="747237A8"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9" name="Прямоугольник 129"/>
                        <wps:cNvSpPr/>
                        <wps:spPr>
                          <a:xfrm>
                            <a:off x="6767330" y="276968"/>
                            <a:ext cx="1986564"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357162F2"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цидив АА</w:t>
                              </w:r>
                            </w:p>
                          </w:txbxContent>
                        </wps:txbx>
                        <wps:bodyPr wrap="square">
                          <a:noAutofit/>
                        </wps:bodyPr>
                      </wps:wsp>
                      <wps:wsp>
                        <wps:cNvPr id="130" name="Соединительная линия уступом 130"/>
                        <wps:cNvCnPr>
                          <a:stCxn id="115" idx="3"/>
                          <a:endCxn id="129" idx="3"/>
                        </wps:cNvCnPr>
                        <wps:spPr>
                          <a:xfrm flipH="1" flipV="1">
                            <a:off x="8753894" y="418274"/>
                            <a:ext cx="70635" cy="3978682"/>
                          </a:xfrm>
                          <a:prstGeom prst="bentConnector3">
                            <a:avLst>
                              <a:gd name="adj1" fmla="val -408667"/>
                            </a:avLst>
                          </a:prstGeom>
                          <a:ln>
                            <a:tailEnd type="arrow"/>
                          </a:ln>
                        </wps:spPr>
                        <wps:style>
                          <a:lnRef idx="2">
                            <a:schemeClr val="dk1"/>
                          </a:lnRef>
                          <a:fillRef idx="1">
                            <a:schemeClr val="lt1"/>
                          </a:fillRef>
                          <a:effectRef idx="0">
                            <a:schemeClr val="dk1"/>
                          </a:effectRef>
                          <a:fontRef idx="minor">
                            <a:schemeClr val="dk1"/>
                          </a:fontRef>
                        </wps:style>
                        <wps:bodyPr/>
                      </wps:wsp>
                      <wps:wsp>
                        <wps:cNvPr id="131" name="Прямая со стрелкой 131"/>
                        <wps:cNvCnPr>
                          <a:stCxn id="129" idx="2"/>
                          <a:endCxn id="94" idx="0"/>
                        </wps:cNvCnPr>
                        <wps:spPr>
                          <a:xfrm>
                            <a:off x="7760612" y="559577"/>
                            <a:ext cx="6622" cy="4940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32" name="Соединительная линия уступом 132"/>
                        <wps:cNvCnPr>
                          <a:stCxn id="110" idx="1"/>
                          <a:endCxn id="116" idx="3"/>
                        </wps:cNvCnPr>
                        <wps:spPr>
                          <a:xfrm rot="10800000">
                            <a:off x="2546143" y="4197920"/>
                            <a:ext cx="1053089" cy="58974"/>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33" name="TextBox 93"/>
                        <wps:cNvSpPr txBox="1"/>
                        <wps:spPr>
                          <a:xfrm>
                            <a:off x="2850112" y="4137114"/>
                            <a:ext cx="494284" cy="282611"/>
                          </a:xfrm>
                          <a:prstGeom prst="rect">
                            <a:avLst/>
                          </a:prstGeom>
                        </wps:spPr>
                        <wps:style>
                          <a:lnRef idx="2">
                            <a:schemeClr val="dk1"/>
                          </a:lnRef>
                          <a:fillRef idx="1">
                            <a:schemeClr val="lt1"/>
                          </a:fillRef>
                          <a:effectRef idx="0">
                            <a:schemeClr val="dk1"/>
                          </a:effectRef>
                          <a:fontRef idx="minor">
                            <a:schemeClr val="dk1"/>
                          </a:fontRef>
                        </wps:style>
                        <wps:txbx>
                          <w:txbxContent>
                            <w:p w14:paraId="2551CE27"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34" name="TextBox 94"/>
                        <wps:cNvSpPr txBox="1"/>
                        <wps:spPr>
                          <a:xfrm>
                            <a:off x="1361117" y="5146817"/>
                            <a:ext cx="500198" cy="282611"/>
                          </a:xfrm>
                          <a:prstGeom prst="rect">
                            <a:avLst/>
                          </a:prstGeom>
                        </wps:spPr>
                        <wps:style>
                          <a:lnRef idx="2">
                            <a:schemeClr val="dk1"/>
                          </a:lnRef>
                          <a:fillRef idx="1">
                            <a:schemeClr val="lt1"/>
                          </a:fillRef>
                          <a:effectRef idx="0">
                            <a:schemeClr val="dk1"/>
                          </a:effectRef>
                          <a:fontRef idx="minor">
                            <a:schemeClr val="dk1"/>
                          </a:fontRef>
                        </wps:style>
                        <wps:txbx>
                          <w:txbxContent>
                            <w:p w14:paraId="2AE7B821"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32E90D5" id="Группа 44" o:spid="_x0000_s1028" style="position:absolute;left:0;text-align:left;margin-left:-61.35pt;margin-top:16.2pt;width:555.5pt;height:479.25pt;z-index:251658243;mso-position-horizontal-relative:margin;mso-width-relative:margin;mso-height-relative:margin" coordorigin=",-13128" coordsize="89084,72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">
                <v:rect id="Прямоугольник 93" o:spid="_x0000_s1029" style="position:absolute;left:6330;top:14928;width:1800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" fillcolor="white [3201]" strokecolor="black [3200]" strokeweight="1pt">
                  <v:textbox>
                    <w:txbxContent>
                      <w:p w14:paraId="1C6163F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v:textbox>
                </v:rect>
                <v:rect id="Прямоугольник 94" o:spid="_x0000_s1030" style="position:absolute;left:67806;top:10536;width:19731;height:8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" fillcolor="white [3201]" strokecolor="black [3200]" strokeweight="1pt">
                  <v:textbox>
                    <w:txbxContent>
                      <w:p w14:paraId="1C45AB53"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37CA5BA8"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1 курс</w:t>
                        </w:r>
                      </w:p>
                      <w:p w14:paraId="692B00F7" w14:textId="370892CF" w:rsidR="009713DD" w:rsidRPr="00C32A21" w:rsidRDefault="009713DD" w:rsidP="003E3EAF">
                        <w:pPr>
                          <w:pStyle w:val="afd"/>
                          <w:spacing w:beforeAutospacing="0" w:afterAutospacing="0"/>
                          <w:rPr>
                            <w:sz w:val="16"/>
                            <w:szCs w:val="16"/>
                          </w:rPr>
                        </w:pPr>
                        <w:r w:rsidRPr="00C32A21">
                          <w:rPr>
                            <w:bCs/>
                            <w:color w:val="000000"/>
                            <w:kern w:val="24"/>
                            <w:sz w:val="16"/>
                            <w:szCs w:val="16"/>
                          </w:rPr>
                          <w:t>(лАТГ*</w:t>
                        </w:r>
                        <w:r>
                          <w:rPr>
                            <w:bCs/>
                            <w:color w:val="000000"/>
                            <w:kern w:val="24"/>
                            <w:sz w:val="16"/>
                            <w:szCs w:val="16"/>
                          </w:rPr>
                          <w:t>*</w:t>
                        </w:r>
                        <w:r w:rsidRPr="00C32A21">
                          <w:rPr>
                            <w:bCs/>
                            <w:color w:val="000000"/>
                            <w:kern w:val="24"/>
                            <w:sz w:val="16"/>
                            <w:szCs w:val="16"/>
                          </w:rPr>
                          <w:t xml:space="preserve"> + Циклоспорин</w:t>
                        </w:r>
                        <w:r>
                          <w:rPr>
                            <w:bCs/>
                            <w:color w:val="000000"/>
                            <w:kern w:val="24"/>
                            <w:sz w:val="16"/>
                            <w:szCs w:val="16"/>
                          </w:rPr>
                          <w:t>**</w:t>
                        </w:r>
                        <w:r w:rsidRPr="00C32A21">
                          <w:rPr>
                            <w:bCs/>
                            <w:color w:val="000000"/>
                            <w:kern w:val="24"/>
                            <w:sz w:val="16"/>
                            <w:szCs w:val="16"/>
                          </w:rPr>
                          <w:t>)</w:t>
                        </w:r>
                        <w:r>
                          <w:rPr>
                            <w:bCs/>
                            <w:color w:val="000000"/>
                            <w:kern w:val="24"/>
                            <w:sz w:val="16"/>
                            <w:szCs w:val="16"/>
                          </w:rPr>
                          <w:t xml:space="preserve"> +/- элтромбопаг </w:t>
                        </w:r>
                      </w:p>
                    </w:txbxContent>
                  </v:textbox>
                </v:rect>
                <v:rect id="Прямоугольник 95" o:spid="_x0000_s1031" style="position:absolute;left:34574;top:53000;width:24187;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" fillcolor="white [3201]" strokecolor="black [3200]" strokeweight="1pt">
                  <v:textbox>
                    <w:txbxContent>
                      <w:p w14:paraId="6FBC7862"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2C632ACF" w14:textId="77777777" w:rsidR="009713DD" w:rsidRPr="00C32A21" w:rsidRDefault="009713DD"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736E0D8E" w14:textId="77777777" w:rsidR="009713DD" w:rsidRDefault="009713DD"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600AEFEE" w14:textId="77777777" w:rsidR="009713DD" w:rsidRPr="00C32A21" w:rsidRDefault="009713DD" w:rsidP="003E3EAF">
                        <w:pPr>
                          <w:pStyle w:val="afd"/>
                          <w:spacing w:beforeAutospacing="0" w:afterAutospacing="0"/>
                          <w:rPr>
                            <w:sz w:val="16"/>
                            <w:szCs w:val="16"/>
                          </w:rPr>
                        </w:pPr>
                      </w:p>
                    </w:txbxContent>
                  </v:textbox>
                </v:rect>
                <v:shapetype id="_x0000_t32" coordsize="21600,21600" o:spt="32" o:oned="t" path="m,l21600,21600e" filled="f">
                  <v:path arrowok="t" fillok="f" o:connecttype="none"/>
                  <o:lock v:ext="edit" shapetype="t"/>
                </v:shapetype>
                <v:shape id="Прямая со стрелкой 96" o:spid="_x0000_s1032" type="#_x0000_t32" style="position:absolute;left:5763;top:42763;width:0;height:1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" filled="t" fillcolor="white [3201]" strokecolor="black [3200]" strokeweight="1pt">
                  <v:stroke endarrow="open" joinstyle="miter"/>
                </v:shape>
                <v:shape id="Прямая со стрелкой 97" o:spid="_x0000_s1033" type="#_x0000_t32" style="position:absolute;left:87221;top:33615;width:0;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" filled="t" fillcolor="white [3201]" strokecolor="black [3200]" strokeweight="1pt">
                  <v:stroke endarrow="open" joinstyle="miter"/>
                </v:shape>
                <v:shape id="Прямая со стрелкой 98" o:spid="_x0000_s1034" type="#_x0000_t32" style="position:absolute;left:77672;top:18844;width:257;height:10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" filled="t" fillcolor="white [3201]" strokecolor="black [3200]" strokeweight="1pt">
                  <v:stroke endarrow="open" joinstyle="miter"/>
                </v:shape>
                <v:shape id="Прямая со стрелкой 99" o:spid="_x0000_s1035" type="#_x0000_t32" style="position:absolute;left:46499;top:46531;width:170;height:6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" filled="t" fillcolor="white [3201]" strokecolor="black [3200]" strokeweight="1pt">
                  <v:stroke endarrow="open" joinstyle="miter"/>
                </v:shape>
                <v:shape id="Прямая со стрелкой 100" o:spid="_x0000_s1036" type="#_x0000_t32" style="position:absolute;left:46502;top:37638;width:171;height:9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" filled="t" fillcolor="white [3201]" strokecolor="black [3200]" strokeweight="1pt">
                  <v:stroke endarrow="open" joinstyle="miter"/>
                </v:shape>
                <v:shape id="Прямая со стрелкой 101" o:spid="_x0000_s1037" type="#_x0000_t32" style="position:absolute;left:45682;top:17309;width:71;height:4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" filled="t" fillcolor="white [3201]" strokecolor="black [3200]" strokeweight="1pt">
                  <v:stroke endarrow="open" joinstyle="miter"/>
                </v:shape>
                <v:shape id="Прямая со стрелкой 102" o:spid="_x0000_s1038" type="#_x0000_t32" style="position:absolute;left:12840;top:17391;width:0;height:6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" filled="t" fillcolor="white [3201]" strokecolor="black [3200]" strokeweight="1pt">
                  <v:stroke endarrow="open" joinstyle="miter"/>
                </v:shape>
                <v:shape id="_x0000_s1039" type="#_x0000_t202" style="position:absolute;left:42601;top:17874;width:6270;height:2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" fillcolor="white [3201]" strokecolor="black [3200]" strokeweight="1pt">
                  <v:textbox>
                    <w:txbxContent>
                      <w:p w14:paraId="63FA65B4" w14:textId="77777777" w:rsidR="009713DD" w:rsidRPr="00C32A21" w:rsidRDefault="009713DD" w:rsidP="00C32A21">
                        <w:pPr>
                          <w:pStyle w:val="afd"/>
                          <w:spacing w:beforeAutospacing="0" w:afterAutospacing="0"/>
                          <w:jc w:val="center"/>
                          <w:rPr>
                            <w:sz w:val="16"/>
                            <w:szCs w:val="16"/>
                          </w:rPr>
                        </w:pPr>
                        <w:r w:rsidRPr="00C32A21">
                          <w:rPr>
                            <w:color w:val="000000" w:themeColor="dark1"/>
                            <w:kern w:val="24"/>
                            <w:sz w:val="16"/>
                            <w:szCs w:val="16"/>
                          </w:rPr>
                          <w:t>да</w:t>
                        </w:r>
                      </w:p>
                    </w:txbxContent>
                  </v:textbox>
                </v:shape>
                <v:shapetype id="_x0000_t4" coordsize="21600,21600" o:spt="4" path="m10800,l,10800,10800,21600,21600,10800xe">
                  <v:stroke joinstyle="miter"/>
                  <v:path gradientshapeok="t" o:connecttype="rect" textboxrect="5400,5400,16200,16200"/>
                </v:shapetype>
                <v:shape id="Ромб 104" o:spid="_x0000_s1040" type="#_x0000_t4" style="position:absolute;left:33280;top:8241;width:24946;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" fillcolor="white [3201]" strokecolor="black [3200]" strokeweight="1pt">
                  <v:textbox>
                    <w:txbxContent>
                      <w:p w14:paraId="305248E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v:textbox>
                </v:shape>
                <v:shape id="Ромб 105" o:spid="_x0000_s1041" type="#_x0000_t4" style="position:absolute;left:68635;top:29650;width:18588;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" fillcolor="white [3201]" strokecolor="black [3200]" strokeweight="1pt">
                  <v:textbox>
                    <w:txbxContent>
                      <w:p w14:paraId="2B14FED8"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06" o:spid="_x0000_s1042" type="#_x0000_t34" style="position:absolute;left:58226;top:12775;width:9580;height:19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" filled="t" fillcolor="white [3201]" strokecolor="black [3200]" strokeweight="1pt">
                  <v:stroke endarrow="open"/>
                </v:shape>
                <v:rect id="Прямоугольник 107" o:spid="_x0000_s1043" style="position:absolute;left:37217;top:30690;width:18912;height:6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" fillcolor="white [3201]" strokecolor="black [3200]" strokeweight="1pt">
                  <v:textbox>
                    <w:txbxContent>
                      <w:p w14:paraId="4E648996" w14:textId="3089FD22" w:rsidR="009713DD" w:rsidRPr="00C32A21" w:rsidRDefault="009713DD"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w:t>
                        </w:r>
                        <w:r>
                          <w:rPr>
                            <w:bCs/>
                            <w:color w:val="000000"/>
                            <w:kern w:val="24"/>
                            <w:sz w:val="16"/>
                            <w:szCs w:val="16"/>
                          </w:rPr>
                          <w:t>**</w:t>
                        </w:r>
                        <w:r w:rsidRPr="00C32A21">
                          <w:rPr>
                            <w:bCs/>
                            <w:color w:val="000000"/>
                            <w:kern w:val="24"/>
                            <w:sz w:val="16"/>
                            <w:szCs w:val="16"/>
                          </w:rPr>
                          <w:t xml:space="preserve"> + Циклоспорин</w:t>
                        </w:r>
                        <w:r>
                          <w:rPr>
                            <w:bCs/>
                            <w:color w:val="000000"/>
                            <w:kern w:val="24"/>
                            <w:sz w:val="16"/>
                            <w:szCs w:val="16"/>
                          </w:rPr>
                          <w:t>**</w:t>
                        </w:r>
                        <w:r w:rsidRPr="00C32A21">
                          <w:rPr>
                            <w:bCs/>
                            <w:color w:val="000000"/>
                            <w:kern w:val="24"/>
                            <w:sz w:val="16"/>
                            <w:szCs w:val="16"/>
                          </w:rPr>
                          <w:t>)</w:t>
                        </w:r>
                        <w:r>
                          <w:rPr>
                            <w:bCs/>
                            <w:color w:val="000000"/>
                            <w:kern w:val="24"/>
                            <w:sz w:val="16"/>
                            <w:szCs w:val="16"/>
                          </w:rPr>
                          <w:t xml:space="preserve"> +/- элтромбопаг** </w:t>
                        </w:r>
                      </w:p>
                    </w:txbxContent>
                  </v:textbox>
                </v:rect>
                <v:rect id="Прямоугольник 108" o:spid="_x0000_s1044" style="position:absolute;left:5876;top:23654;width:13969;height:5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" fillcolor="white [3201]" strokecolor="black [3200]" strokeweight="1pt">
                  <v:textbox>
                    <w:txbxContent>
                      <w:p w14:paraId="14EC5103" w14:textId="77777777" w:rsidR="009713DD" w:rsidRPr="00C32A21" w:rsidRDefault="009713DD" w:rsidP="003E3EAF">
                        <w:pPr>
                          <w:pStyle w:val="afd"/>
                          <w:spacing w:beforeAutospacing="0" w:afterAutospacing="0"/>
                          <w:rPr>
                            <w:sz w:val="16"/>
                            <w:szCs w:val="16"/>
                          </w:rPr>
                        </w:pPr>
                        <w:proofErr w:type="gramStart"/>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roofErr w:type="gramEnd"/>
                      </w:p>
                    </w:txbxContent>
                  </v:textbox>
                </v:rect>
                <v:shape id="Ромб 109" o:spid="_x0000_s1045" type="#_x0000_t4" style="position:absolute;left:35668;top:21622;width:2002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" fillcolor="white [3201]" strokecolor="black [3200]" strokeweight="1pt">
                  <v:textbox>
                    <w:txbxContent>
                      <w:p w14:paraId="07172B0F"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proofErr w:type="gramStart"/>
                        <w:r w:rsidRPr="00C32A21">
                          <w:rPr>
                            <w:bCs/>
                            <w:color w:val="000000"/>
                            <w:kern w:val="24"/>
                            <w:sz w:val="16"/>
                            <w:szCs w:val="16"/>
                          </w:rPr>
                          <w:t>лет ?</w:t>
                        </w:r>
                        <w:proofErr w:type="gramEnd"/>
                        <w:r w:rsidRPr="00C32A21">
                          <w:rPr>
                            <w:bCs/>
                            <w:color w:val="000000"/>
                            <w:kern w:val="24"/>
                            <w:sz w:val="16"/>
                            <w:szCs w:val="16"/>
                          </w:rPr>
                          <w:t xml:space="preserve"> </w:t>
                        </w:r>
                      </w:p>
                    </w:txbxContent>
                  </v:textbox>
                </v:shape>
                <v:shape id="Ромб 110" o:spid="_x0000_s1046" type="#_x0000_t4" style="position:absolute;left:35992;top:38603;width:21021;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" fillcolor="white [3201]" strokecolor="black [3200]" strokeweight="1pt">
                  <v:textbox>
                    <w:txbxContent>
                      <w:p w14:paraId="143BB98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v:textbox>
                </v:shape>
                <v:shape id="Соединительная линия уступом 111" o:spid="_x0000_s1047" type="#_x0000_t34" style="position:absolute;left:55516;top:16159;width:12162;height:943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" filled="t" fillcolor="white [3201]" strokecolor="black [3200]" strokeweight="1pt">
                  <v:stroke endarrow="open"/>
                </v:shape>
                <v:shape id="Соединительная линия уступом 112" o:spid="_x0000_s1048" type="#_x0000_t34" style="position:absolute;left:57013;top:43137;width:17819;height:83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" adj="7434" filled="t" fillcolor="white [3201]" strokecolor="black [3200]" strokeweight="1pt">
                  <v:stroke endarrow="open"/>
                </v:shape>
                <v:shape id="_x0000_s1049" type="#_x0000_t202" style="position:absolute;left:60571;top:12359;width:447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" fillcolor="white [3201]" strokecolor="black [3200]" strokeweight="1pt">
                  <v:textbox>
                    <w:txbxContent>
                      <w:p w14:paraId="291B1F59"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70" o:spid="_x0000_s1050" type="#_x0000_t202" style="position:absolute;left:61735;top:41312;width:374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zvGwQAAANwAAAAPAAAAZHJzL2Rvd25yZXYueG1sRE9Li8Iw&#10;EL4v7H8Is+BtTbUi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DfLO8bBAAAA3AAAAA8AAAAA&#10;AAAAAAAAAAAABwIAAGRycy9kb3ducmV2LnhtbFBLBQYAAAAAAwADALcAAAD1AgAAAAA=&#10;" fillcolor="white [3201]" strokecolor="black [3200]" strokeweight="1pt">
                  <v:textbox>
                    <w:txbxContent>
                      <w:p w14:paraId="0868CEF8" w14:textId="77777777" w:rsidR="009713DD" w:rsidRPr="00C32A21" w:rsidRDefault="009713DD" w:rsidP="003E3EAF">
                        <w:pPr>
                          <w:pStyle w:val="afd"/>
                          <w:spacing w:beforeAutospacing="0" w:afterAutospacing="0"/>
                          <w:rPr>
                            <w:sz w:val="16"/>
                            <w:szCs w:val="16"/>
                          </w:rPr>
                        </w:pPr>
                        <w:r w:rsidRPr="00C32A21">
                          <w:rPr>
                            <w:color w:val="000000"/>
                            <w:kern w:val="24"/>
                            <w:sz w:val="16"/>
                            <w:szCs w:val="16"/>
                          </w:rPr>
                          <w:t>да</w:t>
                        </w:r>
                      </w:p>
                    </w:txbxContent>
                  </v:textbox>
                </v:shape>
                <v:rect id="Прямоугольник 115" o:spid="_x0000_s1051" style="position:absolute;left:74832;top:40851;width:13413;height:6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" fillcolor="white [3201]" strokecolor="black [3200]" strokeweight="1pt">
                  <v:textbox>
                    <w:txbxContent>
                      <w:p w14:paraId="305CDA48" w14:textId="5AB54AD8"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Терапия Циклоспорином</w:t>
                        </w:r>
                        <w:r>
                          <w:rPr>
                            <w:bCs/>
                            <w:color w:val="000000"/>
                            <w:kern w:val="24"/>
                            <w:sz w:val="16"/>
                            <w:szCs w:val="16"/>
                          </w:rPr>
                          <w:t>**</w:t>
                        </w:r>
                        <w:r w:rsidRPr="00C32A21">
                          <w:rPr>
                            <w:bCs/>
                            <w:color w:val="000000"/>
                            <w:kern w:val="24"/>
                            <w:sz w:val="16"/>
                            <w:szCs w:val="16"/>
                          </w:rPr>
                          <w:t xml:space="preserve"> до 2 лет</w:t>
                        </w:r>
                      </w:p>
                    </w:txbxContent>
                  </v:textbox>
                </v:rect>
                <v:shape id="Ромб 116" o:spid="_x0000_s1052" type="#_x0000_t4" style="position:absolute;left:5763;top:36528;width:19704;height:1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" fillcolor="white [3201]" strokecolor="black [3200]" strokeweight="1pt">
                  <v:textbox>
                    <w:txbxContent>
                      <w:p w14:paraId="25FBC4DD"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v:textbox>
                </v:shape>
                <v:shape id="Соединительная линия уступом 117" o:spid="_x0000_s1053" type="#_x0000_t34" style="position:absolute;left:24009;top:16333;width:11660;height:925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" filled="t" fillcolor="white [3201]" strokecolor="black [3200]" strokeweight="1pt">
                  <v:stroke endarrow="open"/>
                </v:shape>
                <v:shape id="TextBox 75" o:spid="_x0000_s1054" type="#_x0000_t202" style="position:absolute;left:3675;top:47477;width:44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" fillcolor="white [3201]" strokecolor="black [3200]" strokeweight="1pt">
                  <v:textbox>
                    <w:txbxContent>
                      <w:p w14:paraId="1BBAF3D8"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v:textbox>
                </v:shape>
                <v:rect id="Прямоугольник 119" o:spid="_x0000_s1055" style="position:absolute;top:56452;width:2465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" fillcolor="white [3201]" strokecolor="black [3200]" strokeweight="1pt">
                  <v:textbox>
                    <w:txbxContent>
                      <w:p w14:paraId="3F89814C"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v:textbox>
                </v:rect>
                <v:shape id="Прямая со стрелкой 120" o:spid="_x0000_s1056" type="#_x0000_t32" style="position:absolute;left:56129;top:34164;width:12506;height: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" filled="t" fillcolor="white [3201]" strokecolor="black [3200]" strokeweight="1pt">
                  <v:stroke endarrow="open" joinstyle="miter"/>
                </v:shape>
                <v:shape id="_x0000_s1057" type="#_x0000_t202" style="position:absolute;left:19578;top:-13128;width:19525;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" fillcolor="white [3201]" strokecolor="black [3200]" strokeweight="1pt">
                  <v:textbox>
                    <w:txbxContent>
                      <w:p w14:paraId="43D23007" w14:textId="77777777" w:rsidR="009713DD" w:rsidRPr="00C32A21" w:rsidRDefault="009713DD"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v:textbox>
                </v:shape>
                <v:shape id="Прямая со стрелкой 122" o:spid="_x0000_s1058" type="#_x0000_t32" style="position:absolute;left:29341;top:-9492;width:0;height:2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" filled="t" fillcolor="white [3201]" strokecolor="black [3200]" strokeweight="1pt">
                  <v:stroke endarrow="open" joinstyle="miter"/>
                </v:shape>
                <v:shapetype id="_x0000_t33" coordsize="21600,21600" o:spt="33" o:oned="t" path="m,l21600,r,21600e" filled="f">
                  <v:stroke joinstyle="miter"/>
                  <v:path arrowok="t" fillok="f" o:connecttype="none"/>
                  <o:lock v:ext="edit" shapetype="t"/>
                </v:shapetype>
                <v:shape id="Соединительная линия уступом 123" o:spid="_x0000_s1059" type="#_x0000_t33" style="position:absolute;left:22198;top:42415;width:5794;height:189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" filled="t" fillcolor="white [3201]" strokecolor="black [3200]" strokeweight="1pt">
                  <v:stroke endarrow="open"/>
                </v:shape>
                <v:shape id="TextBox 82" o:spid="_x0000_s1060" type="#_x0000_t202" style="position:absolute;left:59381;top:19655;width:432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A8A7435"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5" o:spid="_x0000_s1061" type="#_x0000_t202" style="position:absolute;left:27770;top:19658;width:496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446CC98"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нет</w:t>
                        </w:r>
                      </w:p>
                    </w:txbxContent>
                  </v:textbox>
                </v:shape>
                <v:shape id="TextBox 86" o:spid="_x0000_s1062" type="#_x0000_t202" style="position:absolute;left:61263;top:32601;width:45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" fillcolor="white [3201]" strokecolor="black [3200]" strokeweight="1pt">
                  <v:textbox>
                    <w:txbxContent>
                      <w:p w14:paraId="3B70D90A"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87" o:spid="_x0000_s1063" type="#_x0000_t202" style="position:absolute;left:84916;top:35764;width:4168;height: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" fillcolor="white [3201]" strokecolor="black [3200]" strokeweight="1pt">
                  <v:textbox>
                    <w:txbxContent>
                      <w:p w14:paraId="5F1372CD"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8" o:spid="_x0000_s1064" type="#_x0000_t202" style="position:absolute;left:43881;top:47779;width:53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" fillcolor="white [3201]" strokecolor="black [3200]" strokeweight="1pt">
                  <v:textbox>
                    <w:txbxContent>
                      <w:p w14:paraId="747237A8"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v:textbox>
                </v:shape>
                <v:rect id="Прямоугольник 129" o:spid="_x0000_s1065" style="position:absolute;left:67673;top:2769;width:1986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" fillcolor="white [3201]" strokecolor="black [3200]" strokeweight="1pt">
                  <v:textbox>
                    <w:txbxContent>
                      <w:p w14:paraId="357162F2" w14:textId="77777777" w:rsidR="009713DD" w:rsidRPr="00C32A21" w:rsidRDefault="009713DD" w:rsidP="003E3EAF">
                        <w:pPr>
                          <w:pStyle w:val="afd"/>
                          <w:spacing w:beforeAutospacing="0" w:afterAutospacing="0"/>
                          <w:jc w:val="center"/>
                          <w:rPr>
                            <w:sz w:val="16"/>
                            <w:szCs w:val="16"/>
                          </w:rPr>
                        </w:pPr>
                        <w:r w:rsidRPr="00C32A21">
                          <w:rPr>
                            <w:bCs/>
                            <w:color w:val="000000"/>
                            <w:kern w:val="24"/>
                            <w:sz w:val="16"/>
                            <w:szCs w:val="16"/>
                          </w:rPr>
                          <w:t>Рецидив АА</w:t>
                        </w:r>
                      </w:p>
                    </w:txbxContent>
                  </v:textbox>
                </v:rect>
                <v:shape id="Соединительная линия уступом 130" o:spid="_x0000_s1066" type="#_x0000_t34" style="position:absolute;left:87538;top:4182;width:707;height:3978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" adj="-88272" filled="t" fillcolor="white [3201]" strokecolor="black [3200]" strokeweight="1pt">
                  <v:stroke endarrow="open"/>
                </v:shape>
                <v:shape id="Прямая со стрелкой 131" o:spid="_x0000_s1067" type="#_x0000_t32" style="position:absolute;left:77606;top:5595;width:66;height:4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" filled="t" fillcolor="white [3201]" strokecolor="black [3200]" strokeweight="1pt">
                  <v:stroke endarrow="open" joinstyle="miter"/>
                </v:shape>
                <v:shape id="Соединительная линия уступом 132" o:spid="_x0000_s1068" type="#_x0000_t34" style="position:absolute;left:25461;top:41979;width:10531;height:58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" filled="t" fillcolor="white [3201]" strokecolor="black [3200]" strokeweight="1pt">
                  <v:stroke endarrow="open"/>
                </v:shape>
                <v:shape id="TextBox 93" o:spid="_x0000_s1069" type="#_x0000_t202" style="position:absolute;left:28501;top:41371;width:494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" fillcolor="white [3201]" strokecolor="black [3200]" strokeweight="1pt">
                  <v:textbox>
                    <w:txbxContent>
                      <w:p w14:paraId="2551CE27"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94" o:spid="_x0000_s1070" type="#_x0000_t202" style="position:absolute;left:13611;top:51468;width:50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" fillcolor="white [3201]" strokecolor="black [3200]" strokeweight="1pt">
                  <v:textbox>
                    <w:txbxContent>
                      <w:p w14:paraId="2AE7B821" w14:textId="77777777" w:rsidR="009713DD" w:rsidRPr="00C32A21" w:rsidRDefault="009713DD" w:rsidP="003E3EAF">
                        <w:pPr>
                          <w:pStyle w:val="afd"/>
                          <w:spacing w:beforeAutospacing="0" w:afterAutospacing="0"/>
                          <w:rPr>
                            <w:sz w:val="16"/>
                            <w:szCs w:val="16"/>
                          </w:rPr>
                        </w:pPr>
                        <w:r w:rsidRPr="00C32A21">
                          <w:rPr>
                            <w:color w:val="000000" w:themeColor="dark1"/>
                            <w:kern w:val="24"/>
                            <w:sz w:val="16"/>
                            <w:szCs w:val="16"/>
                          </w:rPr>
                          <w:t>нет</w:t>
                        </w:r>
                      </w:p>
                    </w:txbxContent>
                  </v:textbox>
                </v:shape>
                <w10:wrap anchorx="margin"/>
              </v:group>
            </w:pict>
          </mc:Fallback>
        </mc:AlternateContent>
      </w:r>
    </w:p>
    <w:p w14:paraId="168FA015" w14:textId="77777777" w:rsidR="00B47C08" w:rsidRPr="00092151" w:rsidRDefault="00B57077" w:rsidP="003350DC">
      <w:r w:rsidRPr="00092151">
        <w:rPr>
          <w:noProof/>
          <w:lang w:eastAsia="ru-RU"/>
        </w:rPr>
        <mc:AlternateContent>
          <mc:Choice Requires="wps">
            <w:drawing>
              <wp:anchor distT="0" distB="0" distL="114300" distR="114300" simplePos="0" relativeHeight="251658249" behindDoc="0" locked="0" layoutInCell="1" allowOverlap="1" wp14:anchorId="6397A77F" wp14:editId="3DF526BE">
                <wp:simplePos x="0" y="0"/>
                <wp:positionH relativeFrom="column">
                  <wp:posOffset>1532255</wp:posOffset>
                </wp:positionH>
                <wp:positionV relativeFrom="paragraph">
                  <wp:posOffset>664210</wp:posOffset>
                </wp:positionV>
                <wp:extent cx="0" cy="275590"/>
                <wp:effectExtent l="95250" t="0" r="76200" b="48260"/>
                <wp:wrapNone/>
                <wp:docPr id="139" name="Прямая со стрелкой 139"/>
                <wp:cNvGraphicFramePr/>
                <a:graphic xmlns:a="http://schemas.openxmlformats.org/drawingml/2006/main">
                  <a:graphicData uri="http://schemas.microsoft.com/office/word/2010/wordprocessingShape">
                    <wps:wsp>
                      <wps:cNvCnPr/>
                      <wps:spPr>
                        <a:xfrm flipH="1">
                          <a:off x="0" y="0"/>
                          <a:ext cx="0" cy="27559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6CC361" id="Прямая со стрелкой 139" o:spid="_x0000_s1026" type="#_x0000_t32" style="position:absolute;margin-left:120.65pt;margin-top:52.3pt;width:0;height:21.7pt;flip:x;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" filled="t" fillcolor="white [3201]" strokecolor="black [3200]" strokeweight="1pt">
                <v:stroke endarrow="open" joinstyle="miter"/>
              </v:shape>
            </w:pict>
          </mc:Fallback>
        </mc:AlternateContent>
      </w:r>
      <w:r w:rsidRPr="00092151">
        <w:rPr>
          <w:noProof/>
          <w:lang w:eastAsia="ru-RU"/>
        </w:rPr>
        <mc:AlternateContent>
          <mc:Choice Requires="wps">
            <w:drawing>
              <wp:anchor distT="0" distB="0" distL="114300" distR="114300" simplePos="0" relativeHeight="251658245" behindDoc="0" locked="0" layoutInCell="1" allowOverlap="1" wp14:anchorId="76361A33" wp14:editId="00DC170D">
                <wp:simplePos x="0" y="0"/>
                <wp:positionH relativeFrom="column">
                  <wp:posOffset>760730</wp:posOffset>
                </wp:positionH>
                <wp:positionV relativeFrom="paragraph">
                  <wp:posOffset>422275</wp:posOffset>
                </wp:positionV>
                <wp:extent cx="1575435" cy="220345"/>
                <wp:effectExtent l="0" t="0" r="24765" b="27305"/>
                <wp:wrapNone/>
                <wp:docPr id="136" name="TextBox 78"/>
                <wp:cNvGraphicFramePr/>
                <a:graphic xmlns:a="http://schemas.openxmlformats.org/drawingml/2006/main">
                  <a:graphicData uri="http://schemas.microsoft.com/office/word/2010/wordprocessingShape">
                    <wps:wsp>
                      <wps:cNvSpPr txBox="1"/>
                      <wps:spPr>
                        <a:xfrm>
                          <a:off x="0" y="0"/>
                          <a:ext cx="1575435" cy="220345"/>
                        </a:xfrm>
                        <a:prstGeom prst="rect">
                          <a:avLst/>
                        </a:prstGeom>
                        <a:ln/>
                      </wps:spPr>
                      <wps:style>
                        <a:lnRef idx="2">
                          <a:schemeClr val="dk1"/>
                        </a:lnRef>
                        <a:fillRef idx="1">
                          <a:schemeClr val="lt1"/>
                        </a:fillRef>
                        <a:effectRef idx="0">
                          <a:schemeClr val="dk1"/>
                        </a:effectRef>
                        <a:fontRef idx="minor">
                          <a:schemeClr val="dk1"/>
                        </a:fontRef>
                      </wps:style>
                      <wps:txbx>
                        <w:txbxContent>
                          <w:p w14:paraId="51CD649A" w14:textId="77777777" w:rsidR="009713DD" w:rsidRPr="00C32A21" w:rsidRDefault="009713DD" w:rsidP="00C32A21">
                            <w:pPr>
                              <w:pStyle w:val="afd"/>
                              <w:spacing w:beforeAutospacing="0" w:afterAutospacing="0"/>
                              <w:jc w:val="center"/>
                              <w:rPr>
                                <w:sz w:val="16"/>
                                <w:szCs w:val="16"/>
                              </w:rPr>
                            </w:pPr>
                            <w:r>
                              <w:rPr>
                                <w:bCs/>
                                <w:color w:val="000000"/>
                                <w:kern w:val="24"/>
                                <w:sz w:val="16"/>
                                <w:szCs w:val="16"/>
                              </w:rPr>
                              <w:t>Диагностика</w:t>
                            </w:r>
                          </w:p>
                        </w:txbxContent>
                      </wps:txbx>
                      <wps:bodyPr wrap="square" rtlCol="0">
                        <a:noAutofit/>
                      </wps:bodyPr>
                    </wps:wsp>
                  </a:graphicData>
                </a:graphic>
              </wp:anchor>
            </w:drawing>
          </mc:Choice>
          <mc:Fallback>
            <w:pict>
              <v:shape w14:anchorId="76361A33" id="TextBox 78" o:spid="_x0000_s1071" type="#_x0000_t202" style="position:absolute;left:0;text-align:left;margin-left:59.9pt;margin-top:33.25pt;width:124.05pt;height:17.3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" fillcolor="white [3201]" strokecolor="black [3200]" strokeweight="1pt">
                <v:textbox>
                  <w:txbxContent>
                    <w:p w14:paraId="51CD649A" w14:textId="77777777" w:rsidR="009713DD" w:rsidRPr="00C32A21" w:rsidRDefault="009713DD" w:rsidP="00C32A21">
                      <w:pPr>
                        <w:pStyle w:val="afd"/>
                        <w:spacing w:beforeAutospacing="0" w:afterAutospacing="0"/>
                        <w:jc w:val="center"/>
                        <w:rPr>
                          <w:sz w:val="16"/>
                          <w:szCs w:val="16"/>
                        </w:rPr>
                      </w:pPr>
                      <w:r>
                        <w:rPr>
                          <w:bCs/>
                          <w:color w:val="000000"/>
                          <w:kern w:val="24"/>
                          <w:sz w:val="16"/>
                          <w:szCs w:val="16"/>
                        </w:rPr>
                        <w:t>Диагностика</w:t>
                      </w:r>
                    </w:p>
                  </w:txbxContent>
                </v:textbox>
              </v:shape>
            </w:pict>
          </mc:Fallback>
        </mc:AlternateContent>
      </w:r>
      <w:r w:rsidRPr="00092151">
        <w:rPr>
          <w:noProof/>
          <w:lang w:eastAsia="ru-RU"/>
        </w:rPr>
        <mc:AlternateContent>
          <mc:Choice Requires="wps">
            <w:drawing>
              <wp:anchor distT="0" distB="0" distL="114300" distR="114300" simplePos="0" relativeHeight="251658250" behindDoc="0" locked="0" layoutInCell="1" allowOverlap="1" wp14:anchorId="28E0BECA" wp14:editId="166D00E7">
                <wp:simplePos x="0" y="0"/>
                <wp:positionH relativeFrom="column">
                  <wp:posOffset>2379980</wp:posOffset>
                </wp:positionH>
                <wp:positionV relativeFrom="paragraph">
                  <wp:posOffset>1279525</wp:posOffset>
                </wp:positionV>
                <wp:extent cx="454660" cy="306705"/>
                <wp:effectExtent l="0" t="0" r="97790" b="55245"/>
                <wp:wrapNone/>
                <wp:docPr id="2" name="Соединительная линия уступом 2"/>
                <wp:cNvGraphicFramePr/>
                <a:graphic xmlns:a="http://schemas.openxmlformats.org/drawingml/2006/main">
                  <a:graphicData uri="http://schemas.microsoft.com/office/word/2010/wordprocessingShape">
                    <wps:wsp>
                      <wps:cNvCnPr/>
                      <wps:spPr>
                        <a:xfrm>
                          <a:off x="0" y="0"/>
                          <a:ext cx="454660" cy="306705"/>
                        </a:xfrm>
                        <a:prstGeom prst="bentConnector3">
                          <a:avLst>
                            <a:gd name="adj1" fmla="val 100279"/>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78E807" id="Соединительная линия уступом 2" o:spid="_x0000_s1026" type="#_x0000_t34" style="position:absolute;margin-left:187.4pt;margin-top:100.75pt;width:35.8pt;height:24.1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" adj="21660" filled="t" fillcolor="white [3201]" strokecolor="black [3200]" strokeweight="1pt">
                <v:stroke endarrow="open"/>
              </v:shape>
            </w:pict>
          </mc:Fallback>
        </mc:AlternateContent>
      </w:r>
      <w:r w:rsidRPr="00092151">
        <w:rPr>
          <w:noProof/>
          <w:lang w:eastAsia="ru-RU"/>
        </w:rPr>
        <mc:AlternateContent>
          <mc:Choice Requires="wps">
            <w:drawing>
              <wp:anchor distT="0" distB="0" distL="114300" distR="114300" simplePos="0" relativeHeight="251658253" behindDoc="0" locked="0" layoutInCell="1" allowOverlap="1" wp14:anchorId="24DE86DC" wp14:editId="6EC853B7">
                <wp:simplePos x="0" y="0"/>
                <wp:positionH relativeFrom="column">
                  <wp:posOffset>2499995</wp:posOffset>
                </wp:positionH>
                <wp:positionV relativeFrom="paragraph">
                  <wp:posOffset>1162685</wp:posOffset>
                </wp:positionV>
                <wp:extent cx="496570" cy="208915"/>
                <wp:effectExtent l="0" t="0" r="17780" b="19685"/>
                <wp:wrapNone/>
                <wp:docPr id="6" name="TextBox 56"/>
                <wp:cNvGraphicFramePr/>
                <a:graphic xmlns:a="http://schemas.openxmlformats.org/drawingml/2006/main">
                  <a:graphicData uri="http://schemas.microsoft.com/office/word/2010/wordprocessingShape">
                    <wps:wsp>
                      <wps:cNvSpPr txBox="1"/>
                      <wps:spPr>
                        <a:xfrm>
                          <a:off x="0" y="0"/>
                          <a:ext cx="496570" cy="208915"/>
                        </a:xfrm>
                        <a:prstGeom prst="rect">
                          <a:avLst/>
                        </a:prstGeom>
                      </wps:spPr>
                      <wps:style>
                        <a:lnRef idx="2">
                          <a:schemeClr val="dk1"/>
                        </a:lnRef>
                        <a:fillRef idx="1">
                          <a:schemeClr val="lt1"/>
                        </a:fillRef>
                        <a:effectRef idx="0">
                          <a:schemeClr val="dk1"/>
                        </a:effectRef>
                        <a:fontRef idx="minor">
                          <a:schemeClr val="dk1"/>
                        </a:fontRef>
                      </wps:style>
                      <wps:txbx>
                        <w:txbxContent>
                          <w:p w14:paraId="74999401" w14:textId="77777777" w:rsidR="009713DD" w:rsidRPr="00C32A21" w:rsidRDefault="009713DD" w:rsidP="00B57077">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a:graphicData>
                </a:graphic>
              </wp:anchor>
            </w:drawing>
          </mc:Choice>
          <mc:Fallback>
            <w:pict>
              <v:shape w14:anchorId="24DE86DC" id="TextBox 56" o:spid="_x0000_s1072" type="#_x0000_t202" style="position:absolute;left:0;text-align:left;margin-left:196.85pt;margin-top:91.55pt;width:39.1pt;height:16.4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" fillcolor="white [3201]" strokecolor="black [3200]" strokeweight="1pt">
                <v:textbox>
                  <w:txbxContent>
                    <w:p w14:paraId="74999401" w14:textId="77777777" w:rsidR="009713DD" w:rsidRPr="00C32A21" w:rsidRDefault="009713DD" w:rsidP="00B57077">
                      <w:pPr>
                        <w:pStyle w:val="afd"/>
                        <w:spacing w:beforeAutospacing="0" w:afterAutospacing="0"/>
                        <w:jc w:val="center"/>
                        <w:rPr>
                          <w:sz w:val="16"/>
                          <w:szCs w:val="16"/>
                        </w:rPr>
                      </w:pPr>
                      <w:r w:rsidRPr="00C32A21">
                        <w:rPr>
                          <w:color w:val="000000" w:themeColor="dark1"/>
                          <w:kern w:val="24"/>
                          <w:sz w:val="16"/>
                          <w:szCs w:val="16"/>
                        </w:rPr>
                        <w:t>да</w:t>
                      </w:r>
                    </w:p>
                  </w:txbxContent>
                </v:textbox>
              </v:shape>
            </w:pict>
          </mc:Fallback>
        </mc:AlternateContent>
      </w:r>
      <w:r w:rsidRPr="00092151">
        <w:rPr>
          <w:noProof/>
          <w:lang w:eastAsia="ru-RU"/>
        </w:rPr>
        <mc:AlternateContent>
          <mc:Choice Requires="wps">
            <w:drawing>
              <wp:anchor distT="0" distB="0" distL="114300" distR="114300" simplePos="0" relativeHeight="251658251" behindDoc="0" locked="0" layoutInCell="1" allowOverlap="1" wp14:anchorId="7897C5C4" wp14:editId="164088DC">
                <wp:simplePos x="0" y="0"/>
                <wp:positionH relativeFrom="column">
                  <wp:posOffset>328930</wp:posOffset>
                </wp:positionH>
                <wp:positionV relativeFrom="paragraph">
                  <wp:posOffset>1132840</wp:posOffset>
                </wp:positionV>
                <wp:extent cx="354330" cy="220345"/>
                <wp:effectExtent l="0" t="0" r="26670" b="27305"/>
                <wp:wrapNone/>
                <wp:docPr id="5" name="TextBox 69"/>
                <wp:cNvGraphicFramePr/>
                <a:graphic xmlns:a="http://schemas.openxmlformats.org/drawingml/2006/main">
                  <a:graphicData uri="http://schemas.microsoft.com/office/word/2010/wordprocessingShape">
                    <wps:wsp>
                      <wps:cNvSpPr txBox="1"/>
                      <wps:spPr>
                        <a:xfrm>
                          <a:off x="0" y="0"/>
                          <a:ext cx="354330" cy="220345"/>
                        </a:xfrm>
                        <a:prstGeom prst="rect">
                          <a:avLst/>
                        </a:prstGeom>
                      </wps:spPr>
                      <wps:style>
                        <a:lnRef idx="2">
                          <a:schemeClr val="dk1"/>
                        </a:lnRef>
                        <a:fillRef idx="1">
                          <a:schemeClr val="lt1"/>
                        </a:fillRef>
                        <a:effectRef idx="0">
                          <a:schemeClr val="dk1"/>
                        </a:effectRef>
                        <a:fontRef idx="minor">
                          <a:schemeClr val="dk1"/>
                        </a:fontRef>
                      </wps:style>
                      <wps:txbx>
                        <w:txbxContent>
                          <w:p w14:paraId="2881C93C" w14:textId="77777777" w:rsidR="009713DD" w:rsidRPr="00C32A21" w:rsidRDefault="009713DD" w:rsidP="00B57077">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a:graphicData>
                </a:graphic>
              </wp:anchor>
            </w:drawing>
          </mc:Choice>
          <mc:Fallback>
            <w:pict>
              <v:shape w14:anchorId="7897C5C4" id="TextBox 69" o:spid="_x0000_s1073" type="#_x0000_t202" style="position:absolute;left:0;text-align:left;margin-left:25.9pt;margin-top:89.2pt;width:27.9pt;height:17.3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" fillcolor="white [3201]" strokecolor="black [3200]" strokeweight="1pt">
                <v:textbox>
                  <w:txbxContent>
                    <w:p w14:paraId="2881C93C" w14:textId="77777777" w:rsidR="009713DD" w:rsidRPr="00C32A21" w:rsidRDefault="009713DD" w:rsidP="00B57077">
                      <w:pPr>
                        <w:pStyle w:val="afd"/>
                        <w:spacing w:beforeAutospacing="0" w:afterAutospacing="0"/>
                        <w:rPr>
                          <w:sz w:val="16"/>
                          <w:szCs w:val="16"/>
                        </w:rPr>
                      </w:pPr>
                      <w:r w:rsidRPr="00C32A21">
                        <w:rPr>
                          <w:color w:val="000000" w:themeColor="dark1"/>
                          <w:kern w:val="24"/>
                          <w:sz w:val="16"/>
                          <w:szCs w:val="16"/>
                        </w:rPr>
                        <w:t>нет</w:t>
                      </w:r>
                    </w:p>
                  </w:txbxContent>
                </v:textbox>
              </v:shape>
            </w:pict>
          </mc:Fallback>
        </mc:AlternateContent>
      </w:r>
      <w:r w:rsidRPr="00092151">
        <w:rPr>
          <w:noProof/>
          <w:lang w:eastAsia="ru-RU"/>
        </w:rPr>
        <mc:AlternateContent>
          <mc:Choice Requires="wps">
            <w:drawing>
              <wp:anchor distT="0" distB="0" distL="114300" distR="114300" simplePos="0" relativeHeight="251658247" behindDoc="0" locked="0" layoutInCell="1" allowOverlap="1" wp14:anchorId="7894CA5A" wp14:editId="44CF150C">
                <wp:simplePos x="0" y="0"/>
                <wp:positionH relativeFrom="column">
                  <wp:posOffset>724163</wp:posOffset>
                </wp:positionH>
                <wp:positionV relativeFrom="paragraph">
                  <wp:posOffset>925195</wp:posOffset>
                </wp:positionV>
                <wp:extent cx="1663065" cy="706755"/>
                <wp:effectExtent l="19050" t="19050" r="32385" b="36195"/>
                <wp:wrapNone/>
                <wp:docPr id="137" name="Ромб 137"/>
                <wp:cNvGraphicFramePr/>
                <a:graphic xmlns:a="http://schemas.openxmlformats.org/drawingml/2006/main">
                  <a:graphicData uri="http://schemas.microsoft.com/office/word/2010/wordprocessingShape">
                    <wps:wsp>
                      <wps:cNvSpPr/>
                      <wps:spPr>
                        <a:xfrm>
                          <a:off x="0" y="0"/>
                          <a:ext cx="1663065" cy="706755"/>
                        </a:xfrm>
                        <a:prstGeom prst="diamond">
                          <a:avLst/>
                        </a:prstGeom>
                        <a:ln/>
                      </wps:spPr>
                      <wps:style>
                        <a:lnRef idx="2">
                          <a:schemeClr val="dk1"/>
                        </a:lnRef>
                        <a:fillRef idx="1">
                          <a:schemeClr val="lt1"/>
                        </a:fillRef>
                        <a:effectRef idx="0">
                          <a:schemeClr val="dk1"/>
                        </a:effectRef>
                        <a:fontRef idx="minor">
                          <a:schemeClr val="dk1"/>
                        </a:fontRef>
                      </wps:style>
                      <wps:txbx>
                        <w:txbxContent>
                          <w:p w14:paraId="0CE7DC63" w14:textId="77777777" w:rsidR="009713DD" w:rsidRPr="00C32A21" w:rsidRDefault="009713DD"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894CA5A" id="Ромб 137" o:spid="_x0000_s1074" type="#_x0000_t4" style="position:absolute;left:0;text-align:left;margin-left:57pt;margin-top:72.85pt;width:130.95pt;height:55.6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" fillcolor="white [3201]" strokecolor="black [3200]" strokeweight="1pt">
                <v:textbox>
                  <w:txbxContent>
                    <w:p w14:paraId="0CE7DC63" w14:textId="77777777" w:rsidR="009713DD" w:rsidRPr="00C32A21" w:rsidRDefault="009713DD"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v:textbox>
              </v:shape>
            </w:pict>
          </mc:Fallback>
        </mc:AlternateContent>
      </w:r>
      <w:r w:rsidRPr="00092151">
        <w:rPr>
          <w:noProof/>
          <w:lang w:eastAsia="ru-RU"/>
        </w:rPr>
        <mc:AlternateContent>
          <mc:Choice Requires="wps">
            <w:drawing>
              <wp:anchor distT="0" distB="0" distL="114300" distR="114300" simplePos="0" relativeHeight="251658248" behindDoc="0" locked="0" layoutInCell="1" allowOverlap="1" wp14:anchorId="1DC373F6" wp14:editId="57673EE1">
                <wp:simplePos x="0" y="0"/>
                <wp:positionH relativeFrom="page">
                  <wp:posOffset>1269124</wp:posOffset>
                </wp:positionH>
                <wp:positionV relativeFrom="paragraph">
                  <wp:posOffset>1233433</wp:posOffset>
                </wp:positionV>
                <wp:extent cx="352336" cy="0"/>
                <wp:effectExtent l="38100" t="76200" r="0" b="114300"/>
                <wp:wrapNone/>
                <wp:docPr id="138" name="Прямая со стрелкой 138"/>
                <wp:cNvGraphicFramePr/>
                <a:graphic xmlns:a="http://schemas.openxmlformats.org/drawingml/2006/main">
                  <a:graphicData uri="http://schemas.microsoft.com/office/word/2010/wordprocessingShape">
                    <wps:wsp>
                      <wps:cNvCnPr/>
                      <wps:spPr>
                        <a:xfrm flipH="1">
                          <a:off x="0" y="0"/>
                          <a:ext cx="352336"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C54C96" id="Прямая со стрелкой 138" o:spid="_x0000_s1026" type="#_x0000_t32" style="position:absolute;margin-left:99.95pt;margin-top:97.1pt;width:27.75pt;height:0;flip:x;z-index:251658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" filled="t" fillcolor="white [3201]" strokecolor="black [3200]" strokeweight="1pt">
                <v:stroke endarrow="open" joinstyle="miter"/>
                <w10:wrap anchorx="page"/>
              </v:shape>
            </w:pict>
          </mc:Fallback>
        </mc:AlternateContent>
      </w:r>
      <w:r w:rsidRPr="00092151">
        <w:rPr>
          <w:noProof/>
          <w:lang w:eastAsia="ru-RU"/>
        </w:rPr>
        <mc:AlternateContent>
          <mc:Choice Requires="wps">
            <w:drawing>
              <wp:anchor distT="0" distB="0" distL="114300" distR="114300" simplePos="0" relativeHeight="251658244" behindDoc="0" locked="0" layoutInCell="1" allowOverlap="1" wp14:anchorId="4F24488E" wp14:editId="2EE42F8E">
                <wp:simplePos x="0" y="0"/>
                <wp:positionH relativeFrom="column">
                  <wp:posOffset>-986790</wp:posOffset>
                </wp:positionH>
                <wp:positionV relativeFrom="paragraph">
                  <wp:posOffset>853440</wp:posOffset>
                </wp:positionV>
                <wp:extent cx="1174115" cy="835025"/>
                <wp:effectExtent l="0" t="0" r="26035" b="22225"/>
                <wp:wrapNone/>
                <wp:docPr id="135" name="TextBox 78"/>
                <wp:cNvGraphicFramePr/>
                <a:graphic xmlns:a="http://schemas.openxmlformats.org/drawingml/2006/main">
                  <a:graphicData uri="http://schemas.microsoft.com/office/word/2010/wordprocessingShape">
                    <wps:wsp>
                      <wps:cNvSpPr txBox="1"/>
                      <wps:spPr>
                        <a:xfrm>
                          <a:off x="0" y="0"/>
                          <a:ext cx="1174115" cy="835025"/>
                        </a:xfrm>
                        <a:prstGeom prst="rect">
                          <a:avLst/>
                        </a:prstGeom>
                        <a:ln/>
                      </wps:spPr>
                      <wps:style>
                        <a:lnRef idx="2">
                          <a:schemeClr val="dk1"/>
                        </a:lnRef>
                        <a:fillRef idx="1">
                          <a:schemeClr val="lt1"/>
                        </a:fillRef>
                        <a:effectRef idx="0">
                          <a:schemeClr val="dk1"/>
                        </a:effectRef>
                        <a:fontRef idx="minor">
                          <a:schemeClr val="dk1"/>
                        </a:fontRef>
                      </wps:style>
                      <wps:txbx>
                        <w:txbxContent>
                          <w:p w14:paraId="348E8935" w14:textId="77777777" w:rsidR="009713DD" w:rsidRPr="00C32A21" w:rsidRDefault="009713DD" w:rsidP="00C32A21">
                            <w:pPr>
                              <w:pStyle w:val="afd"/>
                              <w:spacing w:beforeAutospacing="0" w:afterAutospacing="0"/>
                              <w:jc w:val="center"/>
                              <w:rPr>
                                <w:sz w:val="16"/>
                                <w:szCs w:val="16"/>
                              </w:rPr>
                            </w:pPr>
                            <w:proofErr w:type="gramStart"/>
                            <w:r>
                              <w:rPr>
                                <w:bCs/>
                                <w:color w:val="000000"/>
                                <w:kern w:val="24"/>
                                <w:sz w:val="16"/>
                                <w:szCs w:val="16"/>
                              </w:rPr>
                              <w:t>Продолжение  диагностического</w:t>
                            </w:r>
                            <w:proofErr w:type="gramEnd"/>
                            <w:r>
                              <w:rPr>
                                <w:bCs/>
                                <w:color w:val="000000"/>
                                <w:kern w:val="24"/>
                                <w:sz w:val="16"/>
                                <w:szCs w:val="16"/>
                              </w:rPr>
                              <w:t xml:space="preserve"> поиска в рамках других возможных заболеваний</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F24488E" id="_x0000_s1075" type="#_x0000_t202" style="position:absolute;left:0;text-align:left;margin-left:-77.7pt;margin-top:67.2pt;width:92.45pt;height:65.7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" fillcolor="white [3201]" strokecolor="black [3200]" strokeweight="1pt">
                <v:textbox>
                  <w:txbxContent>
                    <w:p w14:paraId="348E8935" w14:textId="77777777" w:rsidR="009713DD" w:rsidRPr="00C32A21" w:rsidRDefault="009713DD" w:rsidP="00C32A21">
                      <w:pPr>
                        <w:pStyle w:val="afd"/>
                        <w:spacing w:beforeAutospacing="0" w:afterAutospacing="0"/>
                        <w:jc w:val="center"/>
                        <w:rPr>
                          <w:sz w:val="16"/>
                          <w:szCs w:val="16"/>
                        </w:rPr>
                      </w:pPr>
                      <w:proofErr w:type="gramStart"/>
                      <w:r>
                        <w:rPr>
                          <w:bCs/>
                          <w:color w:val="000000"/>
                          <w:kern w:val="24"/>
                          <w:sz w:val="16"/>
                          <w:szCs w:val="16"/>
                        </w:rPr>
                        <w:t>Продолжение  диагностического</w:t>
                      </w:r>
                      <w:proofErr w:type="gramEnd"/>
                      <w:r>
                        <w:rPr>
                          <w:bCs/>
                          <w:color w:val="000000"/>
                          <w:kern w:val="24"/>
                          <w:sz w:val="16"/>
                          <w:szCs w:val="16"/>
                        </w:rPr>
                        <w:t xml:space="preserve"> поиска в рамках других возможных заболеваний</w:t>
                      </w:r>
                      <w:r w:rsidRPr="00C32A21">
                        <w:rPr>
                          <w:bCs/>
                          <w:color w:val="000000"/>
                          <w:kern w:val="24"/>
                          <w:sz w:val="16"/>
                          <w:szCs w:val="16"/>
                        </w:rPr>
                        <w:t xml:space="preserve"> </w:t>
                      </w:r>
                    </w:p>
                  </w:txbxContent>
                </v:textbox>
              </v:shape>
            </w:pict>
          </mc:Fallback>
        </mc:AlternateContent>
      </w:r>
      <w:r w:rsidR="00031607" w:rsidRPr="00092151">
        <w:br w:type="page"/>
      </w:r>
    </w:p>
    <w:p w14:paraId="5B32781D" w14:textId="77777777" w:rsidR="00B47C08" w:rsidRPr="00092151" w:rsidRDefault="00B47C08" w:rsidP="003350DC"/>
    <w:p w14:paraId="3A36E3C7" w14:textId="1CD82B5E" w:rsidR="002C3C32" w:rsidRPr="00092151" w:rsidRDefault="00031607" w:rsidP="003350DC">
      <w:pPr>
        <w:pStyle w:val="11"/>
        <w:spacing w:before="0"/>
        <w:rPr>
          <w:u w:val="none"/>
        </w:rPr>
      </w:pPr>
      <w:bookmarkStart w:id="408" w:name="_Toc85649753"/>
      <w:r w:rsidRPr="00092151">
        <w:rPr>
          <w:szCs w:val="28"/>
          <w:u w:val="none"/>
        </w:rPr>
        <w:t xml:space="preserve">Приложение В. Информация для </w:t>
      </w:r>
      <w:bookmarkEnd w:id="408"/>
      <w:r w:rsidR="008D7E5D" w:rsidRPr="00092151">
        <w:rPr>
          <w:szCs w:val="28"/>
          <w:u w:val="none"/>
        </w:rPr>
        <w:t>пациент</w:t>
      </w:r>
      <w:r w:rsidR="008D7E5D">
        <w:rPr>
          <w:szCs w:val="28"/>
          <w:u w:val="none"/>
        </w:rPr>
        <w:t>а</w:t>
      </w:r>
    </w:p>
    <w:p w14:paraId="66CD0AB4" w14:textId="77777777" w:rsidR="00D23199" w:rsidRPr="00092151" w:rsidRDefault="009A230D" w:rsidP="003350DC">
      <w:pPr>
        <w:pStyle w:val="afd"/>
        <w:spacing w:beforeAutospacing="0" w:afterAutospacing="0" w:line="360" w:lineRule="auto"/>
        <w:ind w:firstLine="709"/>
        <w:contextualSpacing/>
      </w:pPr>
      <w:r w:rsidRPr="00092151">
        <w:t>А</w:t>
      </w:r>
      <w:r w:rsidR="00972E46" w:rsidRPr="00092151">
        <w:t>пластическая анемия (</w:t>
      </w:r>
      <w:r w:rsidR="00B065DC" w:rsidRPr="00092151">
        <w:t>АА</w:t>
      </w:r>
      <w:r w:rsidR="00972E46" w:rsidRPr="00092151">
        <w:t>)</w:t>
      </w:r>
      <w:r w:rsidR="00031607" w:rsidRPr="00092151">
        <w:t xml:space="preserve"> — заболевание системы крови, характеризующееся глубокой панцитопенией, развивающейся в результате угнетения костномозгового кроветворения.</w:t>
      </w:r>
    </w:p>
    <w:p w14:paraId="63208B2F" w14:textId="77777777" w:rsidR="00D23199" w:rsidRPr="00092151" w:rsidRDefault="00031607" w:rsidP="003350DC">
      <w:pPr>
        <w:pStyle w:val="afd"/>
        <w:spacing w:beforeAutospacing="0" w:afterAutospacing="0" w:line="360" w:lineRule="auto"/>
        <w:ind w:firstLine="709"/>
        <w:contextualSpacing/>
      </w:pPr>
      <w:r w:rsidRPr="00092151">
        <w:t xml:space="preserve">Одним из ведущих механизмов поражения кроветворения при </w:t>
      </w:r>
      <w:r w:rsidR="00B065DC" w:rsidRPr="00092151">
        <w:t>АА</w:t>
      </w:r>
      <w:r w:rsidRPr="00092151">
        <w:t xml:space="preserve"> считается иммунная агрессия, направленная на клетки — предшественники гемопоэза.</w:t>
      </w:r>
    </w:p>
    <w:p w14:paraId="72886436" w14:textId="77777777" w:rsidR="00D23199" w:rsidRPr="00092151" w:rsidRDefault="00031607" w:rsidP="003350DC">
      <w:pPr>
        <w:pStyle w:val="afd"/>
        <w:spacing w:beforeAutospacing="0" w:afterAutospacing="0" w:line="360" w:lineRule="auto"/>
        <w:ind w:firstLine="709"/>
        <w:contextualSpacing/>
      </w:pPr>
      <w:r w:rsidRPr="00092151">
        <w:t xml:space="preserve">Доказано, что костномозговая недостаточность при </w:t>
      </w:r>
      <w:r w:rsidR="00B065DC" w:rsidRPr="00092151">
        <w:t>АА</w:t>
      </w:r>
      <w:r w:rsidRPr="00092151">
        <w:t xml:space="preserve"> развивается в результате подавления пролиферации гемопоэтических клеток-предшественников активированными Т-лимфоцитами и естественными киллерами. Акт</w:t>
      </w:r>
      <w:r w:rsidR="009A230D" w:rsidRPr="00092151">
        <w:t>ивация Т-</w:t>
      </w:r>
      <w:r w:rsidRPr="00092151">
        <w:t>лимфоцитов, экспансия цитотоксических Т-клонов и выброс медиаторов иммунной супрессии кроветворения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ков, вследствие чего происходит значительное уменьшение пула гемопоэтических клеток и развитие аплазии костного мозга.</w:t>
      </w:r>
    </w:p>
    <w:p w14:paraId="75795929" w14:textId="77777777" w:rsidR="00D23199" w:rsidRPr="00092151" w:rsidRDefault="00031607" w:rsidP="003350DC">
      <w:pPr>
        <w:pStyle w:val="afd"/>
        <w:spacing w:beforeAutospacing="0" w:afterAutospacing="0" w:line="360" w:lineRule="auto"/>
        <w:ind w:firstLine="709"/>
        <w:contextualSpacing/>
      </w:pPr>
      <w:r w:rsidRPr="00092151">
        <w:t>Современная тактика лечения взросл</w:t>
      </w:r>
      <w:r w:rsidR="002C60E1" w:rsidRPr="00092151">
        <w:t>ых пациентов</w:t>
      </w:r>
      <w:r w:rsidRPr="00092151">
        <w:t xml:space="preserve"> </w:t>
      </w:r>
      <w:r w:rsidR="002C60E1" w:rsidRPr="00092151">
        <w:t>АА</w:t>
      </w:r>
      <w:r w:rsidRPr="00092151">
        <w:t xml:space="preserve"> — это трансплантация аллогенного костного мозга и/или комбинированная </w:t>
      </w:r>
      <w:r w:rsidR="00217B54" w:rsidRPr="00092151">
        <w:t>иммуносупрессивная терапия (</w:t>
      </w:r>
      <w:r w:rsidR="00B065DC" w:rsidRPr="00092151">
        <w:t>ИСТ</w:t>
      </w:r>
      <w:r w:rsidR="00217B54" w:rsidRPr="00092151">
        <w:t>)</w:t>
      </w:r>
      <w:r w:rsidR="00B61522" w:rsidRPr="00092151">
        <w:t>.</w:t>
      </w:r>
      <w:r w:rsidR="002C60E1" w:rsidRPr="00092151">
        <w:t xml:space="preserve"> Программы лечения пациентов с АА</w:t>
      </w:r>
      <w:r w:rsidRPr="00092151">
        <w:t xml:space="preserve"> могут включать и другие терапевтические воздействия, в частности</w:t>
      </w:r>
      <w:r w:rsidR="00B065DC" w:rsidRPr="00092151">
        <w:t>,</w:t>
      </w:r>
      <w:r w:rsidRPr="00092151">
        <w:t xml:space="preserve"> спленэктомию, использование современных иммуносупрессивных или иммунокорригирующих агентов.</w:t>
      </w:r>
    </w:p>
    <w:p w14:paraId="4B5E6950" w14:textId="77777777" w:rsidR="00D23199" w:rsidRPr="00092151" w:rsidRDefault="00031607" w:rsidP="003350DC">
      <w:pPr>
        <w:pStyle w:val="afd"/>
        <w:spacing w:beforeAutospacing="0" w:afterAutospacing="0" w:line="360" w:lineRule="auto"/>
        <w:ind w:firstLine="709"/>
        <w:contextualSpacing/>
      </w:pPr>
      <w:r w:rsidRPr="00092151">
        <w:t>Трансплантации костного мозга (ТКМ) в рамках алгоритма лечен</w:t>
      </w:r>
      <w:r w:rsidR="002C60E1" w:rsidRPr="00092151">
        <w:t>ия пациентов с АА</w:t>
      </w:r>
      <w:r w:rsidRPr="00092151">
        <w:t xml:space="preserve"> занимает определенное место: наличие гистосовместимого донора </w:t>
      </w:r>
      <w:r w:rsidR="003B06E2" w:rsidRPr="00092151">
        <w:t>костного мозга (</w:t>
      </w:r>
      <w:r w:rsidR="00B065DC" w:rsidRPr="00092151">
        <w:t>КМ</w:t>
      </w:r>
      <w:r w:rsidR="003B06E2" w:rsidRPr="00092151">
        <w:t>)</w:t>
      </w:r>
      <w:r w:rsidRPr="00092151">
        <w:t xml:space="preserve">, молодой возраст, короткий гемотрансфузионный анамнез и тяжелая форма заболевания — условия, при которых ТКМ может рассматриваться как терапия выбора. Существенным недостатком этого метода является ограниченная возможность применения, связанная с отсутствием донора </w:t>
      </w:r>
      <w:r w:rsidR="00B065DC" w:rsidRPr="00092151">
        <w:t>КМ</w:t>
      </w:r>
      <w:r w:rsidRPr="00092151">
        <w:t xml:space="preserve"> у большинства пациентов. Совершенствование </w:t>
      </w:r>
      <w:r w:rsidR="00B065DC" w:rsidRPr="00092151">
        <w:t>ИСТ</w:t>
      </w:r>
      <w:r w:rsidRPr="00092151">
        <w:t xml:space="preserve">, использование различных комбинаций иммуносупрессивных препаратов позволили значительно повысить эффективность лечения </w:t>
      </w:r>
      <w:r w:rsidR="00B065DC" w:rsidRPr="00092151">
        <w:t>АА</w:t>
      </w:r>
      <w:r w:rsidRPr="00092151">
        <w:t xml:space="preserve">. </w:t>
      </w:r>
      <w:r w:rsidR="00B065DC" w:rsidRPr="00092151">
        <w:t>Однако</w:t>
      </w:r>
      <w:r w:rsidR="00014C82" w:rsidRPr="00092151">
        <w:t>,</w:t>
      </w:r>
      <w:r w:rsidR="00B61522" w:rsidRPr="00092151">
        <w:t xml:space="preserve"> длительная выживаемость пациентов с</w:t>
      </w:r>
      <w:r w:rsidRPr="00092151">
        <w:t xml:space="preserve"> тяжелой </w:t>
      </w:r>
      <w:r w:rsidR="00B065DC" w:rsidRPr="00092151">
        <w:t>АА</w:t>
      </w:r>
      <w:r w:rsidRPr="00092151">
        <w:t xml:space="preserve"> остается невысокой: только 70—80% пациентов переживают 5 лет. Эффективность лечения в первую очередь зависит от тяжести заболевания и возможности реализации на ранних этапах течения болезни программы комбинированной </w:t>
      </w:r>
      <w:r w:rsidR="00B065DC" w:rsidRPr="00092151">
        <w:t>ИСТ</w:t>
      </w:r>
      <w:r w:rsidRPr="00092151">
        <w:t xml:space="preserve"> или ТКМ. Однако далеко не всегда </w:t>
      </w:r>
      <w:r w:rsidR="00B065DC" w:rsidRPr="00092151">
        <w:t>ИСТ</w:t>
      </w:r>
      <w:r w:rsidRPr="00092151">
        <w:t xml:space="preserve"> начинается в первые месяцы после установления диагноза. К </w:t>
      </w:r>
      <w:r w:rsidR="002C60E1" w:rsidRPr="00092151">
        <w:t>сожалению, у большинства пациентов с АА</w:t>
      </w:r>
      <w:r w:rsidRPr="00092151">
        <w:t xml:space="preserve"> на первых этапах лече</w:t>
      </w:r>
      <w:r w:rsidR="003B5B81" w:rsidRPr="00092151">
        <w:t xml:space="preserve">ния используются </w:t>
      </w:r>
      <w:r w:rsidR="003B5B81" w:rsidRPr="00092151">
        <w:lastRenderedPageBreak/>
        <w:t>глюкокортико</w:t>
      </w:r>
      <w:r w:rsidR="005864C0" w:rsidRPr="00092151">
        <w:t>стеро</w:t>
      </w:r>
      <w:r w:rsidR="003B5B81" w:rsidRPr="00092151">
        <w:t>идные средства</w:t>
      </w:r>
      <w:r w:rsidRPr="00092151">
        <w:t>. Известно, что длител</w:t>
      </w:r>
      <w:r w:rsidR="003B5B81" w:rsidRPr="00092151">
        <w:t>ьное применение глюкокортико</w:t>
      </w:r>
      <w:r w:rsidR="005864C0" w:rsidRPr="00092151">
        <w:t>стеро</w:t>
      </w:r>
      <w:r w:rsidR="003B5B81" w:rsidRPr="00092151">
        <w:t>идных средств</w:t>
      </w:r>
      <w:r w:rsidRPr="00092151">
        <w:t xml:space="preserve"> может сопровождаться развитием тяжелых осложнений (кушингоидный синдром, артериальная гипертония, стероидный диабет, остеопороз, асептический некроз костей, язвенное поражение слизистой желудочно-кишечного тракта и др.) в отсутствие стойкого терапевтического эффекта. Следует отметить, что нередко в современных программах лечения взрослых </w:t>
      </w:r>
      <w:r w:rsidR="00477355" w:rsidRPr="00092151">
        <w:t xml:space="preserve">пациентов с АА </w:t>
      </w:r>
      <w:r w:rsidRPr="00092151">
        <w:t xml:space="preserve">необоснованно применяются </w:t>
      </w:r>
      <w:r w:rsidR="003B06E2" w:rsidRPr="00092151">
        <w:t>колониестимулирующие факторы (</w:t>
      </w:r>
      <w:r w:rsidR="00B065DC" w:rsidRPr="00092151">
        <w:t>КСФ</w:t>
      </w:r>
      <w:r w:rsidR="003B06E2" w:rsidRPr="00092151">
        <w:t>)</w:t>
      </w:r>
      <w:r w:rsidRPr="00092151">
        <w:t>. Кроме того, недооценивается роль спленэктомии, эффективность которой при нетяжелой форме заболевания четко доказана.</w:t>
      </w:r>
    </w:p>
    <w:p w14:paraId="7FFAFFCB" w14:textId="77777777" w:rsidR="00B61522" w:rsidRPr="00092151" w:rsidRDefault="00B61522" w:rsidP="003350DC">
      <w:pPr>
        <w:rPr>
          <w:sz w:val="28"/>
          <w:szCs w:val="28"/>
        </w:rPr>
      </w:pPr>
    </w:p>
    <w:p w14:paraId="5B3417DD" w14:textId="0E7337A6" w:rsidR="003B5B81" w:rsidRPr="00092151" w:rsidRDefault="003B5B81" w:rsidP="003350DC">
      <w:pPr>
        <w:pStyle w:val="affe"/>
        <w:spacing w:before="0"/>
      </w:pPr>
      <w:bookmarkStart w:id="409" w:name="__RefHeading___doc_g"/>
      <w:bookmarkStart w:id="410" w:name="_Toc24362734"/>
      <w:bookmarkStart w:id="411" w:name="_Toc85649754"/>
      <w:r w:rsidRPr="00092151">
        <w:t>Приложение</w:t>
      </w:r>
      <w:bookmarkEnd w:id="409"/>
      <w:r w:rsidRPr="00092151">
        <w:t xml:space="preserve"> Г</w:t>
      </w:r>
      <w:r w:rsidR="00544396" w:rsidRPr="00092151">
        <w:t>1</w:t>
      </w:r>
      <w:r w:rsidR="008D7E5D">
        <w:t>-Г</w:t>
      </w:r>
      <w:r w:rsidR="008D7E5D">
        <w:rPr>
          <w:lang w:val="en-US"/>
        </w:rPr>
        <w:t>N</w:t>
      </w:r>
      <w:r w:rsidRPr="00092151">
        <w:t>. Шкалы оценки, вопросники и другие оценочные инструменты состояния пациента, приведенные в клинических рекомендациях</w:t>
      </w:r>
      <w:bookmarkEnd w:id="410"/>
      <w:bookmarkEnd w:id="411"/>
    </w:p>
    <w:p w14:paraId="788462B5" w14:textId="77777777" w:rsidR="00321279" w:rsidRPr="00092151" w:rsidRDefault="00321279" w:rsidP="003350DC">
      <w:pPr>
        <w:pStyle w:val="2"/>
        <w:spacing w:before="0"/>
      </w:pPr>
      <w:bookmarkStart w:id="412" w:name="_Toc11747754"/>
      <w:bookmarkStart w:id="413" w:name="_Toc24572141"/>
      <w:bookmarkStart w:id="414" w:name="_Toc24964262"/>
      <w:bookmarkStart w:id="415" w:name="_Toc66096876"/>
      <w:bookmarkStart w:id="416" w:name="_Toc85649755"/>
      <w:r w:rsidRPr="00092151">
        <w:t>Приложение Г</w:t>
      </w:r>
      <w:bookmarkStart w:id="417" w:name="_Toc19799875"/>
      <w:bookmarkStart w:id="418" w:name="_Toc16755716"/>
      <w:bookmarkEnd w:id="412"/>
      <w:r w:rsidRPr="00092151">
        <w:t>1. Шкала оценки общего состояния пациента Восточной объединенной онкологической группы (ECOG</w:t>
      </w:r>
      <w:bookmarkEnd w:id="417"/>
      <w:r w:rsidRPr="00092151">
        <w:t>)</w:t>
      </w:r>
      <w:bookmarkEnd w:id="413"/>
      <w:bookmarkEnd w:id="414"/>
      <w:bookmarkEnd w:id="415"/>
      <w:bookmarkEnd w:id="416"/>
    </w:p>
    <w:p w14:paraId="09CBA967" w14:textId="77777777" w:rsidR="00321279" w:rsidRPr="00092151" w:rsidRDefault="00321279" w:rsidP="003350DC">
      <w:pPr>
        <w:rPr>
          <w:lang w:val="en-US"/>
        </w:rPr>
      </w:pPr>
      <w:r w:rsidRPr="00092151">
        <w:t>Оригинальное</w:t>
      </w:r>
      <w:r w:rsidRPr="00092151">
        <w:rPr>
          <w:lang w:val="en-US"/>
        </w:rPr>
        <w:t xml:space="preserve"> </w:t>
      </w:r>
      <w:r w:rsidRPr="00092151">
        <w:t>название</w:t>
      </w:r>
      <w:r w:rsidRPr="00092151">
        <w:rPr>
          <w:lang w:val="en-US"/>
        </w:rPr>
        <w:t>: The ECOG Scale of Performance Status</w:t>
      </w:r>
    </w:p>
    <w:p w14:paraId="652E7A68" w14:textId="6788D78E" w:rsidR="00321279" w:rsidRPr="00092151" w:rsidRDefault="00321279" w:rsidP="003350DC">
      <w:r w:rsidRPr="00092151">
        <w:t>Источник</w:t>
      </w:r>
      <w:r w:rsidRPr="00092151">
        <w:rPr>
          <w:lang w:val="en-US"/>
        </w:rPr>
        <w:t>: Oken M.M. et al. Toxicity and response criteria of the Eastern Cooperative Oncology Group. Am</w:t>
      </w:r>
      <w:r w:rsidRPr="00951130">
        <w:t xml:space="preserve">. </w:t>
      </w:r>
      <w:r w:rsidRPr="00092151">
        <w:rPr>
          <w:lang w:val="en-US"/>
        </w:rPr>
        <w:t>J</w:t>
      </w:r>
      <w:r w:rsidRPr="00951130">
        <w:t xml:space="preserve">. </w:t>
      </w:r>
      <w:r w:rsidRPr="00092151">
        <w:rPr>
          <w:lang w:val="en-US"/>
        </w:rPr>
        <w:t>Clin</w:t>
      </w:r>
      <w:r w:rsidRPr="00951130">
        <w:t xml:space="preserve">. </w:t>
      </w:r>
      <w:r w:rsidRPr="00092151">
        <w:rPr>
          <w:lang w:val="en-US"/>
        </w:rPr>
        <w:t>Oncol</w:t>
      </w:r>
      <w:r w:rsidRPr="00951130">
        <w:t xml:space="preserve">. </w:t>
      </w:r>
      <w:r w:rsidRPr="00092151">
        <w:t xml:space="preserve">1982;5(6):649–65 </w:t>
      </w:r>
      <w:r w:rsidRPr="00092151">
        <w:fldChar w:fldCharType="begin" w:fldLock="1"/>
      </w:r>
      <w:r w:rsidR="00023CA1">
        <w:rPr>
          <w:lang w:val="en-US"/>
        </w:rPr>
        <w:instrText>ADDIN</w:instrText>
      </w:r>
      <w:r w:rsidR="00023CA1" w:rsidRPr="007E6372">
        <w:instrText xml:space="preserve"> </w:instrText>
      </w:r>
      <w:r w:rsidR="00023CA1">
        <w:rPr>
          <w:lang w:val="en-US"/>
        </w:rPr>
        <w:instrText>CSL</w:instrText>
      </w:r>
      <w:r w:rsidR="00023CA1" w:rsidRPr="007E6372">
        <w:instrText>_</w:instrText>
      </w:r>
      <w:r w:rsidR="00023CA1">
        <w:rPr>
          <w:lang w:val="en-US"/>
        </w:rPr>
        <w:instrText>CITATION</w:instrText>
      </w:r>
      <w:r w:rsidR="00023CA1" w:rsidRPr="007E6372">
        <w:instrText xml:space="preserve"> {"</w:instrText>
      </w:r>
      <w:r w:rsidR="00023CA1">
        <w:rPr>
          <w:lang w:val="en-US"/>
        </w:rPr>
        <w:instrText>citationItems</w:instrText>
      </w:r>
      <w:r w:rsidR="00023CA1" w:rsidRPr="007E6372">
        <w:instrText>":[{"</w:instrText>
      </w:r>
      <w:r w:rsidR="00023CA1">
        <w:rPr>
          <w:lang w:val="en-US"/>
        </w:rPr>
        <w:instrText>id</w:instrText>
      </w:r>
      <w:r w:rsidR="00023CA1" w:rsidRPr="007E6372">
        <w:instrText>":"</w:instrText>
      </w:r>
      <w:r w:rsidR="00023CA1">
        <w:rPr>
          <w:lang w:val="en-US"/>
        </w:rPr>
        <w:instrText>ITEM</w:instrText>
      </w:r>
      <w:r w:rsidR="00023CA1" w:rsidRPr="007E6372">
        <w:instrText>-1","</w:instrText>
      </w:r>
      <w:r w:rsidR="00023CA1">
        <w:rPr>
          <w:lang w:val="en-US"/>
        </w:rPr>
        <w:instrText>itemData</w:instrText>
      </w:r>
      <w:r w:rsidR="00023CA1" w:rsidRPr="007E6372">
        <w:instrText>":{"</w:instrText>
      </w:r>
      <w:r w:rsidR="00023CA1">
        <w:rPr>
          <w:lang w:val="en-US"/>
        </w:rPr>
        <w:instrText>DOI</w:instrText>
      </w:r>
      <w:r w:rsidR="00023CA1" w:rsidRPr="007E6372">
        <w:instrText>":"10.1097/00000421-198212000-00014","</w:instrText>
      </w:r>
      <w:r w:rsidR="00023CA1">
        <w:rPr>
          <w:lang w:val="en-US"/>
        </w:rPr>
        <w:instrText>ISSN</w:instrText>
      </w:r>
      <w:r w:rsidR="00023CA1" w:rsidRPr="007E6372">
        <w:instrText>":"02773732","</w:instrText>
      </w:r>
      <w:r w:rsidR="00023CA1">
        <w:rPr>
          <w:lang w:val="en-US"/>
        </w:rPr>
        <w:instrText>PMID</w:instrText>
      </w:r>
      <w:r w:rsidR="00023CA1" w:rsidRPr="007E6372">
        <w:instrText>":"7165009","</w:instrText>
      </w:r>
      <w:r w:rsidR="00023CA1">
        <w:rPr>
          <w:lang w:val="en-US"/>
        </w:rPr>
        <w:instrText>abstract</w:instrText>
      </w:r>
      <w:r w:rsidR="00023CA1" w:rsidRPr="007E6372">
        <w:instrText>":"</w:instrText>
      </w:r>
      <w:r w:rsidR="00023CA1">
        <w:rPr>
          <w:lang w:val="en-US"/>
        </w:rPr>
        <w:instrText>Standard</w:instrText>
      </w:r>
      <w:r w:rsidR="00023CA1" w:rsidRPr="007E6372">
        <w:instrText xml:space="preserve"> </w:instrText>
      </w:r>
      <w:r w:rsidR="00023CA1">
        <w:rPr>
          <w:lang w:val="en-US"/>
        </w:rPr>
        <w:instrText>criteria</w:instrText>
      </w:r>
      <w:r w:rsidR="00023CA1" w:rsidRPr="007E6372">
        <w:instrText xml:space="preserve"> </w:instrText>
      </w:r>
      <w:r w:rsidR="00023CA1">
        <w:rPr>
          <w:lang w:val="en-US"/>
        </w:rPr>
        <w:instrText>for</w:instrText>
      </w:r>
      <w:r w:rsidR="00023CA1" w:rsidRPr="007E6372">
        <w:instrText xml:space="preserve"> </w:instrText>
      </w:r>
      <w:r w:rsidR="00023CA1">
        <w:rPr>
          <w:lang w:val="en-US"/>
        </w:rPr>
        <w:instrText>toxicity</w:instrText>
      </w:r>
      <w:r w:rsidR="00023CA1" w:rsidRPr="007E6372">
        <w:instrText xml:space="preserve"> </w:instrText>
      </w:r>
      <w:r w:rsidR="00023CA1">
        <w:rPr>
          <w:lang w:val="en-US"/>
        </w:rPr>
        <w:instrText>and</w:instrText>
      </w:r>
      <w:r w:rsidR="00023CA1" w:rsidRPr="007E6372">
        <w:instrText xml:space="preserve"> </w:instrText>
      </w:r>
      <w:r w:rsidR="00023CA1">
        <w:rPr>
          <w:lang w:val="en-US"/>
        </w:rPr>
        <w:instrText>for</w:instrText>
      </w:r>
      <w:r w:rsidR="00023CA1" w:rsidRPr="007E6372">
        <w:instrText xml:space="preserve"> </w:instrText>
      </w:r>
      <w:r w:rsidR="00023CA1">
        <w:rPr>
          <w:lang w:val="en-US"/>
        </w:rPr>
        <w:instrText>response</w:instrText>
      </w:r>
      <w:r w:rsidR="00023CA1" w:rsidRPr="007E6372">
        <w:instrText xml:space="preserve"> </w:instrText>
      </w:r>
      <w:r w:rsidR="00023CA1">
        <w:rPr>
          <w:lang w:val="en-US"/>
        </w:rPr>
        <w:instrText>to</w:instrText>
      </w:r>
      <w:r w:rsidR="00023CA1" w:rsidRPr="007E6372">
        <w:instrText xml:space="preserve"> </w:instrText>
      </w:r>
      <w:r w:rsidR="00023CA1">
        <w:rPr>
          <w:lang w:val="en-US"/>
        </w:rPr>
        <w:instrText>treatment</w:instrText>
      </w:r>
      <w:r w:rsidR="00023CA1" w:rsidRPr="007E6372">
        <w:instrText xml:space="preserve"> </w:instrText>
      </w:r>
      <w:r w:rsidR="00023CA1">
        <w:rPr>
          <w:lang w:val="en-US"/>
        </w:rPr>
        <w:instrText>are</w:instrText>
      </w:r>
      <w:r w:rsidR="00023CA1" w:rsidRPr="007E6372">
        <w:instrText xml:space="preserve"> </w:instrText>
      </w:r>
      <w:r w:rsidR="00023CA1">
        <w:rPr>
          <w:lang w:val="en-US"/>
        </w:rPr>
        <w:instrText>important</w:instrText>
      </w:r>
      <w:r w:rsidR="00023CA1" w:rsidRPr="007E6372">
        <w:instrText xml:space="preserve"> </w:instrText>
      </w:r>
      <w:r w:rsidR="00023CA1">
        <w:rPr>
          <w:lang w:val="en-US"/>
        </w:rPr>
        <w:instrText>prerequisites</w:instrText>
      </w:r>
      <w:r w:rsidR="00023CA1" w:rsidRPr="007E6372">
        <w:instrText xml:space="preserve"> </w:instrText>
      </w:r>
      <w:r w:rsidR="00023CA1">
        <w:rPr>
          <w:lang w:val="en-US"/>
        </w:rPr>
        <w:instrText>to</w:instrText>
      </w:r>
      <w:r w:rsidR="00023CA1" w:rsidRPr="007E6372">
        <w:instrText xml:space="preserve"> </w:instrText>
      </w:r>
      <w:r w:rsidR="00023CA1">
        <w:rPr>
          <w:lang w:val="en-US"/>
        </w:rPr>
        <w:instrText>the</w:instrText>
      </w:r>
      <w:r w:rsidR="00023CA1" w:rsidRPr="007E6372">
        <w:instrText xml:space="preserve"> </w:instrText>
      </w:r>
      <w:r w:rsidR="00023CA1">
        <w:rPr>
          <w:lang w:val="en-US"/>
        </w:rPr>
        <w:instrText>conduct</w:instrText>
      </w:r>
      <w:r w:rsidR="00023CA1" w:rsidRPr="007E6372">
        <w:instrText xml:space="preserve"> </w:instrText>
      </w:r>
      <w:r w:rsidR="00023CA1">
        <w:rPr>
          <w:lang w:val="en-US"/>
        </w:rPr>
        <w:instrText>of</w:instrText>
      </w:r>
      <w:r w:rsidR="00023CA1" w:rsidRPr="007E6372">
        <w:instrText xml:space="preserve"> </w:instrText>
      </w:r>
      <w:r w:rsidR="00023CA1">
        <w:rPr>
          <w:lang w:val="en-US"/>
        </w:rPr>
        <w:instrText>cancer</w:instrText>
      </w:r>
      <w:r w:rsidR="00023CA1" w:rsidRPr="007E6372">
        <w:instrText xml:space="preserve"> </w:instrText>
      </w:r>
      <w:r w:rsidR="00023CA1">
        <w:rPr>
          <w:lang w:val="en-US"/>
        </w:rPr>
        <w:instrText>trials</w:instrText>
      </w:r>
      <w:r w:rsidR="00023CA1" w:rsidRPr="007E6372">
        <w:instrText xml:space="preserve">. </w:instrText>
      </w:r>
      <w:r w:rsidR="00023CA1">
        <w:rPr>
          <w:lang w:val="en-US"/>
        </w:rPr>
        <w:instrText>The</w:instrText>
      </w:r>
      <w:r w:rsidR="00023CA1" w:rsidRPr="007E6372">
        <w:instrText xml:space="preserve"> </w:instrText>
      </w:r>
      <w:r w:rsidR="00023CA1">
        <w:rPr>
          <w:lang w:val="en-US"/>
        </w:rPr>
        <w:instrText>Eastern</w:instrText>
      </w:r>
      <w:r w:rsidR="00023CA1" w:rsidRPr="007E6372">
        <w:instrText xml:space="preserve"> </w:instrText>
      </w:r>
      <w:r w:rsidR="00023CA1">
        <w:rPr>
          <w:lang w:val="en-US"/>
        </w:rPr>
        <w:instrText>Cooperative</w:instrText>
      </w:r>
      <w:r w:rsidR="00023CA1" w:rsidRPr="007E6372">
        <w:instrText xml:space="preserve"> </w:instrText>
      </w:r>
      <w:r w:rsidR="00023CA1">
        <w:rPr>
          <w:lang w:val="en-US"/>
        </w:rPr>
        <w:instrText>Oncology</w:instrText>
      </w:r>
      <w:r w:rsidR="00023CA1" w:rsidRPr="007E6372">
        <w:instrText xml:space="preserve"> </w:instrText>
      </w:r>
      <w:r w:rsidR="00023CA1">
        <w:rPr>
          <w:lang w:val="en-US"/>
        </w:rPr>
        <w:instrText>Group</w:instrText>
      </w:r>
      <w:r w:rsidR="00023CA1" w:rsidRPr="007E6372">
        <w:instrText xml:space="preserve"> </w:instrText>
      </w:r>
      <w:r w:rsidR="00023CA1">
        <w:rPr>
          <w:lang w:val="en-US"/>
        </w:rPr>
        <w:instrText>criteria</w:instrText>
      </w:r>
      <w:r w:rsidR="00023CA1" w:rsidRPr="007E6372">
        <w:instrText xml:space="preserve"> </w:instrText>
      </w:r>
      <w:r w:rsidR="00023CA1">
        <w:rPr>
          <w:lang w:val="en-US"/>
        </w:rPr>
        <w:instrText>for</w:instrText>
      </w:r>
      <w:r w:rsidR="00023CA1" w:rsidRPr="007E6372">
        <w:instrText xml:space="preserve"> </w:instrText>
      </w:r>
      <w:r w:rsidR="00023CA1">
        <w:rPr>
          <w:lang w:val="en-US"/>
        </w:rPr>
        <w:instrText>toxicity</w:instrText>
      </w:r>
      <w:r w:rsidR="00023CA1" w:rsidRPr="007E6372">
        <w:instrText xml:space="preserve"> </w:instrText>
      </w:r>
      <w:r w:rsidR="00023CA1">
        <w:rPr>
          <w:lang w:val="en-US"/>
        </w:rPr>
        <w:instrText>and</w:instrText>
      </w:r>
      <w:r w:rsidR="00023CA1" w:rsidRPr="007E6372">
        <w:instrText xml:space="preserve"> </w:instrText>
      </w:r>
      <w:r w:rsidR="00023CA1">
        <w:rPr>
          <w:lang w:val="en-US"/>
        </w:rPr>
        <w:instrText>response</w:instrText>
      </w:r>
      <w:r w:rsidR="00023CA1" w:rsidRPr="007E6372">
        <w:instrText xml:space="preserve"> </w:instrText>
      </w:r>
      <w:r w:rsidR="00023CA1">
        <w:rPr>
          <w:lang w:val="en-US"/>
        </w:rPr>
        <w:instrText>are</w:instrText>
      </w:r>
      <w:r w:rsidR="00023CA1" w:rsidRPr="007E6372">
        <w:instrText xml:space="preserve"> </w:instrText>
      </w:r>
      <w:r w:rsidR="00023CA1">
        <w:rPr>
          <w:lang w:val="en-US"/>
        </w:rPr>
        <w:instrText>presented</w:instrText>
      </w:r>
      <w:r w:rsidR="00023CA1" w:rsidRPr="007E6372">
        <w:instrText xml:space="preserve"> </w:instrText>
      </w:r>
      <w:r w:rsidR="00023CA1">
        <w:rPr>
          <w:lang w:val="en-US"/>
        </w:rPr>
        <w:instrText>to</w:instrText>
      </w:r>
      <w:r w:rsidR="00023CA1" w:rsidRPr="007E6372">
        <w:instrText xml:space="preserve"> </w:instrText>
      </w:r>
      <w:r w:rsidR="00023CA1">
        <w:rPr>
          <w:lang w:val="en-US"/>
        </w:rPr>
        <w:instrText>facilitate</w:instrText>
      </w:r>
      <w:r w:rsidR="00023CA1" w:rsidRPr="007E6372">
        <w:instrText xml:space="preserve"> </w:instrText>
      </w:r>
      <w:r w:rsidR="00023CA1">
        <w:rPr>
          <w:lang w:val="en-US"/>
        </w:rPr>
        <w:instrText>future</w:instrText>
      </w:r>
      <w:r w:rsidR="00023CA1" w:rsidRPr="007E6372">
        <w:instrText xml:space="preserve"> </w:instrText>
      </w:r>
      <w:r w:rsidR="00023CA1">
        <w:rPr>
          <w:lang w:val="en-US"/>
        </w:rPr>
        <w:instrText>reference</w:instrText>
      </w:r>
      <w:r w:rsidR="00023CA1" w:rsidRPr="007E6372">
        <w:instrText xml:space="preserve"> </w:instrText>
      </w:r>
      <w:r w:rsidR="00023CA1">
        <w:rPr>
          <w:lang w:val="en-US"/>
        </w:rPr>
        <w:instrText>and</w:instrText>
      </w:r>
      <w:r w:rsidR="00023CA1" w:rsidRPr="007E6372">
        <w:instrText xml:space="preserve"> </w:instrText>
      </w:r>
      <w:r w:rsidR="00023CA1">
        <w:rPr>
          <w:lang w:val="en-US"/>
        </w:rPr>
        <w:instrText>to</w:instrText>
      </w:r>
      <w:r w:rsidR="00023CA1" w:rsidRPr="007E6372">
        <w:instrText xml:space="preserve"> </w:instrText>
      </w:r>
      <w:r w:rsidR="00023CA1">
        <w:rPr>
          <w:lang w:val="en-US"/>
        </w:rPr>
        <w:instrText>encourage</w:instrText>
      </w:r>
      <w:r w:rsidR="00023CA1" w:rsidRPr="007E6372">
        <w:instrText xml:space="preserve"> </w:instrText>
      </w:r>
      <w:r w:rsidR="00023CA1">
        <w:rPr>
          <w:lang w:val="en-US"/>
        </w:rPr>
        <w:instrText>further</w:instrText>
      </w:r>
      <w:r w:rsidR="00023CA1" w:rsidRPr="007E6372">
        <w:instrText xml:space="preserve"> </w:instrText>
      </w:r>
      <w:r w:rsidR="00023CA1">
        <w:rPr>
          <w:lang w:val="en-US"/>
        </w:rPr>
        <w:instrText>standardization</w:instrText>
      </w:r>
      <w:r w:rsidR="00023CA1" w:rsidRPr="007E6372">
        <w:instrText xml:space="preserve"> </w:instrText>
      </w:r>
      <w:r w:rsidR="00023CA1">
        <w:rPr>
          <w:lang w:val="en-US"/>
        </w:rPr>
        <w:instrText>among</w:instrText>
      </w:r>
      <w:r w:rsidR="00023CA1" w:rsidRPr="007E6372">
        <w:instrText xml:space="preserve"> </w:instrText>
      </w:r>
      <w:r w:rsidR="00023CA1">
        <w:rPr>
          <w:lang w:val="en-US"/>
        </w:rPr>
        <w:instrText>those</w:instrText>
      </w:r>
      <w:r w:rsidR="00023CA1" w:rsidRPr="007E6372">
        <w:instrText xml:space="preserve"> </w:instrText>
      </w:r>
      <w:r w:rsidR="00023CA1">
        <w:rPr>
          <w:lang w:val="en-US"/>
        </w:rPr>
        <w:instrText>conducting</w:instrText>
      </w:r>
      <w:r w:rsidR="00023CA1" w:rsidRPr="007E6372">
        <w:instrText xml:space="preserve"> </w:instrText>
      </w:r>
      <w:r w:rsidR="00023CA1">
        <w:rPr>
          <w:lang w:val="en-US"/>
        </w:rPr>
        <w:instrText>clinical</w:instrText>
      </w:r>
      <w:r w:rsidR="00023CA1" w:rsidRPr="007E6372">
        <w:instrText xml:space="preserve"> </w:instrText>
      </w:r>
      <w:r w:rsidR="00023CA1">
        <w:rPr>
          <w:lang w:val="en-US"/>
        </w:rPr>
        <w:instrText>trials</w:instrText>
      </w:r>
      <w:r w:rsidR="00023CA1" w:rsidRPr="007E6372">
        <w:instrText>.","</w:instrText>
      </w:r>
      <w:r w:rsidR="00023CA1">
        <w:rPr>
          <w:lang w:val="en-US"/>
        </w:rPr>
        <w:instrText>author</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Oken</w:instrText>
      </w:r>
      <w:r w:rsidR="00023CA1" w:rsidRPr="007E6372">
        <w:instrText>","</w:instrText>
      </w:r>
      <w:r w:rsidR="00023CA1">
        <w:rPr>
          <w:lang w:val="en-US"/>
        </w:rPr>
        <w:instrText>given</w:instrText>
      </w:r>
      <w:r w:rsidR="00023CA1" w:rsidRPr="007E6372">
        <w:instrText>":"</w:instrText>
      </w:r>
      <w:r w:rsidR="00023CA1">
        <w:rPr>
          <w:lang w:val="en-US"/>
        </w:rPr>
        <w:instrText>M</w:instrText>
      </w:r>
      <w:r w:rsidR="00023CA1" w:rsidRPr="007E6372">
        <w:instrText>.</w:instrText>
      </w:r>
      <w:r w:rsidR="00023CA1">
        <w:rPr>
          <w:lang w:val="en-US"/>
        </w:rPr>
        <w:instrText>M</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Creech</w:instrText>
      </w:r>
      <w:r w:rsidR="00023CA1" w:rsidRPr="007E6372">
        <w:instrText>","</w:instrText>
      </w:r>
      <w:r w:rsidR="00023CA1">
        <w:rPr>
          <w:lang w:val="en-US"/>
        </w:rPr>
        <w:instrText>given</w:instrText>
      </w:r>
      <w:r w:rsidR="00023CA1" w:rsidRPr="007E6372">
        <w:instrText>":"</w:instrText>
      </w:r>
      <w:r w:rsidR="00023CA1">
        <w:rPr>
          <w:lang w:val="en-US"/>
        </w:rPr>
        <w:instrText>R</w:instrText>
      </w:r>
      <w:r w:rsidR="00023CA1" w:rsidRPr="007E6372">
        <w:instrText>.</w:instrText>
      </w:r>
      <w:r w:rsidR="00023CA1">
        <w:rPr>
          <w:lang w:val="en-US"/>
        </w:rPr>
        <w:instrText>H</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Tormey</w:instrText>
      </w:r>
      <w:r w:rsidR="00023CA1" w:rsidRPr="007E6372">
        <w:instrText>","</w:instrText>
      </w:r>
      <w:r w:rsidR="00023CA1">
        <w:rPr>
          <w:lang w:val="en-US"/>
        </w:rPr>
        <w:instrText>given</w:instrText>
      </w:r>
      <w:r w:rsidR="00023CA1" w:rsidRPr="007E6372">
        <w:instrText>":"</w:instrText>
      </w:r>
      <w:r w:rsidR="00023CA1">
        <w:rPr>
          <w:lang w:val="en-US"/>
        </w:rPr>
        <w:instrText>D</w:instrText>
      </w:r>
      <w:r w:rsidR="00023CA1" w:rsidRPr="007E6372">
        <w:instrText>.</w:instrText>
      </w:r>
      <w:r w:rsidR="00023CA1">
        <w:rPr>
          <w:lang w:val="en-US"/>
        </w:rPr>
        <w:instrText>C</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Horton</w:instrText>
      </w:r>
      <w:r w:rsidR="00023CA1" w:rsidRPr="007E6372">
        <w:instrText>","</w:instrText>
      </w:r>
      <w:r w:rsidR="00023CA1">
        <w:rPr>
          <w:lang w:val="en-US"/>
        </w:rPr>
        <w:instrText>given</w:instrText>
      </w:r>
      <w:r w:rsidR="00023CA1" w:rsidRPr="007E6372">
        <w:instrText>":"</w:instrText>
      </w:r>
      <w:r w:rsidR="00023CA1">
        <w:rPr>
          <w:lang w:val="en-US"/>
        </w:rPr>
        <w:instrText>J</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Davis</w:instrText>
      </w:r>
      <w:r w:rsidR="00023CA1" w:rsidRPr="007E6372">
        <w:instrText>","</w:instrText>
      </w:r>
      <w:r w:rsidR="00023CA1">
        <w:rPr>
          <w:lang w:val="en-US"/>
        </w:rPr>
        <w:instrText>given</w:instrText>
      </w:r>
      <w:r w:rsidR="00023CA1" w:rsidRPr="007E6372">
        <w:instrText>":"</w:instrText>
      </w:r>
      <w:r w:rsidR="00023CA1">
        <w:rPr>
          <w:lang w:val="en-US"/>
        </w:rPr>
        <w:instrText>T</w:instrText>
      </w:r>
      <w:r w:rsidR="00023CA1" w:rsidRPr="007E6372">
        <w:instrText>.</w:instrText>
      </w:r>
      <w:r w:rsidR="00023CA1">
        <w:rPr>
          <w:lang w:val="en-US"/>
        </w:rPr>
        <w:instrText>E</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McFadden</w:instrText>
      </w:r>
      <w:r w:rsidR="00023CA1" w:rsidRPr="007E6372">
        <w:instrText>","</w:instrText>
      </w:r>
      <w:r w:rsidR="00023CA1">
        <w:rPr>
          <w:lang w:val="en-US"/>
        </w:rPr>
        <w:instrText>given</w:instrText>
      </w:r>
      <w:r w:rsidR="00023CA1" w:rsidRPr="007E6372">
        <w:instrText>":"</w:instrText>
      </w:r>
      <w:r w:rsidR="00023CA1">
        <w:rPr>
          <w:lang w:val="en-US"/>
        </w:rPr>
        <w:instrText>E</w:instrText>
      </w:r>
      <w:r w:rsidR="00023CA1" w:rsidRPr="007E6372">
        <w:instrText>.</w:instrText>
      </w:r>
      <w:r w:rsidR="00023CA1">
        <w:rPr>
          <w:lang w:val="en-US"/>
        </w:rPr>
        <w:instrText>T</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family</w:instrText>
      </w:r>
      <w:r w:rsidR="00023CA1" w:rsidRPr="007E6372">
        <w:instrText>":"</w:instrText>
      </w:r>
      <w:r w:rsidR="00023CA1">
        <w:rPr>
          <w:lang w:val="en-US"/>
        </w:rPr>
        <w:instrText>Carbone</w:instrText>
      </w:r>
      <w:r w:rsidR="00023CA1" w:rsidRPr="007E6372">
        <w:instrText>","</w:instrText>
      </w:r>
      <w:r w:rsidR="00023CA1">
        <w:rPr>
          <w:lang w:val="en-US"/>
        </w:rPr>
        <w:instrText>given</w:instrText>
      </w:r>
      <w:r w:rsidR="00023CA1" w:rsidRPr="007E6372">
        <w:instrText>":"</w:instrText>
      </w:r>
      <w:r w:rsidR="00023CA1">
        <w:rPr>
          <w:lang w:val="en-US"/>
        </w:rPr>
        <w:instrText>P</w:instrText>
      </w:r>
      <w:r w:rsidR="00023CA1" w:rsidRPr="007E6372">
        <w:instrText>.</w:instrText>
      </w:r>
      <w:r w:rsidR="00023CA1">
        <w:rPr>
          <w:lang w:val="en-US"/>
        </w:rPr>
        <w:instrText>P</w:instrText>
      </w:r>
      <w:r w:rsidR="00023CA1" w:rsidRPr="007E6372">
        <w:instrText>.","</w:instrText>
      </w:r>
      <w:r w:rsidR="00023CA1">
        <w:rPr>
          <w:lang w:val="en-US"/>
        </w:rPr>
        <w:instrText>non</w:instrText>
      </w:r>
      <w:r w:rsidR="00023CA1" w:rsidRPr="007E6372">
        <w:instrText>-</w:instrText>
      </w:r>
      <w:r w:rsidR="00023CA1">
        <w:rPr>
          <w:lang w:val="en-US"/>
        </w:rPr>
        <w:instrText>dropping</w:instrText>
      </w:r>
      <w:r w:rsidR="00023CA1" w:rsidRPr="007E6372">
        <w:instrText>-</w:instrText>
      </w:r>
      <w:r w:rsidR="00023CA1">
        <w:rPr>
          <w:lang w:val="en-US"/>
        </w:rPr>
        <w:instrText>particle</w:instrText>
      </w:r>
      <w:r w:rsidR="00023CA1" w:rsidRPr="007E6372">
        <w:instrText>":"","</w:instrText>
      </w:r>
      <w:r w:rsidR="00023CA1">
        <w:rPr>
          <w:lang w:val="en-US"/>
        </w:rPr>
        <w:instrText>parse</w:instrText>
      </w:r>
      <w:r w:rsidR="00023CA1" w:rsidRPr="007E6372">
        <w:instrText>-</w:instrText>
      </w:r>
      <w:r w:rsidR="00023CA1">
        <w:rPr>
          <w:lang w:val="en-US"/>
        </w:rPr>
        <w:instrText>names</w:instrText>
      </w:r>
      <w:r w:rsidR="00023CA1" w:rsidRPr="007E6372">
        <w:instrText>":</w:instrText>
      </w:r>
      <w:r w:rsidR="00023CA1">
        <w:rPr>
          <w:lang w:val="en-US"/>
        </w:rPr>
        <w:instrText>false</w:instrText>
      </w:r>
      <w:r w:rsidR="00023CA1" w:rsidRPr="007E6372">
        <w:instrText>,"</w:instrText>
      </w:r>
      <w:r w:rsidR="00023CA1">
        <w:rPr>
          <w:lang w:val="en-US"/>
        </w:rPr>
        <w:instrText>suffix</w:instrText>
      </w:r>
      <w:r w:rsidR="00023CA1" w:rsidRPr="007E6372">
        <w:instrText>":""}],"</w:instrText>
      </w:r>
      <w:r w:rsidR="00023CA1">
        <w:rPr>
          <w:lang w:val="en-US"/>
        </w:rPr>
        <w:instrText>container</w:instrText>
      </w:r>
      <w:r w:rsidR="00023CA1" w:rsidRPr="007E6372">
        <w:instrText>-</w:instrText>
      </w:r>
      <w:r w:rsidR="00023CA1">
        <w:rPr>
          <w:lang w:val="en-US"/>
        </w:rPr>
        <w:instrText>title</w:instrText>
      </w:r>
      <w:r w:rsidR="00023CA1" w:rsidRPr="007E6372">
        <w:instrText>":"</w:instrText>
      </w:r>
      <w:r w:rsidR="00023CA1">
        <w:rPr>
          <w:lang w:val="en-US"/>
        </w:rPr>
        <w:instrText>American</w:instrText>
      </w:r>
      <w:r w:rsidR="00023CA1" w:rsidRPr="007E6372">
        <w:instrText xml:space="preserve"> </w:instrText>
      </w:r>
      <w:r w:rsidR="00023CA1">
        <w:rPr>
          <w:lang w:val="en-US"/>
        </w:rPr>
        <w:instrText>Journal</w:instrText>
      </w:r>
      <w:r w:rsidR="00023CA1" w:rsidRPr="007E6372">
        <w:instrText xml:space="preserve"> </w:instrText>
      </w:r>
      <w:r w:rsidR="00023CA1">
        <w:rPr>
          <w:lang w:val="en-US"/>
        </w:rPr>
        <w:instrText>of</w:instrText>
      </w:r>
      <w:r w:rsidR="00023CA1" w:rsidRPr="007E6372">
        <w:instrText xml:space="preserve"> </w:instrText>
      </w:r>
      <w:r w:rsidR="00023CA1">
        <w:rPr>
          <w:lang w:val="en-US"/>
        </w:rPr>
        <w:instrText>Clinical</w:instrText>
      </w:r>
      <w:r w:rsidR="00023CA1" w:rsidRPr="007E6372">
        <w:instrText xml:space="preserve"> </w:instrText>
      </w:r>
      <w:r w:rsidR="00023CA1">
        <w:rPr>
          <w:lang w:val="en-US"/>
        </w:rPr>
        <w:instrText>Oncology</w:instrText>
      </w:r>
      <w:r w:rsidR="00023CA1" w:rsidRPr="007E6372">
        <w:instrText>","</w:instrText>
      </w:r>
      <w:r w:rsidR="00023CA1">
        <w:rPr>
          <w:lang w:val="en-US"/>
        </w:rPr>
        <w:instrText>id</w:instrText>
      </w:r>
      <w:r w:rsidR="00023CA1" w:rsidRPr="007E6372">
        <w:instrText>":"</w:instrText>
      </w:r>
      <w:r w:rsidR="00023CA1">
        <w:rPr>
          <w:lang w:val="en-US"/>
        </w:rPr>
        <w:instrText>ITEM</w:instrText>
      </w:r>
      <w:r w:rsidR="00023CA1" w:rsidRPr="007E6372">
        <w:instrText>-1","</w:instrText>
      </w:r>
      <w:r w:rsidR="00023CA1">
        <w:rPr>
          <w:lang w:val="en-US"/>
        </w:rPr>
        <w:instrText>issue</w:instrText>
      </w:r>
      <w:r w:rsidR="00023CA1" w:rsidRPr="007E6372">
        <w:instrText>":"6","</w:instrText>
      </w:r>
      <w:r w:rsidR="00023CA1">
        <w:rPr>
          <w:lang w:val="en-US"/>
        </w:rPr>
        <w:instrText>issued</w:instrText>
      </w:r>
      <w:r w:rsidR="00023CA1" w:rsidRPr="007E6372">
        <w:instrText>":{"</w:instrText>
      </w:r>
      <w:r w:rsidR="00023CA1">
        <w:rPr>
          <w:lang w:val="en-US"/>
        </w:rPr>
        <w:instrText>date</w:instrText>
      </w:r>
      <w:r w:rsidR="00023CA1" w:rsidRPr="007E6372">
        <w:instrText>-</w:instrText>
      </w:r>
      <w:r w:rsidR="00023CA1">
        <w:rPr>
          <w:lang w:val="en-US"/>
        </w:rPr>
        <w:instrText>parts</w:instrText>
      </w:r>
      <w:r w:rsidR="00023CA1" w:rsidRPr="007E6372">
        <w:instrText>":[["1982"]]},"</w:instrText>
      </w:r>
      <w:r w:rsidR="00023CA1">
        <w:rPr>
          <w:lang w:val="en-US"/>
        </w:rPr>
        <w:instrText>page</w:instrText>
      </w:r>
      <w:r w:rsidR="00023CA1" w:rsidRPr="007E6372">
        <w:instrText>":"649-655","</w:instrText>
      </w:r>
      <w:r w:rsidR="00023CA1">
        <w:rPr>
          <w:lang w:val="en-US"/>
        </w:rPr>
        <w:instrText>title</w:instrText>
      </w:r>
      <w:r w:rsidR="00023CA1" w:rsidRPr="007E6372">
        <w:instrText>":"</w:instrText>
      </w:r>
      <w:r w:rsidR="00023CA1">
        <w:rPr>
          <w:lang w:val="en-US"/>
        </w:rPr>
        <w:instrText>Toxicity</w:instrText>
      </w:r>
      <w:r w:rsidR="00023CA1" w:rsidRPr="007E6372">
        <w:instrText xml:space="preserve"> </w:instrText>
      </w:r>
      <w:r w:rsidR="00023CA1">
        <w:rPr>
          <w:lang w:val="en-US"/>
        </w:rPr>
        <w:instrText>and</w:instrText>
      </w:r>
      <w:r w:rsidR="00023CA1" w:rsidRPr="007E6372">
        <w:instrText xml:space="preserve"> </w:instrText>
      </w:r>
      <w:r w:rsidR="00023CA1">
        <w:rPr>
          <w:lang w:val="en-US"/>
        </w:rPr>
        <w:instrText>response</w:instrText>
      </w:r>
      <w:r w:rsidR="00023CA1" w:rsidRPr="007E6372">
        <w:instrText xml:space="preserve"> </w:instrText>
      </w:r>
      <w:r w:rsidR="00023CA1">
        <w:rPr>
          <w:lang w:val="en-US"/>
        </w:rPr>
        <w:instrText>criteria</w:instrText>
      </w:r>
      <w:r w:rsidR="00023CA1" w:rsidRPr="007E6372">
        <w:instrText xml:space="preserve"> </w:instrText>
      </w:r>
      <w:r w:rsidR="00023CA1">
        <w:rPr>
          <w:lang w:val="en-US"/>
        </w:rPr>
        <w:instrText>of</w:instrText>
      </w:r>
      <w:r w:rsidR="00023CA1" w:rsidRPr="007E6372">
        <w:instrText xml:space="preserve"> </w:instrText>
      </w:r>
      <w:r w:rsidR="00023CA1">
        <w:rPr>
          <w:lang w:val="en-US"/>
        </w:rPr>
        <w:instrText>the</w:instrText>
      </w:r>
      <w:r w:rsidR="00023CA1" w:rsidRPr="007E6372">
        <w:instrText xml:space="preserve"> </w:instrText>
      </w:r>
      <w:r w:rsidR="00023CA1">
        <w:rPr>
          <w:lang w:val="en-US"/>
        </w:rPr>
        <w:instrText>Eastern</w:instrText>
      </w:r>
      <w:r w:rsidR="00023CA1" w:rsidRPr="007E6372">
        <w:instrText xml:space="preserve"> </w:instrText>
      </w:r>
      <w:r w:rsidR="00023CA1">
        <w:rPr>
          <w:lang w:val="en-US"/>
        </w:rPr>
        <w:instrText>Cooperative</w:instrText>
      </w:r>
      <w:r w:rsidR="00023CA1" w:rsidRPr="007E6372">
        <w:instrText xml:space="preserve"> </w:instrText>
      </w:r>
      <w:r w:rsidR="00023CA1">
        <w:rPr>
          <w:lang w:val="en-US"/>
        </w:rPr>
        <w:instrText>Oncology</w:instrText>
      </w:r>
      <w:r w:rsidR="00023CA1" w:rsidRPr="007E6372">
        <w:instrText xml:space="preserve"> </w:instrText>
      </w:r>
      <w:r w:rsidR="00023CA1">
        <w:rPr>
          <w:lang w:val="en-US"/>
        </w:rPr>
        <w:instrText>Group</w:instrText>
      </w:r>
      <w:r w:rsidR="00023CA1" w:rsidRPr="007E6372">
        <w:instrText>","</w:instrText>
      </w:r>
      <w:r w:rsidR="00023CA1">
        <w:rPr>
          <w:lang w:val="en-US"/>
        </w:rPr>
        <w:instrText>type</w:instrText>
      </w:r>
      <w:r w:rsidR="00023CA1" w:rsidRPr="007E6372">
        <w:instrText>":"</w:instrText>
      </w:r>
      <w:r w:rsidR="00023CA1">
        <w:rPr>
          <w:lang w:val="en-US"/>
        </w:rPr>
        <w:instrText>article</w:instrText>
      </w:r>
      <w:r w:rsidR="00023CA1" w:rsidRPr="007E6372">
        <w:instrText>-</w:instrText>
      </w:r>
      <w:r w:rsidR="00023CA1">
        <w:rPr>
          <w:lang w:val="en-US"/>
        </w:rPr>
        <w:instrText>journal</w:instrText>
      </w:r>
      <w:r w:rsidR="00023CA1" w:rsidRPr="007E6372">
        <w:instrText>","</w:instrText>
      </w:r>
      <w:r w:rsidR="00023CA1">
        <w:rPr>
          <w:lang w:val="en-US"/>
        </w:rPr>
        <w:instrText>volume</w:instrText>
      </w:r>
      <w:r w:rsidR="00023CA1" w:rsidRPr="007E6372">
        <w:instrText>":"5"},"</w:instrText>
      </w:r>
      <w:r w:rsidR="00023CA1">
        <w:rPr>
          <w:lang w:val="en-US"/>
        </w:rPr>
        <w:instrText>uris</w:instrText>
      </w:r>
      <w:r w:rsidR="00023CA1" w:rsidRPr="007E6372">
        <w:instrText>":["</w:instrText>
      </w:r>
      <w:r w:rsidR="00023CA1">
        <w:rPr>
          <w:lang w:val="en-US"/>
        </w:rPr>
        <w:instrText>http</w:instrText>
      </w:r>
      <w:r w:rsidR="00023CA1" w:rsidRPr="007E6372">
        <w:instrText>://</w:instrText>
      </w:r>
      <w:r w:rsidR="00023CA1">
        <w:rPr>
          <w:lang w:val="en-US"/>
        </w:rPr>
        <w:instrText>www</w:instrText>
      </w:r>
      <w:r w:rsidR="00023CA1" w:rsidRPr="007E6372">
        <w:instrText>.</w:instrText>
      </w:r>
      <w:r w:rsidR="00023CA1">
        <w:rPr>
          <w:lang w:val="en-US"/>
        </w:rPr>
        <w:instrText>mendeley</w:instrText>
      </w:r>
      <w:r w:rsidR="00023CA1" w:rsidRPr="007E6372">
        <w:instrText>.</w:instrText>
      </w:r>
      <w:r w:rsidR="00023CA1">
        <w:rPr>
          <w:lang w:val="en-US"/>
        </w:rPr>
        <w:instrText>com</w:instrText>
      </w:r>
      <w:r w:rsidR="00023CA1" w:rsidRPr="007E6372">
        <w:instrText>/</w:instrText>
      </w:r>
      <w:r w:rsidR="00023CA1">
        <w:rPr>
          <w:lang w:val="en-US"/>
        </w:rPr>
        <w:instrText>documents</w:instrText>
      </w:r>
      <w:r w:rsidR="00023CA1" w:rsidRPr="007E6372">
        <w:instrText>/?</w:instrText>
      </w:r>
      <w:r w:rsidR="00023CA1">
        <w:rPr>
          <w:lang w:val="en-US"/>
        </w:rPr>
        <w:instrText>uuid</w:instrText>
      </w:r>
      <w:r w:rsidR="00023CA1" w:rsidRPr="007E6372">
        <w:instrText>=</w:instrText>
      </w:r>
      <w:r w:rsidR="00023CA1">
        <w:rPr>
          <w:lang w:val="en-US"/>
        </w:rPr>
        <w:instrText>a</w:instrText>
      </w:r>
      <w:r w:rsidR="00023CA1" w:rsidRPr="007E6372">
        <w:instrText>75</w:instrText>
      </w:r>
      <w:r w:rsidR="00023CA1">
        <w:rPr>
          <w:lang w:val="en-US"/>
        </w:rPr>
        <w:instrText>f</w:instrText>
      </w:r>
      <w:r w:rsidR="00023CA1" w:rsidRPr="007E6372">
        <w:instrText>02</w:instrText>
      </w:r>
      <w:r w:rsidR="00023CA1">
        <w:rPr>
          <w:lang w:val="en-US"/>
        </w:rPr>
        <w:instrText>f</w:instrText>
      </w:r>
      <w:r w:rsidR="00023CA1" w:rsidRPr="007E6372">
        <w:instrText>1-</w:instrText>
      </w:r>
      <w:r w:rsidR="00023CA1">
        <w:rPr>
          <w:lang w:val="en-US"/>
        </w:rPr>
        <w:instrText>b</w:instrText>
      </w:r>
      <w:r w:rsidR="00023CA1" w:rsidRPr="007E6372">
        <w:instrText>78</w:instrText>
      </w:r>
      <w:r w:rsidR="00023CA1">
        <w:rPr>
          <w:lang w:val="en-US"/>
        </w:rPr>
        <w:instrText>b</w:instrText>
      </w:r>
      <w:r w:rsidR="00023CA1" w:rsidRPr="007E6372">
        <w:instrText>-458</w:instrText>
      </w:r>
      <w:r w:rsidR="00023CA1">
        <w:rPr>
          <w:lang w:val="en-US"/>
        </w:rPr>
        <w:instrText>d</w:instrText>
      </w:r>
      <w:r w:rsidR="00023CA1" w:rsidRPr="007E6372">
        <w:instrText>-</w:instrText>
      </w:r>
      <w:r w:rsidR="00023CA1">
        <w:rPr>
          <w:lang w:val="en-US"/>
        </w:rPr>
        <w:instrText>b</w:instrText>
      </w:r>
      <w:r w:rsidR="00023CA1" w:rsidRPr="007E6372">
        <w:instrText>3</w:instrText>
      </w:r>
      <w:r w:rsidR="00023CA1">
        <w:rPr>
          <w:lang w:val="en-US"/>
        </w:rPr>
        <w:instrText>c</w:instrText>
      </w:r>
      <w:r w:rsidR="00023CA1" w:rsidRPr="007E6372">
        <w:instrText>4-9</w:instrText>
      </w:r>
      <w:r w:rsidR="00023CA1">
        <w:rPr>
          <w:lang w:val="en-US"/>
        </w:rPr>
        <w:instrText>c</w:instrText>
      </w:r>
      <w:r w:rsidR="00023CA1" w:rsidRPr="007E6372">
        <w:instrText>8</w:instrText>
      </w:r>
      <w:r w:rsidR="00023CA1">
        <w:rPr>
          <w:lang w:val="en-US"/>
        </w:rPr>
        <w:instrText>b</w:instrText>
      </w:r>
      <w:r w:rsidR="00023CA1" w:rsidRPr="007E6372">
        <w:instrText>402</w:instrText>
      </w:r>
      <w:r w:rsidR="00023CA1">
        <w:rPr>
          <w:lang w:val="en-US"/>
        </w:rPr>
        <w:instrText>a</w:instrText>
      </w:r>
      <w:r w:rsidR="00023CA1" w:rsidRPr="007E6372">
        <w:instrText>67</w:instrText>
      </w:r>
      <w:r w:rsidR="00023CA1">
        <w:rPr>
          <w:lang w:val="en-US"/>
        </w:rPr>
        <w:instrText>f</w:instrText>
      </w:r>
      <w:r w:rsidR="00023CA1" w:rsidRPr="007E6372">
        <w:instrText>0"]}],"</w:instrText>
      </w:r>
      <w:r w:rsidR="00023CA1">
        <w:rPr>
          <w:lang w:val="en-US"/>
        </w:rPr>
        <w:instrText>mendeley</w:instrText>
      </w:r>
      <w:r w:rsidR="00023CA1" w:rsidRPr="007E6372">
        <w:instrText>":{"</w:instrText>
      </w:r>
      <w:r w:rsidR="00023CA1">
        <w:rPr>
          <w:lang w:val="en-US"/>
        </w:rPr>
        <w:instrText>formattedCitation</w:instrText>
      </w:r>
      <w:r w:rsidR="00023CA1" w:rsidRPr="007E6372">
        <w:instrText>":"[</w:instrText>
      </w:r>
      <w:r w:rsidR="00023CA1" w:rsidRPr="008C764C">
        <w:instrText>112</w:instrText>
      </w:r>
      <w:r w:rsidR="00023CA1" w:rsidRPr="007E6372">
        <w:instrText>]","</w:instrText>
      </w:r>
      <w:r w:rsidR="00023CA1">
        <w:rPr>
          <w:lang w:val="en-US"/>
        </w:rPr>
        <w:instrText>plainTextFormattedCitation</w:instrText>
      </w:r>
      <w:r w:rsidR="00023CA1" w:rsidRPr="007E6372">
        <w:instrText>":"[</w:instrText>
      </w:r>
      <w:r w:rsidR="00023CA1" w:rsidRPr="008C764C">
        <w:instrText>112</w:instrText>
      </w:r>
      <w:r w:rsidR="00023CA1" w:rsidRPr="007E6372">
        <w:instrText>]","</w:instrText>
      </w:r>
      <w:r w:rsidR="00023CA1">
        <w:rPr>
          <w:lang w:val="en-US"/>
        </w:rPr>
        <w:instrText>previouslyFormattedCitation</w:instrText>
      </w:r>
      <w:r w:rsidR="00023CA1" w:rsidRPr="007E6372">
        <w:instrText>":"[</w:instrText>
      </w:r>
      <w:r w:rsidR="00023CA1" w:rsidRPr="008C764C">
        <w:instrText>112</w:instrText>
      </w:r>
      <w:r w:rsidR="00023CA1" w:rsidRPr="007E6372">
        <w:instrText>]"},"</w:instrText>
      </w:r>
      <w:r w:rsidR="00023CA1">
        <w:rPr>
          <w:lang w:val="en-US"/>
        </w:rPr>
        <w:instrText>properties</w:instrText>
      </w:r>
      <w:r w:rsidR="00023CA1" w:rsidRPr="007E6372">
        <w:instrText>":{"</w:instrText>
      </w:r>
      <w:r w:rsidR="00023CA1">
        <w:rPr>
          <w:lang w:val="en-US"/>
        </w:rPr>
        <w:instrText>noteIndex</w:instrText>
      </w:r>
      <w:r w:rsidR="00023CA1" w:rsidRPr="007E6372">
        <w:instrText>":0},"</w:instrText>
      </w:r>
      <w:r w:rsidR="00023CA1">
        <w:rPr>
          <w:lang w:val="en-US"/>
        </w:rPr>
        <w:instrText>schema</w:instrText>
      </w:r>
      <w:r w:rsidR="00023CA1" w:rsidRPr="007E6372">
        <w:instrText>":"</w:instrText>
      </w:r>
      <w:r w:rsidR="00023CA1">
        <w:rPr>
          <w:lang w:val="en-US"/>
        </w:rPr>
        <w:instrText>https</w:instrText>
      </w:r>
      <w:r w:rsidR="00023CA1" w:rsidRPr="007E6372">
        <w:instrText>://</w:instrText>
      </w:r>
      <w:r w:rsidR="00023CA1">
        <w:rPr>
          <w:lang w:val="en-US"/>
        </w:rPr>
        <w:instrText>github</w:instrText>
      </w:r>
      <w:r w:rsidR="00023CA1" w:rsidRPr="007E6372">
        <w:instrText>.</w:instrText>
      </w:r>
      <w:r w:rsidR="00023CA1">
        <w:rPr>
          <w:lang w:val="en-US"/>
        </w:rPr>
        <w:instrText>com</w:instrText>
      </w:r>
      <w:r w:rsidR="00023CA1" w:rsidRPr="007E6372">
        <w:instrText>/</w:instrText>
      </w:r>
      <w:r w:rsidR="00023CA1">
        <w:rPr>
          <w:lang w:val="en-US"/>
        </w:rPr>
        <w:instrText>citation</w:instrText>
      </w:r>
      <w:r w:rsidR="00023CA1" w:rsidRPr="007E6372">
        <w:instrText>-</w:instrText>
      </w:r>
      <w:r w:rsidR="00023CA1">
        <w:rPr>
          <w:lang w:val="en-US"/>
        </w:rPr>
        <w:instrText>style</w:instrText>
      </w:r>
      <w:r w:rsidR="00023CA1" w:rsidRPr="007E6372">
        <w:instrText>-</w:instrText>
      </w:r>
      <w:r w:rsidR="00023CA1">
        <w:rPr>
          <w:lang w:val="en-US"/>
        </w:rPr>
        <w:instrText>language</w:instrText>
      </w:r>
      <w:r w:rsidR="00023CA1" w:rsidRPr="007E6372">
        <w:instrText>/</w:instrText>
      </w:r>
      <w:r w:rsidR="00023CA1">
        <w:rPr>
          <w:lang w:val="en-US"/>
        </w:rPr>
        <w:instrText>schema</w:instrText>
      </w:r>
      <w:r w:rsidR="00023CA1" w:rsidRPr="007E6372">
        <w:instrText>/</w:instrText>
      </w:r>
      <w:r w:rsidR="00023CA1">
        <w:rPr>
          <w:lang w:val="en-US"/>
        </w:rPr>
        <w:instrText>raw</w:instrText>
      </w:r>
      <w:r w:rsidR="00023CA1" w:rsidRPr="007E6372">
        <w:instrText>/</w:instrText>
      </w:r>
      <w:r w:rsidR="00023CA1">
        <w:rPr>
          <w:lang w:val="en-US"/>
        </w:rPr>
        <w:instrText>master</w:instrText>
      </w:r>
      <w:r w:rsidR="00023CA1" w:rsidRPr="007E6372">
        <w:instrText>/</w:instrText>
      </w:r>
      <w:r w:rsidR="00023CA1">
        <w:rPr>
          <w:lang w:val="en-US"/>
        </w:rPr>
        <w:instrText>csl</w:instrText>
      </w:r>
      <w:r w:rsidR="00023CA1" w:rsidRPr="007E6372">
        <w:instrText>-</w:instrText>
      </w:r>
      <w:r w:rsidR="00023CA1">
        <w:rPr>
          <w:lang w:val="en-US"/>
        </w:rPr>
        <w:instrText>citation</w:instrText>
      </w:r>
      <w:r w:rsidR="00023CA1" w:rsidRPr="007E6372">
        <w:instrText>.</w:instrText>
      </w:r>
      <w:r w:rsidR="00023CA1">
        <w:rPr>
          <w:lang w:val="en-US"/>
        </w:rPr>
        <w:instrText>json</w:instrText>
      </w:r>
      <w:r w:rsidR="00023CA1" w:rsidRPr="007E6372">
        <w:instrText>"}</w:instrText>
      </w:r>
      <w:r w:rsidRPr="00092151">
        <w:fldChar w:fldCharType="separate"/>
      </w:r>
      <w:r w:rsidR="00023CA1" w:rsidRPr="00023CA1">
        <w:rPr>
          <w:noProof/>
        </w:rPr>
        <w:t>[112]</w:t>
      </w:r>
      <w:r w:rsidRPr="00092151">
        <w:fldChar w:fldCharType="end"/>
      </w:r>
    </w:p>
    <w:p w14:paraId="431AC524" w14:textId="77777777" w:rsidR="00321279" w:rsidRPr="00092151" w:rsidRDefault="00321279" w:rsidP="003350DC">
      <w:r w:rsidRPr="00092151">
        <w:t>Тип: шкала оценки</w:t>
      </w:r>
    </w:p>
    <w:p w14:paraId="7509DC5A" w14:textId="77777777" w:rsidR="00321279" w:rsidRPr="00092151" w:rsidRDefault="00321279" w:rsidP="003350DC">
      <w:r w:rsidRPr="00092151">
        <w:t xml:space="preserve">Назначение: клиническая оценка общего состояния пациента </w:t>
      </w:r>
    </w:p>
    <w:p w14:paraId="16576694" w14:textId="77777777" w:rsidR="00321279" w:rsidRPr="00092151" w:rsidRDefault="00321279" w:rsidP="003350DC">
      <w:pPr>
        <w:rPr>
          <w:bCs/>
        </w:rPr>
      </w:pPr>
      <w:r w:rsidRPr="00092151">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59"/>
        <w:gridCol w:w="7062"/>
      </w:tblGrid>
      <w:tr w:rsidR="00321279" w:rsidRPr="00092151" w14:paraId="672A41CE" w14:textId="77777777" w:rsidTr="009F7F8A">
        <w:tc>
          <w:tcPr>
            <w:tcW w:w="1950" w:type="dxa"/>
            <w:tcBorders>
              <w:top w:val="single" w:sz="4" w:space="0" w:color="auto"/>
              <w:left w:val="single" w:sz="4" w:space="0" w:color="auto"/>
              <w:bottom w:val="single" w:sz="4" w:space="0" w:color="auto"/>
              <w:right w:val="single" w:sz="4" w:space="0" w:color="auto"/>
            </w:tcBorders>
          </w:tcPr>
          <w:p w14:paraId="3206F53D" w14:textId="77777777" w:rsidR="00321279" w:rsidRPr="00092151" w:rsidRDefault="00321279" w:rsidP="003350DC">
            <w:pPr>
              <w:pStyle w:val="afd"/>
              <w:spacing w:beforeAutospacing="0" w:afterAutospacing="0" w:line="360" w:lineRule="auto"/>
              <w:rPr>
                <w:rStyle w:val="affb"/>
                <w:b w:val="0"/>
              </w:rPr>
            </w:pPr>
            <w:r w:rsidRPr="00092151">
              <w:rPr>
                <w:rStyle w:val="affb"/>
                <w:b w:val="0"/>
              </w:rPr>
              <w:t>С</w:t>
            </w:r>
            <w:r w:rsidRPr="00092151">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4FFAE4D9" w14:textId="77777777" w:rsidR="00321279" w:rsidRPr="00092151" w:rsidRDefault="00321279" w:rsidP="003350DC">
            <w:pPr>
              <w:pStyle w:val="afd"/>
              <w:spacing w:beforeAutospacing="0" w:afterAutospacing="0" w:line="360" w:lineRule="auto"/>
              <w:ind w:firstLine="36"/>
              <w:rPr>
                <w:rStyle w:val="affb"/>
                <w:b w:val="0"/>
              </w:rPr>
            </w:pPr>
            <w:r w:rsidRPr="00092151">
              <w:rPr>
                <w:rStyle w:val="affb"/>
                <w:b w:val="0"/>
              </w:rPr>
              <w:t>О</w:t>
            </w:r>
            <w:r w:rsidRPr="00092151">
              <w:rPr>
                <w:rStyle w:val="affb"/>
              </w:rPr>
              <w:t>писание общего состояния пациента</w:t>
            </w:r>
          </w:p>
        </w:tc>
      </w:tr>
      <w:tr w:rsidR="00321279" w:rsidRPr="00092151" w14:paraId="3F91E1EB" w14:textId="77777777" w:rsidTr="009F7F8A">
        <w:tc>
          <w:tcPr>
            <w:tcW w:w="1950" w:type="dxa"/>
            <w:tcBorders>
              <w:top w:val="single" w:sz="4" w:space="0" w:color="auto"/>
              <w:left w:val="single" w:sz="4" w:space="0" w:color="auto"/>
              <w:bottom w:val="single" w:sz="4" w:space="0" w:color="auto"/>
              <w:right w:val="single" w:sz="4" w:space="0" w:color="auto"/>
            </w:tcBorders>
          </w:tcPr>
          <w:p w14:paraId="5B2B6808" w14:textId="77777777" w:rsidR="00321279" w:rsidRPr="00092151" w:rsidRDefault="00321279" w:rsidP="003350DC">
            <w:pPr>
              <w:pStyle w:val="afd"/>
              <w:spacing w:beforeAutospacing="0" w:afterAutospacing="0" w:line="360" w:lineRule="auto"/>
              <w:rPr>
                <w:rStyle w:val="affb"/>
                <w:b w:val="0"/>
                <w:lang w:val="en-US"/>
              </w:rPr>
            </w:pPr>
            <w:r w:rsidRPr="00092151">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2B42DFD6" w14:textId="77777777" w:rsidR="00321279" w:rsidRPr="00092151" w:rsidRDefault="00321279" w:rsidP="003350DC">
            <w:pPr>
              <w:pStyle w:val="afd"/>
              <w:spacing w:beforeAutospacing="0" w:afterAutospacing="0" w:line="360" w:lineRule="auto"/>
              <w:rPr>
                <w:rStyle w:val="affb"/>
                <w:b w:val="0"/>
              </w:rPr>
            </w:pPr>
            <w:r w:rsidRPr="00092151">
              <w:rPr>
                <w:rStyle w:val="affb"/>
                <w:b w:val="0"/>
              </w:rPr>
              <w:t>Пациент полностью активен, способен выполнять все, как и до заболевания.</w:t>
            </w:r>
          </w:p>
        </w:tc>
      </w:tr>
      <w:tr w:rsidR="00321279" w:rsidRPr="00092151" w14:paraId="09D95A3F" w14:textId="77777777" w:rsidTr="009F7F8A">
        <w:tc>
          <w:tcPr>
            <w:tcW w:w="1950" w:type="dxa"/>
            <w:tcBorders>
              <w:top w:val="single" w:sz="4" w:space="0" w:color="auto"/>
              <w:left w:val="single" w:sz="4" w:space="0" w:color="auto"/>
              <w:bottom w:val="single" w:sz="4" w:space="0" w:color="auto"/>
              <w:right w:val="single" w:sz="4" w:space="0" w:color="auto"/>
            </w:tcBorders>
          </w:tcPr>
          <w:p w14:paraId="5A94D1A8" w14:textId="77777777" w:rsidR="00321279" w:rsidRPr="00092151" w:rsidRDefault="00321279" w:rsidP="003350DC">
            <w:pPr>
              <w:pStyle w:val="afd"/>
              <w:spacing w:beforeAutospacing="0" w:afterAutospacing="0" w:line="360" w:lineRule="auto"/>
              <w:rPr>
                <w:rStyle w:val="affb"/>
                <w:b w:val="0"/>
              </w:rPr>
            </w:pPr>
            <w:r w:rsidRPr="00092151">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1A3BF958" w14:textId="77777777" w:rsidR="00321279" w:rsidRPr="00092151" w:rsidRDefault="00321279" w:rsidP="003350DC">
            <w:pPr>
              <w:pStyle w:val="afd"/>
              <w:spacing w:beforeAutospacing="0" w:afterAutospacing="0" w:line="360" w:lineRule="auto"/>
              <w:rPr>
                <w:rStyle w:val="affb"/>
                <w:b w:val="0"/>
              </w:rPr>
            </w:pPr>
            <w:r w:rsidRPr="00092151">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21279" w:rsidRPr="00092151" w14:paraId="61A28AC4" w14:textId="77777777" w:rsidTr="009F7F8A">
        <w:tc>
          <w:tcPr>
            <w:tcW w:w="1950" w:type="dxa"/>
            <w:tcBorders>
              <w:top w:val="single" w:sz="4" w:space="0" w:color="auto"/>
              <w:left w:val="single" w:sz="4" w:space="0" w:color="auto"/>
              <w:bottom w:val="single" w:sz="4" w:space="0" w:color="auto"/>
              <w:right w:val="single" w:sz="4" w:space="0" w:color="auto"/>
            </w:tcBorders>
          </w:tcPr>
          <w:p w14:paraId="7267DBFB" w14:textId="77777777" w:rsidR="00321279" w:rsidRPr="00092151" w:rsidRDefault="00321279" w:rsidP="003350DC">
            <w:pPr>
              <w:pStyle w:val="afd"/>
              <w:spacing w:beforeAutospacing="0" w:afterAutospacing="0" w:line="360" w:lineRule="auto"/>
              <w:rPr>
                <w:rStyle w:val="affb"/>
                <w:b w:val="0"/>
              </w:rPr>
            </w:pPr>
            <w:r w:rsidRPr="00092151">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156F15C3" w14:textId="77777777" w:rsidR="00321279" w:rsidRPr="00092151" w:rsidRDefault="00321279" w:rsidP="003350DC">
            <w:pPr>
              <w:pStyle w:val="afd"/>
              <w:spacing w:beforeAutospacing="0" w:afterAutospacing="0" w:line="360" w:lineRule="auto"/>
              <w:rPr>
                <w:rStyle w:val="affb"/>
                <w:b w:val="0"/>
              </w:rPr>
            </w:pPr>
            <w:r w:rsidRPr="00092151">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321279" w:rsidRPr="00092151" w14:paraId="12619F4B" w14:textId="77777777" w:rsidTr="009F7F8A">
        <w:tc>
          <w:tcPr>
            <w:tcW w:w="1950" w:type="dxa"/>
            <w:tcBorders>
              <w:top w:val="single" w:sz="4" w:space="0" w:color="auto"/>
              <w:left w:val="single" w:sz="4" w:space="0" w:color="auto"/>
              <w:bottom w:val="single" w:sz="4" w:space="0" w:color="auto"/>
              <w:right w:val="single" w:sz="4" w:space="0" w:color="auto"/>
            </w:tcBorders>
          </w:tcPr>
          <w:p w14:paraId="33B2727F" w14:textId="77777777" w:rsidR="00321279" w:rsidRPr="00092151" w:rsidRDefault="00321279" w:rsidP="003350DC">
            <w:pPr>
              <w:pStyle w:val="afd"/>
              <w:spacing w:beforeAutospacing="0" w:afterAutospacing="0" w:line="360" w:lineRule="auto"/>
              <w:rPr>
                <w:rStyle w:val="affb"/>
                <w:b w:val="0"/>
              </w:rPr>
            </w:pPr>
            <w:r w:rsidRPr="00092151">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5FDF3E30" w14:textId="77777777" w:rsidR="00321279" w:rsidRPr="00092151" w:rsidRDefault="00321279" w:rsidP="003350DC">
            <w:pPr>
              <w:pStyle w:val="afd"/>
              <w:spacing w:beforeAutospacing="0" w:afterAutospacing="0" w:line="360" w:lineRule="auto"/>
              <w:rPr>
                <w:rStyle w:val="affb"/>
                <w:b w:val="0"/>
              </w:rPr>
            </w:pPr>
            <w:r w:rsidRPr="00092151">
              <w:rPr>
                <w:rStyle w:val="affb"/>
                <w:b w:val="0"/>
              </w:rPr>
              <w:t>Пациент способен лишь к ограниченному самообслуживанию, проводит в кресле или постели более 50 % времени бодрствования.</w:t>
            </w:r>
          </w:p>
        </w:tc>
      </w:tr>
      <w:tr w:rsidR="00321279" w:rsidRPr="00092151" w14:paraId="65D81FE7" w14:textId="77777777" w:rsidTr="009F7F8A">
        <w:tc>
          <w:tcPr>
            <w:tcW w:w="1950" w:type="dxa"/>
            <w:tcBorders>
              <w:top w:val="single" w:sz="4" w:space="0" w:color="auto"/>
              <w:left w:val="single" w:sz="4" w:space="0" w:color="auto"/>
              <w:bottom w:val="single" w:sz="4" w:space="0" w:color="auto"/>
              <w:right w:val="single" w:sz="4" w:space="0" w:color="auto"/>
            </w:tcBorders>
          </w:tcPr>
          <w:p w14:paraId="4628AA48" w14:textId="77777777" w:rsidR="00321279" w:rsidRPr="00092151" w:rsidRDefault="00321279" w:rsidP="003350DC">
            <w:pPr>
              <w:pStyle w:val="afd"/>
              <w:spacing w:beforeAutospacing="0" w:afterAutospacing="0" w:line="360" w:lineRule="auto"/>
              <w:rPr>
                <w:rStyle w:val="affb"/>
                <w:b w:val="0"/>
              </w:rPr>
            </w:pPr>
            <w:r w:rsidRPr="00092151">
              <w:rPr>
                <w:rStyle w:val="affb"/>
                <w:b w:val="0"/>
              </w:rPr>
              <w:lastRenderedPageBreak/>
              <w:t>4</w:t>
            </w:r>
          </w:p>
        </w:tc>
        <w:tc>
          <w:tcPr>
            <w:tcW w:w="7615" w:type="dxa"/>
            <w:tcBorders>
              <w:top w:val="single" w:sz="4" w:space="0" w:color="auto"/>
              <w:left w:val="single" w:sz="4" w:space="0" w:color="auto"/>
              <w:bottom w:val="single" w:sz="4" w:space="0" w:color="auto"/>
              <w:right w:val="single" w:sz="4" w:space="0" w:color="auto"/>
            </w:tcBorders>
          </w:tcPr>
          <w:p w14:paraId="2119622D" w14:textId="77777777" w:rsidR="00321279" w:rsidRPr="00092151" w:rsidRDefault="00321279" w:rsidP="003350DC">
            <w:pPr>
              <w:pStyle w:val="afd"/>
              <w:spacing w:beforeAutospacing="0" w:afterAutospacing="0" w:line="360" w:lineRule="auto"/>
              <w:rPr>
                <w:rStyle w:val="affb"/>
                <w:b w:val="0"/>
              </w:rPr>
            </w:pPr>
            <w:r w:rsidRPr="00092151">
              <w:rPr>
                <w:rStyle w:val="affb"/>
                <w:b w:val="0"/>
              </w:rPr>
              <w:t>Инвалид, совершенно не способен к самообслуживанию, прикован к креслу или постели.</w:t>
            </w:r>
          </w:p>
        </w:tc>
      </w:tr>
      <w:tr w:rsidR="00321279" w:rsidRPr="00092151" w14:paraId="336F4510" w14:textId="77777777" w:rsidTr="009F7F8A">
        <w:tc>
          <w:tcPr>
            <w:tcW w:w="1950" w:type="dxa"/>
            <w:tcBorders>
              <w:top w:val="single" w:sz="4" w:space="0" w:color="auto"/>
              <w:left w:val="single" w:sz="4" w:space="0" w:color="auto"/>
              <w:bottom w:val="single" w:sz="4" w:space="0" w:color="auto"/>
              <w:right w:val="single" w:sz="4" w:space="0" w:color="auto"/>
            </w:tcBorders>
          </w:tcPr>
          <w:p w14:paraId="2F4CCCAB" w14:textId="77777777" w:rsidR="00321279" w:rsidRPr="00092151" w:rsidRDefault="00321279" w:rsidP="003350DC">
            <w:pPr>
              <w:pStyle w:val="afd"/>
              <w:spacing w:beforeAutospacing="0" w:afterAutospacing="0" w:line="360" w:lineRule="auto"/>
              <w:rPr>
                <w:rStyle w:val="affb"/>
                <w:b w:val="0"/>
              </w:rPr>
            </w:pPr>
            <w:r w:rsidRPr="00092151">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3054773E" w14:textId="77777777" w:rsidR="00321279" w:rsidRPr="00092151" w:rsidRDefault="00321279" w:rsidP="003350DC">
            <w:pPr>
              <w:pStyle w:val="afd"/>
              <w:spacing w:beforeAutospacing="0" w:afterAutospacing="0" w:line="360" w:lineRule="auto"/>
              <w:rPr>
                <w:rStyle w:val="affb"/>
                <w:b w:val="0"/>
              </w:rPr>
            </w:pPr>
            <w:r w:rsidRPr="00092151">
              <w:rPr>
                <w:rStyle w:val="affb"/>
                <w:b w:val="0"/>
              </w:rPr>
              <w:t>Смерть пациента</w:t>
            </w:r>
          </w:p>
        </w:tc>
      </w:tr>
      <w:bookmarkEnd w:id="418"/>
    </w:tbl>
    <w:p w14:paraId="4EB951DA" w14:textId="77777777" w:rsidR="00321279" w:rsidRPr="00092151" w:rsidRDefault="00321279" w:rsidP="003350DC">
      <w:pPr>
        <w:pStyle w:val="afff0"/>
        <w:ind w:firstLine="0"/>
      </w:pPr>
    </w:p>
    <w:p w14:paraId="3685E646" w14:textId="77777777" w:rsidR="00321279" w:rsidRPr="00092151" w:rsidRDefault="00321279" w:rsidP="003350DC">
      <w:pPr>
        <w:pStyle w:val="afff0"/>
        <w:ind w:firstLine="0"/>
      </w:pPr>
    </w:p>
    <w:p w14:paraId="49DFC93F" w14:textId="351CD002" w:rsidR="00321279" w:rsidRPr="00092151" w:rsidRDefault="00321279" w:rsidP="003350DC">
      <w:pPr>
        <w:pStyle w:val="2"/>
        <w:spacing w:before="0"/>
      </w:pPr>
      <w:bookmarkStart w:id="419" w:name="_Toc66096879"/>
      <w:bookmarkStart w:id="420" w:name="_Toc85649756"/>
      <w:r w:rsidRPr="00092151">
        <w:t xml:space="preserve">Приложение Г2. </w:t>
      </w:r>
      <w:bookmarkStart w:id="421" w:name="_Toc44401120"/>
      <w:r w:rsidR="0028488D">
        <w:rPr>
          <w:rFonts w:eastAsia="SimSun"/>
        </w:rPr>
        <w:t>Шкала</w:t>
      </w:r>
      <w:r w:rsidRPr="00092151">
        <w:rPr>
          <w:rFonts w:eastAsia="SimSun"/>
        </w:rPr>
        <w:t xml:space="preserve"> трансплантационного риска EBMT</w:t>
      </w:r>
      <w:bookmarkEnd w:id="419"/>
      <w:bookmarkEnd w:id="420"/>
      <w:bookmarkEnd w:id="421"/>
    </w:p>
    <w:p w14:paraId="5E4BEEA3" w14:textId="04FEDA53" w:rsidR="00793F12" w:rsidRPr="00C87EC9" w:rsidRDefault="00793F12" w:rsidP="003350DC">
      <w:r w:rsidRPr="00092151">
        <w:t>Оригинальное</w:t>
      </w:r>
      <w:r w:rsidRPr="00C87EC9">
        <w:t xml:space="preserve"> </w:t>
      </w:r>
      <w:r w:rsidRPr="00092151">
        <w:t>название</w:t>
      </w:r>
      <w:r w:rsidRPr="00C87EC9">
        <w:t xml:space="preserve">: </w:t>
      </w:r>
      <w:r w:rsidRPr="00793F12">
        <w:rPr>
          <w:rFonts w:ascii="Calibri" w:hAnsi="Calibri" w:cs="Calibri"/>
          <w:lang w:val="en-US"/>
        </w:rPr>
        <w:t>﻿</w:t>
      </w:r>
      <w:r w:rsidRPr="00793F12">
        <w:rPr>
          <w:lang w:val="en-US"/>
        </w:rPr>
        <w:t>The</w:t>
      </w:r>
      <w:r w:rsidRPr="00C87EC9">
        <w:t xml:space="preserve"> </w:t>
      </w:r>
      <w:r w:rsidRPr="00793F12">
        <w:rPr>
          <w:lang w:val="en-US"/>
        </w:rPr>
        <w:t>EBMT</w:t>
      </w:r>
      <w:r w:rsidRPr="00C87EC9">
        <w:t xml:space="preserve"> </w:t>
      </w:r>
      <w:r w:rsidRPr="00793F12">
        <w:rPr>
          <w:lang w:val="en-US"/>
        </w:rPr>
        <w:t>risk</w:t>
      </w:r>
      <w:r w:rsidRPr="00C87EC9">
        <w:t xml:space="preserve"> </w:t>
      </w:r>
      <w:r w:rsidRPr="00793F12">
        <w:rPr>
          <w:lang w:val="en-US"/>
        </w:rPr>
        <w:t>score</w:t>
      </w:r>
    </w:p>
    <w:p w14:paraId="220EC79F" w14:textId="3B318AD1" w:rsidR="00793F12" w:rsidRPr="00951130" w:rsidRDefault="00793F12" w:rsidP="003350DC">
      <w:pPr>
        <w:rPr>
          <w:lang w:val="en-US"/>
        </w:rPr>
      </w:pPr>
      <w:r w:rsidRPr="00092151">
        <w:t>Источник</w:t>
      </w:r>
      <w:r w:rsidRPr="00092151">
        <w:rPr>
          <w:lang w:val="en-US"/>
        </w:rPr>
        <w:t xml:space="preserve">: </w:t>
      </w:r>
      <w:r>
        <w:rPr>
          <w:lang w:val="en-US"/>
        </w:rPr>
        <w:t xml:space="preserve">Gratwohl A. The EBMT </w:t>
      </w:r>
      <w:r w:rsidR="00C87EC9">
        <w:rPr>
          <w:lang w:val="en-US"/>
        </w:rPr>
        <w:t>risk score. Bone Marrow Transplant. 2012</w:t>
      </w:r>
      <w:r w:rsidRPr="00951130">
        <w:rPr>
          <w:lang w:val="en-US"/>
        </w:rPr>
        <w:t>;</w:t>
      </w:r>
      <w:r w:rsidR="00C87EC9">
        <w:rPr>
          <w:lang w:val="en-US"/>
        </w:rPr>
        <w:t>47</w:t>
      </w:r>
      <w:r w:rsidRPr="00951130">
        <w:rPr>
          <w:lang w:val="en-US"/>
        </w:rPr>
        <w:t>:</w:t>
      </w:r>
      <w:r w:rsidR="00C87EC9">
        <w:rPr>
          <w:lang w:val="en-US"/>
        </w:rPr>
        <w:t>749-756</w:t>
      </w:r>
      <w:r w:rsidRPr="00951130">
        <w:rPr>
          <w:lang w:val="en-US"/>
        </w:rPr>
        <w:t xml:space="preserve"> </w:t>
      </w:r>
      <w:r w:rsidR="00C87EC9" w:rsidRPr="00092151">
        <w:rPr>
          <w:rFonts w:eastAsia="SimSun"/>
        </w:rPr>
        <w:fldChar w:fldCharType="begin" w:fldLock="1"/>
      </w:r>
      <w:r w:rsidR="00023CA1">
        <w:rPr>
          <w:rFonts w:eastAsia="SimSun"/>
          <w:lang w:val="en-US"/>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113]","plainTextFormattedCitation":"[113]","previouslyFormattedCitation":"[113]"},"properties":{"noteIndex":0},"schema":"https://github.com/citation-style-language/schema/raw/master/csl-citation.json"}</w:instrText>
      </w:r>
      <w:r w:rsidR="00C87EC9" w:rsidRPr="00092151">
        <w:rPr>
          <w:rFonts w:eastAsia="SimSun"/>
        </w:rPr>
        <w:fldChar w:fldCharType="separate"/>
      </w:r>
      <w:r w:rsidR="00023CA1" w:rsidRPr="00023CA1">
        <w:rPr>
          <w:rFonts w:eastAsia="SimSun"/>
          <w:noProof/>
          <w:lang w:val="en-US"/>
        </w:rPr>
        <w:t>[113]</w:t>
      </w:r>
      <w:r w:rsidR="00C87EC9" w:rsidRPr="00092151">
        <w:rPr>
          <w:rFonts w:eastAsia="SimSun"/>
        </w:rPr>
        <w:fldChar w:fldCharType="end"/>
      </w:r>
    </w:p>
    <w:p w14:paraId="2C0CE186" w14:textId="77777777" w:rsidR="00793F12" w:rsidRPr="00B450B6" w:rsidRDefault="00793F12" w:rsidP="003350DC">
      <w:pPr>
        <w:rPr>
          <w:lang w:val="en-US"/>
        </w:rPr>
      </w:pPr>
      <w:r w:rsidRPr="00092151">
        <w:t>Тип</w:t>
      </w:r>
      <w:r w:rsidRPr="00B450B6">
        <w:rPr>
          <w:lang w:val="en-US"/>
        </w:rPr>
        <w:t xml:space="preserve">: </w:t>
      </w:r>
      <w:r w:rsidRPr="00092151">
        <w:t>шкала</w:t>
      </w:r>
      <w:r w:rsidRPr="00B450B6">
        <w:rPr>
          <w:lang w:val="en-US"/>
        </w:rPr>
        <w:t xml:space="preserve"> </w:t>
      </w:r>
      <w:r w:rsidRPr="00092151">
        <w:t>оценки</w:t>
      </w:r>
    </w:p>
    <w:p w14:paraId="0534A574" w14:textId="6435AE86" w:rsidR="00793F12" w:rsidRPr="00092151" w:rsidRDefault="00793F12" w:rsidP="003350DC">
      <w:r w:rsidRPr="00092151">
        <w:t xml:space="preserve">Назначение: </w:t>
      </w:r>
      <w:r w:rsidR="00C87EC9">
        <w:t>расчет трансплантационного риска</w:t>
      </w:r>
      <w:r w:rsidRPr="00092151">
        <w:t xml:space="preserve"> </w:t>
      </w:r>
    </w:p>
    <w:p w14:paraId="12944C9D" w14:textId="4FBC0977" w:rsidR="00793F12" w:rsidRDefault="00793F12" w:rsidP="003350DC">
      <w:pPr>
        <w:rPr>
          <w:rFonts w:eastAsia="SimSun"/>
        </w:rPr>
      </w:pPr>
      <w:r w:rsidRPr="00092151">
        <w:rPr>
          <w:bCs/>
        </w:rPr>
        <w:t>Содержание и интерпретация:</w:t>
      </w:r>
    </w:p>
    <w:p w14:paraId="6F7FCDF0" w14:textId="77777777" w:rsidR="00321279" w:rsidRPr="00092151" w:rsidRDefault="00321279" w:rsidP="003350DC">
      <w:pPr>
        <w:tabs>
          <w:tab w:val="left" w:pos="567"/>
        </w:tabs>
        <w:rPr>
          <w:rFonts w:eastAsia="SimSun"/>
          <w:b/>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321279" w:rsidRPr="00092151" w14:paraId="720D95FF" w14:textId="77777777" w:rsidTr="009F7F8A">
        <w:trPr>
          <w:trHeight w:val="374"/>
        </w:trPr>
        <w:tc>
          <w:tcPr>
            <w:tcW w:w="4820" w:type="dxa"/>
          </w:tcPr>
          <w:p w14:paraId="150C721E"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Факторы риска</w:t>
            </w:r>
          </w:p>
        </w:tc>
        <w:tc>
          <w:tcPr>
            <w:tcW w:w="4060" w:type="dxa"/>
          </w:tcPr>
          <w:p w14:paraId="19829B2E" w14:textId="77777777" w:rsidR="00321279" w:rsidRPr="00092151" w:rsidRDefault="00321279" w:rsidP="003350DC">
            <w:pPr>
              <w:pStyle w:val="table-head-left"/>
              <w:spacing w:before="0" w:after="0"/>
              <w:ind w:firstLine="0"/>
              <w:rPr>
                <w:kern w:val="2"/>
                <w:sz w:val="24"/>
                <w:szCs w:val="24"/>
                <w:lang w:eastAsia="zh-CN" w:bidi="hi-IN"/>
              </w:rPr>
            </w:pPr>
            <w:r w:rsidRPr="00092151">
              <w:rPr>
                <w:bCs/>
                <w:kern w:val="2"/>
                <w:sz w:val="24"/>
                <w:szCs w:val="24"/>
                <w:lang w:eastAsia="zh-CN" w:bidi="hi-IN"/>
              </w:rPr>
              <w:t>Характеристика факторов риска</w:t>
            </w:r>
          </w:p>
        </w:tc>
        <w:tc>
          <w:tcPr>
            <w:tcW w:w="1829" w:type="dxa"/>
          </w:tcPr>
          <w:p w14:paraId="4287E29E" w14:textId="77777777" w:rsidR="00321279" w:rsidRPr="00092151" w:rsidRDefault="00321279" w:rsidP="003350DC">
            <w:pPr>
              <w:pStyle w:val="table-head-left"/>
              <w:spacing w:before="0" w:after="0"/>
              <w:ind w:firstLine="0"/>
              <w:rPr>
                <w:kern w:val="2"/>
                <w:sz w:val="24"/>
                <w:szCs w:val="24"/>
                <w:lang w:eastAsia="zh-CN" w:bidi="hi-IN"/>
              </w:rPr>
            </w:pPr>
            <w:r w:rsidRPr="00092151">
              <w:rPr>
                <w:bCs/>
                <w:kern w:val="2"/>
                <w:sz w:val="24"/>
                <w:szCs w:val="24"/>
                <w:lang w:eastAsia="zh-CN" w:bidi="hi-IN"/>
              </w:rPr>
              <w:t>Баллы</w:t>
            </w:r>
          </w:p>
        </w:tc>
      </w:tr>
      <w:tr w:rsidR="00321279" w:rsidRPr="00092151" w14:paraId="55364B26" w14:textId="77777777" w:rsidTr="009F7F8A">
        <w:trPr>
          <w:trHeight w:val="258"/>
        </w:trPr>
        <w:tc>
          <w:tcPr>
            <w:tcW w:w="4820" w:type="dxa"/>
            <w:vMerge w:val="restart"/>
          </w:tcPr>
          <w:p w14:paraId="0E40463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Возраст</w:t>
            </w:r>
          </w:p>
        </w:tc>
        <w:tc>
          <w:tcPr>
            <w:tcW w:w="4060" w:type="dxa"/>
          </w:tcPr>
          <w:p w14:paraId="52D3232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 xml:space="preserve">&lt; 20 лет </w:t>
            </w:r>
          </w:p>
        </w:tc>
        <w:tc>
          <w:tcPr>
            <w:tcW w:w="1829" w:type="dxa"/>
          </w:tcPr>
          <w:p w14:paraId="08F90B61"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0</w:t>
            </w:r>
          </w:p>
        </w:tc>
      </w:tr>
      <w:tr w:rsidR="00321279" w:rsidRPr="00092151" w14:paraId="536EFE1D" w14:textId="77777777" w:rsidTr="009F7F8A">
        <w:trPr>
          <w:trHeight w:val="107"/>
        </w:trPr>
        <w:tc>
          <w:tcPr>
            <w:tcW w:w="4820" w:type="dxa"/>
            <w:vMerge/>
          </w:tcPr>
          <w:p w14:paraId="1EEDD283"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24B1C009"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20–40 лет</w:t>
            </w:r>
          </w:p>
        </w:tc>
        <w:tc>
          <w:tcPr>
            <w:tcW w:w="1829" w:type="dxa"/>
          </w:tcPr>
          <w:p w14:paraId="5220E7F2"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1</w:t>
            </w:r>
          </w:p>
        </w:tc>
      </w:tr>
      <w:tr w:rsidR="00321279" w:rsidRPr="00092151" w14:paraId="4DE8A504" w14:textId="77777777" w:rsidTr="009F7F8A">
        <w:trPr>
          <w:trHeight w:val="107"/>
        </w:trPr>
        <w:tc>
          <w:tcPr>
            <w:tcW w:w="4820" w:type="dxa"/>
            <w:vMerge/>
          </w:tcPr>
          <w:p w14:paraId="64177826"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73692CEF"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gt; 40 лет</w:t>
            </w:r>
          </w:p>
        </w:tc>
        <w:tc>
          <w:tcPr>
            <w:tcW w:w="1829" w:type="dxa"/>
          </w:tcPr>
          <w:p w14:paraId="24EDB29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2</w:t>
            </w:r>
          </w:p>
        </w:tc>
      </w:tr>
      <w:tr w:rsidR="00321279" w:rsidRPr="00092151" w14:paraId="0A183533" w14:textId="77777777" w:rsidTr="009F7F8A">
        <w:trPr>
          <w:trHeight w:val="258"/>
        </w:trPr>
        <w:tc>
          <w:tcPr>
            <w:tcW w:w="4820" w:type="dxa"/>
            <w:vMerge w:val="restart"/>
          </w:tcPr>
          <w:p w14:paraId="710F6EB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Статус заболевания</w:t>
            </w:r>
            <w:r w:rsidRPr="00092151">
              <w:rPr>
                <w:kern w:val="2"/>
                <w:sz w:val="24"/>
                <w:szCs w:val="24"/>
                <w:vertAlign w:val="superscript"/>
                <w:lang w:eastAsia="zh-CN" w:bidi="hi-IN"/>
              </w:rPr>
              <w:t>1</w:t>
            </w:r>
          </w:p>
        </w:tc>
        <w:tc>
          <w:tcPr>
            <w:tcW w:w="4060" w:type="dxa"/>
          </w:tcPr>
          <w:p w14:paraId="7816F0F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Ранний</w:t>
            </w:r>
          </w:p>
        </w:tc>
        <w:tc>
          <w:tcPr>
            <w:tcW w:w="1829" w:type="dxa"/>
          </w:tcPr>
          <w:p w14:paraId="232629A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0</w:t>
            </w:r>
          </w:p>
        </w:tc>
      </w:tr>
      <w:tr w:rsidR="00321279" w:rsidRPr="00092151" w14:paraId="19308B26" w14:textId="77777777" w:rsidTr="009F7F8A">
        <w:trPr>
          <w:trHeight w:val="107"/>
        </w:trPr>
        <w:tc>
          <w:tcPr>
            <w:tcW w:w="4820" w:type="dxa"/>
            <w:vMerge/>
          </w:tcPr>
          <w:p w14:paraId="5DBD96FB"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4D55F08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Промежуточный</w:t>
            </w:r>
          </w:p>
        </w:tc>
        <w:tc>
          <w:tcPr>
            <w:tcW w:w="1829" w:type="dxa"/>
          </w:tcPr>
          <w:p w14:paraId="74F9409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1</w:t>
            </w:r>
          </w:p>
        </w:tc>
      </w:tr>
      <w:tr w:rsidR="00321279" w:rsidRPr="00092151" w14:paraId="4EDA1CD7" w14:textId="77777777" w:rsidTr="009F7F8A">
        <w:trPr>
          <w:trHeight w:val="107"/>
        </w:trPr>
        <w:tc>
          <w:tcPr>
            <w:tcW w:w="4820" w:type="dxa"/>
            <w:vMerge/>
          </w:tcPr>
          <w:p w14:paraId="7656E8A0"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7F272853"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Развернутый</w:t>
            </w:r>
          </w:p>
        </w:tc>
        <w:tc>
          <w:tcPr>
            <w:tcW w:w="1829" w:type="dxa"/>
          </w:tcPr>
          <w:p w14:paraId="1C42EF11"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2</w:t>
            </w:r>
          </w:p>
        </w:tc>
      </w:tr>
      <w:tr w:rsidR="00321279" w:rsidRPr="00092151" w14:paraId="13B1243A" w14:textId="77777777" w:rsidTr="009F7F8A">
        <w:trPr>
          <w:trHeight w:val="258"/>
        </w:trPr>
        <w:tc>
          <w:tcPr>
            <w:tcW w:w="4820" w:type="dxa"/>
            <w:vMerge w:val="restart"/>
          </w:tcPr>
          <w:p w14:paraId="209150C1" w14:textId="77777777" w:rsidR="00321279" w:rsidRPr="00092151" w:rsidRDefault="00321279" w:rsidP="003350DC">
            <w:pPr>
              <w:pStyle w:val="table-text-0"/>
              <w:spacing w:before="0" w:line="360" w:lineRule="auto"/>
              <w:ind w:firstLine="0"/>
              <w:rPr>
                <w:kern w:val="2"/>
                <w:sz w:val="24"/>
                <w:szCs w:val="24"/>
                <w:lang w:val="ru-RU" w:eastAsia="zh-CN" w:bidi="hi-IN"/>
              </w:rPr>
            </w:pPr>
            <w:r w:rsidRPr="00092151">
              <w:rPr>
                <w:kern w:val="2"/>
                <w:sz w:val="24"/>
                <w:szCs w:val="24"/>
                <w:lang w:val="ru-RU" w:eastAsia="zh-CN" w:bidi="hi-IN"/>
              </w:rPr>
              <w:t>Время от постановки диагноза до ТГСК</w:t>
            </w:r>
            <w:r w:rsidRPr="00092151">
              <w:rPr>
                <w:kern w:val="2"/>
                <w:sz w:val="24"/>
                <w:szCs w:val="24"/>
                <w:vertAlign w:val="superscript"/>
                <w:lang w:val="ru-RU" w:eastAsia="zh-CN" w:bidi="hi-IN"/>
              </w:rPr>
              <w:t>2</w:t>
            </w:r>
          </w:p>
        </w:tc>
        <w:tc>
          <w:tcPr>
            <w:tcW w:w="4060" w:type="dxa"/>
          </w:tcPr>
          <w:p w14:paraId="01D3BE21"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lt; 12 мес</w:t>
            </w:r>
          </w:p>
        </w:tc>
        <w:tc>
          <w:tcPr>
            <w:tcW w:w="1829" w:type="dxa"/>
          </w:tcPr>
          <w:p w14:paraId="3331AC7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0</w:t>
            </w:r>
          </w:p>
        </w:tc>
      </w:tr>
      <w:tr w:rsidR="00321279" w:rsidRPr="00092151" w14:paraId="1FDAAA35" w14:textId="77777777" w:rsidTr="009F7F8A">
        <w:trPr>
          <w:trHeight w:val="107"/>
        </w:trPr>
        <w:tc>
          <w:tcPr>
            <w:tcW w:w="4820" w:type="dxa"/>
            <w:vMerge/>
          </w:tcPr>
          <w:p w14:paraId="0DC77FE4"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398217D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color w:val="222222"/>
                <w:kern w:val="2"/>
                <w:sz w:val="24"/>
                <w:szCs w:val="24"/>
                <w:lang w:eastAsia="zh-CN" w:bidi="hi-IN"/>
              </w:rPr>
              <w:t>≥ 12 мес</w:t>
            </w:r>
          </w:p>
        </w:tc>
        <w:tc>
          <w:tcPr>
            <w:tcW w:w="1829" w:type="dxa"/>
          </w:tcPr>
          <w:p w14:paraId="4EDA1815"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1</w:t>
            </w:r>
          </w:p>
        </w:tc>
      </w:tr>
      <w:tr w:rsidR="00321279" w:rsidRPr="00092151" w14:paraId="7780775A" w14:textId="77777777" w:rsidTr="009F7F8A">
        <w:trPr>
          <w:trHeight w:val="232"/>
        </w:trPr>
        <w:tc>
          <w:tcPr>
            <w:tcW w:w="4820" w:type="dxa"/>
            <w:vMerge w:val="restart"/>
          </w:tcPr>
          <w:p w14:paraId="22C07F29"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Донор</w:t>
            </w:r>
          </w:p>
        </w:tc>
        <w:tc>
          <w:tcPr>
            <w:tcW w:w="4060" w:type="dxa"/>
          </w:tcPr>
          <w:p w14:paraId="4DDAFB72"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HLA-идентичный сиблинг</w:t>
            </w:r>
          </w:p>
        </w:tc>
        <w:tc>
          <w:tcPr>
            <w:tcW w:w="1829" w:type="dxa"/>
          </w:tcPr>
          <w:p w14:paraId="64ED1D0D"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0</w:t>
            </w:r>
          </w:p>
        </w:tc>
      </w:tr>
      <w:tr w:rsidR="00321279" w:rsidRPr="00092151" w14:paraId="6828EE91" w14:textId="77777777" w:rsidTr="009F7F8A">
        <w:trPr>
          <w:trHeight w:val="107"/>
        </w:trPr>
        <w:tc>
          <w:tcPr>
            <w:tcW w:w="4820" w:type="dxa"/>
            <w:vMerge/>
          </w:tcPr>
          <w:p w14:paraId="166FACA9"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553F97B3"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Неродственный донор</w:t>
            </w:r>
          </w:p>
        </w:tc>
        <w:tc>
          <w:tcPr>
            <w:tcW w:w="1829" w:type="dxa"/>
          </w:tcPr>
          <w:p w14:paraId="03AB92B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1</w:t>
            </w:r>
          </w:p>
        </w:tc>
      </w:tr>
      <w:tr w:rsidR="00321279" w:rsidRPr="00092151" w14:paraId="73BFAAF6" w14:textId="77777777" w:rsidTr="009F7F8A">
        <w:trPr>
          <w:trHeight w:val="242"/>
        </w:trPr>
        <w:tc>
          <w:tcPr>
            <w:tcW w:w="4820" w:type="dxa"/>
            <w:vMerge w:val="restart"/>
          </w:tcPr>
          <w:p w14:paraId="05551A5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Пол донора и реципиента</w:t>
            </w:r>
          </w:p>
        </w:tc>
        <w:tc>
          <w:tcPr>
            <w:tcW w:w="4060" w:type="dxa"/>
          </w:tcPr>
          <w:p w14:paraId="2CDFC05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Донор — женщина, реципиент —мужчина</w:t>
            </w:r>
          </w:p>
        </w:tc>
        <w:tc>
          <w:tcPr>
            <w:tcW w:w="1829" w:type="dxa"/>
          </w:tcPr>
          <w:p w14:paraId="1EE28972"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1</w:t>
            </w:r>
          </w:p>
        </w:tc>
      </w:tr>
      <w:tr w:rsidR="00321279" w:rsidRPr="00092151" w14:paraId="28A120CB" w14:textId="77777777" w:rsidTr="009F7F8A">
        <w:trPr>
          <w:trHeight w:val="107"/>
        </w:trPr>
        <w:tc>
          <w:tcPr>
            <w:tcW w:w="4820" w:type="dxa"/>
            <w:vMerge/>
          </w:tcPr>
          <w:p w14:paraId="1B0E8353" w14:textId="77777777" w:rsidR="00321279" w:rsidRPr="00092151" w:rsidRDefault="00321279" w:rsidP="003350DC">
            <w:pPr>
              <w:pStyle w:val="table-text-0"/>
              <w:spacing w:before="0" w:line="360" w:lineRule="auto"/>
              <w:ind w:firstLine="0"/>
              <w:rPr>
                <w:kern w:val="2"/>
                <w:sz w:val="24"/>
                <w:szCs w:val="24"/>
                <w:lang w:eastAsia="zh-CN" w:bidi="hi-IN"/>
              </w:rPr>
            </w:pPr>
          </w:p>
        </w:tc>
        <w:tc>
          <w:tcPr>
            <w:tcW w:w="4060" w:type="dxa"/>
          </w:tcPr>
          <w:p w14:paraId="16D0C69F"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Другие сочетания</w:t>
            </w:r>
          </w:p>
        </w:tc>
        <w:tc>
          <w:tcPr>
            <w:tcW w:w="1829" w:type="dxa"/>
          </w:tcPr>
          <w:p w14:paraId="62606F7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0</w:t>
            </w:r>
          </w:p>
        </w:tc>
      </w:tr>
      <w:tr w:rsidR="00321279" w:rsidRPr="00092151" w14:paraId="7FD09B54" w14:textId="77777777" w:rsidTr="009F7F8A">
        <w:trPr>
          <w:trHeight w:val="107"/>
        </w:trPr>
        <w:tc>
          <w:tcPr>
            <w:tcW w:w="10709" w:type="dxa"/>
            <w:gridSpan w:val="3"/>
          </w:tcPr>
          <w:p w14:paraId="4873C930" w14:textId="77777777" w:rsidR="00321279" w:rsidRPr="00092151" w:rsidRDefault="00321279" w:rsidP="003350DC">
            <w:pPr>
              <w:pStyle w:val="table-ref"/>
              <w:spacing w:before="0" w:after="0"/>
              <w:ind w:firstLine="0"/>
              <w:rPr>
                <w:rFonts w:eastAsia="SimSun"/>
                <w:sz w:val="24"/>
                <w:szCs w:val="24"/>
              </w:rPr>
            </w:pPr>
            <w:r w:rsidRPr="00092151">
              <w:rPr>
                <w:rFonts w:eastAsia="SimSun"/>
                <w:sz w:val="24"/>
                <w:szCs w:val="24"/>
                <w:vertAlign w:val="superscript"/>
              </w:rPr>
              <w:t>1</w:t>
            </w:r>
            <w:r w:rsidRPr="00092151">
              <w:rPr>
                <w:rFonts w:eastAsia="SimSun"/>
                <w:sz w:val="24"/>
                <w:szCs w:val="24"/>
              </w:rPr>
              <w:t xml:space="preserve"> Не применяется у пациентов с АА. </w:t>
            </w:r>
          </w:p>
          <w:p w14:paraId="1CFA0E2E" w14:textId="77777777" w:rsidR="00321279" w:rsidRPr="00092151" w:rsidRDefault="00321279" w:rsidP="003350DC">
            <w:pPr>
              <w:pStyle w:val="table-ref"/>
              <w:spacing w:before="0" w:after="0"/>
              <w:ind w:firstLine="0"/>
              <w:rPr>
                <w:rFonts w:eastAsia="SimSun"/>
                <w:sz w:val="24"/>
                <w:szCs w:val="24"/>
              </w:rPr>
            </w:pPr>
            <w:r w:rsidRPr="00092151">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3FFEC916" w14:textId="77777777" w:rsidR="00321279" w:rsidRPr="00092151" w:rsidRDefault="00321279" w:rsidP="003350DC">
            <w:pPr>
              <w:pStyle w:val="table-ref"/>
              <w:spacing w:before="0" w:after="0"/>
              <w:ind w:firstLine="0"/>
              <w:rPr>
                <w:rFonts w:eastAsia="SimSun"/>
                <w:sz w:val="24"/>
                <w:szCs w:val="24"/>
              </w:rPr>
            </w:pPr>
            <w:r w:rsidRPr="00092151">
              <w:rPr>
                <w:rFonts w:eastAsia="SimSun"/>
                <w:sz w:val="24"/>
                <w:szCs w:val="24"/>
              </w:rPr>
              <w:lastRenderedPageBreak/>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2C752AAF" w14:textId="77777777" w:rsidR="00321279" w:rsidRPr="00092151" w:rsidRDefault="00321279" w:rsidP="003350DC">
            <w:pPr>
              <w:pStyle w:val="table-ref"/>
              <w:spacing w:before="0" w:after="0"/>
              <w:ind w:firstLine="0"/>
              <w:rPr>
                <w:rFonts w:eastAsia="SimSun"/>
                <w:sz w:val="24"/>
                <w:szCs w:val="24"/>
              </w:rPr>
            </w:pPr>
            <w:r w:rsidRPr="00092151">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25F33F50" w14:textId="77777777" w:rsidR="00321279" w:rsidRPr="00092151" w:rsidRDefault="00321279" w:rsidP="003350DC">
            <w:pPr>
              <w:pStyle w:val="table-ref"/>
              <w:spacing w:before="0" w:after="0"/>
              <w:ind w:firstLine="0"/>
              <w:rPr>
                <w:rFonts w:eastAsia="SimSun"/>
                <w:sz w:val="24"/>
                <w:szCs w:val="24"/>
              </w:rPr>
            </w:pPr>
            <w:r w:rsidRPr="00092151">
              <w:rPr>
                <w:rFonts w:eastAsia="SimSun"/>
                <w:sz w:val="24"/>
                <w:szCs w:val="24"/>
                <w:vertAlign w:val="superscript"/>
              </w:rPr>
              <w:t>2</w:t>
            </w:r>
            <w:r w:rsidRPr="00092151">
              <w:rPr>
                <w:rFonts w:eastAsia="SimSun"/>
                <w:sz w:val="24"/>
                <w:szCs w:val="24"/>
              </w:rPr>
              <w:t xml:space="preserve"> Не применяется у пациентов в ПР1.</w:t>
            </w:r>
          </w:p>
        </w:tc>
      </w:tr>
    </w:tbl>
    <w:p w14:paraId="00E3D95C" w14:textId="77777777" w:rsidR="00321279" w:rsidRPr="00092151" w:rsidRDefault="00321279" w:rsidP="003350DC">
      <w:pPr>
        <w:rPr>
          <w:rFonts w:eastAsia="SimSun"/>
        </w:rPr>
      </w:pPr>
    </w:p>
    <w:p w14:paraId="40164B01" w14:textId="77777777" w:rsidR="00321279" w:rsidRPr="00092151" w:rsidRDefault="00321279" w:rsidP="003350DC">
      <w:pPr>
        <w:pStyle w:val="table-name"/>
        <w:spacing w:before="0" w:line="360" w:lineRule="auto"/>
        <w:ind w:firstLine="709"/>
        <w:rPr>
          <w:rFonts w:eastAsia="SimSun"/>
          <w:b w:val="0"/>
          <w:bCs w:val="0"/>
          <w:sz w:val="24"/>
          <w:szCs w:val="24"/>
          <w:lang w:val="ru-RU"/>
        </w:rPr>
      </w:pPr>
      <w:r w:rsidRPr="00092151">
        <w:rPr>
          <w:rFonts w:eastAsia="SimSun"/>
          <w:b w:val="0"/>
          <w:bCs w:val="0"/>
          <w:sz w:val="24"/>
          <w:szCs w:val="24"/>
          <w:lang w:val="ru-RU"/>
        </w:rPr>
        <w:t xml:space="preserve">Пятилетняя летальность (%), связанная с трансплантацией, согласно шкале риска </w:t>
      </w:r>
      <w:r w:rsidRPr="00092151">
        <w:rPr>
          <w:rFonts w:eastAsia="SimSun"/>
          <w:b w:val="0"/>
          <w:bCs w:val="0"/>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321279" w:rsidRPr="00092151" w14:paraId="5A67BF7A" w14:textId="77777777" w:rsidTr="009F7F8A">
        <w:trPr>
          <w:trHeight w:val="360"/>
        </w:trPr>
        <w:tc>
          <w:tcPr>
            <w:tcW w:w="1531" w:type="dxa"/>
          </w:tcPr>
          <w:p w14:paraId="32484220"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Баллы</w:t>
            </w:r>
          </w:p>
        </w:tc>
        <w:tc>
          <w:tcPr>
            <w:tcW w:w="1314" w:type="dxa"/>
          </w:tcPr>
          <w:p w14:paraId="191DA5FC"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0</w:t>
            </w:r>
          </w:p>
        </w:tc>
        <w:tc>
          <w:tcPr>
            <w:tcW w:w="1314" w:type="dxa"/>
          </w:tcPr>
          <w:p w14:paraId="21757EA7"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1</w:t>
            </w:r>
          </w:p>
        </w:tc>
        <w:tc>
          <w:tcPr>
            <w:tcW w:w="1314" w:type="dxa"/>
          </w:tcPr>
          <w:p w14:paraId="338898CC"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2</w:t>
            </w:r>
          </w:p>
        </w:tc>
        <w:tc>
          <w:tcPr>
            <w:tcW w:w="1314" w:type="dxa"/>
          </w:tcPr>
          <w:p w14:paraId="1A5A9291"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3</w:t>
            </w:r>
          </w:p>
        </w:tc>
        <w:tc>
          <w:tcPr>
            <w:tcW w:w="1314" w:type="dxa"/>
          </w:tcPr>
          <w:p w14:paraId="1FB590F5"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4</w:t>
            </w:r>
          </w:p>
        </w:tc>
        <w:tc>
          <w:tcPr>
            <w:tcW w:w="1314" w:type="dxa"/>
          </w:tcPr>
          <w:p w14:paraId="1386B709"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5</w:t>
            </w:r>
          </w:p>
        </w:tc>
        <w:tc>
          <w:tcPr>
            <w:tcW w:w="1314" w:type="dxa"/>
          </w:tcPr>
          <w:p w14:paraId="3228984E" w14:textId="77777777" w:rsidR="00321279" w:rsidRPr="00092151" w:rsidRDefault="00321279" w:rsidP="003350DC">
            <w:pPr>
              <w:pStyle w:val="table-head-left"/>
              <w:spacing w:before="0" w:after="0"/>
              <w:ind w:firstLine="0"/>
              <w:rPr>
                <w:kern w:val="2"/>
                <w:sz w:val="24"/>
                <w:szCs w:val="24"/>
                <w:lang w:eastAsia="zh-CN" w:bidi="hi-IN"/>
              </w:rPr>
            </w:pPr>
            <w:r w:rsidRPr="00092151">
              <w:rPr>
                <w:kern w:val="2"/>
                <w:sz w:val="24"/>
                <w:szCs w:val="24"/>
                <w:lang w:eastAsia="zh-CN" w:bidi="hi-IN"/>
              </w:rPr>
              <w:t>6–7</w:t>
            </w:r>
          </w:p>
        </w:tc>
      </w:tr>
      <w:tr w:rsidR="00321279" w:rsidRPr="00092151" w14:paraId="501F856C" w14:textId="77777777" w:rsidTr="009F7F8A">
        <w:trPr>
          <w:trHeight w:val="360"/>
        </w:trPr>
        <w:tc>
          <w:tcPr>
            <w:tcW w:w="1531" w:type="dxa"/>
          </w:tcPr>
          <w:p w14:paraId="59298EAD"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ОМЛ</w:t>
            </w:r>
          </w:p>
        </w:tc>
        <w:tc>
          <w:tcPr>
            <w:tcW w:w="1314" w:type="dxa"/>
          </w:tcPr>
          <w:p w14:paraId="2A535725"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14</w:t>
            </w:r>
          </w:p>
        </w:tc>
        <w:tc>
          <w:tcPr>
            <w:tcW w:w="1314" w:type="dxa"/>
          </w:tcPr>
          <w:p w14:paraId="5A42E72E"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0</w:t>
            </w:r>
          </w:p>
        </w:tc>
        <w:tc>
          <w:tcPr>
            <w:tcW w:w="1314" w:type="dxa"/>
          </w:tcPr>
          <w:p w14:paraId="53ABA72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5</w:t>
            </w:r>
          </w:p>
        </w:tc>
        <w:tc>
          <w:tcPr>
            <w:tcW w:w="1314" w:type="dxa"/>
          </w:tcPr>
          <w:p w14:paraId="7B385C0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0</w:t>
            </w:r>
          </w:p>
        </w:tc>
        <w:tc>
          <w:tcPr>
            <w:tcW w:w="1314" w:type="dxa"/>
          </w:tcPr>
          <w:p w14:paraId="3C2F8915"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6</w:t>
            </w:r>
          </w:p>
        </w:tc>
        <w:tc>
          <w:tcPr>
            <w:tcW w:w="1314" w:type="dxa"/>
          </w:tcPr>
          <w:p w14:paraId="06AAACF2"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0</w:t>
            </w:r>
          </w:p>
        </w:tc>
        <w:tc>
          <w:tcPr>
            <w:tcW w:w="1314" w:type="dxa"/>
          </w:tcPr>
          <w:p w14:paraId="5CB969DF"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1</w:t>
            </w:r>
          </w:p>
        </w:tc>
      </w:tr>
      <w:tr w:rsidR="00321279" w:rsidRPr="00092151" w14:paraId="6868CCF6" w14:textId="77777777" w:rsidTr="009F7F8A">
        <w:trPr>
          <w:trHeight w:val="360"/>
        </w:trPr>
        <w:tc>
          <w:tcPr>
            <w:tcW w:w="1531" w:type="dxa"/>
          </w:tcPr>
          <w:p w14:paraId="644E7246"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ОЛЛ</w:t>
            </w:r>
          </w:p>
        </w:tc>
        <w:tc>
          <w:tcPr>
            <w:tcW w:w="1314" w:type="dxa"/>
          </w:tcPr>
          <w:p w14:paraId="3082D2CE"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15</w:t>
            </w:r>
          </w:p>
        </w:tc>
        <w:tc>
          <w:tcPr>
            <w:tcW w:w="1314" w:type="dxa"/>
          </w:tcPr>
          <w:p w14:paraId="25DDE77A"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3</w:t>
            </w:r>
          </w:p>
        </w:tc>
        <w:tc>
          <w:tcPr>
            <w:tcW w:w="1314" w:type="dxa"/>
          </w:tcPr>
          <w:p w14:paraId="4D06077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4</w:t>
            </w:r>
          </w:p>
        </w:tc>
        <w:tc>
          <w:tcPr>
            <w:tcW w:w="1314" w:type="dxa"/>
          </w:tcPr>
          <w:p w14:paraId="7B59396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0</w:t>
            </w:r>
          </w:p>
        </w:tc>
        <w:tc>
          <w:tcPr>
            <w:tcW w:w="1314" w:type="dxa"/>
          </w:tcPr>
          <w:p w14:paraId="28FBB76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0</w:t>
            </w:r>
          </w:p>
        </w:tc>
        <w:tc>
          <w:tcPr>
            <w:tcW w:w="1314" w:type="dxa"/>
          </w:tcPr>
          <w:p w14:paraId="5BB6B61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7</w:t>
            </w:r>
          </w:p>
        </w:tc>
        <w:tc>
          <w:tcPr>
            <w:tcW w:w="1314" w:type="dxa"/>
          </w:tcPr>
          <w:p w14:paraId="0B737C0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3</w:t>
            </w:r>
          </w:p>
        </w:tc>
      </w:tr>
      <w:tr w:rsidR="00321279" w:rsidRPr="00092151" w14:paraId="7F8472B5" w14:textId="77777777" w:rsidTr="009F7F8A">
        <w:trPr>
          <w:trHeight w:val="360"/>
        </w:trPr>
        <w:tc>
          <w:tcPr>
            <w:tcW w:w="1531" w:type="dxa"/>
          </w:tcPr>
          <w:p w14:paraId="178BE5B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ХМЛ</w:t>
            </w:r>
          </w:p>
        </w:tc>
        <w:tc>
          <w:tcPr>
            <w:tcW w:w="1314" w:type="dxa"/>
          </w:tcPr>
          <w:p w14:paraId="6CF869F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15</w:t>
            </w:r>
          </w:p>
        </w:tc>
        <w:tc>
          <w:tcPr>
            <w:tcW w:w="1314" w:type="dxa"/>
          </w:tcPr>
          <w:p w14:paraId="1106AD7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2</w:t>
            </w:r>
          </w:p>
        </w:tc>
        <w:tc>
          <w:tcPr>
            <w:tcW w:w="1314" w:type="dxa"/>
          </w:tcPr>
          <w:p w14:paraId="483A25B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0</w:t>
            </w:r>
          </w:p>
        </w:tc>
        <w:tc>
          <w:tcPr>
            <w:tcW w:w="1314" w:type="dxa"/>
          </w:tcPr>
          <w:p w14:paraId="79C5DC1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8</w:t>
            </w:r>
          </w:p>
        </w:tc>
        <w:tc>
          <w:tcPr>
            <w:tcW w:w="1314" w:type="dxa"/>
          </w:tcPr>
          <w:p w14:paraId="3699F6F6"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5</w:t>
            </w:r>
          </w:p>
        </w:tc>
        <w:tc>
          <w:tcPr>
            <w:tcW w:w="1314" w:type="dxa"/>
          </w:tcPr>
          <w:p w14:paraId="4BA41EA6"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2</w:t>
            </w:r>
          </w:p>
        </w:tc>
        <w:tc>
          <w:tcPr>
            <w:tcW w:w="1314" w:type="dxa"/>
          </w:tcPr>
          <w:p w14:paraId="723893A1"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5</w:t>
            </w:r>
          </w:p>
        </w:tc>
      </w:tr>
      <w:tr w:rsidR="00321279" w:rsidRPr="00092151" w14:paraId="4FC59BB5" w14:textId="77777777" w:rsidTr="009F7F8A">
        <w:trPr>
          <w:trHeight w:val="360"/>
        </w:trPr>
        <w:tc>
          <w:tcPr>
            <w:tcW w:w="1531" w:type="dxa"/>
          </w:tcPr>
          <w:p w14:paraId="17318743"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АА</w:t>
            </w:r>
          </w:p>
        </w:tc>
        <w:tc>
          <w:tcPr>
            <w:tcW w:w="1314" w:type="dxa"/>
          </w:tcPr>
          <w:p w14:paraId="621ED26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18</w:t>
            </w:r>
          </w:p>
        </w:tc>
        <w:tc>
          <w:tcPr>
            <w:tcW w:w="1314" w:type="dxa"/>
          </w:tcPr>
          <w:p w14:paraId="537ABB0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6</w:t>
            </w:r>
          </w:p>
        </w:tc>
        <w:tc>
          <w:tcPr>
            <w:tcW w:w="1314" w:type="dxa"/>
          </w:tcPr>
          <w:p w14:paraId="266677FA"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0</w:t>
            </w:r>
          </w:p>
        </w:tc>
        <w:tc>
          <w:tcPr>
            <w:tcW w:w="1314" w:type="dxa"/>
          </w:tcPr>
          <w:p w14:paraId="441589A3"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9</w:t>
            </w:r>
          </w:p>
        </w:tc>
        <w:tc>
          <w:tcPr>
            <w:tcW w:w="1314" w:type="dxa"/>
          </w:tcPr>
          <w:p w14:paraId="094E079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2</w:t>
            </w:r>
          </w:p>
        </w:tc>
        <w:tc>
          <w:tcPr>
            <w:tcW w:w="1314" w:type="dxa"/>
          </w:tcPr>
          <w:p w14:paraId="1184CE85"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w:t>
            </w:r>
          </w:p>
        </w:tc>
        <w:tc>
          <w:tcPr>
            <w:tcW w:w="1314" w:type="dxa"/>
          </w:tcPr>
          <w:p w14:paraId="2EF3886D"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w:t>
            </w:r>
          </w:p>
        </w:tc>
      </w:tr>
      <w:tr w:rsidR="00321279" w:rsidRPr="00092151" w14:paraId="6B6DCDC5" w14:textId="77777777" w:rsidTr="009F7F8A">
        <w:trPr>
          <w:trHeight w:val="360"/>
        </w:trPr>
        <w:tc>
          <w:tcPr>
            <w:tcW w:w="1531" w:type="dxa"/>
          </w:tcPr>
          <w:p w14:paraId="6AF34DF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МДС</w:t>
            </w:r>
          </w:p>
        </w:tc>
        <w:tc>
          <w:tcPr>
            <w:tcW w:w="1314" w:type="dxa"/>
          </w:tcPr>
          <w:p w14:paraId="1303B795"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5</w:t>
            </w:r>
          </w:p>
        </w:tc>
        <w:tc>
          <w:tcPr>
            <w:tcW w:w="1314" w:type="dxa"/>
          </w:tcPr>
          <w:p w14:paraId="10A68C8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8</w:t>
            </w:r>
          </w:p>
        </w:tc>
        <w:tc>
          <w:tcPr>
            <w:tcW w:w="1314" w:type="dxa"/>
          </w:tcPr>
          <w:p w14:paraId="6068B4E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0</w:t>
            </w:r>
          </w:p>
        </w:tc>
        <w:tc>
          <w:tcPr>
            <w:tcW w:w="1314" w:type="dxa"/>
          </w:tcPr>
          <w:p w14:paraId="2BF1212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5</w:t>
            </w:r>
          </w:p>
        </w:tc>
        <w:tc>
          <w:tcPr>
            <w:tcW w:w="1314" w:type="dxa"/>
          </w:tcPr>
          <w:p w14:paraId="5C913B6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8</w:t>
            </w:r>
          </w:p>
        </w:tc>
        <w:tc>
          <w:tcPr>
            <w:tcW w:w="1314" w:type="dxa"/>
          </w:tcPr>
          <w:p w14:paraId="4AA058F3"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6</w:t>
            </w:r>
          </w:p>
        </w:tc>
        <w:tc>
          <w:tcPr>
            <w:tcW w:w="1314" w:type="dxa"/>
          </w:tcPr>
          <w:p w14:paraId="0481322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0</w:t>
            </w:r>
          </w:p>
        </w:tc>
      </w:tr>
      <w:tr w:rsidR="00321279" w:rsidRPr="00092151" w14:paraId="22EFCF5A" w14:textId="77777777" w:rsidTr="009F7F8A">
        <w:trPr>
          <w:trHeight w:val="360"/>
        </w:trPr>
        <w:tc>
          <w:tcPr>
            <w:tcW w:w="1531" w:type="dxa"/>
          </w:tcPr>
          <w:p w14:paraId="6E7BE2F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ММ</w:t>
            </w:r>
          </w:p>
        </w:tc>
        <w:tc>
          <w:tcPr>
            <w:tcW w:w="1314" w:type="dxa"/>
          </w:tcPr>
          <w:p w14:paraId="21BF2D3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w:t>
            </w:r>
          </w:p>
        </w:tc>
        <w:tc>
          <w:tcPr>
            <w:tcW w:w="1314" w:type="dxa"/>
          </w:tcPr>
          <w:p w14:paraId="3E369130"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w:t>
            </w:r>
          </w:p>
        </w:tc>
        <w:tc>
          <w:tcPr>
            <w:tcW w:w="1314" w:type="dxa"/>
          </w:tcPr>
          <w:p w14:paraId="4E6CC21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9</w:t>
            </w:r>
          </w:p>
        </w:tc>
        <w:tc>
          <w:tcPr>
            <w:tcW w:w="1314" w:type="dxa"/>
          </w:tcPr>
          <w:p w14:paraId="3D5EDC86"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5</w:t>
            </w:r>
          </w:p>
        </w:tc>
        <w:tc>
          <w:tcPr>
            <w:tcW w:w="1314" w:type="dxa"/>
          </w:tcPr>
          <w:p w14:paraId="7B3ED74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0</w:t>
            </w:r>
          </w:p>
        </w:tc>
        <w:tc>
          <w:tcPr>
            <w:tcW w:w="1314" w:type="dxa"/>
          </w:tcPr>
          <w:p w14:paraId="34D6578D"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42</w:t>
            </w:r>
          </w:p>
        </w:tc>
        <w:tc>
          <w:tcPr>
            <w:tcW w:w="1314" w:type="dxa"/>
          </w:tcPr>
          <w:p w14:paraId="1DE98714"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52</w:t>
            </w:r>
          </w:p>
        </w:tc>
      </w:tr>
      <w:tr w:rsidR="00321279" w:rsidRPr="00092151" w14:paraId="44457E2C" w14:textId="77777777" w:rsidTr="009F7F8A">
        <w:trPr>
          <w:trHeight w:val="360"/>
        </w:trPr>
        <w:tc>
          <w:tcPr>
            <w:tcW w:w="1531" w:type="dxa"/>
          </w:tcPr>
          <w:p w14:paraId="64F2754D"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eastAsia="zh-CN" w:bidi="hi-IN"/>
              </w:rPr>
              <w:t>НХЛ</w:t>
            </w:r>
          </w:p>
        </w:tc>
        <w:tc>
          <w:tcPr>
            <w:tcW w:w="1314" w:type="dxa"/>
          </w:tcPr>
          <w:p w14:paraId="448B015C"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15</w:t>
            </w:r>
          </w:p>
        </w:tc>
        <w:tc>
          <w:tcPr>
            <w:tcW w:w="1314" w:type="dxa"/>
          </w:tcPr>
          <w:p w14:paraId="23BFFFF7"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4</w:t>
            </w:r>
          </w:p>
        </w:tc>
        <w:tc>
          <w:tcPr>
            <w:tcW w:w="1314" w:type="dxa"/>
          </w:tcPr>
          <w:p w14:paraId="17CB5C88"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28</w:t>
            </w:r>
          </w:p>
        </w:tc>
        <w:tc>
          <w:tcPr>
            <w:tcW w:w="1314" w:type="dxa"/>
          </w:tcPr>
          <w:p w14:paraId="6FA990EA"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0</w:t>
            </w:r>
          </w:p>
        </w:tc>
        <w:tc>
          <w:tcPr>
            <w:tcW w:w="1314" w:type="dxa"/>
          </w:tcPr>
          <w:p w14:paraId="57295419"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4</w:t>
            </w:r>
          </w:p>
        </w:tc>
        <w:tc>
          <w:tcPr>
            <w:tcW w:w="1314" w:type="dxa"/>
          </w:tcPr>
          <w:p w14:paraId="678C1CEB"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6</w:t>
            </w:r>
          </w:p>
        </w:tc>
        <w:tc>
          <w:tcPr>
            <w:tcW w:w="1314" w:type="dxa"/>
          </w:tcPr>
          <w:p w14:paraId="053E5B69" w14:textId="77777777" w:rsidR="00321279" w:rsidRPr="00092151" w:rsidRDefault="00321279" w:rsidP="003350DC">
            <w:pPr>
              <w:pStyle w:val="table-text-0"/>
              <w:spacing w:before="0" w:line="360" w:lineRule="auto"/>
              <w:ind w:firstLine="0"/>
              <w:rPr>
                <w:kern w:val="2"/>
                <w:sz w:val="24"/>
                <w:szCs w:val="24"/>
                <w:lang w:eastAsia="zh-CN" w:bidi="hi-IN"/>
              </w:rPr>
            </w:pPr>
            <w:r w:rsidRPr="00092151">
              <w:rPr>
                <w:kern w:val="2"/>
                <w:sz w:val="24"/>
                <w:szCs w:val="24"/>
                <w:lang w:val="x-none" w:eastAsia="zh-CN" w:bidi="hi-IN"/>
              </w:rPr>
              <w:t>38</w:t>
            </w:r>
          </w:p>
        </w:tc>
      </w:tr>
    </w:tbl>
    <w:p w14:paraId="4ECEA10D" w14:textId="20A20480" w:rsidR="00C87EC9" w:rsidRPr="00092151" w:rsidRDefault="00C87EC9" w:rsidP="003350DC">
      <w:pPr>
        <w:pStyle w:val="1ff0"/>
        <w:spacing w:beforeAutospacing="0" w:afterAutospacing="0" w:line="360" w:lineRule="auto"/>
        <w:rPr>
          <w:rFonts w:eastAsia="SimSun"/>
        </w:rPr>
      </w:pPr>
      <w:r>
        <w:rPr>
          <w:rFonts w:eastAsia="SimSun"/>
        </w:rPr>
        <w:t xml:space="preserve">Пояснения: </w:t>
      </w:r>
      <w:r w:rsidRPr="00092151">
        <w:rPr>
          <w:rFonts w:eastAsia="SimSun"/>
        </w:rPr>
        <w:t>оценка трансплантационного риска проводится не более чем за 10 дней до начала предтрансплантационного кондиционирования.</w:t>
      </w:r>
    </w:p>
    <w:p w14:paraId="2C532B8D" w14:textId="2E674FAF" w:rsidR="00C87EC9" w:rsidRDefault="00C87EC9" w:rsidP="008C764C">
      <w:pPr>
        <w:pStyle w:val="36"/>
      </w:pPr>
    </w:p>
    <w:p w14:paraId="4C68B5A1" w14:textId="77777777" w:rsidR="00C87EC9" w:rsidRPr="008C764C" w:rsidRDefault="00C87EC9" w:rsidP="008C764C">
      <w:pPr>
        <w:pStyle w:val="36"/>
        <w:rPr>
          <w:rStyle w:val="apple-converted-space"/>
        </w:rPr>
      </w:pPr>
    </w:p>
    <w:p w14:paraId="3CDADF5F" w14:textId="30B64150" w:rsidR="00321279" w:rsidRPr="00092151" w:rsidRDefault="00321279" w:rsidP="003350DC">
      <w:pPr>
        <w:pStyle w:val="2"/>
        <w:spacing w:before="0"/>
      </w:pPr>
      <w:bookmarkStart w:id="422" w:name="_Toc66096880"/>
      <w:bookmarkStart w:id="423" w:name="_Toc85649757"/>
      <w:r w:rsidRPr="00092151">
        <w:t xml:space="preserve">Приложение Г3. </w:t>
      </w:r>
      <w:bookmarkStart w:id="424" w:name="_Toc44401121"/>
      <w:r w:rsidR="0028488D">
        <w:rPr>
          <w:rFonts w:eastAsia="SimSun"/>
        </w:rPr>
        <w:t>Шкала</w:t>
      </w:r>
      <w:r w:rsidRPr="00092151">
        <w:rPr>
          <w:rFonts w:eastAsia="SimSun"/>
        </w:rPr>
        <w:t xml:space="preserve"> трансплантационного риска HCT-CI</w:t>
      </w:r>
      <w:bookmarkEnd w:id="422"/>
      <w:bookmarkEnd w:id="423"/>
      <w:bookmarkEnd w:id="424"/>
    </w:p>
    <w:p w14:paraId="380FF9EC" w14:textId="54F9D3A9" w:rsidR="00C87EC9" w:rsidRPr="00156C06" w:rsidRDefault="00C87EC9" w:rsidP="003350DC">
      <w:pPr>
        <w:rPr>
          <w:lang w:val="en-US"/>
        </w:rPr>
      </w:pPr>
      <w:r w:rsidRPr="00092151">
        <w:t>Оригинальное</w:t>
      </w:r>
      <w:r w:rsidRPr="00156C06">
        <w:rPr>
          <w:lang w:val="en-US"/>
        </w:rPr>
        <w:t xml:space="preserve"> </w:t>
      </w:r>
      <w:r w:rsidRPr="00092151">
        <w:t>название</w:t>
      </w:r>
      <w:r w:rsidRPr="00156C06">
        <w:rPr>
          <w:lang w:val="en-US"/>
        </w:rPr>
        <w:t xml:space="preserve">: </w:t>
      </w:r>
      <w:r w:rsidRPr="00793F12">
        <w:rPr>
          <w:rFonts w:ascii="Calibri" w:hAnsi="Calibri" w:cs="Calibri"/>
          <w:lang w:val="en-US"/>
        </w:rPr>
        <w:t>﻿</w:t>
      </w:r>
      <w:r w:rsidRPr="00156C06">
        <w:rPr>
          <w:lang w:val="en-US"/>
        </w:rPr>
        <w:t xml:space="preserve"> </w:t>
      </w:r>
      <w:r w:rsidRPr="00C87EC9">
        <w:rPr>
          <w:rFonts w:ascii="Calibri" w:hAnsi="Calibri" w:cs="Calibri"/>
          <w:lang w:val="en-US"/>
        </w:rPr>
        <w:t>﻿</w:t>
      </w:r>
      <w:r w:rsidRPr="00C87EC9">
        <w:rPr>
          <w:lang w:val="en-US"/>
        </w:rPr>
        <w:t>Hematopoietic Cell Transplantation Comorbidity Index</w:t>
      </w:r>
    </w:p>
    <w:p w14:paraId="57F39725" w14:textId="75E98B8E" w:rsidR="00C87EC9" w:rsidRPr="00C87EC9" w:rsidRDefault="00C87EC9" w:rsidP="003350DC">
      <w:r w:rsidRPr="00092151">
        <w:t>Источник</w:t>
      </w:r>
      <w:r w:rsidRPr="00092151">
        <w:rPr>
          <w:lang w:val="en-US"/>
        </w:rPr>
        <w:t xml:space="preserve">: </w:t>
      </w:r>
      <w:r>
        <w:rPr>
          <w:lang w:val="en-US"/>
        </w:rPr>
        <w:t xml:space="preserve">Sorror M.L., et al. </w:t>
      </w:r>
      <w:r w:rsidRPr="00C87EC9">
        <w:rPr>
          <w:rFonts w:ascii="Calibri" w:hAnsi="Calibri" w:cs="Calibri"/>
          <w:lang w:val="en-US"/>
        </w:rPr>
        <w:t>﻿</w:t>
      </w:r>
      <w:r w:rsidRPr="00C87EC9">
        <w:rPr>
          <w:lang w:val="en-US"/>
        </w:rPr>
        <w:t>Prospective Validation of the Predictive Power of the Hematopoietic Cell Transplantation Comorbidity Index: A Center for International Blood and Marrow Transplant Research Study Mohamed</w:t>
      </w:r>
      <w:r>
        <w:rPr>
          <w:lang w:val="en-US"/>
        </w:rPr>
        <w:t>. Biol Bone Marrow Transplant. 2015</w:t>
      </w:r>
      <w:r w:rsidRPr="00156C06">
        <w:rPr>
          <w:lang w:val="en-US"/>
        </w:rPr>
        <w:t>;</w:t>
      </w:r>
      <w:r>
        <w:rPr>
          <w:lang w:val="en-US"/>
        </w:rPr>
        <w:t>21</w:t>
      </w:r>
      <w:r w:rsidRPr="00156C06">
        <w:rPr>
          <w:lang w:val="en-US"/>
        </w:rPr>
        <w:t>:</w:t>
      </w:r>
      <w:r>
        <w:rPr>
          <w:lang w:val="en-US"/>
        </w:rPr>
        <w:t>1479-1487</w:t>
      </w:r>
      <w:r w:rsidRPr="00156C06">
        <w:rPr>
          <w:lang w:val="en-US"/>
        </w:rPr>
        <w:t xml:space="preserve"> </w:t>
      </w:r>
      <w:r w:rsidRPr="00092151">
        <w:rPr>
          <w:rFonts w:eastAsia="SimSun"/>
        </w:rPr>
        <w:fldChar w:fldCharType="begin" w:fldLock="1"/>
      </w:r>
      <w:r w:rsidR="00023CA1" w:rsidRPr="008C764C">
        <w:rPr>
          <w:rFonts w:eastAsia="SimSun"/>
          <w:lang w:val="en-US"/>
        </w:rPr>
        <w:instrText xml:space="preserve">ADDIN CSL_CITATION {"citationItems":[{"id":"ITEM-1","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ly associated with increases in hazard ratios for nonrelapse mortality (NRM) (P &lt;.0001) and overall mortality (P &lt;.0001) among recipients of allogeneic HCT. HCT-CI scores of </w:instrText>
      </w:r>
      <w:r w:rsidR="00023CA1" w:rsidRPr="008C764C">
        <w:rPr>
          <w:rFonts w:eastAsia="SimSun" w:hint="eastAsia"/>
          <w:lang w:val="en-US"/>
        </w:rPr>
        <w:instrText>≥</w:instrText>
      </w:r>
      <w:r w:rsidR="00023CA1" w:rsidRPr="008C764C">
        <w:rPr>
          <w:rFonts w:eastAsia="SimSun"/>
          <w:lang w:val="en-US"/>
        </w:rPr>
        <w:instrText>3 were uniformly associated with higher risks for outcomes in both allogeneic an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w:instrText>
      </w:r>
      <w:r w:rsidR="00023CA1" w:rsidRPr="009368D8">
        <w:rPr>
          <w:rFonts w:eastAsia="SimSun"/>
          <w:rPrChange w:id="425"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26"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27"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28"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29"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30"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431" w:author="Влада К. Федяева" w:date="2022-07-04T17:09:00Z">
            <w:rPr>
              <w:rFonts w:eastAsia="SimSun"/>
            </w:rPr>
          </w:rPrChange>
        </w:rPr>
        <w:instrText>":"</w:instrText>
      </w:r>
      <w:r w:rsidR="00023CA1" w:rsidRPr="008C764C">
        <w:rPr>
          <w:rFonts w:eastAsia="SimSun"/>
          <w:lang w:val="en-US"/>
        </w:rPr>
        <w:instrText>Rizzo</w:instrText>
      </w:r>
      <w:r w:rsidR="00023CA1" w:rsidRPr="009368D8">
        <w:rPr>
          <w:rFonts w:eastAsia="SimSun"/>
          <w:rPrChange w:id="432"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433" w:author="Влада К. Федяева" w:date="2022-07-04T17:09:00Z">
            <w:rPr>
              <w:rFonts w:eastAsia="SimSun"/>
            </w:rPr>
          </w:rPrChange>
        </w:rPr>
        <w:instrText>":"</w:instrText>
      </w:r>
      <w:r w:rsidR="00023CA1" w:rsidRPr="008C764C">
        <w:rPr>
          <w:rFonts w:eastAsia="SimSun"/>
          <w:lang w:val="en-US"/>
        </w:rPr>
        <w:instrText>J</w:instrText>
      </w:r>
      <w:r w:rsidR="00023CA1" w:rsidRPr="009368D8">
        <w:rPr>
          <w:rFonts w:eastAsia="SimSun"/>
          <w:rPrChange w:id="434" w:author="Влада К. Федяева" w:date="2022-07-04T17:09:00Z">
            <w:rPr>
              <w:rFonts w:eastAsia="SimSun"/>
            </w:rPr>
          </w:rPrChange>
        </w:rPr>
        <w:instrText xml:space="preserve">. </w:instrText>
      </w:r>
      <w:r w:rsidR="00023CA1" w:rsidRPr="008C764C">
        <w:rPr>
          <w:rFonts w:eastAsia="SimSun"/>
          <w:lang w:val="en-US"/>
        </w:rPr>
        <w:instrText>Douglas</w:instrText>
      </w:r>
      <w:r w:rsidR="00023CA1" w:rsidRPr="009368D8">
        <w:rPr>
          <w:rFonts w:eastAsia="SimSun"/>
          <w:rPrChange w:id="435"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436"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37"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38" w:author="Влада К. Федяева" w:date="2022-07-04T17:09:00Z">
            <w:rPr>
              <w:rFonts w:eastAsia="SimSun"/>
            </w:rPr>
          </w:rPrChange>
        </w:rPr>
        <w:instrText>":"","</w:instrText>
      </w:r>
      <w:r w:rsidR="00023CA1" w:rsidRPr="008C764C">
        <w:rPr>
          <w:rFonts w:eastAsia="SimSun"/>
          <w:lang w:val="en-US"/>
        </w:rPr>
        <w:instrText>parse</w:instrText>
      </w:r>
      <w:r w:rsidR="00023CA1" w:rsidRPr="009368D8">
        <w:rPr>
          <w:rFonts w:eastAsia="SimSun"/>
          <w:rPrChange w:id="439"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40"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41"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42"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43"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44"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445" w:author="Влада К. Федяева" w:date="2022-07-04T17:09:00Z">
            <w:rPr>
              <w:rFonts w:eastAsia="SimSun"/>
            </w:rPr>
          </w:rPrChange>
        </w:rPr>
        <w:instrText>":"</w:instrText>
      </w:r>
      <w:r w:rsidR="00023CA1" w:rsidRPr="008C764C">
        <w:rPr>
          <w:rFonts w:eastAsia="SimSun"/>
          <w:lang w:val="en-US"/>
        </w:rPr>
        <w:instrText>Cooke</w:instrText>
      </w:r>
      <w:r w:rsidR="00023CA1" w:rsidRPr="009368D8">
        <w:rPr>
          <w:rFonts w:eastAsia="SimSun"/>
          <w:rPrChange w:id="446"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447" w:author="Влада К. Федяева" w:date="2022-07-04T17:09:00Z">
            <w:rPr>
              <w:rFonts w:eastAsia="SimSun"/>
            </w:rPr>
          </w:rPrChange>
        </w:rPr>
        <w:instrText>":"</w:instrText>
      </w:r>
      <w:r w:rsidR="00023CA1" w:rsidRPr="008C764C">
        <w:rPr>
          <w:rFonts w:eastAsia="SimSun"/>
          <w:lang w:val="en-US"/>
        </w:rPr>
        <w:instrText>Kenneth</w:instrText>
      </w:r>
      <w:r w:rsidR="00023CA1" w:rsidRPr="009368D8">
        <w:rPr>
          <w:rFonts w:eastAsia="SimSun"/>
          <w:rPrChange w:id="448" w:author="Влада К. Федяева" w:date="2022-07-04T17:09:00Z">
            <w:rPr>
              <w:rFonts w:eastAsia="SimSun"/>
            </w:rPr>
          </w:rPrChange>
        </w:rPr>
        <w:instrText xml:space="preserve"> </w:instrText>
      </w:r>
      <w:r w:rsidR="00023CA1" w:rsidRPr="008C764C">
        <w:rPr>
          <w:rFonts w:eastAsia="SimSun"/>
          <w:lang w:val="en-US"/>
        </w:rPr>
        <w:instrText>R</w:instrText>
      </w:r>
      <w:r w:rsidR="00023CA1" w:rsidRPr="009368D8">
        <w:rPr>
          <w:rFonts w:eastAsia="SimSun"/>
          <w:rPrChange w:id="449"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450"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51"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52" w:author="Влада К. Федяева" w:date="2022-07-04T17:09:00Z">
            <w:rPr>
              <w:rFonts w:eastAsia="SimSun"/>
            </w:rPr>
          </w:rPrChange>
        </w:rPr>
        <w:instrText>":"","</w:instrText>
      </w:r>
      <w:r w:rsidR="00023CA1" w:rsidRPr="008C764C">
        <w:rPr>
          <w:rFonts w:eastAsia="SimSun"/>
          <w:lang w:val="en-US"/>
        </w:rPr>
        <w:instrText>parse</w:instrText>
      </w:r>
      <w:r w:rsidR="00023CA1" w:rsidRPr="009368D8">
        <w:rPr>
          <w:rFonts w:eastAsia="SimSun"/>
          <w:rPrChange w:id="453"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54"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55"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56"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57"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58"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459" w:author="Влада К. Федяева" w:date="2022-07-04T17:09:00Z">
            <w:rPr>
              <w:rFonts w:eastAsia="SimSun"/>
            </w:rPr>
          </w:rPrChange>
        </w:rPr>
        <w:instrText>":"</w:instrText>
      </w:r>
      <w:r w:rsidR="00023CA1" w:rsidRPr="008C764C">
        <w:rPr>
          <w:rFonts w:eastAsia="SimSun"/>
          <w:lang w:val="en-US"/>
        </w:rPr>
        <w:instrText>McCarthy</w:instrText>
      </w:r>
      <w:r w:rsidR="00023CA1" w:rsidRPr="009368D8">
        <w:rPr>
          <w:rFonts w:eastAsia="SimSun"/>
          <w:rPrChange w:id="460"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461" w:author="Влада К. Федяева" w:date="2022-07-04T17:09:00Z">
            <w:rPr>
              <w:rFonts w:eastAsia="SimSun"/>
            </w:rPr>
          </w:rPrChange>
        </w:rPr>
        <w:instrText>":"</w:instrText>
      </w:r>
      <w:r w:rsidR="00023CA1" w:rsidRPr="008C764C">
        <w:rPr>
          <w:rFonts w:eastAsia="SimSun"/>
          <w:lang w:val="en-US"/>
        </w:rPr>
        <w:instrText>Philip</w:instrText>
      </w:r>
      <w:r w:rsidR="00023CA1" w:rsidRPr="009368D8">
        <w:rPr>
          <w:rFonts w:eastAsia="SimSun"/>
          <w:rPrChange w:id="462" w:author="Влада К. Федяева" w:date="2022-07-04T17:09:00Z">
            <w:rPr>
              <w:rFonts w:eastAsia="SimSun"/>
            </w:rPr>
          </w:rPrChange>
        </w:rPr>
        <w:instrText xml:space="preserve"> </w:instrText>
      </w:r>
      <w:r w:rsidR="00023CA1" w:rsidRPr="008C764C">
        <w:rPr>
          <w:rFonts w:eastAsia="SimSun"/>
          <w:lang w:val="en-US"/>
        </w:rPr>
        <w:instrText>L</w:instrText>
      </w:r>
      <w:r w:rsidR="00023CA1" w:rsidRPr="009368D8">
        <w:rPr>
          <w:rFonts w:eastAsia="SimSun"/>
          <w:rPrChange w:id="463"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464"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65"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66" w:author="Влада К. Федяева" w:date="2022-07-04T17:09:00Z">
            <w:rPr>
              <w:rFonts w:eastAsia="SimSun"/>
            </w:rPr>
          </w:rPrChange>
        </w:rPr>
        <w:instrText>":"","</w:instrText>
      </w:r>
      <w:r w:rsidR="00023CA1" w:rsidRPr="008C764C">
        <w:rPr>
          <w:rFonts w:eastAsia="SimSun"/>
          <w:lang w:val="en-US"/>
        </w:rPr>
        <w:instrText>parse</w:instrText>
      </w:r>
      <w:r w:rsidR="00023CA1" w:rsidRPr="009368D8">
        <w:rPr>
          <w:rFonts w:eastAsia="SimSun"/>
          <w:rPrChange w:id="467"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68"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69"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70"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71"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72"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473" w:author="Влада К. Федяева" w:date="2022-07-04T17:09:00Z">
            <w:rPr>
              <w:rFonts w:eastAsia="SimSun"/>
            </w:rPr>
          </w:rPrChange>
        </w:rPr>
        <w:instrText>":"</w:instrText>
      </w:r>
      <w:r w:rsidR="00023CA1" w:rsidRPr="008C764C">
        <w:rPr>
          <w:rFonts w:eastAsia="SimSun"/>
          <w:lang w:val="en-US"/>
        </w:rPr>
        <w:instrText>Ho</w:instrText>
      </w:r>
      <w:r w:rsidR="00023CA1" w:rsidRPr="009368D8">
        <w:rPr>
          <w:rFonts w:eastAsia="SimSun"/>
          <w:rPrChange w:id="474"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475" w:author="Влада К. Федяева" w:date="2022-07-04T17:09:00Z">
            <w:rPr>
              <w:rFonts w:eastAsia="SimSun"/>
            </w:rPr>
          </w:rPrChange>
        </w:rPr>
        <w:instrText>":"</w:instrText>
      </w:r>
      <w:r w:rsidR="00023CA1" w:rsidRPr="008C764C">
        <w:rPr>
          <w:rFonts w:eastAsia="SimSun"/>
          <w:lang w:val="en-US"/>
        </w:rPr>
        <w:instrText>Vincent</w:instrText>
      </w:r>
      <w:r w:rsidR="00023CA1" w:rsidRPr="009368D8">
        <w:rPr>
          <w:rFonts w:eastAsia="SimSun"/>
          <w:rPrChange w:id="476" w:author="Влада К. Федяева" w:date="2022-07-04T17:09:00Z">
            <w:rPr>
              <w:rFonts w:eastAsia="SimSun"/>
            </w:rPr>
          </w:rPrChange>
        </w:rPr>
        <w:instrText xml:space="preserve"> </w:instrText>
      </w:r>
      <w:r w:rsidR="00023CA1" w:rsidRPr="008C764C">
        <w:rPr>
          <w:rFonts w:eastAsia="SimSun"/>
          <w:lang w:val="en-US"/>
        </w:rPr>
        <w:instrText>T</w:instrText>
      </w:r>
      <w:r w:rsidR="00023CA1" w:rsidRPr="009368D8">
        <w:rPr>
          <w:rFonts w:eastAsia="SimSun"/>
          <w:rPrChange w:id="477"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478"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79"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80" w:author="Влада К. Федяева" w:date="2022-07-04T17:09:00Z">
            <w:rPr>
              <w:rFonts w:eastAsia="SimSun"/>
            </w:rPr>
          </w:rPrChange>
        </w:rPr>
        <w:instrText>":"","</w:instrText>
      </w:r>
      <w:r w:rsidR="00023CA1" w:rsidRPr="008C764C">
        <w:rPr>
          <w:rFonts w:eastAsia="SimSun"/>
          <w:lang w:val="en-US"/>
        </w:rPr>
        <w:instrText>parse</w:instrText>
      </w:r>
      <w:r w:rsidR="00023CA1" w:rsidRPr="009368D8">
        <w:rPr>
          <w:rFonts w:eastAsia="SimSun"/>
          <w:rPrChange w:id="481"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82"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83"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84"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85"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86"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487" w:author="Влада К. Федяева" w:date="2022-07-04T17:09:00Z">
            <w:rPr>
              <w:rFonts w:eastAsia="SimSun"/>
            </w:rPr>
          </w:rPrChange>
        </w:rPr>
        <w:instrText>":"</w:instrText>
      </w:r>
      <w:r w:rsidR="00023CA1" w:rsidRPr="008C764C">
        <w:rPr>
          <w:rFonts w:eastAsia="SimSun"/>
          <w:lang w:val="en-US"/>
        </w:rPr>
        <w:instrText>Horowitz</w:instrText>
      </w:r>
      <w:r w:rsidR="00023CA1" w:rsidRPr="009368D8">
        <w:rPr>
          <w:rFonts w:eastAsia="SimSun"/>
          <w:rPrChange w:id="488"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489" w:author="Влада К. Федяева" w:date="2022-07-04T17:09:00Z">
            <w:rPr>
              <w:rFonts w:eastAsia="SimSun"/>
            </w:rPr>
          </w:rPrChange>
        </w:rPr>
        <w:instrText>":"</w:instrText>
      </w:r>
      <w:r w:rsidR="00023CA1" w:rsidRPr="008C764C">
        <w:rPr>
          <w:rFonts w:eastAsia="SimSun"/>
          <w:lang w:val="en-US"/>
        </w:rPr>
        <w:instrText>Mary</w:instrText>
      </w:r>
      <w:r w:rsidR="00023CA1" w:rsidRPr="009368D8">
        <w:rPr>
          <w:rFonts w:eastAsia="SimSun"/>
          <w:rPrChange w:id="490" w:author="Влада К. Федяева" w:date="2022-07-04T17:09:00Z">
            <w:rPr>
              <w:rFonts w:eastAsia="SimSun"/>
            </w:rPr>
          </w:rPrChange>
        </w:rPr>
        <w:instrText xml:space="preserve"> </w:instrText>
      </w:r>
      <w:r w:rsidR="00023CA1" w:rsidRPr="008C764C">
        <w:rPr>
          <w:rFonts w:eastAsia="SimSun"/>
          <w:lang w:val="en-US"/>
        </w:rPr>
        <w:instrText>M</w:instrText>
      </w:r>
      <w:r w:rsidR="00023CA1" w:rsidRPr="009368D8">
        <w:rPr>
          <w:rFonts w:eastAsia="SimSun"/>
          <w:rPrChange w:id="491"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492"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93"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494" w:author="Влада К. Федяева" w:date="2022-07-04T17:09:00Z">
            <w:rPr>
              <w:rFonts w:eastAsia="SimSun"/>
            </w:rPr>
          </w:rPrChange>
        </w:rPr>
        <w:instrText>":"","</w:instrText>
      </w:r>
      <w:r w:rsidR="00023CA1" w:rsidRPr="008C764C">
        <w:rPr>
          <w:rFonts w:eastAsia="SimSun"/>
          <w:lang w:val="en-US"/>
        </w:rPr>
        <w:instrText>parse</w:instrText>
      </w:r>
      <w:r w:rsidR="00023CA1" w:rsidRPr="009368D8">
        <w:rPr>
          <w:rFonts w:eastAsia="SimSun"/>
          <w:rPrChange w:id="495" w:author="Влада К. Федяева" w:date="2022-07-04T17:09:00Z">
            <w:rPr>
              <w:rFonts w:eastAsia="SimSun"/>
            </w:rPr>
          </w:rPrChange>
        </w:rPr>
        <w:instrText>-</w:instrText>
      </w:r>
      <w:r w:rsidR="00023CA1" w:rsidRPr="008C764C">
        <w:rPr>
          <w:rFonts w:eastAsia="SimSun"/>
          <w:lang w:val="en-US"/>
        </w:rPr>
        <w:instrText>names</w:instrText>
      </w:r>
      <w:r w:rsidR="00023CA1" w:rsidRPr="009368D8">
        <w:rPr>
          <w:rFonts w:eastAsia="SimSun"/>
          <w:rPrChange w:id="496" w:author="Влада К. Федяева" w:date="2022-07-04T17:09:00Z">
            <w:rPr>
              <w:rFonts w:eastAsia="SimSun"/>
            </w:rPr>
          </w:rPrChange>
        </w:rPr>
        <w:instrText>":</w:instrText>
      </w:r>
      <w:r w:rsidR="00023CA1" w:rsidRPr="008C764C">
        <w:rPr>
          <w:rFonts w:eastAsia="SimSun"/>
          <w:lang w:val="en-US"/>
        </w:rPr>
        <w:instrText>false</w:instrText>
      </w:r>
      <w:r w:rsidR="00023CA1" w:rsidRPr="009368D8">
        <w:rPr>
          <w:rFonts w:eastAsia="SimSun"/>
          <w:rPrChange w:id="497" w:author="Влада К. Федяева" w:date="2022-07-04T17:09:00Z">
            <w:rPr>
              <w:rFonts w:eastAsia="SimSun"/>
            </w:rPr>
          </w:rPrChange>
        </w:rPr>
        <w:instrText>,"</w:instrText>
      </w:r>
      <w:r w:rsidR="00023CA1" w:rsidRPr="008C764C">
        <w:rPr>
          <w:rFonts w:eastAsia="SimSun"/>
          <w:lang w:val="en-US"/>
        </w:rPr>
        <w:instrText>suffix</w:instrText>
      </w:r>
      <w:r w:rsidR="00023CA1" w:rsidRPr="009368D8">
        <w:rPr>
          <w:rFonts w:eastAsia="SimSun"/>
          <w:rPrChange w:id="498" w:author="Влада К. Федяева" w:date="2022-07-04T17:09:00Z">
            <w:rPr>
              <w:rFonts w:eastAsia="SimSun"/>
            </w:rPr>
          </w:rPrChange>
        </w:rPr>
        <w:instrText>":""},{"</w:instrText>
      </w:r>
      <w:r w:rsidR="00023CA1" w:rsidRPr="008C764C">
        <w:rPr>
          <w:rFonts w:eastAsia="SimSun"/>
          <w:lang w:val="en-US"/>
        </w:rPr>
        <w:instrText>dropping</w:instrText>
      </w:r>
      <w:r w:rsidR="00023CA1" w:rsidRPr="009368D8">
        <w:rPr>
          <w:rFonts w:eastAsia="SimSun"/>
          <w:rPrChange w:id="499" w:author="Влада К. Федяева" w:date="2022-07-04T17:09:00Z">
            <w:rPr>
              <w:rFonts w:eastAsia="SimSun"/>
            </w:rPr>
          </w:rPrChange>
        </w:rPr>
        <w:instrText>-</w:instrText>
      </w:r>
      <w:r w:rsidR="00023CA1" w:rsidRPr="008C764C">
        <w:rPr>
          <w:rFonts w:eastAsia="SimSun"/>
          <w:lang w:val="en-US"/>
        </w:rPr>
        <w:instrText>particle</w:instrText>
      </w:r>
      <w:r w:rsidR="00023CA1" w:rsidRPr="009368D8">
        <w:rPr>
          <w:rFonts w:eastAsia="SimSun"/>
          <w:rPrChange w:id="500" w:author="Влада К. Федяева" w:date="2022-07-04T17:09:00Z">
            <w:rPr>
              <w:rFonts w:eastAsia="SimSun"/>
            </w:rPr>
          </w:rPrChange>
        </w:rPr>
        <w:instrText>":"","</w:instrText>
      </w:r>
      <w:r w:rsidR="00023CA1" w:rsidRPr="008C764C">
        <w:rPr>
          <w:rFonts w:eastAsia="SimSun"/>
          <w:lang w:val="en-US"/>
        </w:rPr>
        <w:instrText>family</w:instrText>
      </w:r>
      <w:r w:rsidR="00023CA1" w:rsidRPr="009368D8">
        <w:rPr>
          <w:rFonts w:eastAsia="SimSun"/>
          <w:rPrChange w:id="501" w:author="Влада К. Федяева" w:date="2022-07-04T17:09:00Z">
            <w:rPr>
              <w:rFonts w:eastAsia="SimSun"/>
            </w:rPr>
          </w:rPrChange>
        </w:rPr>
        <w:instrText>":"</w:instrText>
      </w:r>
      <w:r w:rsidR="00023CA1" w:rsidRPr="008C764C">
        <w:rPr>
          <w:rFonts w:eastAsia="SimSun"/>
          <w:lang w:val="en-US"/>
        </w:rPr>
        <w:instrText>Pasquini</w:instrText>
      </w:r>
      <w:r w:rsidR="00023CA1" w:rsidRPr="009368D8">
        <w:rPr>
          <w:rFonts w:eastAsia="SimSun"/>
          <w:rPrChange w:id="502" w:author="Влада К. Федяева" w:date="2022-07-04T17:09:00Z">
            <w:rPr>
              <w:rFonts w:eastAsia="SimSun"/>
            </w:rPr>
          </w:rPrChange>
        </w:rPr>
        <w:instrText>","</w:instrText>
      </w:r>
      <w:r w:rsidR="00023CA1" w:rsidRPr="008C764C">
        <w:rPr>
          <w:rFonts w:eastAsia="SimSun"/>
          <w:lang w:val="en-US"/>
        </w:rPr>
        <w:instrText>given</w:instrText>
      </w:r>
      <w:r w:rsidR="00023CA1" w:rsidRPr="009368D8">
        <w:rPr>
          <w:rFonts w:eastAsia="SimSun"/>
          <w:rPrChange w:id="503" w:author="Влада К. Федяева" w:date="2022-07-04T17:09:00Z">
            <w:rPr>
              <w:rFonts w:eastAsia="SimSun"/>
            </w:rPr>
          </w:rPrChange>
        </w:rPr>
        <w:instrText>":"</w:instrText>
      </w:r>
      <w:r w:rsidR="00023CA1" w:rsidRPr="008C764C">
        <w:rPr>
          <w:rFonts w:eastAsia="SimSun"/>
          <w:lang w:val="en-US"/>
        </w:rPr>
        <w:instrText>Marcelo</w:instrText>
      </w:r>
      <w:r w:rsidR="00023CA1" w:rsidRPr="009368D8">
        <w:rPr>
          <w:rFonts w:eastAsia="SimSun"/>
          <w:rPrChange w:id="504" w:author="Влада К. Федяева" w:date="2022-07-04T17:09:00Z">
            <w:rPr>
              <w:rFonts w:eastAsia="SimSun"/>
            </w:rPr>
          </w:rPrChange>
        </w:rPr>
        <w:instrText xml:space="preserve"> </w:instrText>
      </w:r>
      <w:r w:rsidR="00023CA1" w:rsidRPr="008C764C">
        <w:rPr>
          <w:rFonts w:eastAsia="SimSun"/>
          <w:lang w:val="en-US"/>
        </w:rPr>
        <w:instrText>C</w:instrText>
      </w:r>
      <w:r w:rsidR="00023CA1" w:rsidRPr="009368D8">
        <w:rPr>
          <w:rFonts w:eastAsia="SimSun"/>
          <w:rPrChange w:id="505" w:author="Влада К. Федяева" w:date="2022-07-04T17:09:00Z">
            <w:rPr>
              <w:rFonts w:eastAsia="SimSun"/>
            </w:rPr>
          </w:rPrChange>
        </w:rPr>
        <w:instrText>.","</w:instrText>
      </w:r>
      <w:r w:rsidR="00023CA1" w:rsidRPr="008C764C">
        <w:rPr>
          <w:rFonts w:eastAsia="SimSun"/>
          <w:lang w:val="en-US"/>
        </w:rPr>
        <w:instrText>non</w:instrText>
      </w:r>
      <w:r w:rsidR="00023CA1" w:rsidRPr="009368D8">
        <w:rPr>
          <w:rFonts w:eastAsia="SimSun"/>
          <w:rPrChange w:id="506" w:author="Влада К. Федяева" w:date="2022-07-04T17:09:00Z">
            <w:rPr>
              <w:rFonts w:eastAsia="SimSun"/>
            </w:rPr>
          </w:rPrChange>
        </w:rPr>
        <w:instrText>-</w:instrText>
      </w:r>
      <w:r w:rsidR="00023CA1" w:rsidRPr="008C764C">
        <w:rPr>
          <w:rFonts w:eastAsia="SimSun"/>
          <w:lang w:val="en-US"/>
        </w:rPr>
        <w:instrText>droppi</w:instrText>
      </w:r>
      <w:r w:rsidR="00023CA1">
        <w:rPr>
          <w:rFonts w:eastAsia="SimSun"/>
        </w:rPr>
        <w:instrText>ng-particle":"","parse-names":false,"suffix":""}],"container-title":"Biology of Blood and Marrow Transplantation","id":"ITEM-1","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114]","plainTextFormattedCitation":"[114]","previouslyFormattedCitation":"[114]"},"properties":{"noteIndex":0},"schema":"https://github.com/citation-style-language/schema/raw/master/csl-citation.json"}</w:instrText>
      </w:r>
      <w:r w:rsidRPr="00092151">
        <w:rPr>
          <w:rFonts w:eastAsia="SimSun"/>
        </w:rPr>
        <w:fldChar w:fldCharType="separate"/>
      </w:r>
      <w:r w:rsidR="00023CA1" w:rsidRPr="00023CA1">
        <w:rPr>
          <w:rFonts w:eastAsia="SimSun"/>
          <w:noProof/>
        </w:rPr>
        <w:t>[114]</w:t>
      </w:r>
      <w:r w:rsidRPr="00092151">
        <w:rPr>
          <w:rFonts w:eastAsia="SimSun"/>
        </w:rPr>
        <w:fldChar w:fldCharType="end"/>
      </w:r>
    </w:p>
    <w:p w14:paraId="36FA3A10" w14:textId="77777777" w:rsidR="00C87EC9" w:rsidRPr="00C87EC9" w:rsidRDefault="00C87EC9" w:rsidP="003350DC">
      <w:r w:rsidRPr="00092151">
        <w:t>Тип</w:t>
      </w:r>
      <w:r w:rsidRPr="00C87EC9">
        <w:t xml:space="preserve">: </w:t>
      </w:r>
      <w:r w:rsidRPr="00092151">
        <w:t>шкала</w:t>
      </w:r>
      <w:r w:rsidRPr="00C87EC9">
        <w:t xml:space="preserve"> </w:t>
      </w:r>
      <w:r w:rsidRPr="00092151">
        <w:t>оценки</w:t>
      </w:r>
    </w:p>
    <w:p w14:paraId="38924690" w14:textId="77777777" w:rsidR="00C87EC9" w:rsidRPr="00092151" w:rsidRDefault="00C87EC9" w:rsidP="003350DC">
      <w:r w:rsidRPr="00092151">
        <w:t xml:space="preserve">Назначение: </w:t>
      </w:r>
      <w:r>
        <w:t>расчет трансплантационного риска</w:t>
      </w:r>
      <w:r w:rsidRPr="00092151">
        <w:t xml:space="preserve"> </w:t>
      </w:r>
    </w:p>
    <w:p w14:paraId="5EA9D87A" w14:textId="77777777" w:rsidR="00C87EC9" w:rsidRDefault="00C87EC9" w:rsidP="003350DC">
      <w:pPr>
        <w:rPr>
          <w:rFonts w:eastAsia="SimSun"/>
        </w:rPr>
      </w:pPr>
      <w:r w:rsidRPr="00092151">
        <w:rPr>
          <w:bCs/>
        </w:rPr>
        <w:t>Содержание и интерпретация:</w:t>
      </w:r>
    </w:p>
    <w:p w14:paraId="5A43F4E3" w14:textId="77777777" w:rsidR="00C87EC9" w:rsidRDefault="00C87EC9" w:rsidP="003350DC">
      <w:pPr>
        <w:ind w:firstLine="709"/>
        <w:rPr>
          <w:rFonts w:eastAsia="SimSun"/>
        </w:rPr>
      </w:pP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321279" w:rsidRPr="00092151" w14:paraId="69D893E8" w14:textId="77777777" w:rsidTr="009F7F8A">
        <w:tc>
          <w:tcPr>
            <w:tcW w:w="8900" w:type="dxa"/>
            <w:vAlign w:val="center"/>
          </w:tcPr>
          <w:p w14:paraId="575B60C4" w14:textId="77777777" w:rsidR="00321279" w:rsidRPr="008C764C" w:rsidRDefault="00321279" w:rsidP="003350DC">
            <w:pPr>
              <w:pStyle w:val="table-name"/>
              <w:spacing w:before="0" w:line="360" w:lineRule="auto"/>
              <w:ind w:firstLine="0"/>
              <w:rPr>
                <w:rFonts w:eastAsia="SimSun"/>
                <w:sz w:val="24"/>
                <w:szCs w:val="24"/>
                <w:lang w:val="ru-RU"/>
              </w:rPr>
            </w:pPr>
            <w:r w:rsidRPr="008C764C">
              <w:rPr>
                <w:rFonts w:eastAsia="SimSun"/>
                <w:sz w:val="24"/>
                <w:szCs w:val="24"/>
                <w:lang w:val="ru-RU"/>
              </w:rPr>
              <w:t>Статус</w:t>
            </w:r>
          </w:p>
        </w:tc>
        <w:tc>
          <w:tcPr>
            <w:tcW w:w="1195" w:type="dxa"/>
            <w:vAlign w:val="center"/>
          </w:tcPr>
          <w:p w14:paraId="679C14D8" w14:textId="77777777" w:rsidR="00321279" w:rsidRPr="008C764C" w:rsidRDefault="00321279" w:rsidP="003350DC">
            <w:pPr>
              <w:pStyle w:val="table-name"/>
              <w:spacing w:before="0" w:line="360" w:lineRule="auto"/>
              <w:ind w:firstLine="0"/>
              <w:rPr>
                <w:rFonts w:eastAsia="SimSun"/>
                <w:sz w:val="24"/>
                <w:szCs w:val="24"/>
                <w:lang w:val="ru-RU"/>
              </w:rPr>
            </w:pPr>
            <w:r w:rsidRPr="008C764C">
              <w:rPr>
                <w:rFonts w:eastAsia="SimSun"/>
                <w:sz w:val="24"/>
                <w:szCs w:val="24"/>
                <w:lang w:val="ru-RU"/>
              </w:rPr>
              <w:t>Баллы</w:t>
            </w:r>
          </w:p>
        </w:tc>
      </w:tr>
      <w:tr w:rsidR="00321279" w:rsidRPr="00092151" w14:paraId="40891104" w14:textId="77777777" w:rsidTr="009F7F8A">
        <w:tc>
          <w:tcPr>
            <w:tcW w:w="8900" w:type="dxa"/>
            <w:vAlign w:val="center"/>
          </w:tcPr>
          <w:p w14:paraId="34AF2BA2" w14:textId="77777777" w:rsidR="00321279" w:rsidRPr="00092151" w:rsidRDefault="00321279" w:rsidP="003350DC">
            <w:pPr>
              <w:pStyle w:val="table-head-left"/>
              <w:spacing w:before="0" w:after="0"/>
              <w:ind w:firstLine="0"/>
              <w:rPr>
                <w:rFonts w:eastAsia="SimSun"/>
                <w:sz w:val="24"/>
                <w:szCs w:val="24"/>
              </w:rPr>
            </w:pPr>
            <w:r w:rsidRPr="00092151">
              <w:rPr>
                <w:rFonts w:eastAsia="SimSun"/>
                <w:sz w:val="24"/>
                <w:szCs w:val="24"/>
              </w:rPr>
              <w:t>Дыхательная система</w:t>
            </w:r>
          </w:p>
        </w:tc>
        <w:tc>
          <w:tcPr>
            <w:tcW w:w="1195" w:type="dxa"/>
            <w:vAlign w:val="center"/>
          </w:tcPr>
          <w:p w14:paraId="3F29C576"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628ACC9D" w14:textId="77777777" w:rsidTr="009F7F8A">
        <w:tc>
          <w:tcPr>
            <w:tcW w:w="8900" w:type="dxa"/>
            <w:vAlign w:val="center"/>
          </w:tcPr>
          <w:p w14:paraId="655E956D"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ОФВ1 66–80% или одышка при небольшой физической нагрузке</w:t>
            </w:r>
          </w:p>
        </w:tc>
        <w:tc>
          <w:tcPr>
            <w:tcW w:w="1195" w:type="dxa"/>
            <w:vAlign w:val="center"/>
          </w:tcPr>
          <w:p w14:paraId="789761AB"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2</w:t>
            </w:r>
          </w:p>
        </w:tc>
      </w:tr>
      <w:tr w:rsidR="00321279" w:rsidRPr="00092151" w14:paraId="2FBB8902" w14:textId="77777777" w:rsidTr="009F7F8A">
        <w:tc>
          <w:tcPr>
            <w:tcW w:w="8900" w:type="dxa"/>
            <w:vAlign w:val="center"/>
          </w:tcPr>
          <w:p w14:paraId="01D887AB"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 xml:space="preserve">ОФВ1 </w:t>
            </w:r>
            <w:r w:rsidRPr="00092151">
              <w:rPr>
                <w:rFonts w:eastAsia="SimSun"/>
                <w:sz w:val="24"/>
                <w:szCs w:val="24"/>
                <w:lang w:val="ru-RU"/>
              </w:rPr>
              <w:t>≤</w:t>
            </w:r>
            <w:r w:rsidRPr="00092151">
              <w:rPr>
                <w:sz w:val="24"/>
                <w:szCs w:val="24"/>
                <w:lang w:val="ru-RU"/>
              </w:rPr>
              <w:t xml:space="preserve"> 65% или одышка в покое или потребность в кислородной поддержке</w:t>
            </w:r>
          </w:p>
        </w:tc>
        <w:tc>
          <w:tcPr>
            <w:tcW w:w="1195" w:type="dxa"/>
            <w:vAlign w:val="center"/>
          </w:tcPr>
          <w:p w14:paraId="6AD95C6C"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3</w:t>
            </w:r>
          </w:p>
        </w:tc>
      </w:tr>
      <w:tr w:rsidR="00321279" w:rsidRPr="00092151" w14:paraId="46B2AF57" w14:textId="77777777" w:rsidTr="009F7F8A">
        <w:tc>
          <w:tcPr>
            <w:tcW w:w="8900" w:type="dxa"/>
            <w:vAlign w:val="center"/>
          </w:tcPr>
          <w:p w14:paraId="4883E02D" w14:textId="77777777" w:rsidR="00321279" w:rsidRPr="00092151" w:rsidRDefault="00321279" w:rsidP="003350DC">
            <w:pPr>
              <w:pStyle w:val="table-head-left"/>
              <w:spacing w:before="0" w:after="0"/>
              <w:ind w:firstLine="0"/>
              <w:rPr>
                <w:rFonts w:eastAsia="SimSun"/>
                <w:sz w:val="24"/>
                <w:szCs w:val="24"/>
              </w:rPr>
            </w:pPr>
            <w:r w:rsidRPr="00092151">
              <w:rPr>
                <w:rFonts w:eastAsia="SimSun"/>
                <w:sz w:val="24"/>
                <w:szCs w:val="24"/>
              </w:rPr>
              <w:lastRenderedPageBreak/>
              <w:t>Сердечно-сосудистая система</w:t>
            </w:r>
          </w:p>
        </w:tc>
        <w:tc>
          <w:tcPr>
            <w:tcW w:w="1195" w:type="dxa"/>
            <w:vAlign w:val="center"/>
          </w:tcPr>
          <w:p w14:paraId="063BFF02" w14:textId="77777777" w:rsidR="00321279" w:rsidRPr="00092151" w:rsidRDefault="00321279" w:rsidP="003350DC">
            <w:pPr>
              <w:tabs>
                <w:tab w:val="left" w:pos="567"/>
              </w:tabs>
              <w:jc w:val="center"/>
              <w:rPr>
                <w:rFonts w:eastAsia="SimSun"/>
              </w:rPr>
            </w:pPr>
          </w:p>
        </w:tc>
      </w:tr>
      <w:tr w:rsidR="00321279" w:rsidRPr="00092151" w14:paraId="5151CC77" w14:textId="77777777" w:rsidTr="009F7F8A">
        <w:tc>
          <w:tcPr>
            <w:tcW w:w="8900" w:type="dxa"/>
            <w:vAlign w:val="center"/>
          </w:tcPr>
          <w:p w14:paraId="4FFD7E9C"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4AEF16FD"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5504D158" w14:textId="77777777" w:rsidTr="009F7F8A">
        <w:tc>
          <w:tcPr>
            <w:tcW w:w="8900" w:type="dxa"/>
            <w:vAlign w:val="center"/>
          </w:tcPr>
          <w:p w14:paraId="4A1DC1EE"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72A592FC"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61D8B3F9" w14:textId="77777777" w:rsidTr="009F7F8A">
        <w:tc>
          <w:tcPr>
            <w:tcW w:w="8900" w:type="dxa"/>
            <w:vAlign w:val="center"/>
          </w:tcPr>
          <w:p w14:paraId="34E00A4A"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Пороки сердца за исключением пролапса митрального клапана</w:t>
            </w:r>
          </w:p>
        </w:tc>
        <w:tc>
          <w:tcPr>
            <w:tcW w:w="1195" w:type="dxa"/>
            <w:vAlign w:val="center"/>
          </w:tcPr>
          <w:p w14:paraId="11F79340"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21816A51" w14:textId="77777777" w:rsidTr="009F7F8A">
        <w:tc>
          <w:tcPr>
            <w:tcW w:w="8900" w:type="dxa"/>
            <w:vAlign w:val="center"/>
          </w:tcPr>
          <w:p w14:paraId="517D3A5D" w14:textId="77777777" w:rsidR="00321279" w:rsidRPr="00092151" w:rsidRDefault="00321279" w:rsidP="003350DC">
            <w:pPr>
              <w:pStyle w:val="table-head-left"/>
              <w:spacing w:before="0" w:after="0"/>
              <w:ind w:firstLine="0"/>
              <w:rPr>
                <w:rFonts w:eastAsia="SimSun"/>
                <w:sz w:val="24"/>
                <w:szCs w:val="24"/>
              </w:rPr>
            </w:pPr>
            <w:r w:rsidRPr="00092151">
              <w:rPr>
                <w:rFonts w:eastAsia="SimSun"/>
                <w:sz w:val="24"/>
                <w:szCs w:val="24"/>
              </w:rPr>
              <w:t>ЖКТ</w:t>
            </w:r>
          </w:p>
        </w:tc>
        <w:tc>
          <w:tcPr>
            <w:tcW w:w="1195" w:type="dxa"/>
            <w:vAlign w:val="center"/>
          </w:tcPr>
          <w:p w14:paraId="4C34D2A2"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4474080B" w14:textId="77777777" w:rsidTr="009F7F8A">
        <w:tc>
          <w:tcPr>
            <w:tcW w:w="8900" w:type="dxa"/>
            <w:vAlign w:val="center"/>
          </w:tcPr>
          <w:p w14:paraId="7CD87A9E"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Хронический гепатит, билирубин до 1,5 норм или АЛТ либо АСТ до 2,5 норм</w:t>
            </w:r>
          </w:p>
        </w:tc>
        <w:tc>
          <w:tcPr>
            <w:tcW w:w="1195" w:type="dxa"/>
            <w:vAlign w:val="center"/>
          </w:tcPr>
          <w:p w14:paraId="17E4ED65"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2AB382C3" w14:textId="77777777" w:rsidTr="009F7F8A">
        <w:tc>
          <w:tcPr>
            <w:tcW w:w="8900" w:type="dxa"/>
            <w:vAlign w:val="center"/>
          </w:tcPr>
          <w:p w14:paraId="32656B5C" w14:textId="77777777" w:rsidR="00321279" w:rsidRPr="00092151" w:rsidRDefault="00321279" w:rsidP="003350DC">
            <w:pPr>
              <w:pStyle w:val="table-text-0"/>
              <w:spacing w:before="0" w:line="360" w:lineRule="auto"/>
              <w:ind w:firstLine="0"/>
              <w:rPr>
                <w:rFonts w:eastAsia="SimSun"/>
                <w:sz w:val="24"/>
                <w:szCs w:val="24"/>
                <w:lang w:val="ru-RU"/>
              </w:rPr>
            </w:pPr>
            <w:r w:rsidRPr="00092151">
              <w:rPr>
                <w:sz w:val="24"/>
                <w:szCs w:val="24"/>
                <w:lang w:val="ru-RU"/>
              </w:rPr>
              <w:t>Цирроз, билирубин более 1,5 норм или АЛТ либо АСТ более 2,5 норм</w:t>
            </w:r>
          </w:p>
        </w:tc>
        <w:tc>
          <w:tcPr>
            <w:tcW w:w="1195" w:type="dxa"/>
            <w:vAlign w:val="center"/>
          </w:tcPr>
          <w:p w14:paraId="77D46855"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3</w:t>
            </w:r>
          </w:p>
        </w:tc>
      </w:tr>
      <w:tr w:rsidR="00321279" w:rsidRPr="00092151" w14:paraId="31B886BA" w14:textId="77777777" w:rsidTr="009F7F8A">
        <w:tc>
          <w:tcPr>
            <w:tcW w:w="8900" w:type="dxa"/>
            <w:vAlign w:val="center"/>
          </w:tcPr>
          <w:p w14:paraId="43AC2C4F"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Болезнь Крона или язвенный колит</w:t>
            </w:r>
          </w:p>
        </w:tc>
        <w:tc>
          <w:tcPr>
            <w:tcW w:w="1195" w:type="dxa"/>
            <w:vAlign w:val="center"/>
          </w:tcPr>
          <w:p w14:paraId="3F2CB8C0"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2BE1D282" w14:textId="77777777" w:rsidTr="009F7F8A">
        <w:tc>
          <w:tcPr>
            <w:tcW w:w="8900" w:type="dxa"/>
          </w:tcPr>
          <w:p w14:paraId="0F155368" w14:textId="77777777" w:rsidR="00321279" w:rsidRPr="008C764C" w:rsidRDefault="00321279" w:rsidP="003350DC">
            <w:pPr>
              <w:pStyle w:val="table-text-0"/>
              <w:spacing w:before="0" w:line="360" w:lineRule="auto"/>
              <w:ind w:firstLine="0"/>
              <w:rPr>
                <w:sz w:val="24"/>
                <w:szCs w:val="24"/>
                <w:lang w:val="ru-RU"/>
              </w:rPr>
            </w:pPr>
            <w:r w:rsidRPr="008C764C">
              <w:rPr>
                <w:sz w:val="24"/>
                <w:szCs w:val="24"/>
                <w:lang w:val="ru-RU"/>
              </w:rPr>
              <w:t>Язвенная болезнь, требующая лечения</w:t>
            </w:r>
          </w:p>
        </w:tc>
        <w:tc>
          <w:tcPr>
            <w:tcW w:w="1195" w:type="dxa"/>
          </w:tcPr>
          <w:p w14:paraId="402D7B59"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2</w:t>
            </w:r>
          </w:p>
        </w:tc>
      </w:tr>
      <w:tr w:rsidR="00321279" w:rsidRPr="00092151" w14:paraId="7BD40530" w14:textId="77777777" w:rsidTr="009F7F8A">
        <w:tc>
          <w:tcPr>
            <w:tcW w:w="8900" w:type="dxa"/>
          </w:tcPr>
          <w:p w14:paraId="1155A284" w14:textId="77777777" w:rsidR="00321279" w:rsidRPr="00092151" w:rsidRDefault="00321279" w:rsidP="003350DC">
            <w:pPr>
              <w:pStyle w:val="table-head-left"/>
              <w:spacing w:before="0" w:after="0"/>
              <w:ind w:firstLine="0"/>
              <w:rPr>
                <w:sz w:val="24"/>
                <w:szCs w:val="24"/>
              </w:rPr>
            </w:pPr>
            <w:r w:rsidRPr="00092151">
              <w:rPr>
                <w:sz w:val="24"/>
                <w:szCs w:val="24"/>
              </w:rPr>
              <w:t>Нарушение обмена</w:t>
            </w:r>
          </w:p>
        </w:tc>
        <w:tc>
          <w:tcPr>
            <w:tcW w:w="1195" w:type="dxa"/>
          </w:tcPr>
          <w:p w14:paraId="1D485AE7"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3B64792E" w14:textId="77777777" w:rsidTr="009F7F8A">
        <w:tc>
          <w:tcPr>
            <w:tcW w:w="8900" w:type="dxa"/>
          </w:tcPr>
          <w:p w14:paraId="0FD80843" w14:textId="77777777" w:rsidR="00321279" w:rsidRPr="008C764C" w:rsidRDefault="00321279" w:rsidP="003350DC">
            <w:pPr>
              <w:pStyle w:val="table-text-0"/>
              <w:spacing w:before="0" w:line="360" w:lineRule="auto"/>
              <w:ind w:firstLine="0"/>
              <w:rPr>
                <w:sz w:val="24"/>
                <w:szCs w:val="24"/>
                <w:lang w:val="ru-RU"/>
              </w:rPr>
            </w:pPr>
            <w:r w:rsidRPr="008C764C">
              <w:rPr>
                <w:sz w:val="24"/>
                <w:szCs w:val="24"/>
                <w:lang w:val="ru-RU"/>
              </w:rPr>
              <w:t>Сахарный диабет, требующий лечения</w:t>
            </w:r>
          </w:p>
        </w:tc>
        <w:tc>
          <w:tcPr>
            <w:tcW w:w="1195" w:type="dxa"/>
          </w:tcPr>
          <w:p w14:paraId="6DC1B5B3"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3982F356" w14:textId="77777777" w:rsidTr="009F7F8A">
        <w:tc>
          <w:tcPr>
            <w:tcW w:w="8900" w:type="dxa"/>
          </w:tcPr>
          <w:p w14:paraId="1889BBF2"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Индекс массы тела &gt; 35 кг/м</w:t>
            </w:r>
            <w:r w:rsidRPr="00092151">
              <w:rPr>
                <w:sz w:val="24"/>
                <w:szCs w:val="24"/>
                <w:vertAlign w:val="superscript"/>
                <w:lang w:val="ru-RU"/>
              </w:rPr>
              <w:t>2</w:t>
            </w:r>
          </w:p>
        </w:tc>
        <w:tc>
          <w:tcPr>
            <w:tcW w:w="1195" w:type="dxa"/>
          </w:tcPr>
          <w:p w14:paraId="76FBEB68"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268C69F4" w14:textId="77777777" w:rsidTr="009F7F8A">
        <w:tc>
          <w:tcPr>
            <w:tcW w:w="8900" w:type="dxa"/>
          </w:tcPr>
          <w:p w14:paraId="6FBDFC23" w14:textId="77777777" w:rsidR="00321279" w:rsidRPr="00092151" w:rsidRDefault="00321279" w:rsidP="003350DC">
            <w:pPr>
              <w:pStyle w:val="table-head-left"/>
              <w:spacing w:before="0" w:after="0"/>
              <w:ind w:firstLine="0"/>
              <w:rPr>
                <w:sz w:val="24"/>
                <w:szCs w:val="24"/>
              </w:rPr>
            </w:pPr>
            <w:r w:rsidRPr="00092151">
              <w:rPr>
                <w:sz w:val="24"/>
                <w:szCs w:val="24"/>
              </w:rPr>
              <w:t>Неврологический статус</w:t>
            </w:r>
          </w:p>
        </w:tc>
        <w:tc>
          <w:tcPr>
            <w:tcW w:w="1195" w:type="dxa"/>
          </w:tcPr>
          <w:p w14:paraId="667EB902"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7C33746F" w14:textId="77777777" w:rsidTr="009F7F8A">
        <w:tc>
          <w:tcPr>
            <w:tcW w:w="8900" w:type="dxa"/>
          </w:tcPr>
          <w:p w14:paraId="73C98284"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Транзиторная ишемическая атака или острое нарушение мозгового кровообращения в анамнезе</w:t>
            </w:r>
          </w:p>
        </w:tc>
        <w:tc>
          <w:tcPr>
            <w:tcW w:w="1195" w:type="dxa"/>
          </w:tcPr>
          <w:p w14:paraId="14A0E9BB"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6B1F3743" w14:textId="77777777" w:rsidTr="009F7F8A">
        <w:tc>
          <w:tcPr>
            <w:tcW w:w="8900" w:type="dxa"/>
          </w:tcPr>
          <w:p w14:paraId="5D06CDCB" w14:textId="77777777" w:rsidR="00321279" w:rsidRPr="00092151" w:rsidRDefault="00321279" w:rsidP="003350DC">
            <w:pPr>
              <w:pStyle w:val="table-head-left"/>
              <w:spacing w:before="0" w:after="0"/>
              <w:ind w:firstLine="0"/>
              <w:rPr>
                <w:sz w:val="24"/>
                <w:szCs w:val="24"/>
              </w:rPr>
            </w:pPr>
            <w:r w:rsidRPr="00092151">
              <w:rPr>
                <w:sz w:val="24"/>
                <w:szCs w:val="24"/>
              </w:rPr>
              <w:t>Психический статус</w:t>
            </w:r>
          </w:p>
        </w:tc>
        <w:tc>
          <w:tcPr>
            <w:tcW w:w="1195" w:type="dxa"/>
          </w:tcPr>
          <w:p w14:paraId="6911CE2B"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1BF11DC8" w14:textId="77777777" w:rsidTr="009F7F8A">
        <w:tc>
          <w:tcPr>
            <w:tcW w:w="8900" w:type="dxa"/>
          </w:tcPr>
          <w:p w14:paraId="2797F7E8" w14:textId="3BDFBD1A"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 xml:space="preserve">Депрессия или тревога, требующие консультации </w:t>
            </w:r>
            <w:r w:rsidR="00BD1778">
              <w:rPr>
                <w:sz w:val="24"/>
                <w:szCs w:val="24"/>
                <w:lang w:val="ru-RU"/>
              </w:rPr>
              <w:t>врача-</w:t>
            </w:r>
            <w:r w:rsidRPr="00092151">
              <w:rPr>
                <w:sz w:val="24"/>
                <w:szCs w:val="24"/>
                <w:lang w:val="ru-RU"/>
              </w:rPr>
              <w:t>психиатра или лечения</w:t>
            </w:r>
          </w:p>
        </w:tc>
        <w:tc>
          <w:tcPr>
            <w:tcW w:w="1195" w:type="dxa"/>
          </w:tcPr>
          <w:p w14:paraId="0C0E4EC9"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46927116" w14:textId="77777777" w:rsidTr="009F7F8A">
        <w:tc>
          <w:tcPr>
            <w:tcW w:w="8900" w:type="dxa"/>
          </w:tcPr>
          <w:p w14:paraId="0C10544E" w14:textId="77777777" w:rsidR="00321279" w:rsidRPr="00092151" w:rsidRDefault="00321279" w:rsidP="003350DC">
            <w:pPr>
              <w:pStyle w:val="table-head-left"/>
              <w:spacing w:before="0" w:after="0"/>
              <w:ind w:firstLine="0"/>
              <w:rPr>
                <w:sz w:val="24"/>
                <w:szCs w:val="24"/>
              </w:rPr>
            </w:pPr>
            <w:r w:rsidRPr="00092151">
              <w:rPr>
                <w:sz w:val="24"/>
                <w:szCs w:val="24"/>
              </w:rPr>
              <w:t>Мочевыделительная система</w:t>
            </w:r>
          </w:p>
        </w:tc>
        <w:tc>
          <w:tcPr>
            <w:tcW w:w="1195" w:type="dxa"/>
          </w:tcPr>
          <w:p w14:paraId="697EF539"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54AAD6A2" w14:textId="77777777" w:rsidTr="009F7F8A">
        <w:trPr>
          <w:trHeight w:val="370"/>
        </w:trPr>
        <w:tc>
          <w:tcPr>
            <w:tcW w:w="8900" w:type="dxa"/>
          </w:tcPr>
          <w:p w14:paraId="7B09299D"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Концентрация креатинина сыворотки &gt; 176 мкмоль/л, диализ или почечный трансплантат</w:t>
            </w:r>
          </w:p>
        </w:tc>
        <w:tc>
          <w:tcPr>
            <w:tcW w:w="1195" w:type="dxa"/>
          </w:tcPr>
          <w:p w14:paraId="298E56F6" w14:textId="77777777" w:rsidR="00321279" w:rsidRPr="008C764C" w:rsidRDefault="00321279" w:rsidP="003350DC">
            <w:pPr>
              <w:pStyle w:val="table-text-0"/>
              <w:spacing w:before="0" w:line="360" w:lineRule="auto"/>
              <w:ind w:firstLine="0"/>
              <w:rPr>
                <w:rFonts w:eastAsia="SimSun"/>
                <w:sz w:val="24"/>
                <w:szCs w:val="24"/>
                <w:lang w:val="ru-RU"/>
              </w:rPr>
            </w:pPr>
            <w:r w:rsidRPr="008C764C">
              <w:rPr>
                <w:sz w:val="24"/>
                <w:szCs w:val="24"/>
                <w:lang w:val="ru-RU"/>
              </w:rPr>
              <w:t>2</w:t>
            </w:r>
          </w:p>
        </w:tc>
      </w:tr>
      <w:tr w:rsidR="00321279" w:rsidRPr="00092151" w14:paraId="62249AE8" w14:textId="77777777" w:rsidTr="009F7F8A">
        <w:tc>
          <w:tcPr>
            <w:tcW w:w="8900" w:type="dxa"/>
          </w:tcPr>
          <w:p w14:paraId="38F8F8B1" w14:textId="77777777" w:rsidR="00321279" w:rsidRPr="00092151" w:rsidRDefault="00321279" w:rsidP="003350DC">
            <w:pPr>
              <w:pStyle w:val="table-head-left"/>
              <w:spacing w:before="0" w:after="0"/>
              <w:ind w:firstLine="0"/>
              <w:rPr>
                <w:sz w:val="24"/>
                <w:szCs w:val="24"/>
              </w:rPr>
            </w:pPr>
            <w:r w:rsidRPr="00092151">
              <w:rPr>
                <w:sz w:val="24"/>
                <w:szCs w:val="24"/>
              </w:rPr>
              <w:t>Системные заболевания</w:t>
            </w:r>
          </w:p>
        </w:tc>
        <w:tc>
          <w:tcPr>
            <w:tcW w:w="1195" w:type="dxa"/>
          </w:tcPr>
          <w:p w14:paraId="42697119"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4F36CB67" w14:textId="77777777" w:rsidTr="009F7F8A">
        <w:tc>
          <w:tcPr>
            <w:tcW w:w="8900" w:type="dxa"/>
          </w:tcPr>
          <w:p w14:paraId="3157936B"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07BF413F"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2</w:t>
            </w:r>
          </w:p>
        </w:tc>
      </w:tr>
      <w:tr w:rsidR="00321279" w:rsidRPr="00092151" w14:paraId="1EE8A597" w14:textId="77777777" w:rsidTr="009F7F8A">
        <w:tc>
          <w:tcPr>
            <w:tcW w:w="8900" w:type="dxa"/>
          </w:tcPr>
          <w:p w14:paraId="04260D22" w14:textId="77777777" w:rsidR="00321279" w:rsidRPr="00092151" w:rsidRDefault="00321279" w:rsidP="003350DC">
            <w:pPr>
              <w:pStyle w:val="table-head-left"/>
              <w:spacing w:before="0" w:after="0"/>
              <w:ind w:firstLine="0"/>
              <w:rPr>
                <w:sz w:val="24"/>
                <w:szCs w:val="24"/>
              </w:rPr>
            </w:pPr>
            <w:r w:rsidRPr="00092151">
              <w:rPr>
                <w:sz w:val="24"/>
                <w:szCs w:val="24"/>
              </w:rPr>
              <w:t>Инфекции</w:t>
            </w:r>
          </w:p>
        </w:tc>
        <w:tc>
          <w:tcPr>
            <w:tcW w:w="1195" w:type="dxa"/>
          </w:tcPr>
          <w:p w14:paraId="42D2753E"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63750F06" w14:textId="77777777" w:rsidTr="009F7F8A">
        <w:tc>
          <w:tcPr>
            <w:tcW w:w="8900" w:type="dxa"/>
          </w:tcPr>
          <w:p w14:paraId="5E255211"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Инфекционные осложнения, требующие терапии до и после трансплантации</w:t>
            </w:r>
          </w:p>
        </w:tc>
        <w:tc>
          <w:tcPr>
            <w:tcW w:w="1195" w:type="dxa"/>
          </w:tcPr>
          <w:p w14:paraId="58CA4990" w14:textId="77777777" w:rsidR="00321279" w:rsidRPr="008C764C" w:rsidRDefault="00321279" w:rsidP="003350DC">
            <w:pPr>
              <w:pStyle w:val="table-text-0"/>
              <w:spacing w:before="0" w:line="360" w:lineRule="auto"/>
              <w:ind w:firstLine="0"/>
              <w:rPr>
                <w:rFonts w:eastAsia="SimSun"/>
                <w:sz w:val="24"/>
                <w:szCs w:val="24"/>
                <w:lang w:val="ru-RU"/>
              </w:rPr>
            </w:pPr>
            <w:r w:rsidRPr="008C764C">
              <w:rPr>
                <w:rFonts w:eastAsia="SimSun"/>
                <w:sz w:val="24"/>
                <w:szCs w:val="24"/>
                <w:lang w:val="ru-RU"/>
              </w:rPr>
              <w:t>1</w:t>
            </w:r>
          </w:p>
        </w:tc>
      </w:tr>
      <w:tr w:rsidR="00321279" w:rsidRPr="00092151" w14:paraId="2D75FECB" w14:textId="77777777" w:rsidTr="009F7F8A">
        <w:tc>
          <w:tcPr>
            <w:tcW w:w="8900" w:type="dxa"/>
          </w:tcPr>
          <w:p w14:paraId="1CCE40BC" w14:textId="77777777" w:rsidR="00321279" w:rsidRPr="00092151" w:rsidRDefault="00321279" w:rsidP="003350DC">
            <w:pPr>
              <w:pStyle w:val="table-head-left"/>
              <w:spacing w:before="0" w:after="0"/>
              <w:ind w:firstLine="0"/>
              <w:rPr>
                <w:sz w:val="24"/>
                <w:szCs w:val="24"/>
              </w:rPr>
            </w:pPr>
            <w:r w:rsidRPr="00092151">
              <w:rPr>
                <w:sz w:val="24"/>
                <w:szCs w:val="24"/>
              </w:rPr>
              <w:t>Онкологические заболевания</w:t>
            </w:r>
          </w:p>
        </w:tc>
        <w:tc>
          <w:tcPr>
            <w:tcW w:w="1195" w:type="dxa"/>
          </w:tcPr>
          <w:p w14:paraId="2F9620D3" w14:textId="77777777" w:rsidR="00321279" w:rsidRPr="00092151" w:rsidRDefault="00321279" w:rsidP="003350DC">
            <w:pPr>
              <w:pStyle w:val="table-head-left"/>
              <w:spacing w:before="0" w:after="0"/>
              <w:ind w:firstLine="0"/>
              <w:rPr>
                <w:rFonts w:eastAsia="SimSun"/>
                <w:sz w:val="24"/>
                <w:szCs w:val="24"/>
              </w:rPr>
            </w:pPr>
          </w:p>
        </w:tc>
      </w:tr>
      <w:tr w:rsidR="00321279" w:rsidRPr="00092151" w14:paraId="2938B084" w14:textId="77777777" w:rsidTr="009F7F8A">
        <w:tc>
          <w:tcPr>
            <w:tcW w:w="8900" w:type="dxa"/>
          </w:tcPr>
          <w:p w14:paraId="22BC77CE" w14:textId="77777777" w:rsidR="00321279" w:rsidRPr="00092151" w:rsidRDefault="00321279" w:rsidP="003350DC">
            <w:pPr>
              <w:pStyle w:val="table-text-0"/>
              <w:spacing w:before="0" w:line="360" w:lineRule="auto"/>
              <w:ind w:firstLine="0"/>
              <w:rPr>
                <w:sz w:val="24"/>
                <w:szCs w:val="24"/>
                <w:lang w:val="ru-RU"/>
              </w:rPr>
            </w:pPr>
            <w:r w:rsidRPr="00092151">
              <w:rPr>
                <w:sz w:val="24"/>
                <w:szCs w:val="24"/>
                <w:lang w:val="ru-RU"/>
              </w:rPr>
              <w:t>Любые опухоли в анамнезе, кроме рака кожи (исключая меланому)</w:t>
            </w:r>
          </w:p>
        </w:tc>
        <w:tc>
          <w:tcPr>
            <w:tcW w:w="1195" w:type="dxa"/>
          </w:tcPr>
          <w:p w14:paraId="334CED4F" w14:textId="77777777" w:rsidR="00321279" w:rsidRPr="00092151" w:rsidRDefault="00321279" w:rsidP="003350DC">
            <w:pPr>
              <w:pStyle w:val="table-text-0"/>
              <w:spacing w:before="0" w:line="360" w:lineRule="auto"/>
              <w:ind w:firstLine="0"/>
              <w:rPr>
                <w:rFonts w:eastAsia="SimSun"/>
                <w:sz w:val="24"/>
                <w:szCs w:val="24"/>
              </w:rPr>
            </w:pPr>
            <w:r w:rsidRPr="00092151">
              <w:rPr>
                <w:rFonts w:eastAsia="SimSun"/>
                <w:sz w:val="24"/>
                <w:szCs w:val="24"/>
              </w:rPr>
              <w:t>3</w:t>
            </w:r>
          </w:p>
        </w:tc>
      </w:tr>
    </w:tbl>
    <w:p w14:paraId="7ED86FFF" w14:textId="77777777" w:rsidR="00321279" w:rsidRPr="00092151" w:rsidRDefault="00321279" w:rsidP="003350DC">
      <w:pPr>
        <w:rPr>
          <w:sz w:val="28"/>
          <w:szCs w:val="28"/>
          <w:lang w:val="en-US"/>
        </w:rPr>
      </w:pPr>
    </w:p>
    <w:p w14:paraId="504D84BE" w14:textId="77777777" w:rsidR="00321279" w:rsidRPr="00092151" w:rsidRDefault="00321279" w:rsidP="003350DC">
      <w:pPr>
        <w:ind w:firstLine="709"/>
        <w:rPr>
          <w:rFonts w:eastAsia="SimSun"/>
        </w:rPr>
      </w:pPr>
      <w:r w:rsidRPr="00092151">
        <w:rPr>
          <w:rFonts w:eastAsia="SimSun"/>
        </w:rPr>
        <w:t>Низкий риск — 0 баллов.</w:t>
      </w:r>
    </w:p>
    <w:p w14:paraId="48EA57A5" w14:textId="77777777" w:rsidR="00321279" w:rsidRPr="00092151" w:rsidRDefault="00321279" w:rsidP="003350DC">
      <w:pPr>
        <w:ind w:firstLine="709"/>
        <w:rPr>
          <w:rFonts w:eastAsia="SimSun"/>
        </w:rPr>
      </w:pPr>
      <w:r w:rsidRPr="00092151">
        <w:rPr>
          <w:rFonts w:eastAsia="SimSun"/>
        </w:rPr>
        <w:t>Промежуточный риск — 1–2 балла.</w:t>
      </w:r>
    </w:p>
    <w:p w14:paraId="613140FC" w14:textId="77777777" w:rsidR="00321279" w:rsidRPr="00092151" w:rsidRDefault="00321279" w:rsidP="003350DC">
      <w:pPr>
        <w:ind w:firstLine="709"/>
        <w:rPr>
          <w:rFonts w:eastAsia="SimSun"/>
        </w:rPr>
      </w:pPr>
      <w:r w:rsidRPr="00092151">
        <w:rPr>
          <w:rFonts w:eastAsia="SimSun"/>
        </w:rPr>
        <w:t>Высокий риск — 3–4 балла.</w:t>
      </w:r>
    </w:p>
    <w:p w14:paraId="399700E7" w14:textId="77777777" w:rsidR="00321279" w:rsidRPr="00DC0931" w:rsidRDefault="00321279" w:rsidP="003350DC">
      <w:pPr>
        <w:ind w:firstLine="709"/>
        <w:rPr>
          <w:rFonts w:eastAsia="SimSun"/>
        </w:rPr>
      </w:pPr>
      <w:r w:rsidRPr="00092151">
        <w:rPr>
          <w:rFonts w:eastAsia="SimSun"/>
        </w:rPr>
        <w:t>Крайне высокий — 5 и более баллов.</w:t>
      </w:r>
    </w:p>
    <w:p w14:paraId="710A7355" w14:textId="77777777" w:rsidR="00321279" w:rsidRPr="00C5293A" w:rsidRDefault="00321279" w:rsidP="003350DC"/>
    <w:p w14:paraId="0AFA66B9" w14:textId="67B8F9E4" w:rsidR="00B61522" w:rsidRDefault="00156C06" w:rsidP="003350DC">
      <w:pPr>
        <w:rPr>
          <w:sz w:val="28"/>
          <w:szCs w:val="28"/>
        </w:rPr>
      </w:pPr>
      <w:r>
        <w:t xml:space="preserve">Пояснения: </w:t>
      </w:r>
      <w:r w:rsidRPr="00092151">
        <w:rPr>
          <w:rFonts w:eastAsia="SimSun"/>
        </w:rPr>
        <w:t>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w:t>
      </w:r>
    </w:p>
    <w:sectPr w:rsidR="00B61522" w:rsidSect="008139EA">
      <w:headerReference w:type="default" r:id="rId13"/>
      <w:footerReference w:type="default" r:id="rId14"/>
      <w:pgSz w:w="11906" w:h="16838"/>
      <w:pgMar w:top="1134" w:right="1274" w:bottom="1134" w:left="1701" w:header="708" w:footer="708" w:gutter="0"/>
      <w:cols w:space="720"/>
      <w:formProt w:val="0"/>
      <w:titlePg/>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Ulyana N. Dmitrieva" w:date="2022-05-31T14:18:00Z" w:initials="UND">
    <w:p w14:paraId="4A2EB0BE" w14:textId="0305BBF1" w:rsidR="009713DD" w:rsidRDefault="009713DD">
      <w:pPr>
        <w:pStyle w:val="aff4"/>
      </w:pPr>
      <w:r w:rsidRPr="00364316">
        <w:rPr>
          <w:rStyle w:val="af0"/>
          <w:highlight w:val="cyan"/>
        </w:rPr>
        <w:annotationRef/>
      </w:r>
      <w:r w:rsidRPr="00A663A8">
        <w:t>Добавьте, пожалуйста, источник №53.</w:t>
      </w:r>
    </w:p>
  </w:comment>
  <w:comment w:id="29" w:author="Влада К. Федяева" w:date="2022-06-30T15:22:00Z" w:initials="ВКФ">
    <w:p w14:paraId="00796227" w14:textId="5DDC5049" w:rsidR="009713DD" w:rsidRDefault="009713DD">
      <w:pPr>
        <w:pStyle w:val="aff4"/>
      </w:pPr>
      <w:r>
        <w:rPr>
          <w:rStyle w:val="af0"/>
        </w:rPr>
        <w:annotationRef/>
      </w:r>
      <w:r>
        <w:t>В рамках данного протокола только 20 мг/кг</w:t>
      </w:r>
    </w:p>
  </w:comment>
  <w:comment w:id="33" w:author="Anna S. Korobkina" w:date="2022-02-24T16:20:00Z" w:initials="ASK">
    <w:p w14:paraId="568BEF2D" w14:textId="6A96DF8C" w:rsidR="009713DD" w:rsidRDefault="009713DD">
      <w:pPr>
        <w:pStyle w:val="aff4"/>
      </w:pPr>
      <w:r>
        <w:rPr>
          <w:rStyle w:val="af0"/>
        </w:rPr>
        <w:annotationRef/>
      </w:r>
      <w:r>
        <w:t>Для препаратов офф-лейбл, согласно Приказану, необходимо предоставить режим дозирования в соотвествии с ссылками. Фраза «в прежней дозе» не является режимом дозирования, учитывая, что показания не соотвествуют инструкции.</w:t>
      </w:r>
    </w:p>
  </w:comment>
  <w:comment w:id="34" w:author="Microsoft Office User" w:date="2022-03-28T18:23:00Z" w:initials="MOU">
    <w:p w14:paraId="2E6F4DB6" w14:textId="095BE3AD" w:rsidR="009713DD" w:rsidRPr="00495AF2" w:rsidRDefault="009713DD">
      <w:pPr>
        <w:pStyle w:val="aff4"/>
      </w:pPr>
      <w:r>
        <w:rPr>
          <w:rStyle w:val="af0"/>
        </w:rPr>
        <w:annotationRef/>
      </w:r>
      <w:r>
        <w:t xml:space="preserve">Проблема в том, что здесь нет фиксированной дозы. См. страницу 36: </w:t>
      </w:r>
      <w:r w:rsidRPr="00092151">
        <w:rPr>
          <w:rStyle w:val="affc"/>
        </w:rPr>
        <w:t>В дальнейшем суточная доза изменяется в зависимости от индивидуальной фармакокинетики и индивидуальной переносимости препарата.</w:t>
      </w:r>
      <w:r>
        <w:rPr>
          <w:rStyle w:val="affc"/>
        </w:rPr>
        <w:t xml:space="preserve"> </w:t>
      </w:r>
      <w:r>
        <w:rPr>
          <w:rStyle w:val="affc"/>
          <w:i w:val="0"/>
        </w:rPr>
        <w:t>Данный тезис предполагает возвращение к индивидуально подобранной эффективной дозе, которая будет отличаться от пациента к пациенту. Как Вы предлагаете это сформулировать, чтобы было приемлемо?</w:t>
      </w:r>
    </w:p>
  </w:comment>
  <w:comment w:id="35" w:author="Анна С. Коробкина" w:date="2022-06-15T17:11:00Z" w:initials="АСК">
    <w:p w14:paraId="7C4F6444" w14:textId="2190B5D9" w:rsidR="009713DD" w:rsidRPr="009368D8" w:rsidRDefault="009713DD">
      <w:pPr>
        <w:pStyle w:val="aff4"/>
      </w:pPr>
      <w:r>
        <w:rPr>
          <w:rStyle w:val="af0"/>
        </w:rPr>
        <w:annotationRef/>
      </w:r>
      <w:r>
        <w:t xml:space="preserve">В таком случае продублируйте эти же ссылки на прежнюю дозу. </w:t>
      </w:r>
      <w:r w:rsidRPr="009368D8">
        <w:t xml:space="preserve">56, 57 </w:t>
      </w:r>
      <w:r>
        <w:t>источники</w:t>
      </w:r>
    </w:p>
  </w:comment>
  <w:comment w:id="36" w:author="Влада К. Федяева" w:date="2022-07-04T17:19:00Z" w:initials="ВКФ">
    <w:p w14:paraId="479CF9D5" w14:textId="06F70B1E" w:rsidR="009713DD" w:rsidRDefault="009713DD">
      <w:pPr>
        <w:pStyle w:val="aff4"/>
      </w:pPr>
      <w:r>
        <w:rPr>
          <w:rStyle w:val="af0"/>
        </w:rPr>
        <w:annotationRef/>
      </w:r>
      <w:r>
        <w:t>Показания у циклоспорина не зарегистрированы</w:t>
      </w:r>
    </w:p>
  </w:comment>
  <w:comment w:id="39" w:author="Влада К. Федяева" w:date="2022-07-04T17:08:00Z" w:initials="ВКФ">
    <w:p w14:paraId="52E91ED1" w14:textId="0CF46332" w:rsidR="009713DD" w:rsidRDefault="009713DD">
      <w:pPr>
        <w:pStyle w:val="aff4"/>
      </w:pPr>
      <w:r>
        <w:rPr>
          <w:rStyle w:val="af0"/>
        </w:rPr>
        <w:annotationRef/>
      </w:r>
      <w:r>
        <w:t>Не находим данной информации в присланном источнике</w:t>
      </w:r>
    </w:p>
    <w:p w14:paraId="5F48354D" w14:textId="45B21028" w:rsidR="009713DD" w:rsidRPr="009368D8" w:rsidRDefault="009713DD">
      <w:pPr>
        <w:pStyle w:val="aff4"/>
        <w:rPr>
          <w:lang w:val="en-US"/>
        </w:rPr>
      </w:pPr>
      <w:r>
        <w:t xml:space="preserve">Возможно: </w:t>
      </w:r>
      <w:r w:rsidRPr="009368D8">
        <w:rPr>
          <w:lang w:val="en-US"/>
        </w:rPr>
        <w:t xml:space="preserve">Park Y. B. et al. Incidence and etiology of overt gastrointestinal bleeding in adult patients with aplastic anemia //Digestive diseases and sciences. – 2010. – </w:t>
      </w:r>
      <w:r w:rsidRPr="009368D8">
        <w:t>Т</w:t>
      </w:r>
      <w:r w:rsidRPr="009368D8">
        <w:rPr>
          <w:lang w:val="en-US"/>
        </w:rPr>
        <w:t xml:space="preserve">. 55. – №. </w:t>
      </w:r>
      <w:r w:rsidRPr="009368D8">
        <w:t>1. – С. 73-81.</w:t>
      </w:r>
    </w:p>
  </w:comment>
  <w:comment w:id="58" w:author="Влада К. Федяева" w:date="2022-06-28T12:49:00Z" w:initials="ВКФ">
    <w:p w14:paraId="540F6F34" w14:textId="6A2582E1" w:rsidR="009713DD" w:rsidRDefault="009713DD">
      <w:pPr>
        <w:pStyle w:val="aff4"/>
      </w:pPr>
      <w:r>
        <w:rPr>
          <w:rStyle w:val="af0"/>
        </w:rPr>
        <w:annotationRef/>
      </w:r>
      <w:r>
        <w:t>Другие заболевания, уточните необходимость данной информации, пожалуйста</w:t>
      </w:r>
    </w:p>
  </w:comment>
  <w:comment w:id="63" w:author="Влада К. Федяева" w:date="2022-06-28T12:55:00Z" w:initials="ВКФ">
    <w:p w14:paraId="15479CEE" w14:textId="3814F8C2" w:rsidR="009713DD" w:rsidRDefault="009713DD" w:rsidP="00E41618">
      <w:pPr>
        <w:pStyle w:val="aff4"/>
      </w:pPr>
      <w:r>
        <w:rPr>
          <w:rStyle w:val="af0"/>
        </w:rPr>
        <w:annotationRef/>
      </w:r>
      <w:r>
        <w:t>V06DD аминокислоты, включая комбинации с полипептидами</w:t>
      </w:r>
      <w:r>
        <w:cr/>
      </w:r>
      <w:r w:rsidRPr="00E41618">
        <w:t>V06 лечебное питание</w:t>
      </w:r>
    </w:p>
  </w:comment>
  <w:comment w:id="66" w:author="Влада К. Федяева" w:date="2022-06-28T12:56:00Z" w:initials="ВКФ">
    <w:p w14:paraId="48F928FF" w14:textId="5756955F" w:rsidR="009713DD" w:rsidRDefault="009713DD">
      <w:pPr>
        <w:pStyle w:val="aff4"/>
      </w:pPr>
      <w:r>
        <w:rPr>
          <w:rStyle w:val="af0"/>
        </w:rPr>
        <w:annotationRef/>
      </w:r>
      <w:r w:rsidRPr="00E41618">
        <w:t>Фактор свертывания крови VIII</w:t>
      </w:r>
      <w:r>
        <w:t>**</w:t>
      </w:r>
    </w:p>
  </w:comment>
  <w:comment w:id="67" w:author="Влада К. Федяева" w:date="2022-06-28T12:58:00Z" w:initials="ВКФ">
    <w:p w14:paraId="0F866E69" w14:textId="614CDC5C" w:rsidR="009713DD" w:rsidRDefault="009713DD">
      <w:pPr>
        <w:pStyle w:val="aff4"/>
      </w:pPr>
      <w:r>
        <w:rPr>
          <w:rStyle w:val="af0"/>
        </w:rPr>
        <w:annotationRef/>
      </w:r>
      <w:r>
        <w:t>Торговое наименование</w:t>
      </w:r>
    </w:p>
    <w:p w14:paraId="098B7DDB" w14:textId="07AB9D21" w:rsidR="009713DD" w:rsidRDefault="009713DD">
      <w:pPr>
        <w:pStyle w:val="aff4"/>
      </w:pPr>
      <w:r>
        <w:t xml:space="preserve">МНН - </w:t>
      </w:r>
      <w:r w:rsidRPr="00E41618">
        <w:t>Фактор свертывания крови VIII</w:t>
      </w:r>
      <w:r>
        <w:t>**</w:t>
      </w:r>
    </w:p>
  </w:comment>
  <w:comment w:id="68" w:author="Влада К. Федяева" w:date="2022-06-28T12:59:00Z" w:initials="ВКФ">
    <w:p w14:paraId="3A2FE79B" w14:textId="208BC541" w:rsidR="009713DD" w:rsidRDefault="009713DD">
      <w:pPr>
        <w:pStyle w:val="aff4"/>
      </w:pPr>
      <w:r>
        <w:rPr>
          <w:rStyle w:val="af0"/>
        </w:rPr>
        <w:annotationRef/>
      </w:r>
      <w:r>
        <w:t>Другие заболевания, уточните необходимость данной информации</w:t>
      </w:r>
    </w:p>
  </w:comment>
  <w:comment w:id="113" w:author="Влада К. Федяева" w:date="2022-06-28T13:06:00Z" w:initials="ВКФ">
    <w:p w14:paraId="2995D2EB" w14:textId="27825472" w:rsidR="009713DD" w:rsidRDefault="009713DD">
      <w:pPr>
        <w:pStyle w:val="aff4"/>
      </w:pPr>
      <w:r>
        <w:rPr>
          <w:rStyle w:val="af0"/>
        </w:rPr>
        <w:annotationRef/>
      </w:r>
      <w:r>
        <w:t>Не все исследования есть в тезисах, целесообразно дополнить (см. ниже)</w:t>
      </w:r>
    </w:p>
    <w:p w14:paraId="60EE4F25" w14:textId="62F8940C" w:rsidR="009713DD" w:rsidRDefault="009713DD">
      <w:pPr>
        <w:pStyle w:val="aff4"/>
      </w:pPr>
      <w:r>
        <w:t>Возможный источник</w:t>
      </w:r>
    </w:p>
    <w:p w14:paraId="292A88B5" w14:textId="25861DE8" w:rsidR="009713DD" w:rsidRDefault="009713DD">
      <w:pPr>
        <w:pStyle w:val="aff4"/>
      </w:pPr>
      <w:r w:rsidRPr="00997F92">
        <w:rPr>
          <w:lang w:val="en-US"/>
        </w:rPr>
        <w:t xml:space="preserve">Smith L. G. Reactions to blood transfusions //The American Journal of Nursing. – 1984. – </w:t>
      </w:r>
      <w:r w:rsidRPr="00997F92">
        <w:t>Т</w:t>
      </w:r>
      <w:r w:rsidRPr="00997F92">
        <w:rPr>
          <w:lang w:val="en-US"/>
        </w:rPr>
        <w:t xml:space="preserve">. 84. – №. </w:t>
      </w:r>
      <w:r w:rsidRPr="00997F92">
        <w:t>9. – С. 1096-1101.</w:t>
      </w:r>
    </w:p>
    <w:p w14:paraId="253626EF" w14:textId="13A3A5CE" w:rsidR="009713DD" w:rsidRDefault="009713DD">
      <w:pPr>
        <w:pStyle w:val="aff4"/>
      </w:pPr>
      <w:r>
        <w:t>Возможный источник для добавления тезисов</w:t>
      </w:r>
    </w:p>
  </w:comment>
  <w:comment w:id="124" w:author="Влада К. Федяева" w:date="2022-06-28T13:16:00Z" w:initials="ВКФ">
    <w:p w14:paraId="55855650" w14:textId="535470CA" w:rsidR="009713DD" w:rsidRDefault="009713DD">
      <w:pPr>
        <w:pStyle w:val="aff4"/>
      </w:pPr>
      <w:r>
        <w:rPr>
          <w:rStyle w:val="af0"/>
        </w:rPr>
        <w:annotationRef/>
      </w:r>
      <w:r>
        <w:t>Нет в тезисах</w:t>
      </w:r>
    </w:p>
  </w:comment>
  <w:comment w:id="125" w:author="Влада К. Федяева" w:date="2022-06-28T13:15:00Z" w:initials="ВКФ">
    <w:p w14:paraId="7E9C859C" w14:textId="6FE594AB" w:rsidR="009713DD" w:rsidRDefault="009713DD">
      <w:pPr>
        <w:pStyle w:val="aff4"/>
      </w:pPr>
      <w:r>
        <w:rPr>
          <w:rStyle w:val="af0"/>
        </w:rPr>
        <w:annotationRef/>
      </w:r>
      <w:r>
        <w:t>Нет в тезисах</w:t>
      </w:r>
    </w:p>
  </w:comment>
  <w:comment w:id="141" w:author="Влада К. Федяева" w:date="2022-06-28T13:15:00Z" w:initials="ВКФ">
    <w:p w14:paraId="38B1E748" w14:textId="08A35FBD" w:rsidR="009713DD" w:rsidRDefault="009713DD">
      <w:pPr>
        <w:pStyle w:val="aff4"/>
      </w:pPr>
      <w:r>
        <w:rPr>
          <w:rStyle w:val="af0"/>
        </w:rPr>
        <w:annotationRef/>
      </w:r>
      <w:r>
        <w:t>Есть в тезисах, но в дргом контексте</w:t>
      </w:r>
    </w:p>
  </w:comment>
  <w:comment w:id="152" w:author="Влада К. Федяева" w:date="2022-06-28T13:14:00Z" w:initials="ВКФ">
    <w:p w14:paraId="29B7C766" w14:textId="61F51FF6" w:rsidR="009713DD" w:rsidRDefault="009713DD">
      <w:pPr>
        <w:pStyle w:val="aff4"/>
      </w:pPr>
      <w:r>
        <w:rPr>
          <w:rStyle w:val="af0"/>
        </w:rPr>
        <w:annotationRef/>
      </w:r>
      <w:r>
        <w:t>Нет в тезисах</w:t>
      </w:r>
    </w:p>
  </w:comment>
  <w:comment w:id="158" w:author="Влада К. Федяева" w:date="2022-06-28T13:14:00Z" w:initials="ВКФ">
    <w:p w14:paraId="724C6AF7" w14:textId="230FA19D" w:rsidR="009713DD" w:rsidRDefault="009713DD">
      <w:pPr>
        <w:pStyle w:val="aff4"/>
      </w:pPr>
      <w:r>
        <w:rPr>
          <w:rStyle w:val="af0"/>
        </w:rPr>
        <w:annotationRef/>
      </w:r>
      <w:r>
        <w:t>+</w:t>
      </w:r>
    </w:p>
  </w:comment>
  <w:comment w:id="159" w:author="Влада К. Федяева" w:date="2022-06-28T13:14:00Z" w:initials="ВКФ">
    <w:p w14:paraId="7B7A9BE4" w14:textId="33A8EB02" w:rsidR="009713DD" w:rsidRDefault="009713DD">
      <w:pPr>
        <w:pStyle w:val="aff4"/>
      </w:pPr>
      <w:r>
        <w:rPr>
          <w:rStyle w:val="af0"/>
        </w:rPr>
        <w:annotationRef/>
      </w:r>
      <w:r>
        <w:t>Нет в тезисах</w:t>
      </w:r>
    </w:p>
  </w:comment>
  <w:comment w:id="160" w:author="Влада К. Федяева" w:date="2022-06-28T13:13:00Z" w:initials="ВКФ">
    <w:p w14:paraId="231AA3F6" w14:textId="344FFBC6" w:rsidR="009713DD" w:rsidRDefault="009713DD">
      <w:pPr>
        <w:pStyle w:val="aff4"/>
      </w:pPr>
      <w:r>
        <w:rPr>
          <w:rStyle w:val="af0"/>
        </w:rPr>
        <w:annotationRef/>
      </w:r>
      <w:r>
        <w:t>+</w:t>
      </w:r>
    </w:p>
  </w:comment>
  <w:comment w:id="166" w:author="Влада К. Федяева" w:date="2022-06-28T13:13:00Z" w:initials="ВКФ">
    <w:p w14:paraId="1136E4FA" w14:textId="16E3254C" w:rsidR="009713DD" w:rsidRDefault="009713DD">
      <w:pPr>
        <w:pStyle w:val="aff4"/>
      </w:pPr>
      <w:r>
        <w:rPr>
          <w:rStyle w:val="af0"/>
        </w:rPr>
        <w:annotationRef/>
      </w:r>
      <w:r>
        <w:t>+</w:t>
      </w:r>
    </w:p>
  </w:comment>
  <w:comment w:id="167" w:author="Влада К. Федяева" w:date="2022-06-28T13:13:00Z" w:initials="ВКФ">
    <w:p w14:paraId="06399172" w14:textId="037095FE" w:rsidR="009713DD" w:rsidRDefault="009713DD">
      <w:pPr>
        <w:pStyle w:val="aff4"/>
      </w:pPr>
      <w:r>
        <w:rPr>
          <w:rStyle w:val="af0"/>
        </w:rPr>
        <w:annotationRef/>
      </w:r>
      <w:r>
        <w:t>Нет в тезисах</w:t>
      </w:r>
    </w:p>
  </w:comment>
  <w:comment w:id="173" w:author="Влада К. Федяева" w:date="2022-06-28T13:13:00Z" w:initials="ВКФ">
    <w:p w14:paraId="2E4710B9" w14:textId="37EC7B0E" w:rsidR="009713DD" w:rsidRDefault="009713DD">
      <w:pPr>
        <w:pStyle w:val="aff4"/>
      </w:pPr>
      <w:r>
        <w:rPr>
          <w:rStyle w:val="af0"/>
        </w:rPr>
        <w:annotationRef/>
      </w:r>
      <w:r>
        <w:t>+</w:t>
      </w:r>
    </w:p>
  </w:comment>
  <w:comment w:id="174" w:author="Влада К. Федяева" w:date="2022-06-28T13:12:00Z" w:initials="ВКФ">
    <w:p w14:paraId="3DDDD22C" w14:textId="1435D45E" w:rsidR="009713DD" w:rsidRDefault="009713DD">
      <w:pPr>
        <w:pStyle w:val="aff4"/>
      </w:pPr>
      <w:r>
        <w:rPr>
          <w:rStyle w:val="af0"/>
        </w:rPr>
        <w:annotationRef/>
      </w:r>
      <w:r>
        <w:t>Нет в тезисах</w:t>
      </w:r>
    </w:p>
  </w:comment>
  <w:comment w:id="175" w:author="Влада К. Федяева" w:date="2022-06-28T13:13:00Z" w:initials="ВКФ">
    <w:p w14:paraId="7020C814" w14:textId="416A8397" w:rsidR="009713DD" w:rsidRDefault="009713DD">
      <w:pPr>
        <w:pStyle w:val="aff4"/>
      </w:pPr>
      <w:r>
        <w:rPr>
          <w:rStyle w:val="af0"/>
        </w:rPr>
        <w:annotationRef/>
      </w:r>
      <w:r>
        <w:t>+</w:t>
      </w:r>
    </w:p>
  </w:comment>
  <w:comment w:id="181" w:author="Влада К. Федяева" w:date="2022-06-28T13:11:00Z" w:initials="ВКФ">
    <w:p w14:paraId="645D0CD9" w14:textId="2D9C3AD3" w:rsidR="009713DD" w:rsidRDefault="009713DD">
      <w:pPr>
        <w:pStyle w:val="aff4"/>
      </w:pPr>
      <w:r>
        <w:rPr>
          <w:rStyle w:val="af0"/>
        </w:rPr>
        <w:annotationRef/>
      </w:r>
      <w:r>
        <w:t>+</w:t>
      </w:r>
    </w:p>
  </w:comment>
  <w:comment w:id="187" w:author="Влада К. Федяева" w:date="2022-06-28T13:11:00Z" w:initials="ВКФ">
    <w:p w14:paraId="217F7CB2" w14:textId="42D0F565" w:rsidR="009713DD" w:rsidRDefault="009713DD">
      <w:pPr>
        <w:pStyle w:val="aff4"/>
      </w:pPr>
      <w:r>
        <w:rPr>
          <w:rStyle w:val="af0"/>
        </w:rPr>
        <w:annotationRef/>
      </w:r>
      <w:r>
        <w:t>+</w:t>
      </w:r>
    </w:p>
  </w:comment>
  <w:comment w:id="188" w:author="Влада К. Федяева" w:date="2022-06-28T13:11:00Z" w:initials="ВКФ">
    <w:p w14:paraId="222E7CF9" w14:textId="18F2464B" w:rsidR="009713DD" w:rsidRDefault="009713DD">
      <w:pPr>
        <w:pStyle w:val="aff4"/>
      </w:pPr>
      <w:r>
        <w:rPr>
          <w:rStyle w:val="af0"/>
        </w:rPr>
        <w:annotationRef/>
      </w:r>
      <w:r>
        <w:t>+</w:t>
      </w:r>
    </w:p>
  </w:comment>
  <w:comment w:id="189" w:author="Влада К. Федяева" w:date="2022-06-28T13:10:00Z" w:initials="ВКФ">
    <w:p w14:paraId="272E916F" w14:textId="38FA9214" w:rsidR="009713DD" w:rsidRDefault="009713DD">
      <w:pPr>
        <w:pStyle w:val="aff4"/>
      </w:pPr>
      <w:r>
        <w:rPr>
          <w:rStyle w:val="af0"/>
        </w:rPr>
        <w:annotationRef/>
      </w:r>
      <w:r>
        <w:t>Нет в тезисах</w:t>
      </w:r>
    </w:p>
  </w:comment>
  <w:comment w:id="190" w:author="Влада К. Федяева" w:date="2022-06-28T13:11:00Z" w:initials="ВКФ">
    <w:p w14:paraId="7FC2DAEF" w14:textId="0BADB612" w:rsidR="009713DD" w:rsidRDefault="009713DD">
      <w:pPr>
        <w:pStyle w:val="aff4"/>
      </w:pPr>
      <w:r>
        <w:rPr>
          <w:rStyle w:val="af0"/>
        </w:rPr>
        <w:annotationRef/>
      </w:r>
      <w:r>
        <w:t>+</w:t>
      </w:r>
    </w:p>
  </w:comment>
  <w:comment w:id="196" w:author="Влада К. Федяева" w:date="2022-06-28T13:08:00Z" w:initials="ВКФ">
    <w:p w14:paraId="5531F0FA" w14:textId="532B0A3A" w:rsidR="009713DD" w:rsidRDefault="009713DD">
      <w:pPr>
        <w:pStyle w:val="aff4"/>
      </w:pPr>
      <w:r>
        <w:rPr>
          <w:rStyle w:val="af0"/>
        </w:rPr>
        <w:annotationRef/>
      </w:r>
      <w:r>
        <w:t>Нет в тезисах</w:t>
      </w:r>
    </w:p>
  </w:comment>
  <w:comment w:id="197" w:author="Влада К. Федяева" w:date="2022-06-28T13:08:00Z" w:initials="ВКФ">
    <w:p w14:paraId="35343AEC" w14:textId="00CF0A7A" w:rsidR="009713DD" w:rsidRDefault="009713DD">
      <w:pPr>
        <w:pStyle w:val="aff4"/>
      </w:pPr>
      <w:r>
        <w:rPr>
          <w:rStyle w:val="af0"/>
        </w:rPr>
        <w:annotationRef/>
      </w:r>
      <w:r>
        <w:t>Нет в тезисах</w:t>
      </w:r>
    </w:p>
  </w:comment>
  <w:comment w:id="203" w:author="Влада К. Федяева" w:date="2022-06-28T13:08:00Z" w:initials="ВКФ">
    <w:p w14:paraId="44041DB7" w14:textId="08F5B51E" w:rsidR="009713DD" w:rsidRDefault="009713DD">
      <w:pPr>
        <w:pStyle w:val="aff4"/>
      </w:pPr>
      <w:r>
        <w:rPr>
          <w:rStyle w:val="af0"/>
        </w:rPr>
        <w:annotationRef/>
      </w:r>
      <w:r>
        <w:t>+</w:t>
      </w:r>
    </w:p>
  </w:comment>
  <w:comment w:id="209" w:author="Влада К. Федяева" w:date="2022-06-28T13:07:00Z" w:initials="ВКФ">
    <w:p w14:paraId="7836ECEF" w14:textId="3E3696C6" w:rsidR="009713DD" w:rsidRDefault="009713DD">
      <w:pPr>
        <w:pStyle w:val="aff4"/>
      </w:pPr>
      <w:r>
        <w:rPr>
          <w:rStyle w:val="af0"/>
        </w:rPr>
        <w:annotationRef/>
      </w:r>
      <w:r>
        <w:t>+</w:t>
      </w:r>
    </w:p>
  </w:comment>
  <w:comment w:id="210" w:author="Влада К. Федяева" w:date="2022-06-28T13:22:00Z" w:initials="ВКФ">
    <w:p w14:paraId="49090DCE" w14:textId="3AF2F22F" w:rsidR="009713DD" w:rsidRDefault="009713DD">
      <w:pPr>
        <w:pStyle w:val="aff4"/>
      </w:pPr>
      <w:r>
        <w:rPr>
          <w:rStyle w:val="af0"/>
        </w:rPr>
        <w:annotationRef/>
      </w:r>
      <w:r>
        <w:t>В источнике нет дозы</w:t>
      </w:r>
    </w:p>
  </w:comment>
  <w:comment w:id="213" w:author="Влада К. Федяева" w:date="2022-06-28T13:26:00Z" w:initials="ВКФ">
    <w:p w14:paraId="1541D1FD" w14:textId="2CEE4E20" w:rsidR="009713DD" w:rsidRDefault="009713DD">
      <w:pPr>
        <w:pStyle w:val="aff4"/>
      </w:pPr>
      <w:r>
        <w:rPr>
          <w:rStyle w:val="af0"/>
        </w:rPr>
        <w:annotationRef/>
      </w:r>
      <w:r w:rsidRPr="000276F9">
        <w:t>В источнике нет дозы</w:t>
      </w:r>
    </w:p>
  </w:comment>
  <w:comment w:id="216" w:author="Влада К. Федяева" w:date="2022-06-28T13:28:00Z" w:initials="ВКФ">
    <w:p w14:paraId="04A79AF6" w14:textId="1F4627C2" w:rsidR="009713DD" w:rsidRPr="000530A3" w:rsidRDefault="009713DD">
      <w:pPr>
        <w:pStyle w:val="aff4"/>
      </w:pPr>
      <w:r>
        <w:rPr>
          <w:rStyle w:val="af0"/>
        </w:rPr>
        <w:annotationRef/>
      </w:r>
      <w:r>
        <w:t>+</w:t>
      </w:r>
    </w:p>
  </w:comment>
  <w:comment w:id="219" w:author="Влада К. Федяева" w:date="2022-06-28T13:28:00Z" w:initials="ВКФ">
    <w:p w14:paraId="27F7C39D" w14:textId="2386C7B1" w:rsidR="009713DD" w:rsidRDefault="009713DD">
      <w:pPr>
        <w:pStyle w:val="aff4"/>
      </w:pPr>
      <w:r>
        <w:rPr>
          <w:rStyle w:val="af0"/>
        </w:rPr>
        <w:annotationRef/>
      </w:r>
      <w:r>
        <w:t>+</w:t>
      </w:r>
    </w:p>
  </w:comment>
  <w:comment w:id="222" w:author="Влада К. Федяева" w:date="2022-06-28T14:15:00Z" w:initials="ВКФ">
    <w:p w14:paraId="674B44CC" w14:textId="5780CCC5" w:rsidR="009713DD" w:rsidRPr="000530A3" w:rsidRDefault="009713DD">
      <w:pPr>
        <w:pStyle w:val="aff4"/>
      </w:pPr>
      <w:r>
        <w:rPr>
          <w:rStyle w:val="af0"/>
        </w:rPr>
        <w:annotationRef/>
      </w:r>
      <w:r w:rsidRPr="000530A3">
        <w:t>+</w:t>
      </w:r>
    </w:p>
  </w:comment>
  <w:comment w:id="225" w:author="Влада К. Федяева" w:date="2022-06-28T14:15:00Z" w:initials="ВКФ">
    <w:p w14:paraId="033C8740" w14:textId="317A9442" w:rsidR="009713DD" w:rsidRPr="000530A3" w:rsidRDefault="009713DD">
      <w:pPr>
        <w:pStyle w:val="aff4"/>
      </w:pPr>
      <w:r>
        <w:rPr>
          <w:rStyle w:val="af0"/>
        </w:rPr>
        <w:annotationRef/>
      </w:r>
      <w:r w:rsidRPr="000530A3">
        <w:t>+</w:t>
      </w:r>
    </w:p>
  </w:comment>
  <w:comment w:id="226" w:author="Влада К. Федяева" w:date="2022-06-28T14:15:00Z" w:initials="ВКФ">
    <w:p w14:paraId="46967BAC" w14:textId="6A8051FA" w:rsidR="009713DD" w:rsidRPr="00CB0ED3" w:rsidRDefault="009713DD">
      <w:pPr>
        <w:pStyle w:val="aff4"/>
      </w:pPr>
      <w:r>
        <w:rPr>
          <w:rStyle w:val="af0"/>
        </w:rPr>
        <w:annotationRef/>
      </w:r>
      <w:r>
        <w:t>В соответствующем тезисе нет ГКК</w:t>
      </w:r>
    </w:p>
  </w:comment>
  <w:comment w:id="227" w:author="Влада К. Федяева" w:date="2022-06-28T14:34:00Z" w:initials="ВКФ">
    <w:p w14:paraId="5333EBAA" w14:textId="41D3EA86" w:rsidR="009713DD" w:rsidRDefault="009713DD">
      <w:pPr>
        <w:pStyle w:val="aff4"/>
      </w:pPr>
      <w:r>
        <w:rPr>
          <w:rStyle w:val="af0"/>
        </w:rPr>
        <w:annotationRef/>
      </w:r>
      <w:r>
        <w:t>Здесь и ниже: в ссылке 70 нет доз препаратов</w:t>
      </w:r>
    </w:p>
    <w:p w14:paraId="79D8EAE5" w14:textId="11B859B1" w:rsidR="009713DD" w:rsidRDefault="009713DD">
      <w:pPr>
        <w:pStyle w:val="aff4"/>
      </w:pPr>
    </w:p>
    <w:p w14:paraId="68559093" w14:textId="098FB889" w:rsidR="009713DD" w:rsidRDefault="009713DD">
      <w:pPr>
        <w:pStyle w:val="aff4"/>
        <w:rPr>
          <w:lang w:val="en-US"/>
        </w:rPr>
      </w:pPr>
      <w:r w:rsidRPr="00762BB0">
        <w:rPr>
          <w:lang w:val="en-US"/>
        </w:rPr>
        <w:t>Yu S. et al. Efficacy of transfusion pre-medications on attenuating transfusion reaction in adults: A systematic review and meta-analysis. – 2020.</w:t>
      </w:r>
    </w:p>
    <w:p w14:paraId="69A71C62" w14:textId="6F955BD4" w:rsidR="009713DD" w:rsidRDefault="009713DD">
      <w:pPr>
        <w:pStyle w:val="aff4"/>
      </w:pPr>
      <w:r>
        <w:t>Здесь есть кальция глюконат и хлоропирамин</w:t>
      </w:r>
    </w:p>
    <w:p w14:paraId="4FF0C23C" w14:textId="081C8783" w:rsidR="009713DD" w:rsidRDefault="009713DD">
      <w:pPr>
        <w:pStyle w:val="aff4"/>
      </w:pPr>
      <w:r>
        <w:t>Если добавить в соответствующий тезис, можно повысить уровень до УДД 2 УУР В</w:t>
      </w:r>
    </w:p>
    <w:p w14:paraId="49875E7E" w14:textId="6940E090" w:rsidR="009713DD" w:rsidRDefault="009713DD">
      <w:pPr>
        <w:pStyle w:val="aff4"/>
      </w:pPr>
    </w:p>
    <w:p w14:paraId="78F3D784" w14:textId="4E733A86" w:rsidR="009713DD" w:rsidRPr="000B480B" w:rsidRDefault="009713DD">
      <w:pPr>
        <w:pStyle w:val="aff4"/>
      </w:pPr>
      <w:r>
        <w:t xml:space="preserve">Клемастин есть здесь, но в другой дозе: </w:t>
      </w:r>
      <w:r w:rsidRPr="00997F92">
        <w:t xml:space="preserve">0.03 mg/kg </w:t>
      </w:r>
    </w:p>
    <w:p w14:paraId="5A92FF8E" w14:textId="35990B76" w:rsidR="009713DD" w:rsidRDefault="009713DD">
      <w:pPr>
        <w:pStyle w:val="aff4"/>
      </w:pPr>
      <w:r w:rsidRPr="00997F92">
        <w:rPr>
          <w:lang w:val="en-US"/>
        </w:rPr>
        <w:t xml:space="preserve">Hartwig D., Klüter H. Febrile and allergic reactions after transfusion of platelet concentrates //Transfusion Medicine and Hemotherapy. – 2003. – </w:t>
      </w:r>
      <w:r w:rsidRPr="00997F92">
        <w:t>Т</w:t>
      </w:r>
      <w:r w:rsidRPr="00997F92">
        <w:rPr>
          <w:lang w:val="en-US"/>
        </w:rPr>
        <w:t xml:space="preserve">. 30. – №. </w:t>
      </w:r>
      <w:r w:rsidRPr="00997F92">
        <w:t>6. – С. 277-282.</w:t>
      </w:r>
    </w:p>
    <w:p w14:paraId="4B596D1B" w14:textId="40BB8A56" w:rsidR="009713DD" w:rsidRDefault="009713DD">
      <w:pPr>
        <w:pStyle w:val="aff4"/>
      </w:pPr>
    </w:p>
    <w:p w14:paraId="75B6E3CC" w14:textId="009E7A6A" w:rsidR="009713DD" w:rsidRPr="00637175" w:rsidRDefault="009713DD">
      <w:pPr>
        <w:pStyle w:val="aff4"/>
      </w:pPr>
      <w:r>
        <w:t>Хлоропирамин и дифенгидрамин</w:t>
      </w:r>
      <w:r w:rsidRPr="00637175">
        <w:t xml:space="preserve"> </w:t>
      </w:r>
      <w:r>
        <w:t xml:space="preserve">не находим. Дифенгидрамин в литературе применяется только в сочетании </w:t>
      </w:r>
      <w:r w:rsidRPr="00637175">
        <w:t>ацетаминофен</w:t>
      </w:r>
      <w:r>
        <w:t>ом, который не зарегистрирован в РФ</w:t>
      </w:r>
    </w:p>
  </w:comment>
  <w:comment w:id="232" w:author="Влада К. Федяева" w:date="2022-06-28T15:35:00Z" w:initials="ВКФ">
    <w:p w14:paraId="6727AA42" w14:textId="5ACADB65" w:rsidR="009713DD" w:rsidRDefault="009713DD">
      <w:pPr>
        <w:pStyle w:val="aff4"/>
      </w:pPr>
      <w:r>
        <w:rPr>
          <w:rStyle w:val="af0"/>
        </w:rPr>
        <w:annotationRef/>
      </w:r>
      <w:r>
        <w:t>Только данная часть текста относится к КР по АА</w:t>
      </w:r>
    </w:p>
    <w:p w14:paraId="334F95F3" w14:textId="1982C938" w:rsidR="009713DD" w:rsidRDefault="009713DD">
      <w:pPr>
        <w:pStyle w:val="aff4"/>
      </w:pPr>
      <w:r>
        <w:t>Уточните необходимость остальных пунктов в данных КР</w:t>
      </w:r>
    </w:p>
  </w:comment>
  <w:comment w:id="238" w:author="Влада К. Федяева" w:date="2022-06-28T15:39:00Z" w:initials="ВКФ">
    <w:p w14:paraId="73B62D09" w14:textId="6C3CFB52" w:rsidR="009713DD" w:rsidRDefault="009713DD">
      <w:pPr>
        <w:pStyle w:val="aff4"/>
      </w:pPr>
      <w:r>
        <w:rPr>
          <w:rStyle w:val="af0"/>
        </w:rPr>
        <w:annotationRef/>
      </w:r>
      <w:r w:rsidRPr="00B57A9F">
        <w:t>Эзофагогастродуоденоскопия</w:t>
      </w:r>
      <w:r>
        <w:t xml:space="preserve"> по номенклатуре</w:t>
      </w:r>
    </w:p>
  </w:comment>
  <w:comment w:id="239" w:author="Влада К. Федяева" w:date="2022-06-28T15:51:00Z" w:initials="ВКФ">
    <w:p w14:paraId="26984F85" w14:textId="2D933366" w:rsidR="009713DD" w:rsidRPr="00920B40" w:rsidRDefault="009713DD">
      <w:pPr>
        <w:pStyle w:val="aff4"/>
      </w:pPr>
      <w:r>
        <w:rPr>
          <w:rStyle w:val="af0"/>
        </w:rPr>
        <w:annotationRef/>
      </w:r>
      <w:r w:rsidR="00920B40">
        <w:t>Н</w:t>
      </w:r>
      <w:r>
        <w:t>ет в тезисах</w:t>
      </w:r>
      <w:r w:rsidR="00920B40">
        <w:t xml:space="preserve">. Целесообразно добавить </w:t>
      </w:r>
    </w:p>
  </w:comment>
  <w:comment w:id="240" w:author="Влада К. Федяева" w:date="2022-06-28T15:53:00Z" w:initials="ВКФ">
    <w:p w14:paraId="69D44F0D" w14:textId="21E74278" w:rsidR="009713DD" w:rsidRDefault="009713DD">
      <w:pPr>
        <w:pStyle w:val="aff4"/>
      </w:pPr>
      <w:r>
        <w:rPr>
          <w:rStyle w:val="af0"/>
        </w:rPr>
        <w:annotationRef/>
      </w:r>
      <w:r>
        <w:t>лечение тромбоза – предмет других КР</w:t>
      </w:r>
      <w:r w:rsidR="00920B40">
        <w:t>, желательно удалить данную информацию и/или сослаться на соответствующие КР</w:t>
      </w:r>
    </w:p>
    <w:p w14:paraId="160CD666" w14:textId="4BCD6801" w:rsidR="009713DD" w:rsidRPr="00667F75" w:rsidRDefault="009713DD">
      <w:pPr>
        <w:pStyle w:val="aff4"/>
      </w:pPr>
      <w:r>
        <w:t>НМГ – группа гепарина (по АТХ)</w:t>
      </w:r>
    </w:p>
  </w:comment>
  <w:comment w:id="242" w:author="Влада К. Федяева" w:date="2022-07-04T17:32:00Z" w:initials="ВКФ">
    <w:p w14:paraId="3FEDB0DD" w14:textId="0F0D1BDB" w:rsidR="00920B40" w:rsidRDefault="00920B40">
      <w:pPr>
        <w:pStyle w:val="aff4"/>
      </w:pPr>
      <w:r>
        <w:rPr>
          <w:rStyle w:val="af0"/>
        </w:rPr>
        <w:annotationRef/>
      </w:r>
      <w:r>
        <w:t>Мб «Организация оказания медицинской помощи»?</w:t>
      </w:r>
    </w:p>
  </w:comment>
  <w:comment w:id="255" w:author="Влада К. Федяева" w:date="2022-06-30T15:20:00Z" w:initials="ВКФ">
    <w:p w14:paraId="1EFE62F5" w14:textId="027D1646" w:rsidR="009713DD" w:rsidRPr="00935968" w:rsidRDefault="009713DD">
      <w:pPr>
        <w:pStyle w:val="aff4"/>
      </w:pPr>
      <w:r>
        <w:rPr>
          <w:rStyle w:val="af0"/>
        </w:rPr>
        <w:annotationRef/>
      </w:r>
      <w:r>
        <w:t>В тезисе 20 или 40, в источнике 20</w:t>
      </w:r>
    </w:p>
  </w:comment>
  <w:comment w:id="265" w:author="Влада К. Федяева" w:date="2022-06-28T15:58:00Z" w:initials="ВКФ">
    <w:p w14:paraId="68B218E3" w14:textId="2BD64F24" w:rsidR="009713DD" w:rsidRDefault="009713DD">
      <w:pPr>
        <w:pStyle w:val="aff4"/>
      </w:pPr>
      <w:r>
        <w:rPr>
          <w:rStyle w:val="af0"/>
        </w:rPr>
        <w:annotationRef/>
      </w:r>
      <w:r w:rsidRPr="008D6728">
        <w:t>эзофагогастродуоденоскопия</w:t>
      </w:r>
    </w:p>
  </w:comment>
  <w:comment w:id="266" w:author="Влада К. Федяева" w:date="2022-06-28T15:58:00Z" w:initials="ВКФ">
    <w:p w14:paraId="57A6DA17" w14:textId="0CCDE184" w:rsidR="009713DD" w:rsidRPr="000B480B" w:rsidRDefault="009713DD">
      <w:pPr>
        <w:pStyle w:val="aff4"/>
      </w:pPr>
      <w:r>
        <w:rPr>
          <w:rStyle w:val="af0"/>
        </w:rPr>
        <w:annotationRef/>
      </w:r>
      <w:r>
        <w:t>нет в тезисах</w:t>
      </w:r>
      <w:r w:rsidR="00920B40">
        <w:t>, целесообразно удалить или добавить в тезисы</w:t>
      </w:r>
    </w:p>
  </w:comment>
  <w:comment w:id="280" w:author="Влада К. Федяева" w:date="2022-06-30T15:01:00Z" w:initials="ВКФ">
    <w:p w14:paraId="4138A27F" w14:textId="436A29D8" w:rsidR="009713DD" w:rsidRDefault="009713DD">
      <w:pPr>
        <w:pStyle w:val="aff4"/>
      </w:pPr>
      <w:r>
        <w:rPr>
          <w:rStyle w:val="af0"/>
        </w:rPr>
        <w:annotationRef/>
      </w:r>
      <w:r>
        <w:t>уточните по АТХ, пожалуйста</w:t>
      </w:r>
    </w:p>
  </w:comment>
  <w:comment w:id="302" w:author="Влада К. Федяева" w:date="2022-06-30T15:08:00Z" w:initials="ВКФ">
    <w:p w14:paraId="5DF5BB4C" w14:textId="46A50C35" w:rsidR="009713DD" w:rsidRPr="009D6BE9" w:rsidRDefault="009713DD">
      <w:pPr>
        <w:pStyle w:val="aff4"/>
      </w:pPr>
      <w:r>
        <w:rPr>
          <w:rStyle w:val="af0"/>
        </w:rPr>
        <w:annotationRef/>
      </w:r>
      <w:r>
        <w:t>в показаниях пациенты, которым не будет проводиться ТГСК</w:t>
      </w:r>
    </w:p>
  </w:comment>
  <w:comment w:id="307" w:author="Влада К. Федяева" w:date="2022-06-30T15:12:00Z" w:initials="ВКФ">
    <w:p w14:paraId="0F0FA1CA" w14:textId="3F8AE383" w:rsidR="009713DD" w:rsidRDefault="009713DD" w:rsidP="00E474AB">
      <w:pPr>
        <w:pStyle w:val="aff4"/>
      </w:pPr>
      <w:r>
        <w:rPr>
          <w:rStyle w:val="af0"/>
        </w:rPr>
        <w:annotationRef/>
      </w:r>
      <w:r>
        <w:t>В тезисе:</w:t>
      </w:r>
    </w:p>
    <w:p w14:paraId="777B2455" w14:textId="0E192E0D" w:rsidR="009713DD" w:rsidRPr="00E474AB" w:rsidRDefault="009713DD" w:rsidP="00E474AB">
      <w:pPr>
        <w:pStyle w:val="aff4"/>
      </w:pPr>
      <w:r w:rsidRPr="00E474AB">
        <w:t>Доза лошадиного #АТГ** составляет 20 или #АТГ** 40 мг/кг/сутки (что соответствует отечественны</w:t>
      </w:r>
      <w:r w:rsidR="00920B40">
        <w:t>м и мировым протоколам лечения)</w:t>
      </w:r>
    </w:p>
  </w:comment>
  <w:comment w:id="314" w:author="Влада К. Федяева" w:date="2022-07-04T17:37:00Z" w:initials="ВКФ">
    <w:p w14:paraId="627D4323" w14:textId="16F6C001" w:rsidR="00AC703B" w:rsidRPr="00AC703B" w:rsidRDefault="00AC703B">
      <w:pPr>
        <w:pStyle w:val="aff4"/>
      </w:pPr>
      <w:r>
        <w:rPr>
          <w:rStyle w:val="af0"/>
        </w:rPr>
        <w:annotationRef/>
      </w:r>
      <w:r>
        <w:t>Здесь имеется ввиду как в 12 источнике – оставшаяся до суточной дозы 125-250?</w:t>
      </w:r>
    </w:p>
  </w:comment>
  <w:comment w:id="324" w:author="Влада К. Федяева" w:date="2022-06-30T15:36:00Z" w:initials="ВКФ">
    <w:p w14:paraId="1511F10F" w14:textId="1330A023" w:rsidR="009713DD" w:rsidRDefault="009713DD">
      <w:pPr>
        <w:pStyle w:val="aff4"/>
      </w:pPr>
      <w:r>
        <w:rPr>
          <w:rStyle w:val="af0"/>
        </w:rPr>
        <w:annotationRef/>
      </w:r>
      <w:r w:rsidRPr="00945444">
        <w:t>Нужна ссылка на указанную дозу метилпреднизолона</w:t>
      </w:r>
    </w:p>
    <w:p w14:paraId="4B7C13EA" w14:textId="58BEFFAA" w:rsidR="00AC703B" w:rsidRDefault="00AC703B">
      <w:pPr>
        <w:pStyle w:val="aff4"/>
      </w:pPr>
      <w:proofErr w:type="gramStart"/>
      <w:r>
        <w:t>Например</w:t>
      </w:r>
      <w:proofErr w:type="gramEnd"/>
      <w:r>
        <w:t xml:space="preserve"> (уточните соответствие ссылки клинической ситуации):</w:t>
      </w:r>
    </w:p>
    <w:p w14:paraId="238F85D5" w14:textId="32631146" w:rsidR="00AC703B" w:rsidRDefault="00AC703B">
      <w:pPr>
        <w:pStyle w:val="aff4"/>
      </w:pPr>
      <w:r w:rsidRPr="00AC703B">
        <w:rPr>
          <w:lang w:val="en-US"/>
        </w:rPr>
        <w:t xml:space="preserve">Willis L. et al. Recent developments in drug therapy for aplastic anemia //Annals of Pharmacotherapy. – 2014. – </w:t>
      </w:r>
      <w:r w:rsidRPr="00AC703B">
        <w:t>Т</w:t>
      </w:r>
      <w:r w:rsidRPr="00AC703B">
        <w:rPr>
          <w:lang w:val="en-US"/>
        </w:rPr>
        <w:t xml:space="preserve">. 48. – №. </w:t>
      </w:r>
      <w:r w:rsidRPr="00AC703B">
        <w:t>11. – С. 1469-1478.</w:t>
      </w:r>
    </w:p>
    <w:p w14:paraId="1D9A6F37" w14:textId="48A96114" w:rsidR="00AC703B" w:rsidRDefault="00AC703B">
      <w:pPr>
        <w:pStyle w:val="aff4"/>
      </w:pPr>
    </w:p>
    <w:p w14:paraId="24FE1CC6" w14:textId="1A41330C" w:rsidR="00AC703B" w:rsidRDefault="00AC703B">
      <w:pPr>
        <w:pStyle w:val="aff4"/>
      </w:pPr>
      <w:r>
        <w:t>Или укажите в соответствии с 12 источником (если в нем указана данная клиническая ситуация)</w:t>
      </w:r>
    </w:p>
  </w:comment>
  <w:comment w:id="336" w:author="Влада К. Федяева" w:date="2022-06-30T15:40:00Z" w:initials="ВКФ">
    <w:p w14:paraId="5F38F1E8" w14:textId="2B3045BA" w:rsidR="009713DD" w:rsidRDefault="009713DD">
      <w:pPr>
        <w:pStyle w:val="aff4"/>
      </w:pPr>
      <w:r>
        <w:rPr>
          <w:rStyle w:val="af0"/>
        </w:rPr>
        <w:annotationRef/>
      </w:r>
      <w:r w:rsidRPr="00945444">
        <w:t>Нужна ссылка на указанную дозу метилпреднизолона</w:t>
      </w:r>
    </w:p>
    <w:p w14:paraId="1A1C0BE6" w14:textId="77777777" w:rsidR="00AC703B" w:rsidRDefault="00AC703B" w:rsidP="00AC703B">
      <w:pPr>
        <w:pStyle w:val="aff4"/>
      </w:pPr>
      <w:proofErr w:type="gramStart"/>
      <w:r>
        <w:t>Например</w:t>
      </w:r>
      <w:proofErr w:type="gramEnd"/>
      <w:r>
        <w:t xml:space="preserve"> (уточните соответствие ссылки клинической ситуации):</w:t>
      </w:r>
    </w:p>
    <w:p w14:paraId="75EFB919" w14:textId="41012815" w:rsidR="00AC703B" w:rsidRPr="009368D8" w:rsidRDefault="00AC703B" w:rsidP="00AC703B">
      <w:pPr>
        <w:pStyle w:val="aff4"/>
      </w:pPr>
      <w:r w:rsidRPr="00AC703B">
        <w:rPr>
          <w:lang w:val="en-US"/>
        </w:rPr>
        <w:t xml:space="preserve">Willis L. et al. Recent developments in drug therapy for aplastic anemia //Annals of Pharmacotherapy. – 2014. – </w:t>
      </w:r>
      <w:r>
        <w:t>Т</w:t>
      </w:r>
      <w:r w:rsidRPr="00AC703B">
        <w:rPr>
          <w:lang w:val="en-US"/>
        </w:rPr>
        <w:t xml:space="preserve">. 48. – №. </w:t>
      </w:r>
      <w:r>
        <w:t>11. – С. 1469-1478.</w:t>
      </w:r>
    </w:p>
  </w:comment>
  <w:comment w:id="341" w:author="Влада К. Федяева" w:date="2022-06-30T10:28:00Z" w:initials="ВКФ">
    <w:p w14:paraId="5C68C8D2" w14:textId="1B982268" w:rsidR="009713DD" w:rsidRPr="00941CA8" w:rsidRDefault="009713DD">
      <w:pPr>
        <w:pStyle w:val="aff4"/>
      </w:pPr>
      <w:r>
        <w:rPr>
          <w:rStyle w:val="af0"/>
        </w:rPr>
        <w:annotationRef/>
      </w:r>
      <w:r>
        <w:t>Для ряда доз найдены ссылки, необходимо либо скорректировать диапазон доз, либо добавить ссылки для всего указанного диапазона доз</w:t>
      </w:r>
    </w:p>
  </w:comment>
  <w:comment w:id="342" w:author="Влада К. Федяева" w:date="2022-06-30T12:34:00Z" w:initials="ВКФ">
    <w:p w14:paraId="00BA550E" w14:textId="08A7A198" w:rsidR="009713DD" w:rsidRPr="009368D8" w:rsidRDefault="009713DD" w:rsidP="003C7DC8">
      <w:pPr>
        <w:pStyle w:val="aff4"/>
        <w:rPr>
          <w:b/>
          <w:lang w:val="en-US"/>
        </w:rPr>
      </w:pPr>
      <w:r>
        <w:rPr>
          <w:rStyle w:val="af0"/>
        </w:rPr>
        <w:annotationRef/>
      </w:r>
      <w:r w:rsidRPr="00B23CFC">
        <w:rPr>
          <w:b/>
          <w:color w:val="FF0000"/>
        </w:rPr>
        <w:t>Найдены</w:t>
      </w:r>
      <w:r w:rsidRPr="00B23CFC">
        <w:rPr>
          <w:b/>
          <w:color w:val="FF0000"/>
          <w:lang w:val="en-US"/>
        </w:rPr>
        <w:t xml:space="preserve"> </w:t>
      </w:r>
      <w:r w:rsidRPr="00B23CFC">
        <w:rPr>
          <w:b/>
          <w:color w:val="FF0000"/>
        </w:rPr>
        <w:t>дозы</w:t>
      </w:r>
      <w:r w:rsidRPr="00B23CFC">
        <w:rPr>
          <w:b/>
          <w:color w:val="FF0000"/>
          <w:lang w:val="en-US"/>
        </w:rPr>
        <w:t xml:space="preserve"> 4</w:t>
      </w:r>
      <w:r w:rsidRPr="009368D8">
        <w:rPr>
          <w:b/>
          <w:color w:val="FF0000"/>
          <w:lang w:val="en-US"/>
        </w:rPr>
        <w:t xml:space="preserve">-12 </w:t>
      </w:r>
      <w:r w:rsidRPr="00B23CFC">
        <w:rPr>
          <w:b/>
          <w:color w:val="FF0000"/>
        </w:rPr>
        <w:t>мг</w:t>
      </w:r>
      <w:r w:rsidRPr="009368D8">
        <w:rPr>
          <w:b/>
          <w:color w:val="FF0000"/>
          <w:lang w:val="en-US"/>
        </w:rPr>
        <w:t>/</w:t>
      </w:r>
      <w:r w:rsidRPr="00B23CFC">
        <w:rPr>
          <w:b/>
          <w:color w:val="FF0000"/>
        </w:rPr>
        <w:t>кг</w:t>
      </w:r>
    </w:p>
    <w:p w14:paraId="5FFBF375" w14:textId="76A05A6F" w:rsidR="009713DD" w:rsidRPr="00941CA8" w:rsidRDefault="009713DD" w:rsidP="003C7DC8">
      <w:pPr>
        <w:pStyle w:val="aff4"/>
        <w:rPr>
          <w:b/>
          <w:lang w:val="en-US"/>
        </w:rPr>
      </w:pPr>
      <w:r w:rsidRPr="003C7DC8">
        <w:rPr>
          <w:b/>
          <w:lang w:val="en-US"/>
        </w:rPr>
        <w:t>The regimen composed of Bu (0.8 mg/kg, four times on day − 7 and − 6, respectively)</w:t>
      </w:r>
    </w:p>
    <w:p w14:paraId="5FB7AFB6" w14:textId="77777777" w:rsidR="009713DD" w:rsidRPr="003C7DC8" w:rsidRDefault="009713DD" w:rsidP="003C7DC8">
      <w:pPr>
        <w:pStyle w:val="aff4"/>
        <w:rPr>
          <w:lang w:val="en-US"/>
        </w:rPr>
      </w:pPr>
      <w:r w:rsidRPr="003C7DC8">
        <w:rPr>
          <w:lang w:val="en-US"/>
        </w:rPr>
        <w:t xml:space="preserve">Xu L. P. et al. Unmanipulated haploidentical transplantation conditioning with busulfan, cyclophosphamide and anti-thymoglobulin for adult severe aplastic anaemia //Bone marrow transplantation. – 2018. – </w:t>
      </w:r>
      <w:r>
        <w:t>Т</w:t>
      </w:r>
      <w:r w:rsidRPr="003C7DC8">
        <w:rPr>
          <w:lang w:val="en-US"/>
        </w:rPr>
        <w:t xml:space="preserve">. 53. – №. 2. – </w:t>
      </w:r>
      <w:r>
        <w:t>С</w:t>
      </w:r>
      <w:r w:rsidRPr="003C7DC8">
        <w:rPr>
          <w:lang w:val="en-US"/>
        </w:rPr>
        <w:t>. 188-192.</w:t>
      </w:r>
    </w:p>
    <w:p w14:paraId="24DCBBA6" w14:textId="77777777" w:rsidR="009713DD" w:rsidRPr="003C7DC8" w:rsidRDefault="009713DD" w:rsidP="003C7DC8">
      <w:pPr>
        <w:pStyle w:val="aff4"/>
        <w:rPr>
          <w:b/>
          <w:lang w:val="en-US"/>
        </w:rPr>
      </w:pPr>
      <w:proofErr w:type="gramStart"/>
      <w:r w:rsidRPr="003C7DC8">
        <w:rPr>
          <w:b/>
          <w:lang w:val="en-US"/>
        </w:rPr>
        <w:t>busulfan</w:t>
      </w:r>
      <w:proofErr w:type="gramEnd"/>
      <w:r w:rsidRPr="003C7DC8">
        <w:rPr>
          <w:b/>
          <w:lang w:val="en-US"/>
        </w:rPr>
        <w:t xml:space="preserve"> 4 mg/kg in four divided doses of 1 mg/kg given orally every 6 h on day 6</w:t>
      </w:r>
    </w:p>
    <w:p w14:paraId="4317A3AD" w14:textId="77777777" w:rsidR="009713DD" w:rsidRPr="003C7DC8" w:rsidRDefault="009713DD" w:rsidP="003C7DC8">
      <w:pPr>
        <w:pStyle w:val="aff4"/>
        <w:rPr>
          <w:lang w:val="en-US"/>
        </w:rPr>
      </w:pPr>
      <w:r w:rsidRPr="003C7DC8">
        <w:rPr>
          <w:lang w:val="en-US"/>
        </w:rPr>
        <w:t xml:space="preserve">Dulley F. L. et al. Addition of low-dose busulfan to cyclophosphamide in aplastic anemia patients prior to allogeneic bone marrow transplantation to reduce rejection //Bone marrow transplantation. – 2004. – </w:t>
      </w:r>
      <w:r>
        <w:t>Т</w:t>
      </w:r>
      <w:r w:rsidRPr="003C7DC8">
        <w:rPr>
          <w:lang w:val="en-US"/>
        </w:rPr>
        <w:t xml:space="preserve">. 33. – №. 1. – </w:t>
      </w:r>
      <w:r>
        <w:t>С</w:t>
      </w:r>
      <w:r w:rsidRPr="003C7DC8">
        <w:rPr>
          <w:lang w:val="en-US"/>
        </w:rPr>
        <w:t>. 9-13.</w:t>
      </w:r>
    </w:p>
    <w:p w14:paraId="7CEEEB8D" w14:textId="77777777" w:rsidR="009713DD" w:rsidRPr="003C7DC8" w:rsidRDefault="009713DD" w:rsidP="003C7DC8">
      <w:pPr>
        <w:pStyle w:val="aff4"/>
        <w:rPr>
          <w:b/>
          <w:lang w:val="en-US"/>
        </w:rPr>
      </w:pPr>
      <w:r w:rsidRPr="003C7DC8">
        <w:rPr>
          <w:b/>
          <w:lang w:val="en-US"/>
        </w:rPr>
        <w:t>Treatment consisted of 12 mg/kg BU orally in 16 divided doses of 0.75 mg/kg every 6 h from day -7 to day -4</w:t>
      </w:r>
    </w:p>
    <w:p w14:paraId="0B5CDF3A" w14:textId="74CF79E7" w:rsidR="009713DD" w:rsidRPr="003C7DC8" w:rsidRDefault="009713DD" w:rsidP="003C7DC8">
      <w:pPr>
        <w:pStyle w:val="aff4"/>
        <w:rPr>
          <w:lang w:val="en-US"/>
        </w:rPr>
      </w:pPr>
      <w:r w:rsidRPr="003C7DC8">
        <w:rPr>
          <w:lang w:val="en-US"/>
        </w:rPr>
        <w:t xml:space="preserve">Ommati L. V. M. et al. A retrospective comparison of cyclophosphamide plus antithymocyte globulin with cyclophosphamide plus busulfan as the conditioning regimen for severe aplastic anemia //Brazilian Journal of Medical and Biological Research. – 2009. – </w:t>
      </w:r>
      <w:r>
        <w:t>Т</w:t>
      </w:r>
      <w:r w:rsidRPr="003C7DC8">
        <w:rPr>
          <w:lang w:val="en-US"/>
        </w:rPr>
        <w:t xml:space="preserve">. 42. – </w:t>
      </w:r>
      <w:proofErr w:type="gramStart"/>
      <w:r>
        <w:t>С</w:t>
      </w:r>
      <w:r w:rsidRPr="003C7DC8">
        <w:rPr>
          <w:lang w:val="en-US"/>
        </w:rPr>
        <w:t>. 244</w:t>
      </w:r>
      <w:proofErr w:type="gramEnd"/>
      <w:r w:rsidRPr="003C7DC8">
        <w:rPr>
          <w:lang w:val="en-US"/>
        </w:rPr>
        <w:t>-250.</w:t>
      </w:r>
    </w:p>
  </w:comment>
  <w:comment w:id="343" w:author="Влада К. Федяева" w:date="2022-06-30T11:59:00Z" w:initials="ВКФ">
    <w:p w14:paraId="5F487394" w14:textId="654C6A2D" w:rsidR="009713DD" w:rsidRDefault="009713DD" w:rsidP="00AD017C">
      <w:pPr>
        <w:pStyle w:val="aff4"/>
        <w:rPr>
          <w:b/>
        </w:rPr>
      </w:pPr>
      <w:r>
        <w:rPr>
          <w:rStyle w:val="af0"/>
        </w:rPr>
        <w:annotationRef/>
      </w:r>
      <w:r w:rsidRPr="00B23CFC">
        <w:rPr>
          <w:b/>
          <w:color w:val="FF0000"/>
        </w:rPr>
        <w:t xml:space="preserve">Найдены дозы выше </w:t>
      </w:r>
      <w:r>
        <w:rPr>
          <w:b/>
          <w:color w:val="FF0000"/>
        </w:rPr>
        <w:t>6</w:t>
      </w:r>
      <w:r w:rsidRPr="00B23CFC">
        <w:rPr>
          <w:b/>
          <w:color w:val="FF0000"/>
        </w:rPr>
        <w:t>0</w:t>
      </w:r>
    </w:p>
    <w:p w14:paraId="181CD450" w14:textId="76DEE01B" w:rsidR="009713DD" w:rsidRPr="000A79B6" w:rsidRDefault="009713DD" w:rsidP="00AD017C">
      <w:pPr>
        <w:pStyle w:val="aff4"/>
        <w:rPr>
          <w:b/>
        </w:rPr>
      </w:pPr>
      <w:r w:rsidRPr="000A79B6">
        <w:rPr>
          <w:b/>
        </w:rPr>
        <w:t>В суммарной дозе 120 (2 дня по 60)</w:t>
      </w:r>
    </w:p>
    <w:p w14:paraId="3C4F4B1C" w14:textId="77777777" w:rsidR="009713DD" w:rsidRPr="009368D8" w:rsidRDefault="009713DD" w:rsidP="00AD017C">
      <w:pPr>
        <w:pStyle w:val="aff4"/>
      </w:pPr>
      <w:r w:rsidRPr="00AD017C">
        <w:rPr>
          <w:lang w:val="en-US"/>
        </w:rPr>
        <w:t xml:space="preserve">Chan K. W. et al. A fludarabine-based conditioning regimen for severe aplastic anemia //Bone marrow transplantation. – 2001. – Т. 27. – №. </w:t>
      </w:r>
      <w:r w:rsidRPr="009368D8">
        <w:t>2. – С. 125-128.</w:t>
      </w:r>
    </w:p>
    <w:p w14:paraId="766FBDB5" w14:textId="4901379B" w:rsidR="009713DD" w:rsidRPr="000A79B6" w:rsidRDefault="009713DD" w:rsidP="00AD017C">
      <w:pPr>
        <w:pStyle w:val="aff4"/>
        <w:rPr>
          <w:b/>
        </w:rPr>
      </w:pPr>
      <w:r w:rsidRPr="000A79B6">
        <w:rPr>
          <w:b/>
        </w:rPr>
        <w:t>В дозе 50мг/кг/д 4 дня, то есть 200 суммарная</w:t>
      </w:r>
    </w:p>
    <w:p w14:paraId="7401DE2C" w14:textId="2C036079" w:rsidR="009713DD" w:rsidRDefault="009713DD" w:rsidP="00AD017C">
      <w:pPr>
        <w:pStyle w:val="aff4"/>
        <w:rPr>
          <w:lang w:val="en-US"/>
        </w:rPr>
      </w:pPr>
      <w:r w:rsidRPr="00915E17">
        <w:rPr>
          <w:lang w:val="en-US"/>
        </w:rPr>
        <w:t>Storb</w:t>
      </w:r>
      <w:r w:rsidRPr="00AD017C">
        <w:t xml:space="preserve"> </w:t>
      </w:r>
      <w:r w:rsidRPr="00915E17">
        <w:rPr>
          <w:lang w:val="en-US"/>
        </w:rPr>
        <w:t>R</w:t>
      </w:r>
      <w:r w:rsidRPr="00AD017C">
        <w:t xml:space="preserve">. </w:t>
      </w:r>
      <w:r w:rsidRPr="00915E17">
        <w:rPr>
          <w:lang w:val="en-US"/>
        </w:rPr>
        <w:t>et</w:t>
      </w:r>
      <w:r w:rsidRPr="00AD017C">
        <w:t xml:space="preserve"> </w:t>
      </w:r>
      <w:r w:rsidRPr="00915E17">
        <w:rPr>
          <w:lang w:val="en-US"/>
        </w:rPr>
        <w:t>al</w:t>
      </w:r>
      <w:r w:rsidRPr="00AD017C">
        <w:t xml:space="preserve">. </w:t>
      </w:r>
      <w:r w:rsidRPr="00915E17">
        <w:rPr>
          <w:lang w:val="en-US"/>
        </w:rPr>
        <w:t>Second marrow transplants in patients with aplastic anemia rejecting the first graft: use of a conditioning regimen including cyclophosphamide and antithymocyte globulin. – 1987.</w:t>
      </w:r>
    </w:p>
    <w:p w14:paraId="1898C8EB" w14:textId="570CE8B0" w:rsidR="009713DD" w:rsidRPr="009368D8" w:rsidRDefault="009713DD" w:rsidP="00AD017C">
      <w:pPr>
        <w:pStyle w:val="aff4"/>
        <w:rPr>
          <w:b/>
          <w:lang w:val="en-US"/>
        </w:rPr>
      </w:pPr>
      <w:r w:rsidRPr="003C7DC8">
        <w:rPr>
          <w:b/>
          <w:lang w:val="en-US"/>
        </w:rPr>
        <w:t xml:space="preserve">60 </w:t>
      </w:r>
      <w:r w:rsidRPr="003C7DC8">
        <w:rPr>
          <w:b/>
        </w:rPr>
        <w:t>или</w:t>
      </w:r>
      <w:r w:rsidRPr="009368D8">
        <w:rPr>
          <w:b/>
          <w:lang w:val="en-US"/>
        </w:rPr>
        <w:t xml:space="preserve"> 120</w:t>
      </w:r>
    </w:p>
    <w:p w14:paraId="25479D34" w14:textId="31ED9238" w:rsidR="009713DD" w:rsidRPr="009368D8" w:rsidRDefault="009713DD" w:rsidP="00AD017C">
      <w:pPr>
        <w:pStyle w:val="aff4"/>
        <w:rPr>
          <w:lang w:val="en-US"/>
        </w:rPr>
      </w:pPr>
      <w:r w:rsidRPr="003C7DC8">
        <w:rPr>
          <w:lang w:val="en-US"/>
        </w:rPr>
        <w:t xml:space="preserve">Metheny L. et al. Guidelines for adult patient selection and conditioning regimens in cord blood transplant recipients with hematologic malignancies and aplastic anemia //Transplantation and Cellular Therapy. – 2021. – </w:t>
      </w:r>
      <w:r w:rsidRPr="003C7DC8">
        <w:t>Т</w:t>
      </w:r>
      <w:r w:rsidRPr="003C7DC8">
        <w:rPr>
          <w:lang w:val="en-US"/>
        </w:rPr>
        <w:t xml:space="preserve">. 27. – №. </w:t>
      </w:r>
      <w:r w:rsidRPr="009368D8">
        <w:rPr>
          <w:lang w:val="en-US"/>
        </w:rPr>
        <w:t xml:space="preserve">4. – </w:t>
      </w:r>
      <w:r w:rsidRPr="003C7DC8">
        <w:t>С</w:t>
      </w:r>
      <w:r w:rsidRPr="009368D8">
        <w:rPr>
          <w:lang w:val="en-US"/>
        </w:rPr>
        <w:t>. 286-291.</w:t>
      </w:r>
    </w:p>
    <w:p w14:paraId="34874458" w14:textId="74E1609B" w:rsidR="009713DD" w:rsidRPr="009368D8" w:rsidRDefault="009713DD" w:rsidP="00AD017C">
      <w:pPr>
        <w:pStyle w:val="aff4"/>
        <w:rPr>
          <w:b/>
          <w:lang w:val="en-US"/>
        </w:rPr>
      </w:pPr>
      <w:r w:rsidRPr="00B23CFC">
        <w:rPr>
          <w:b/>
          <w:lang w:val="en-US"/>
        </w:rPr>
        <w:t>100-1</w:t>
      </w:r>
      <w:r w:rsidRPr="009368D8">
        <w:rPr>
          <w:b/>
          <w:lang w:val="en-US"/>
        </w:rPr>
        <w:t>20</w:t>
      </w:r>
    </w:p>
    <w:p w14:paraId="020F37A1" w14:textId="7D07EFCB" w:rsidR="009713DD" w:rsidRPr="009368D8" w:rsidRDefault="009713DD" w:rsidP="00AD017C">
      <w:pPr>
        <w:pStyle w:val="aff4"/>
        <w:rPr>
          <w:lang w:val="en-US"/>
        </w:rPr>
      </w:pPr>
      <w:r w:rsidRPr="00B23CFC">
        <w:rPr>
          <w:lang w:val="en-US"/>
        </w:rPr>
        <w:t xml:space="preserve">Park S. S. et al. Beneficial Role of Low-Dose Antithymocyte Globulin in Unrelated Stem Cell Transplantation for Adult Patients with Acquired Severe Aplastic Anemia: Reduction of Graft-versus-Host Disease and Improvement of Graft-versus-Host Disease–Free, Failure-Free Survival Rate //Biology of Blood and Marrow Transplantation. – 2017. – </w:t>
      </w:r>
      <w:r w:rsidRPr="00B23CFC">
        <w:t>Т</w:t>
      </w:r>
      <w:r w:rsidRPr="00B23CFC">
        <w:rPr>
          <w:lang w:val="en-US"/>
        </w:rPr>
        <w:t xml:space="preserve">. 23. – №. </w:t>
      </w:r>
      <w:r w:rsidRPr="009368D8">
        <w:rPr>
          <w:lang w:val="en-US"/>
        </w:rPr>
        <w:t xml:space="preserve">9. – </w:t>
      </w:r>
      <w:r w:rsidRPr="00B23CFC">
        <w:t>С</w:t>
      </w:r>
      <w:r w:rsidRPr="009368D8">
        <w:rPr>
          <w:lang w:val="en-US"/>
        </w:rPr>
        <w:t>. 1498-1508.</w:t>
      </w:r>
    </w:p>
  </w:comment>
  <w:comment w:id="344" w:author="Влада К. Федяева" w:date="2022-06-30T11:52:00Z" w:initials="ВКФ">
    <w:p w14:paraId="32B41591" w14:textId="3EFEFB84" w:rsidR="009713DD" w:rsidRPr="009368D8" w:rsidRDefault="009713DD">
      <w:pPr>
        <w:pStyle w:val="aff4"/>
        <w:rPr>
          <w:b/>
          <w:lang w:val="en-US"/>
        </w:rPr>
      </w:pPr>
      <w:r>
        <w:rPr>
          <w:rStyle w:val="af0"/>
        </w:rPr>
        <w:annotationRef/>
      </w:r>
      <w:r w:rsidRPr="000A79B6">
        <w:rPr>
          <w:b/>
        </w:rPr>
        <w:t>В</w:t>
      </w:r>
      <w:r w:rsidRPr="009368D8">
        <w:rPr>
          <w:b/>
          <w:lang w:val="en-US"/>
        </w:rPr>
        <w:t xml:space="preserve"> </w:t>
      </w:r>
      <w:r w:rsidRPr="000A79B6">
        <w:rPr>
          <w:b/>
        </w:rPr>
        <w:t>дозе</w:t>
      </w:r>
      <w:r w:rsidRPr="009368D8">
        <w:rPr>
          <w:b/>
          <w:lang w:val="en-US"/>
        </w:rPr>
        <w:t xml:space="preserve"> 2000</w:t>
      </w:r>
    </w:p>
    <w:p w14:paraId="5703B9EE" w14:textId="139B211F" w:rsidR="009713DD" w:rsidRDefault="009713DD">
      <w:pPr>
        <w:pStyle w:val="aff4"/>
      </w:pPr>
      <w:r w:rsidRPr="009368D8">
        <w:rPr>
          <w:lang w:val="en-US"/>
        </w:rPr>
        <w:t xml:space="preserve">Li X. H. et al. </w:t>
      </w:r>
      <w:r w:rsidRPr="00915E17">
        <w:rPr>
          <w:lang w:val="en-US"/>
        </w:rPr>
        <w:t xml:space="preserve">Reduced intensity conditioning, combined transplantation of haploidentical hematopoietic stem cells and mesenchymal stem cells in patients with severe aplastic anemia //PLoS One. – 2014. – </w:t>
      </w:r>
      <w:r w:rsidRPr="00915E17">
        <w:t>Т</w:t>
      </w:r>
      <w:r w:rsidRPr="00915E17">
        <w:rPr>
          <w:lang w:val="en-US"/>
        </w:rPr>
        <w:t xml:space="preserve">. 9. – №. </w:t>
      </w:r>
      <w:r w:rsidRPr="00915E17">
        <w:t>3. – С. e89666.</w:t>
      </w:r>
    </w:p>
  </w:comment>
  <w:comment w:id="345" w:author="Влада К. Федяева" w:date="2022-06-28T17:09:00Z" w:initials="ВКФ">
    <w:p w14:paraId="697622B3" w14:textId="4501DEDF" w:rsidR="009713DD" w:rsidRPr="000B480B" w:rsidRDefault="009713DD">
      <w:pPr>
        <w:pStyle w:val="aff4"/>
      </w:pPr>
      <w:r>
        <w:rPr>
          <w:rStyle w:val="af0"/>
        </w:rPr>
        <w:annotationRef/>
      </w:r>
      <w:r w:rsidRPr="000B480B">
        <w:t>+</w:t>
      </w:r>
    </w:p>
  </w:comment>
  <w:comment w:id="346" w:author="Влада К. Федяева" w:date="2022-06-30T11:52:00Z" w:initials="ВКФ">
    <w:p w14:paraId="6FC00791" w14:textId="02CB85DF" w:rsidR="009713DD" w:rsidRDefault="009713DD">
      <w:pPr>
        <w:pStyle w:val="aff4"/>
        <w:rPr>
          <w:b/>
        </w:rPr>
      </w:pPr>
      <w:r>
        <w:rPr>
          <w:rStyle w:val="af0"/>
        </w:rPr>
        <w:annotationRef/>
      </w:r>
      <w:r w:rsidRPr="00B23CFC">
        <w:rPr>
          <w:b/>
          <w:color w:val="FF0000"/>
        </w:rPr>
        <w:t>Найдены дозы только выше 120</w:t>
      </w:r>
    </w:p>
    <w:p w14:paraId="36B8D4C1" w14:textId="2714D213" w:rsidR="009713DD" w:rsidRPr="000A79B6" w:rsidRDefault="009713DD">
      <w:pPr>
        <w:pStyle w:val="aff4"/>
        <w:rPr>
          <w:b/>
        </w:rPr>
      </w:pPr>
      <w:r w:rsidRPr="000A79B6">
        <w:rPr>
          <w:b/>
        </w:rPr>
        <w:t>В дозе 120</w:t>
      </w:r>
    </w:p>
    <w:p w14:paraId="10B56E0E" w14:textId="11D28898" w:rsidR="009713DD" w:rsidRPr="009368D8" w:rsidRDefault="009713DD">
      <w:pPr>
        <w:pStyle w:val="aff4"/>
        <w:rPr>
          <w:lang w:val="en-US"/>
        </w:rPr>
      </w:pPr>
      <w:r w:rsidRPr="00915E17">
        <w:rPr>
          <w:lang w:val="en-US"/>
        </w:rPr>
        <w:t>Li</w:t>
      </w:r>
      <w:r w:rsidRPr="009368D8">
        <w:t xml:space="preserve"> </w:t>
      </w:r>
      <w:r w:rsidRPr="00915E17">
        <w:rPr>
          <w:lang w:val="en-US"/>
        </w:rPr>
        <w:t>X</w:t>
      </w:r>
      <w:r w:rsidRPr="009368D8">
        <w:t xml:space="preserve">. </w:t>
      </w:r>
      <w:r w:rsidRPr="00915E17">
        <w:rPr>
          <w:lang w:val="en-US"/>
        </w:rPr>
        <w:t>H</w:t>
      </w:r>
      <w:r w:rsidRPr="009368D8">
        <w:t xml:space="preserve">. </w:t>
      </w:r>
      <w:r w:rsidRPr="00915E17">
        <w:rPr>
          <w:lang w:val="en-US"/>
        </w:rPr>
        <w:t>et</w:t>
      </w:r>
      <w:r w:rsidRPr="009368D8">
        <w:t xml:space="preserve"> </w:t>
      </w:r>
      <w:r w:rsidRPr="00915E17">
        <w:rPr>
          <w:lang w:val="en-US"/>
        </w:rPr>
        <w:t>al</w:t>
      </w:r>
      <w:r w:rsidRPr="009368D8">
        <w:t xml:space="preserve">. </w:t>
      </w:r>
      <w:r w:rsidRPr="00915E17">
        <w:rPr>
          <w:lang w:val="en-US"/>
        </w:rPr>
        <w:t xml:space="preserve">Reduced intensity conditioning, combined transplantation of haploidentical hematopoietic stem cells and mesenchymal stem cells in patients with severe aplastic anemia //PLoS One. – 2014. – </w:t>
      </w:r>
      <w:r w:rsidRPr="00915E17">
        <w:t>Т</w:t>
      </w:r>
      <w:r w:rsidRPr="00915E17">
        <w:rPr>
          <w:lang w:val="en-US"/>
        </w:rPr>
        <w:t xml:space="preserve">. 9. – №. </w:t>
      </w:r>
      <w:r w:rsidRPr="009368D8">
        <w:rPr>
          <w:lang w:val="en-US"/>
        </w:rPr>
        <w:t xml:space="preserve">3. – </w:t>
      </w:r>
      <w:r w:rsidRPr="00915E17">
        <w:t>С</w:t>
      </w:r>
      <w:r w:rsidRPr="009368D8">
        <w:rPr>
          <w:lang w:val="en-US"/>
        </w:rPr>
        <w:t>. e89666.</w:t>
      </w:r>
    </w:p>
    <w:p w14:paraId="1A876C69" w14:textId="7783B45C" w:rsidR="009713DD" w:rsidRPr="009368D8" w:rsidRDefault="009713DD">
      <w:pPr>
        <w:pStyle w:val="aff4"/>
        <w:rPr>
          <w:b/>
          <w:lang w:val="en-US"/>
        </w:rPr>
      </w:pPr>
      <w:r>
        <w:rPr>
          <w:b/>
        </w:rPr>
        <w:t>В</w:t>
      </w:r>
      <w:r w:rsidRPr="009368D8">
        <w:rPr>
          <w:b/>
          <w:lang w:val="en-US"/>
        </w:rPr>
        <w:t xml:space="preserve"> </w:t>
      </w:r>
      <w:r>
        <w:rPr>
          <w:b/>
        </w:rPr>
        <w:t>дозе</w:t>
      </w:r>
      <w:r w:rsidRPr="009368D8">
        <w:rPr>
          <w:b/>
          <w:lang w:val="en-US"/>
        </w:rPr>
        <w:t xml:space="preserve"> 120-200</w:t>
      </w:r>
    </w:p>
    <w:p w14:paraId="44B73941" w14:textId="0A025220" w:rsidR="009713DD" w:rsidRDefault="009713DD">
      <w:pPr>
        <w:pStyle w:val="aff4"/>
      </w:pPr>
      <w:r w:rsidRPr="000A79B6">
        <w:rPr>
          <w:lang w:val="en-US"/>
        </w:rPr>
        <w:t xml:space="preserve">Qin X. et al. Optimizing conditioning regimen with low-dose irradiation or busulfan enables the outcome of transplantation from a 6–7/8 HLA-matched donor comparable to that from an 8/8 HLA-matched unrelated donor in severe aplastic anemia patients under 40 years //Annals of Hematology. – 2021. – </w:t>
      </w:r>
      <w:r w:rsidRPr="000A79B6">
        <w:t>Т</w:t>
      </w:r>
      <w:r w:rsidRPr="000A79B6">
        <w:rPr>
          <w:lang w:val="en-US"/>
        </w:rPr>
        <w:t xml:space="preserve">. 100. – №. </w:t>
      </w:r>
      <w:r w:rsidRPr="000A79B6">
        <w:t>9. – С. 2363-2373.</w:t>
      </w:r>
    </w:p>
    <w:p w14:paraId="7E7718DC" w14:textId="77777777" w:rsidR="009713DD" w:rsidRPr="000A79B6" w:rsidRDefault="009713DD" w:rsidP="000A79B6">
      <w:pPr>
        <w:pStyle w:val="aff4"/>
        <w:rPr>
          <w:b/>
        </w:rPr>
      </w:pPr>
      <w:r w:rsidRPr="000A79B6">
        <w:rPr>
          <w:b/>
        </w:rPr>
        <w:t>В суммарной дозе 150 (5 дней по 30)</w:t>
      </w:r>
    </w:p>
    <w:p w14:paraId="1F613A6D" w14:textId="1B1150FC" w:rsidR="009713DD" w:rsidRDefault="009713DD" w:rsidP="000A79B6">
      <w:pPr>
        <w:pStyle w:val="aff4"/>
        <w:rPr>
          <w:lang w:val="en-US"/>
        </w:rPr>
      </w:pPr>
      <w:r w:rsidRPr="000A79B6">
        <w:rPr>
          <w:lang w:val="en-US"/>
        </w:rPr>
        <w:t>Chan</w:t>
      </w:r>
      <w:r w:rsidRPr="009368D8">
        <w:t xml:space="preserve"> </w:t>
      </w:r>
      <w:r w:rsidRPr="000A79B6">
        <w:rPr>
          <w:lang w:val="en-US"/>
        </w:rPr>
        <w:t>K</w:t>
      </w:r>
      <w:r w:rsidRPr="009368D8">
        <w:t xml:space="preserve">. </w:t>
      </w:r>
      <w:r w:rsidRPr="000A79B6">
        <w:rPr>
          <w:lang w:val="en-US"/>
        </w:rPr>
        <w:t>W</w:t>
      </w:r>
      <w:r w:rsidRPr="009368D8">
        <w:t xml:space="preserve">. </w:t>
      </w:r>
      <w:r w:rsidRPr="000A79B6">
        <w:rPr>
          <w:lang w:val="en-US"/>
        </w:rPr>
        <w:t>et</w:t>
      </w:r>
      <w:r w:rsidRPr="009368D8">
        <w:t xml:space="preserve"> </w:t>
      </w:r>
      <w:r w:rsidRPr="000A79B6">
        <w:rPr>
          <w:lang w:val="en-US"/>
        </w:rPr>
        <w:t>al</w:t>
      </w:r>
      <w:r w:rsidRPr="009368D8">
        <w:t xml:space="preserve">. </w:t>
      </w:r>
      <w:r w:rsidRPr="000A79B6">
        <w:rPr>
          <w:lang w:val="en-US"/>
        </w:rPr>
        <w:t xml:space="preserve">A fludarabine-based conditioning regimen for severe aplastic anemia //Bone marrow transplantation. – 2001. – </w:t>
      </w:r>
      <w:r>
        <w:t>Т</w:t>
      </w:r>
      <w:r w:rsidRPr="000A79B6">
        <w:rPr>
          <w:lang w:val="en-US"/>
        </w:rPr>
        <w:t xml:space="preserve">. 27. – №. </w:t>
      </w:r>
      <w:r w:rsidRPr="0048639E">
        <w:rPr>
          <w:lang w:val="en-US"/>
        </w:rPr>
        <w:t xml:space="preserve">2. – </w:t>
      </w:r>
      <w:r>
        <w:t>С</w:t>
      </w:r>
      <w:r w:rsidRPr="0048639E">
        <w:rPr>
          <w:lang w:val="en-US"/>
        </w:rPr>
        <w:t>. 125-128.</w:t>
      </w:r>
    </w:p>
    <w:p w14:paraId="025C866D" w14:textId="6BF1EED5" w:rsidR="009713DD" w:rsidRPr="00ED15C0" w:rsidRDefault="009713DD" w:rsidP="000A79B6">
      <w:pPr>
        <w:pStyle w:val="aff4"/>
        <w:rPr>
          <w:b/>
          <w:lang w:val="en-US"/>
        </w:rPr>
      </w:pPr>
      <w:proofErr w:type="gramStart"/>
      <w:r w:rsidRPr="00ED15C0">
        <w:rPr>
          <w:b/>
          <w:lang w:val="en-US"/>
        </w:rPr>
        <w:t>fludarabine</w:t>
      </w:r>
      <w:proofErr w:type="gramEnd"/>
      <w:r w:rsidRPr="00ED15C0">
        <w:rPr>
          <w:b/>
          <w:lang w:val="en-US"/>
        </w:rPr>
        <w:t xml:space="preserve"> (160 mg/m2 ) on days − 6 to – 3</w:t>
      </w:r>
    </w:p>
    <w:p w14:paraId="7B75FC2D" w14:textId="1527028F" w:rsidR="009713DD" w:rsidRPr="0048639E" w:rsidRDefault="009713DD" w:rsidP="000A79B6">
      <w:pPr>
        <w:pStyle w:val="aff4"/>
        <w:rPr>
          <w:lang w:val="en-US"/>
        </w:rPr>
      </w:pPr>
      <w:r w:rsidRPr="00ED15C0">
        <w:rPr>
          <w:lang w:val="en-US"/>
        </w:rPr>
        <w:t>Bachegowda L. S. et al. HLA-mismatched bone marrow transplantation in severe aplastic anemia //Bone marrow transplantation. – 2017. – Т. 52. – №. 9. – С. 1347-1348.</w:t>
      </w:r>
    </w:p>
  </w:comment>
  <w:comment w:id="347" w:author="Влада К. Федяева" w:date="2022-06-30T12:27:00Z" w:initials="ВКФ">
    <w:p w14:paraId="066148A4" w14:textId="294C36AF" w:rsidR="009713DD" w:rsidRPr="0048639E" w:rsidRDefault="009713DD" w:rsidP="0048639E">
      <w:pPr>
        <w:pStyle w:val="aff4"/>
        <w:rPr>
          <w:b/>
          <w:lang w:val="en-US"/>
        </w:rPr>
      </w:pPr>
      <w:r>
        <w:rPr>
          <w:rStyle w:val="af0"/>
        </w:rPr>
        <w:annotationRef/>
      </w:r>
      <w:proofErr w:type="gramStart"/>
      <w:r w:rsidRPr="0048639E">
        <w:rPr>
          <w:b/>
          <w:lang w:val="en-US"/>
        </w:rPr>
        <w:t>treosulfan</w:t>
      </w:r>
      <w:proofErr w:type="gramEnd"/>
      <w:r w:rsidRPr="0048639E">
        <w:rPr>
          <w:b/>
          <w:lang w:val="en-US"/>
        </w:rPr>
        <w:t xml:space="preserve"> 14 g/m2 given once daily i.v. on days -6 through -4 (total dose, 42 g/m2)</w:t>
      </w:r>
    </w:p>
    <w:p w14:paraId="5911E8F2" w14:textId="1FB345B8" w:rsidR="009713DD" w:rsidRPr="007C0541" w:rsidRDefault="009713DD" w:rsidP="007C0541">
      <w:pPr>
        <w:pStyle w:val="aff4"/>
        <w:rPr>
          <w:lang w:val="en-US"/>
        </w:rPr>
      </w:pPr>
      <w:r w:rsidRPr="0048639E">
        <w:rPr>
          <w:lang w:val="en-US"/>
        </w:rPr>
        <w:t>Burroughs L. M. et al. Treosulfan-based conditioning and hematopoietic cell transplantation for nonmalignant diseases: a prospective multicenter trial //Biology of Blood and Marrow Transplantation. – 2014. – Т. 20. – №. 12. – С. 1996-2003.</w:t>
      </w:r>
    </w:p>
  </w:comment>
  <w:comment w:id="348" w:author="Влада К. Федяева" w:date="2022-06-30T13:13:00Z" w:initials="ВКФ">
    <w:p w14:paraId="065E7248" w14:textId="77777777" w:rsidR="009713DD" w:rsidRPr="00ED15C0" w:rsidRDefault="009713DD" w:rsidP="00ED15C0">
      <w:pPr>
        <w:pStyle w:val="aff4"/>
        <w:rPr>
          <w:b/>
          <w:lang w:val="en-US"/>
        </w:rPr>
      </w:pPr>
      <w:r>
        <w:rPr>
          <w:rStyle w:val="af0"/>
        </w:rPr>
        <w:annotationRef/>
      </w:r>
      <w:proofErr w:type="gramStart"/>
      <w:r w:rsidRPr="00ED15C0">
        <w:rPr>
          <w:b/>
          <w:lang w:val="en-US"/>
        </w:rPr>
        <w:t>thiotepa</w:t>
      </w:r>
      <w:proofErr w:type="gramEnd"/>
      <w:r w:rsidRPr="00ED15C0">
        <w:rPr>
          <w:b/>
          <w:lang w:val="en-US"/>
        </w:rPr>
        <w:t xml:space="preserve"> (5 mg/kg) on day-7 and </w:t>
      </w:r>
    </w:p>
    <w:p w14:paraId="1EC66BB3" w14:textId="7052DA5E" w:rsidR="009713DD" w:rsidRPr="00ED15C0" w:rsidRDefault="009713DD" w:rsidP="00ED15C0">
      <w:pPr>
        <w:pStyle w:val="aff4"/>
        <w:rPr>
          <w:lang w:val="en-US"/>
        </w:rPr>
      </w:pPr>
      <w:r w:rsidRPr="00ED15C0">
        <w:rPr>
          <w:lang w:val="en-US"/>
        </w:rPr>
        <w:t xml:space="preserve">Bachegowda L. S. et al. HLA-mismatched bone marrow transplantation in severe aplastic anemia //Bone marrow transplantation. – 2017. – </w:t>
      </w:r>
      <w:r>
        <w:t>Т</w:t>
      </w:r>
      <w:r w:rsidRPr="00ED15C0">
        <w:rPr>
          <w:lang w:val="en-US"/>
        </w:rPr>
        <w:t xml:space="preserve">. 52. – №. 9. – </w:t>
      </w:r>
      <w:r>
        <w:t>С</w:t>
      </w:r>
      <w:r w:rsidRPr="00ED15C0">
        <w:rPr>
          <w:lang w:val="en-US"/>
        </w:rPr>
        <w:t>. 1347-1348.</w:t>
      </w:r>
    </w:p>
  </w:comment>
  <w:comment w:id="351" w:author="Влада К. Федяева" w:date="2022-06-30T13:13:00Z" w:initials="ВКФ">
    <w:p w14:paraId="670C8600" w14:textId="7C067788" w:rsidR="009713DD" w:rsidRPr="00ED15C0" w:rsidRDefault="009713DD" w:rsidP="00ED15C0">
      <w:pPr>
        <w:pStyle w:val="aff4"/>
        <w:rPr>
          <w:b/>
          <w:lang w:val="en-US"/>
        </w:rPr>
      </w:pPr>
      <w:r>
        <w:rPr>
          <w:rStyle w:val="af0"/>
        </w:rPr>
        <w:annotationRef/>
      </w:r>
      <w:proofErr w:type="gramStart"/>
      <w:r w:rsidRPr="00ED15C0">
        <w:rPr>
          <w:b/>
          <w:lang w:val="en-US"/>
        </w:rPr>
        <w:t>melphalan</w:t>
      </w:r>
      <w:proofErr w:type="gramEnd"/>
      <w:r w:rsidRPr="00ED15C0">
        <w:rPr>
          <w:b/>
          <w:lang w:val="en-US"/>
        </w:rPr>
        <w:t xml:space="preserve"> (140 mg/m2) on day-8 </w:t>
      </w:r>
    </w:p>
    <w:p w14:paraId="59DA783B" w14:textId="3EEDA69D" w:rsidR="009713DD" w:rsidRPr="00ED15C0" w:rsidRDefault="009713DD" w:rsidP="00ED15C0">
      <w:pPr>
        <w:pStyle w:val="aff4"/>
        <w:rPr>
          <w:lang w:val="en-US"/>
        </w:rPr>
      </w:pPr>
      <w:r w:rsidRPr="00ED15C0">
        <w:rPr>
          <w:lang w:val="en-US"/>
        </w:rPr>
        <w:t>Bachegowda L. S. et al. HLA-mismatched bone marrow transplantation in severe aplastic anemia //Bone marrow transplantation. – 2017. – Т. 52. – №. 9. – С. 1347-1348.</w:t>
      </w:r>
    </w:p>
  </w:comment>
  <w:comment w:id="352" w:author="Влада К. Федяева" w:date="2022-06-30T14:15:00Z" w:initials="ВКФ">
    <w:p w14:paraId="7FFCAF68" w14:textId="3ED0DB4E" w:rsidR="009713DD" w:rsidRPr="00DD500B" w:rsidRDefault="009713DD">
      <w:pPr>
        <w:pStyle w:val="aff4"/>
        <w:rPr>
          <w:lang w:val="en-US"/>
        </w:rPr>
      </w:pPr>
      <w:r>
        <w:rPr>
          <w:rStyle w:val="af0"/>
        </w:rPr>
        <w:annotationRef/>
      </w:r>
      <w:r w:rsidRPr="00DD500B">
        <w:rPr>
          <w:lang w:val="en-US"/>
        </w:rPr>
        <w:t>Zeiser R., Chao N. J. Prevention of graft-versus-host disease. – 1983.</w:t>
      </w:r>
    </w:p>
  </w:comment>
  <w:comment w:id="353" w:author="Влада К. Федяева" w:date="2022-06-28T17:07:00Z" w:initials="ВКФ">
    <w:p w14:paraId="3E6784D6" w14:textId="0C2E1305" w:rsidR="009713DD" w:rsidRPr="00ED15C0" w:rsidRDefault="009713DD">
      <w:pPr>
        <w:pStyle w:val="aff4"/>
        <w:rPr>
          <w:lang w:val="en-US"/>
        </w:rPr>
      </w:pPr>
      <w:r>
        <w:rPr>
          <w:rStyle w:val="af0"/>
        </w:rPr>
        <w:annotationRef/>
      </w:r>
      <w:r w:rsidRPr="00ED15C0">
        <w:rPr>
          <w:lang w:val="en-US"/>
        </w:rPr>
        <w:t>+</w:t>
      </w:r>
    </w:p>
  </w:comment>
  <w:comment w:id="355" w:author="Влада К. Федяева" w:date="2022-06-28T17:07:00Z" w:initials="ВКФ">
    <w:p w14:paraId="5E9C6C80" w14:textId="0F0C5432" w:rsidR="009713DD" w:rsidRPr="009368D8" w:rsidRDefault="009713DD">
      <w:pPr>
        <w:pStyle w:val="aff4"/>
        <w:rPr>
          <w:lang w:val="en-US"/>
        </w:rPr>
      </w:pPr>
      <w:r>
        <w:rPr>
          <w:rStyle w:val="af0"/>
        </w:rPr>
        <w:annotationRef/>
      </w:r>
      <w:r w:rsidRPr="009368D8">
        <w:rPr>
          <w:lang w:val="en-US"/>
        </w:rPr>
        <w:t>+</w:t>
      </w:r>
    </w:p>
  </w:comment>
  <w:comment w:id="356" w:author="Влада К. Федяева" w:date="2022-06-30T12:03:00Z" w:initials="ВКФ">
    <w:p w14:paraId="14ABFFD9" w14:textId="7DEEE14F" w:rsidR="009713DD" w:rsidRPr="009368D8" w:rsidRDefault="009713DD">
      <w:pPr>
        <w:pStyle w:val="aff4"/>
        <w:rPr>
          <w:b/>
          <w:lang w:val="en-US"/>
        </w:rPr>
      </w:pPr>
      <w:r>
        <w:rPr>
          <w:rStyle w:val="af0"/>
        </w:rPr>
        <w:annotationRef/>
      </w:r>
      <w:r w:rsidRPr="005A2122">
        <w:rPr>
          <w:b/>
        </w:rPr>
        <w:t>В</w:t>
      </w:r>
      <w:r w:rsidRPr="009368D8">
        <w:rPr>
          <w:b/>
          <w:lang w:val="en-US"/>
        </w:rPr>
        <w:t xml:space="preserve"> </w:t>
      </w:r>
      <w:r w:rsidRPr="005A2122">
        <w:rPr>
          <w:b/>
        </w:rPr>
        <w:t>дозе</w:t>
      </w:r>
      <w:r w:rsidRPr="009368D8">
        <w:rPr>
          <w:b/>
          <w:lang w:val="en-US"/>
        </w:rPr>
        <w:t xml:space="preserve"> 0,03</w:t>
      </w:r>
    </w:p>
    <w:p w14:paraId="50469EB1" w14:textId="561FD9EB" w:rsidR="009713DD" w:rsidRPr="009368D8" w:rsidRDefault="009713DD">
      <w:pPr>
        <w:pStyle w:val="aff4"/>
        <w:rPr>
          <w:lang w:val="en-US"/>
        </w:rPr>
      </w:pPr>
      <w:r w:rsidRPr="00AD017C">
        <w:rPr>
          <w:lang w:val="en-US"/>
        </w:rPr>
        <w:t xml:space="preserve">Chan K. W. et al. A fludarabine-based conditioning regimen for severe aplastic anemia //Bone marrow transplantation. – 2001. – </w:t>
      </w:r>
      <w:r w:rsidRPr="00AD017C">
        <w:t>Т</w:t>
      </w:r>
      <w:r w:rsidRPr="00AD017C">
        <w:rPr>
          <w:lang w:val="en-US"/>
        </w:rPr>
        <w:t xml:space="preserve">. 27. – №. </w:t>
      </w:r>
      <w:r w:rsidRPr="009368D8">
        <w:rPr>
          <w:lang w:val="en-US"/>
        </w:rPr>
        <w:t xml:space="preserve">2. – </w:t>
      </w:r>
      <w:r w:rsidRPr="00AD017C">
        <w:t>С</w:t>
      </w:r>
      <w:r w:rsidRPr="009368D8">
        <w:rPr>
          <w:lang w:val="en-US"/>
        </w:rPr>
        <w:t>. 125-128.</w:t>
      </w:r>
    </w:p>
  </w:comment>
  <w:comment w:id="357" w:author="Влада К. Федяева" w:date="2022-06-30T11:55:00Z" w:initials="ВКФ">
    <w:p w14:paraId="4500B8DA" w14:textId="03162287" w:rsidR="009713DD" w:rsidRPr="009368D8" w:rsidRDefault="009713DD">
      <w:pPr>
        <w:pStyle w:val="aff4"/>
        <w:rPr>
          <w:b/>
          <w:lang w:val="en-US"/>
        </w:rPr>
      </w:pPr>
      <w:r>
        <w:rPr>
          <w:rStyle w:val="af0"/>
        </w:rPr>
        <w:annotationRef/>
      </w:r>
      <w:r w:rsidRPr="007D682A">
        <w:rPr>
          <w:b/>
        </w:rPr>
        <w:t>В</w:t>
      </w:r>
      <w:r w:rsidRPr="009368D8">
        <w:rPr>
          <w:b/>
          <w:lang w:val="en-US"/>
        </w:rPr>
        <w:t xml:space="preserve"> </w:t>
      </w:r>
      <w:r w:rsidRPr="007D682A">
        <w:rPr>
          <w:b/>
        </w:rPr>
        <w:t>дозе</w:t>
      </w:r>
      <w:r w:rsidRPr="009368D8">
        <w:rPr>
          <w:b/>
          <w:lang w:val="en-US"/>
        </w:rPr>
        <w:t xml:space="preserve"> 500/</w:t>
      </w:r>
      <w:r w:rsidRPr="007D682A">
        <w:rPr>
          <w:b/>
        </w:rPr>
        <w:t>сут</w:t>
      </w:r>
    </w:p>
    <w:p w14:paraId="033754E3" w14:textId="24E630ED" w:rsidR="009713DD" w:rsidRPr="0026727C" w:rsidRDefault="009713DD">
      <w:pPr>
        <w:pStyle w:val="aff4"/>
        <w:rPr>
          <w:lang w:val="en-US"/>
        </w:rPr>
      </w:pPr>
      <w:r w:rsidRPr="00915E17">
        <w:rPr>
          <w:lang w:val="en-US"/>
        </w:rPr>
        <w:t xml:space="preserve">Li X. H. et al. Reduced intensity conditioning, combined transplantation of haploidentical hematopoietic stem cells and mesenchymal stem cells in patients with severe aplastic anemia //PLoS One. – 2014. – </w:t>
      </w:r>
      <w:r w:rsidRPr="00915E17">
        <w:t>Т</w:t>
      </w:r>
      <w:r w:rsidRPr="00915E17">
        <w:rPr>
          <w:lang w:val="en-US"/>
        </w:rPr>
        <w:t xml:space="preserve">. 9. – №. </w:t>
      </w:r>
      <w:r w:rsidRPr="0026727C">
        <w:rPr>
          <w:lang w:val="en-US"/>
        </w:rPr>
        <w:t xml:space="preserve">3. – </w:t>
      </w:r>
      <w:r w:rsidRPr="00915E17">
        <w:t>С</w:t>
      </w:r>
      <w:r w:rsidRPr="0026727C">
        <w:rPr>
          <w:lang w:val="en-US"/>
        </w:rPr>
        <w:t>. e89666.</w:t>
      </w:r>
    </w:p>
  </w:comment>
  <w:comment w:id="358" w:author="Влада К. Федяева" w:date="2022-06-30T13:31:00Z" w:initials="ВКФ">
    <w:p w14:paraId="266485F0" w14:textId="405E6009" w:rsidR="009713DD" w:rsidRPr="0026727C" w:rsidRDefault="009713DD" w:rsidP="0026727C">
      <w:pPr>
        <w:pStyle w:val="aff4"/>
        <w:rPr>
          <w:b/>
          <w:lang w:val="en-US"/>
        </w:rPr>
      </w:pPr>
      <w:r>
        <w:rPr>
          <w:rStyle w:val="af0"/>
        </w:rPr>
        <w:annotationRef/>
      </w:r>
      <w:proofErr w:type="gramStart"/>
      <w:r w:rsidRPr="0026727C">
        <w:rPr>
          <w:b/>
          <w:lang w:val="en-US"/>
        </w:rPr>
        <w:t>single-agent</w:t>
      </w:r>
      <w:proofErr w:type="gramEnd"/>
      <w:r w:rsidRPr="0026727C">
        <w:rPr>
          <w:b/>
          <w:lang w:val="en-US"/>
        </w:rPr>
        <w:t xml:space="preserve"> CY given at 50 mg/kg/day on days +3 and +4</w:t>
      </w:r>
    </w:p>
    <w:p w14:paraId="441B44DD" w14:textId="30322DC1" w:rsidR="009713DD" w:rsidRPr="007D682A" w:rsidRDefault="009713DD" w:rsidP="0026727C">
      <w:pPr>
        <w:pStyle w:val="aff4"/>
      </w:pPr>
      <w:r w:rsidRPr="0026727C">
        <w:rPr>
          <w:lang w:val="en-US"/>
        </w:rPr>
        <w:t xml:space="preserve">George B. et al. Post-transplant cyclophosphamide as sole graft-versus-host disease prophylaxis is feasible in patients undergoing peripheral blood stem cell transplantation for severe aplastic anemia using matched sibling donors //Biology of Blood and Marrow Transplantation. – 2018. – Т. 24. – №. </w:t>
      </w:r>
      <w:r w:rsidRPr="007D682A">
        <w:t>3. – С. 494-500.</w:t>
      </w:r>
    </w:p>
  </w:comment>
  <w:comment w:id="359" w:author="Влада К. Федяева" w:date="2022-06-30T14:02:00Z" w:initials="ВКФ">
    <w:p w14:paraId="01F7F42F" w14:textId="2D1D434E" w:rsidR="009713DD" w:rsidRDefault="009713DD">
      <w:pPr>
        <w:pStyle w:val="aff4"/>
      </w:pPr>
      <w:r>
        <w:rPr>
          <w:rStyle w:val="af0"/>
        </w:rPr>
        <w:annotationRef/>
      </w:r>
      <w:r>
        <w:t xml:space="preserve">Находим ссылки только по </w:t>
      </w:r>
      <w:r w:rsidRPr="00943DD9">
        <w:rPr>
          <w:u w:val="single"/>
        </w:rPr>
        <w:t>лечению</w:t>
      </w:r>
      <w:r>
        <w:t xml:space="preserve"> острой ртпх – руксолитиниб</w:t>
      </w:r>
      <w:r w:rsidR="000534EA">
        <w:t>у, бортезомибу, абатацепту, тоцилизумабу</w:t>
      </w:r>
      <w:r w:rsidR="00774311">
        <w:t>,</w:t>
      </w:r>
      <w:r w:rsidR="00774311" w:rsidRPr="00774311">
        <w:t xml:space="preserve"> </w:t>
      </w:r>
      <w:r w:rsidR="00774311">
        <w:t>лошадиному АТГ (последний в литературе для профилактики в других дозах</w:t>
      </w:r>
      <w:r w:rsidR="00B63947">
        <w:t>)</w:t>
      </w:r>
    </w:p>
    <w:p w14:paraId="28F65B56" w14:textId="0E1AAE57" w:rsidR="00774311" w:rsidRDefault="00774311">
      <w:pPr>
        <w:pStyle w:val="aff4"/>
      </w:pPr>
    </w:p>
    <w:p w14:paraId="309EE6A5" w14:textId="5BB7E24F" w:rsidR="00774311" w:rsidRDefault="00B63947">
      <w:pPr>
        <w:pStyle w:val="aff4"/>
      </w:pPr>
      <w:r>
        <w:t xml:space="preserve">Нашли для лошадиного АТГ только </w:t>
      </w:r>
      <w:r w:rsidR="00774311" w:rsidRPr="00B63947">
        <w:t>20</w:t>
      </w:r>
      <w:r w:rsidRPr="00B63947">
        <w:t xml:space="preserve"> </w:t>
      </w:r>
      <w:r>
        <w:t>мг</w:t>
      </w:r>
      <w:r w:rsidRPr="00B63947">
        <w:t>/</w:t>
      </w:r>
      <w:r>
        <w:t>кг</w:t>
      </w:r>
      <w:r w:rsidR="00774311" w:rsidRPr="00B63947">
        <w:t xml:space="preserve">: </w:t>
      </w:r>
      <w:r w:rsidR="00774311" w:rsidRPr="00774311">
        <w:rPr>
          <w:lang w:val="en-US"/>
        </w:rPr>
        <w:t>Theurich</w:t>
      </w:r>
      <w:r w:rsidR="00774311" w:rsidRPr="00B63947">
        <w:t xml:space="preserve"> </w:t>
      </w:r>
      <w:r w:rsidR="00774311" w:rsidRPr="00774311">
        <w:rPr>
          <w:lang w:val="en-US"/>
        </w:rPr>
        <w:t>S</w:t>
      </w:r>
      <w:r w:rsidR="00774311" w:rsidRPr="00B63947">
        <w:t xml:space="preserve">. </w:t>
      </w:r>
      <w:r w:rsidR="00774311" w:rsidRPr="00774311">
        <w:rPr>
          <w:lang w:val="en-US"/>
        </w:rPr>
        <w:t>et</w:t>
      </w:r>
      <w:r w:rsidR="00774311" w:rsidRPr="00B63947">
        <w:t xml:space="preserve"> </w:t>
      </w:r>
      <w:r w:rsidR="00774311" w:rsidRPr="00774311">
        <w:rPr>
          <w:lang w:val="en-US"/>
        </w:rPr>
        <w:t>al</w:t>
      </w:r>
      <w:r w:rsidR="00774311" w:rsidRPr="00B63947">
        <w:t xml:space="preserve">. </w:t>
      </w:r>
      <w:r w:rsidR="00774311" w:rsidRPr="00774311">
        <w:rPr>
          <w:lang w:val="en-US"/>
        </w:rPr>
        <w:t xml:space="preserve">Anti-thymocyte globulins for post-transplant graft-versus-host disease prophylaxis—a systematic review and meta-analysis //Critical reviews in oncology/hematology. – 2013. – </w:t>
      </w:r>
      <w:r w:rsidR="00774311" w:rsidRPr="00774311">
        <w:t>Т</w:t>
      </w:r>
      <w:r w:rsidR="00774311" w:rsidRPr="00774311">
        <w:rPr>
          <w:lang w:val="en-US"/>
        </w:rPr>
        <w:t xml:space="preserve">. 88. – №. </w:t>
      </w:r>
      <w:r w:rsidR="00774311" w:rsidRPr="00774311">
        <w:t>1. – С. 178-186.</w:t>
      </w:r>
      <w:r w:rsidR="00774311">
        <w:t xml:space="preserve"> </w:t>
      </w:r>
    </w:p>
    <w:p w14:paraId="12E1DE92" w14:textId="77777777" w:rsidR="00774311" w:rsidRPr="00774311" w:rsidRDefault="00774311">
      <w:pPr>
        <w:pStyle w:val="aff4"/>
      </w:pPr>
    </w:p>
    <w:p w14:paraId="7A6E35AC" w14:textId="7B79C5B7" w:rsidR="009713DD" w:rsidRPr="00DD500B" w:rsidRDefault="009713DD">
      <w:pPr>
        <w:pStyle w:val="aff4"/>
      </w:pPr>
      <w:r>
        <w:t>Просьба добавить ссылки для указанных препаратов и режимов дозирования</w:t>
      </w:r>
    </w:p>
  </w:comment>
  <w:comment w:id="360" w:author="Анна С. Коробкина" w:date="2022-06-15T16:50:00Z" w:initials="АСК">
    <w:p w14:paraId="77584297" w14:textId="49181520" w:rsidR="009713DD" w:rsidRDefault="009713DD">
      <w:pPr>
        <w:pStyle w:val="aff4"/>
      </w:pPr>
      <w:r>
        <w:rPr>
          <w:rStyle w:val="af0"/>
        </w:rPr>
        <w:annotationRef/>
      </w:r>
      <w:r>
        <w:t>Показания и дозы соотвсетвуют инстукции</w:t>
      </w:r>
    </w:p>
  </w:comment>
  <w:comment w:id="361" w:author="Влада К. Федяева" w:date="2022-07-04T18:16:00Z" w:initials="ВКФ">
    <w:p w14:paraId="1E14E801" w14:textId="69426704" w:rsidR="000534EA" w:rsidRDefault="000534EA">
      <w:pPr>
        <w:pStyle w:val="aff4"/>
      </w:pPr>
      <w:r>
        <w:rPr>
          <w:rStyle w:val="af0"/>
        </w:rPr>
        <w:annotationRef/>
      </w:r>
      <w:r w:rsidRPr="000534EA">
        <w:rPr>
          <w:lang w:val="en-US"/>
        </w:rPr>
        <w:t xml:space="preserve">Baron F. et al. Anti-thymocyte globulin as graft-versus-host disease prevention in the setting of allogeneic peripheral blood stem cell transplantation: a review from the Acute Leukemia Working Party of the European Society for Blood and Marrow Transplantation //Haematologica. – 2017. – </w:t>
      </w:r>
      <w:r w:rsidRPr="000534EA">
        <w:t>Т</w:t>
      </w:r>
      <w:r w:rsidRPr="000534EA">
        <w:rPr>
          <w:lang w:val="en-US"/>
        </w:rPr>
        <w:t xml:space="preserve">. 102. – №. </w:t>
      </w:r>
      <w:r w:rsidRPr="000534EA">
        <w:t>2. – С. 224.</w:t>
      </w:r>
    </w:p>
  </w:comment>
  <w:comment w:id="364" w:author="Влада К. Федяева" w:date="2022-06-28T16:30:00Z" w:initials="ВКФ">
    <w:p w14:paraId="71D50F66" w14:textId="51FECAD9" w:rsidR="009713DD" w:rsidRPr="000B480B" w:rsidRDefault="009713DD">
      <w:pPr>
        <w:pStyle w:val="aff4"/>
      </w:pPr>
      <w:r>
        <w:rPr>
          <w:rStyle w:val="af0"/>
        </w:rPr>
        <w:annotationRef/>
      </w:r>
      <w:r>
        <w:t>В предыдущих версиях КР данная информация не была представлена</w:t>
      </w:r>
    </w:p>
  </w:comment>
  <w:comment w:id="367" w:author="Влада К. Федяева" w:date="2022-06-28T16:32:00Z" w:initials="ВКФ">
    <w:p w14:paraId="071ACF2F" w14:textId="35C20759" w:rsidR="009713DD" w:rsidRDefault="009713DD">
      <w:pPr>
        <w:pStyle w:val="aff4"/>
      </w:pPr>
      <w:r>
        <w:rPr>
          <w:rStyle w:val="af0"/>
        </w:rPr>
        <w:annotationRef/>
      </w:r>
      <w:r>
        <w:t>Указана в разделе 7</w:t>
      </w:r>
    </w:p>
  </w:comment>
  <w:comment w:id="368" w:author="Анна С. Коробкина" w:date="2022-06-15T16:58:00Z" w:initials="АСК">
    <w:p w14:paraId="710529CB" w14:textId="5F9FCCEB" w:rsidR="009713DD" w:rsidRDefault="009713DD">
      <w:pPr>
        <w:pStyle w:val="aff4"/>
      </w:pPr>
      <w:r>
        <w:rPr>
          <w:rStyle w:val="af0"/>
        </w:rPr>
        <w:annotationRef/>
      </w:r>
      <w:r>
        <w:t>Невереный МНН. Натрия гидрокарбонат</w:t>
      </w:r>
    </w:p>
  </w:comment>
  <w:comment w:id="371" w:author="Влада К. Федяева" w:date="2022-06-28T18:09:00Z" w:initials="ВКФ">
    <w:p w14:paraId="636C8D68" w14:textId="4242B9EC" w:rsidR="009713DD" w:rsidRDefault="009713DD">
      <w:pPr>
        <w:pStyle w:val="aff4"/>
      </w:pPr>
      <w:r>
        <w:rPr>
          <w:rStyle w:val="af0"/>
        </w:rPr>
        <w:annotationRef/>
      </w:r>
      <w:r>
        <w:t>В схему лечения в тезисах включена только профилактика. Показания оценивались только в плане профилактики</w:t>
      </w:r>
    </w:p>
    <w:p w14:paraId="14E37A83" w14:textId="4C0EBA7E" w:rsidR="009713DD" w:rsidRDefault="009713DD">
      <w:pPr>
        <w:pStyle w:val="aff4"/>
      </w:pPr>
      <w:r>
        <w:t>В тезисе необходимо дать ссылку на данное приложение (или перенести таблицу к тезису)</w:t>
      </w:r>
    </w:p>
  </w:comment>
  <w:comment w:id="372" w:author="Влада К. Федяева" w:date="2022-06-30T14:41:00Z" w:initials="ВКФ">
    <w:p w14:paraId="51B41D9E" w14:textId="4813D9E9" w:rsidR="009713DD" w:rsidRDefault="009713DD">
      <w:pPr>
        <w:pStyle w:val="aff4"/>
      </w:pPr>
      <w:r>
        <w:rPr>
          <w:rStyle w:val="af0"/>
        </w:rPr>
        <w:annotationRef/>
      </w:r>
      <w:r>
        <w:t>Просьба расшифровать аббревиатуру</w:t>
      </w:r>
    </w:p>
  </w:comment>
  <w:comment w:id="373" w:author="Влада К. Федяева" w:date="2022-06-28T18:09:00Z" w:initials="ВКФ">
    <w:p w14:paraId="7973EDB0" w14:textId="18E3D180" w:rsidR="009713DD" w:rsidRDefault="009713DD">
      <w:pPr>
        <w:pStyle w:val="aff4"/>
      </w:pPr>
      <w:r>
        <w:rPr>
          <w:rStyle w:val="af0"/>
        </w:rPr>
        <w:annotationRef/>
      </w:r>
      <w:r w:rsidRPr="00A46BA3">
        <w:t>Отсутствует в тезисах, не включена в схему лечения, просьба удалить (в предыдущих версиях КР отсутствовала)</w:t>
      </w:r>
    </w:p>
  </w:comment>
  <w:comment w:id="374" w:author="Влада К. Федяева" w:date="2022-06-28T18:47:00Z" w:initials="ВКФ">
    <w:p w14:paraId="6C155002" w14:textId="74F5D524" w:rsidR="009713DD" w:rsidRDefault="009713DD">
      <w:pPr>
        <w:pStyle w:val="aff4"/>
      </w:pPr>
      <w:r>
        <w:rPr>
          <w:rStyle w:val="af0"/>
        </w:rPr>
        <w:annotationRef/>
      </w:r>
      <w:r>
        <w:t>Группа гепарина</w:t>
      </w:r>
    </w:p>
  </w:comment>
  <w:comment w:id="375" w:author="Влада К. Федяева" w:date="2022-06-28T18:11:00Z" w:initials="ВКФ">
    <w:p w14:paraId="416C8380" w14:textId="6DF15FAC" w:rsidR="009713DD" w:rsidRDefault="009713DD">
      <w:pPr>
        <w:pStyle w:val="aff4"/>
      </w:pPr>
      <w:r>
        <w:rPr>
          <w:rStyle w:val="af0"/>
        </w:rPr>
        <w:annotationRef/>
      </w:r>
      <w:r>
        <w:t>Отсутствует в тезисах, не включена в схему лечения, просьба удалить (в предыдущих версиях КР отсутствовала)</w:t>
      </w:r>
    </w:p>
  </w:comment>
  <w:comment w:id="376" w:author="Анна С. Коробкина" w:date="2022-06-15T17:00:00Z" w:initials="АСК">
    <w:p w14:paraId="36AF3EE5" w14:textId="28A480F0" w:rsidR="009713DD" w:rsidRDefault="009713DD">
      <w:pPr>
        <w:pStyle w:val="aff4"/>
      </w:pPr>
      <w:r>
        <w:rPr>
          <w:rStyle w:val="af0"/>
        </w:rPr>
        <w:annotationRef/>
      </w:r>
      <w:r>
        <w:t xml:space="preserve">Согласно </w:t>
      </w:r>
      <w:proofErr w:type="gramStart"/>
      <w:r>
        <w:t>инструкции</w:t>
      </w:r>
      <w:proofErr w:type="gramEnd"/>
      <w:r>
        <w:t xml:space="preserve"> к препарату нет показания «купирование судорог», «противосудорожная терапия» итп., только в рамках конкретных заболеваний. </w:t>
      </w:r>
    </w:p>
  </w:comment>
  <w:comment w:id="377" w:author="Анна С. Коробкина" w:date="2022-06-15T17:03:00Z" w:initials="АСК">
    <w:p w14:paraId="10438F75" w14:textId="5357951D" w:rsidR="009713DD" w:rsidRDefault="009713DD">
      <w:pPr>
        <w:pStyle w:val="aff4"/>
      </w:pPr>
      <w:r>
        <w:rPr>
          <w:rStyle w:val="af0"/>
        </w:rPr>
        <w:annotationRef/>
      </w:r>
      <w:r w:rsidRPr="00E92F32">
        <w:t>По инструкции препарат используется при различных состояниях, связанных с эпилепсией. Уточните цель назначения или укажаите ссылки</w:t>
      </w:r>
    </w:p>
  </w:comment>
  <w:comment w:id="378" w:author="Анна С. Коробкина" w:date="2022-06-15T17:02:00Z" w:initials="АСК">
    <w:p w14:paraId="49F3330E" w14:textId="04461941" w:rsidR="009713DD" w:rsidRDefault="009713DD">
      <w:pPr>
        <w:pStyle w:val="aff4"/>
      </w:pPr>
      <w:r>
        <w:rPr>
          <w:rStyle w:val="af0"/>
        </w:rPr>
        <w:annotationRef/>
      </w:r>
      <w:r w:rsidRPr="00E92F32">
        <w:t>По инструкции препарат используется при различных состояниях, связанных с эпилепсией. Уточните цель назначения или укажаите ссылки</w:t>
      </w:r>
      <w:bookmarkStart w:id="379" w:name="_GoBack"/>
      <w:bookmarkEnd w:id="379"/>
    </w:p>
  </w:comment>
  <w:comment w:id="380" w:author="Влада К. Федяева" w:date="2022-06-28T18:26:00Z" w:initials="ВКФ">
    <w:p w14:paraId="2F5D74F7" w14:textId="6D51122D" w:rsidR="009713DD" w:rsidRDefault="009713DD">
      <w:pPr>
        <w:pStyle w:val="aff4"/>
      </w:pPr>
      <w:r>
        <w:rPr>
          <w:rStyle w:val="af0"/>
        </w:rPr>
        <w:annotationRef/>
      </w:r>
      <w:r>
        <w:t>В тезисах только профилактика. Ниже оценивались показания только в плане профилактики</w:t>
      </w:r>
    </w:p>
    <w:p w14:paraId="5A3335AB" w14:textId="68D2C8BA" w:rsidR="009713DD" w:rsidRDefault="009713DD">
      <w:pPr>
        <w:pStyle w:val="aff4"/>
      </w:pPr>
      <w:r>
        <w:t>Лечение ЯБ (но и профилактика</w:t>
      </w:r>
      <w:r w:rsidR="00ED0086">
        <w:t>!</w:t>
      </w:r>
      <w:r>
        <w:t>) рассматривается в других КР</w:t>
      </w:r>
      <w:r w:rsidR="00ED0086">
        <w:t>, которые есть в списке литературы</w:t>
      </w:r>
    </w:p>
    <w:p w14:paraId="0899801D" w14:textId="57A66CE4" w:rsidR="009713DD" w:rsidRDefault="009713DD">
      <w:pPr>
        <w:pStyle w:val="aff4"/>
      </w:pPr>
      <w:r>
        <w:t>Ссылок на применение конкретных препаратов и доз не находим при АА на фоне лечения АТГ, просьба добавить</w:t>
      </w:r>
    </w:p>
  </w:comment>
  <w:comment w:id="386" w:author="Влада К. Федяева" w:date="2022-06-28T18:12:00Z" w:initials="ВКФ">
    <w:p w14:paraId="43F6E712" w14:textId="13364636" w:rsidR="009713DD" w:rsidRDefault="009713DD">
      <w:pPr>
        <w:pStyle w:val="aff4"/>
      </w:pPr>
      <w:r>
        <w:rPr>
          <w:rStyle w:val="af0"/>
        </w:rPr>
        <w:annotationRef/>
      </w:r>
      <w:r>
        <w:t>У препарата нет показаний профилактика (в тезисах только профилактика)</w:t>
      </w:r>
    </w:p>
  </w:comment>
  <w:comment w:id="392" w:author="Влада К. Федяева" w:date="2022-06-28T18:13:00Z" w:initials="ВКФ">
    <w:p w14:paraId="5664EFE7" w14:textId="109EB081" w:rsidR="009713DD" w:rsidRDefault="009713DD">
      <w:pPr>
        <w:pStyle w:val="aff4"/>
      </w:pPr>
      <w:r>
        <w:rPr>
          <w:rStyle w:val="af0"/>
        </w:rPr>
        <w:annotationRef/>
      </w:r>
      <w:r>
        <w:t>Нет профилактики в показаниях (только профилактика обострений при существующей ЯБ или профилактика на фоне НПВП)</w:t>
      </w:r>
    </w:p>
  </w:comment>
  <w:comment w:id="393" w:author="Влада К. Федяева" w:date="2022-06-28T18:15:00Z" w:initials="ВКФ">
    <w:p w14:paraId="32320C57" w14:textId="14763741" w:rsidR="009713DD" w:rsidRDefault="009713DD">
      <w:pPr>
        <w:pStyle w:val="aff4"/>
      </w:pPr>
      <w:r>
        <w:rPr>
          <w:rStyle w:val="af0"/>
        </w:rPr>
        <w:annotationRef/>
      </w:r>
      <w:r w:rsidRPr="00F632A4">
        <w:t>Нет профилактики в показаниях</w:t>
      </w:r>
    </w:p>
  </w:comment>
  <w:comment w:id="394" w:author="Влада К. Федяева" w:date="2022-06-28T18:19:00Z" w:initials="ВКФ">
    <w:p w14:paraId="5763F7C5" w14:textId="0BA86DF0" w:rsidR="009713DD" w:rsidRDefault="009713DD">
      <w:pPr>
        <w:pStyle w:val="aff4"/>
      </w:pPr>
      <w:r>
        <w:rPr>
          <w:rStyle w:val="af0"/>
        </w:rPr>
        <w:annotationRef/>
      </w:r>
      <w:r w:rsidRPr="00F632A4">
        <w:t>Нет профилактики в показаниях</w:t>
      </w:r>
    </w:p>
  </w:comment>
  <w:comment w:id="395" w:author="Влада К. Федяева" w:date="2022-06-28T18:21:00Z" w:initials="ВКФ">
    <w:p w14:paraId="6034297F" w14:textId="4D22E37A" w:rsidR="009713DD" w:rsidRDefault="009713DD">
      <w:pPr>
        <w:pStyle w:val="aff4"/>
      </w:pPr>
      <w:r>
        <w:rPr>
          <w:rStyle w:val="af0"/>
        </w:rPr>
        <w:annotationRef/>
      </w:r>
      <w:r w:rsidRPr="00F632A4">
        <w:t>Нет профилактики в показаниях</w:t>
      </w:r>
    </w:p>
  </w:comment>
  <w:comment w:id="396" w:author="Влада К. Федяева" w:date="2022-06-28T18:21:00Z" w:initials="ВКФ">
    <w:p w14:paraId="2B6F968D" w14:textId="3E412304" w:rsidR="009713DD" w:rsidRDefault="009713DD">
      <w:pPr>
        <w:pStyle w:val="aff4"/>
      </w:pPr>
      <w:r>
        <w:rPr>
          <w:rStyle w:val="af0"/>
        </w:rPr>
        <w:annotationRef/>
      </w:r>
      <w:r>
        <w:t>Для профилактики ЯБ – 1 раз в сутки</w:t>
      </w:r>
    </w:p>
  </w:comment>
  <w:comment w:id="397" w:author="Влада К. Федяева" w:date="2022-06-28T18:24:00Z" w:initials="ВКФ">
    <w:p w14:paraId="6FD5F847" w14:textId="34E0CE77" w:rsidR="009713DD" w:rsidRDefault="009713DD">
      <w:pPr>
        <w:pStyle w:val="aff4"/>
      </w:pPr>
      <w:r>
        <w:rPr>
          <w:rStyle w:val="af0"/>
        </w:rPr>
        <w:annotationRef/>
      </w:r>
      <w:r>
        <w:t>В показаниях профилактика рецидивов ЯБ</w:t>
      </w:r>
    </w:p>
  </w:comment>
  <w:comment w:id="398" w:author="Влада К. Федяева" w:date="2022-06-28T18:22:00Z" w:initials="ВКФ">
    <w:p w14:paraId="7C5CB777" w14:textId="1AC350DB" w:rsidR="009713DD" w:rsidRDefault="009713DD">
      <w:pPr>
        <w:pStyle w:val="aff4"/>
      </w:pPr>
      <w:r>
        <w:rPr>
          <w:rStyle w:val="af0"/>
        </w:rPr>
        <w:annotationRef/>
      </w:r>
      <w:r w:rsidRPr="00F632A4">
        <w:t>Отсутствует в тезисах, не включена в схему лечения, просьба удалить (в предыдущих версиях КР отсутствовала)</w:t>
      </w:r>
    </w:p>
    <w:p w14:paraId="4F88D89B" w14:textId="319C3C12" w:rsidR="009713DD" w:rsidRDefault="009713DD">
      <w:pPr>
        <w:pStyle w:val="aff4"/>
      </w:pPr>
      <w:r>
        <w:t>По болевому синдрому готовятся отдельные КР</w:t>
      </w:r>
    </w:p>
  </w:comment>
  <w:comment w:id="399" w:author="Влада К. Федяева" w:date="2022-06-28T18:23:00Z" w:initials="ВКФ">
    <w:p w14:paraId="7EC8481C" w14:textId="79D174DC" w:rsidR="009713DD" w:rsidRDefault="009713DD">
      <w:pPr>
        <w:pStyle w:val="aff4"/>
      </w:pPr>
      <w:r>
        <w:rPr>
          <w:rStyle w:val="af0"/>
        </w:rPr>
        <w:annotationRef/>
      </w:r>
      <w:r w:rsidRPr="000F1BED">
        <w:t>Отсутствует в тезисах, не</w:t>
      </w:r>
      <w:r>
        <w:t xml:space="preserve"> препараты</w:t>
      </w:r>
      <w:r w:rsidRPr="000F1BED">
        <w:t xml:space="preserve"> включен</w:t>
      </w:r>
      <w:r>
        <w:t>ы</w:t>
      </w:r>
      <w:r w:rsidRPr="000F1BED">
        <w:t xml:space="preserve"> в схему лечения, просьба удалить (в предыдущих версиях КР отсутствовала)</w:t>
      </w:r>
    </w:p>
  </w:comment>
  <w:comment w:id="400" w:author="Влада К. Федяева" w:date="2022-06-28T18:37:00Z" w:initials="ВКФ">
    <w:p w14:paraId="3803EC94" w14:textId="3082C4FA" w:rsidR="009713DD" w:rsidRDefault="009713DD">
      <w:pPr>
        <w:pStyle w:val="aff4"/>
      </w:pPr>
      <w:r>
        <w:rPr>
          <w:rStyle w:val="af0"/>
        </w:rPr>
        <w:annotationRef/>
      </w:r>
      <w:r>
        <w:t>В инструкции иной режим дозирования</w:t>
      </w:r>
    </w:p>
    <w:p w14:paraId="4D63481A" w14:textId="7BAD4992" w:rsidR="009713DD" w:rsidRDefault="009713DD">
      <w:pPr>
        <w:pStyle w:val="aff4"/>
      </w:pPr>
      <w:hyperlink r:id="rId1" w:history="1">
        <w:r w:rsidRPr="00F67046">
          <w:rPr>
            <w:rStyle w:val="affd"/>
          </w:rPr>
          <w:t>https://grls.rosminzdrav.ru/Grls_View_v2.aspx?routingGuid=65a0643e-c461-451f-95b4-b7c992a7d590</w:t>
        </w:r>
      </w:hyperlink>
    </w:p>
    <w:p w14:paraId="20149BBD" w14:textId="3ED980DE" w:rsidR="009713DD" w:rsidRDefault="009713DD">
      <w:pPr>
        <w:pStyle w:val="aff4"/>
      </w:pPr>
      <w:r>
        <w:t>целесообразно включить непосредственно в режимы кондиционирования/профилактики РТПХ</w:t>
      </w:r>
    </w:p>
  </w:comment>
  <w:comment w:id="401" w:author="Влада К. Федяева" w:date="2022-06-28T18:45:00Z" w:initials="ВКФ">
    <w:p w14:paraId="3218029A" w14:textId="17D78ACC" w:rsidR="009713DD" w:rsidRDefault="009713DD">
      <w:pPr>
        <w:pStyle w:val="aff4"/>
      </w:pPr>
      <w:r>
        <w:rPr>
          <w:rStyle w:val="af0"/>
        </w:rPr>
        <w:annotationRef/>
      </w:r>
      <w:r w:rsidRPr="00874FE8">
        <w:t>целесообразно включить непосредственно в режимы кондиционирования/профилактики РТПХ</w:t>
      </w:r>
    </w:p>
  </w:comment>
  <w:comment w:id="402" w:author="Влада К. Федяева" w:date="2022-06-28T18:41:00Z" w:initials="ВКФ">
    <w:p w14:paraId="62AD96D3" w14:textId="526F9AA8" w:rsidR="009713DD" w:rsidRDefault="009713DD">
      <w:pPr>
        <w:pStyle w:val="aff4"/>
      </w:pPr>
      <w:r>
        <w:rPr>
          <w:rStyle w:val="af0"/>
        </w:rPr>
        <w:annotationRef/>
      </w:r>
      <w:r>
        <w:t>неясно, по каким показаниям применяется препарат, уточните, пожалуйста</w:t>
      </w:r>
    </w:p>
    <w:p w14:paraId="1E8CFF04" w14:textId="425AD4A3" w:rsidR="009713DD" w:rsidRDefault="009713DD">
      <w:pPr>
        <w:pStyle w:val="aff4"/>
      </w:pPr>
      <w:r>
        <w:t>в инструкции гиперурикемия. Профилактика данного состояния в тезисах также не указана</w:t>
      </w:r>
    </w:p>
  </w:comment>
  <w:comment w:id="403" w:author="Влада К. Федяева" w:date="2022-06-28T18:43:00Z" w:initials="ВКФ">
    <w:p w14:paraId="34D55A7F" w14:textId="0E3F0E81" w:rsidR="009713DD" w:rsidRDefault="009713DD">
      <w:pPr>
        <w:pStyle w:val="aff4"/>
      </w:pPr>
      <w:r>
        <w:rPr>
          <w:rStyle w:val="af0"/>
        </w:rPr>
        <w:annotationRef/>
      </w:r>
      <w:r w:rsidRPr="00874FE8">
        <w:t>неясно, по каким показаниям применяется препарат, уточните, пожалуйста</w:t>
      </w:r>
      <w:r>
        <w:t xml:space="preserve">. Прямых показаний нет. </w:t>
      </w:r>
      <w:r w:rsidRPr="00874FE8">
        <w:t>В тезисах также не указан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2EB0BE" w15:done="0"/>
  <w15:commentEx w15:paraId="00796227" w15:done="0"/>
  <w15:commentEx w15:paraId="568BEF2D" w15:done="0"/>
  <w15:commentEx w15:paraId="2E6F4DB6" w15:paraIdParent="568BEF2D" w15:done="0"/>
  <w15:commentEx w15:paraId="7C4F6444" w15:paraIdParent="568BEF2D" w15:done="0"/>
  <w15:commentEx w15:paraId="479CF9D5" w15:done="0"/>
  <w15:commentEx w15:paraId="5F48354D" w15:done="0"/>
  <w15:commentEx w15:paraId="540F6F34" w15:done="0"/>
  <w15:commentEx w15:paraId="15479CEE" w15:done="0"/>
  <w15:commentEx w15:paraId="48F928FF" w15:done="0"/>
  <w15:commentEx w15:paraId="098B7DDB" w15:done="0"/>
  <w15:commentEx w15:paraId="3A2FE79B" w15:done="0"/>
  <w15:commentEx w15:paraId="253626EF" w15:done="0"/>
  <w15:commentEx w15:paraId="55855650" w15:done="0"/>
  <w15:commentEx w15:paraId="7E9C859C" w15:done="0"/>
  <w15:commentEx w15:paraId="38B1E748" w15:done="0"/>
  <w15:commentEx w15:paraId="29B7C766" w15:done="0"/>
  <w15:commentEx w15:paraId="724C6AF7" w15:done="0"/>
  <w15:commentEx w15:paraId="7B7A9BE4" w15:done="0"/>
  <w15:commentEx w15:paraId="231AA3F6" w15:done="0"/>
  <w15:commentEx w15:paraId="1136E4FA" w15:done="0"/>
  <w15:commentEx w15:paraId="06399172" w15:done="0"/>
  <w15:commentEx w15:paraId="2E4710B9" w15:done="0"/>
  <w15:commentEx w15:paraId="3DDDD22C" w15:done="0"/>
  <w15:commentEx w15:paraId="7020C814" w15:done="0"/>
  <w15:commentEx w15:paraId="645D0CD9" w15:done="0"/>
  <w15:commentEx w15:paraId="217F7CB2" w15:done="0"/>
  <w15:commentEx w15:paraId="222E7CF9" w15:done="0"/>
  <w15:commentEx w15:paraId="272E916F" w15:done="0"/>
  <w15:commentEx w15:paraId="7FC2DAEF" w15:done="0"/>
  <w15:commentEx w15:paraId="5531F0FA" w15:done="0"/>
  <w15:commentEx w15:paraId="35343AEC" w15:done="0"/>
  <w15:commentEx w15:paraId="44041DB7" w15:done="0"/>
  <w15:commentEx w15:paraId="7836ECEF" w15:done="0"/>
  <w15:commentEx w15:paraId="49090DCE" w15:done="0"/>
  <w15:commentEx w15:paraId="1541D1FD" w15:done="0"/>
  <w15:commentEx w15:paraId="04A79AF6" w15:done="0"/>
  <w15:commentEx w15:paraId="27F7C39D" w15:done="0"/>
  <w15:commentEx w15:paraId="674B44CC" w15:done="0"/>
  <w15:commentEx w15:paraId="033C8740" w15:done="0"/>
  <w15:commentEx w15:paraId="46967BAC" w15:done="0"/>
  <w15:commentEx w15:paraId="75B6E3CC" w15:done="0"/>
  <w15:commentEx w15:paraId="334F95F3" w15:done="0"/>
  <w15:commentEx w15:paraId="73B62D09" w15:done="0"/>
  <w15:commentEx w15:paraId="26984F85" w15:done="0"/>
  <w15:commentEx w15:paraId="160CD666" w15:done="0"/>
  <w15:commentEx w15:paraId="3FEDB0DD" w15:done="0"/>
  <w15:commentEx w15:paraId="1EFE62F5" w15:done="0"/>
  <w15:commentEx w15:paraId="68B218E3" w15:done="0"/>
  <w15:commentEx w15:paraId="57A6DA17" w15:done="0"/>
  <w15:commentEx w15:paraId="4138A27F" w15:done="0"/>
  <w15:commentEx w15:paraId="5DF5BB4C" w15:done="0"/>
  <w15:commentEx w15:paraId="777B2455" w15:done="0"/>
  <w15:commentEx w15:paraId="627D4323" w15:done="0"/>
  <w15:commentEx w15:paraId="24FE1CC6" w15:done="0"/>
  <w15:commentEx w15:paraId="75EFB919" w15:done="0"/>
  <w15:commentEx w15:paraId="5C68C8D2" w15:done="0"/>
  <w15:commentEx w15:paraId="0B5CDF3A" w15:done="0"/>
  <w15:commentEx w15:paraId="020F37A1" w15:done="0"/>
  <w15:commentEx w15:paraId="5703B9EE" w15:done="0"/>
  <w15:commentEx w15:paraId="697622B3" w15:done="0"/>
  <w15:commentEx w15:paraId="7B75FC2D" w15:done="0"/>
  <w15:commentEx w15:paraId="5911E8F2" w15:done="0"/>
  <w15:commentEx w15:paraId="1EC66BB3" w15:done="0"/>
  <w15:commentEx w15:paraId="59DA783B" w15:done="0"/>
  <w15:commentEx w15:paraId="7FFCAF68" w15:done="0"/>
  <w15:commentEx w15:paraId="3E6784D6" w15:done="0"/>
  <w15:commentEx w15:paraId="5E9C6C80" w15:done="0"/>
  <w15:commentEx w15:paraId="50469EB1" w15:done="0"/>
  <w15:commentEx w15:paraId="033754E3" w15:done="0"/>
  <w15:commentEx w15:paraId="441B44DD" w15:done="0"/>
  <w15:commentEx w15:paraId="7A6E35AC" w15:done="0"/>
  <w15:commentEx w15:paraId="77584297" w15:done="0"/>
  <w15:commentEx w15:paraId="1E14E801" w15:done="0"/>
  <w15:commentEx w15:paraId="71D50F66" w15:done="0"/>
  <w15:commentEx w15:paraId="071ACF2F" w15:done="0"/>
  <w15:commentEx w15:paraId="710529CB" w15:done="0"/>
  <w15:commentEx w15:paraId="14E37A83" w15:done="0"/>
  <w15:commentEx w15:paraId="51B41D9E" w15:done="0"/>
  <w15:commentEx w15:paraId="7973EDB0" w15:done="0"/>
  <w15:commentEx w15:paraId="6C155002" w15:done="0"/>
  <w15:commentEx w15:paraId="416C8380" w15:done="0"/>
  <w15:commentEx w15:paraId="36AF3EE5" w15:done="0"/>
  <w15:commentEx w15:paraId="10438F75" w15:done="0"/>
  <w15:commentEx w15:paraId="49F3330E" w15:done="0"/>
  <w15:commentEx w15:paraId="0899801D" w15:done="0"/>
  <w15:commentEx w15:paraId="43F6E712" w15:done="0"/>
  <w15:commentEx w15:paraId="5664EFE7" w15:done="0"/>
  <w15:commentEx w15:paraId="32320C57" w15:done="0"/>
  <w15:commentEx w15:paraId="5763F7C5" w15:done="0"/>
  <w15:commentEx w15:paraId="6034297F" w15:done="0"/>
  <w15:commentEx w15:paraId="2B6F968D" w15:done="0"/>
  <w15:commentEx w15:paraId="6FD5F847" w15:done="0"/>
  <w15:commentEx w15:paraId="4F88D89B" w15:done="0"/>
  <w15:commentEx w15:paraId="7EC8481C" w15:done="0"/>
  <w15:commentEx w15:paraId="20149BBD" w15:done="0"/>
  <w15:commentEx w15:paraId="3218029A" w15:done="0"/>
  <w15:commentEx w15:paraId="1E8CFF04" w15:done="0"/>
  <w15:commentEx w15:paraId="34D55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9EAC" w16cex:dateUtc="2022-02-24T13:16:00Z"/>
  <w16cex:commentExtensible w16cex:durableId="25EC7A8D" w16cex:dateUtc="2022-03-28T15:18:00Z"/>
  <w16cex:commentExtensible w16cex:durableId="25C79EAF" w16cex:dateUtc="2022-02-24T13:20:00Z"/>
  <w16cex:commentExtensible w16cex:durableId="25EC7BB3" w16cex:dateUtc="2022-03-28T15:23:00Z"/>
  <w16cex:commentExtensible w16cex:durableId="25C79EB3" w16cex:dateUtc="2021-11-17T14:44:00Z"/>
  <w16cex:commentExtensible w16cex:durableId="25EC7C65" w16cex:dateUtc="2022-03-2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85FA31" w16cid:durableId="25C79EAC"/>
  <w16cid:commentId w16cid:paraId="24C1DABD" w16cid:durableId="25EC7A8D"/>
  <w16cid:commentId w16cid:paraId="568BEF2D" w16cid:durableId="25C79EAF"/>
  <w16cid:commentId w16cid:paraId="2E6F4DB6" w16cid:durableId="25EC7BB3"/>
  <w16cid:commentId w16cid:paraId="13AF2AC8" w16cid:durableId="25C79EB3"/>
  <w16cid:commentId w16cid:paraId="30E6103A" w16cid:durableId="25EC7C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B5957" w14:textId="77777777" w:rsidR="009713DD" w:rsidRDefault="009713DD">
      <w:pPr>
        <w:spacing w:line="240" w:lineRule="auto"/>
      </w:pPr>
      <w:r>
        <w:separator/>
      </w:r>
    </w:p>
  </w:endnote>
  <w:endnote w:type="continuationSeparator" w:id="0">
    <w:p w14:paraId="26ED7907" w14:textId="77777777" w:rsidR="009713DD" w:rsidRDefault="009713DD">
      <w:pPr>
        <w:spacing w:line="240" w:lineRule="auto"/>
      </w:pPr>
      <w:r>
        <w:continuationSeparator/>
      </w:r>
    </w:p>
  </w:endnote>
  <w:endnote w:type="continuationNotice" w:id="1">
    <w:p w14:paraId="23FC0AFD" w14:textId="77777777" w:rsidR="009713DD" w:rsidRDefault="009713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ill Sans">
    <w:charset w:val="B1"/>
    <w:family w:val="swiss"/>
    <w:pitch w:val="variable"/>
    <w:sig w:usb0="80000A67" w:usb1="00000000" w:usb2="00000000" w:usb3="00000000" w:csb0="000001F7" w:csb1="00000000"/>
  </w:font>
  <w:font w:name="OpenSymbol">
    <w:altName w:val="Times New Roman"/>
    <w:charset w:val="80"/>
    <w:family w:val="auto"/>
    <w:pitch w:val="default"/>
  </w:font>
  <w:font w:name="Palatino Linotype">
    <w:panose1 w:val="02040502050505030304"/>
    <w:charset w:val="CC"/>
    <w:family w:val="roman"/>
    <w:pitch w:val="variable"/>
    <w:sig w:usb0="E0000287" w:usb1="40000013" w:usb2="00000000" w:usb3="00000000" w:csb0="0000019F" w:csb1="00000000"/>
  </w:font>
  <w:font w:name="Helvetica Neue">
    <w:altName w:val="Times New Roman"/>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Liberation Serif">
    <w:altName w:val="Times New Roman"/>
    <w:charset w:val="01"/>
    <w:family w:val="roman"/>
    <w:pitch w:val="variable"/>
  </w:font>
  <w:font w:name="Verdana">
    <w:panose1 w:val="020B0604030504040204"/>
    <w:charset w:val="CC"/>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 w:name="ＭＳ 明朝 (Основной текст темы (ази">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7631649"/>
      <w:docPartObj>
        <w:docPartGallery w:val="Page Numbers (Bottom of Page)"/>
        <w:docPartUnique/>
      </w:docPartObj>
    </w:sdtPr>
    <w:sdtContent>
      <w:p w14:paraId="247EF77A" w14:textId="7CC0C378" w:rsidR="009713DD" w:rsidRDefault="009713DD">
        <w:pPr>
          <w:pStyle w:val="afc"/>
          <w:jc w:val="center"/>
        </w:pPr>
        <w:r>
          <w:fldChar w:fldCharType="begin"/>
        </w:r>
        <w:r>
          <w:instrText>PAGE</w:instrText>
        </w:r>
        <w:r>
          <w:fldChar w:fldCharType="separate"/>
        </w:r>
        <w:r w:rsidR="000534EA">
          <w:rPr>
            <w:noProof/>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7B8793" w14:textId="77777777" w:rsidR="009713DD" w:rsidRDefault="009713DD">
    <w:pPr>
      <w:pStyle w:val="afc"/>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80AD6E" w14:textId="77777777" w:rsidR="009713DD" w:rsidRDefault="009713DD">
      <w:pPr>
        <w:spacing w:line="240" w:lineRule="auto"/>
      </w:pPr>
      <w:r>
        <w:separator/>
      </w:r>
    </w:p>
  </w:footnote>
  <w:footnote w:type="continuationSeparator" w:id="0">
    <w:p w14:paraId="2C092868" w14:textId="77777777" w:rsidR="009713DD" w:rsidRDefault="009713DD">
      <w:pPr>
        <w:spacing w:line="240" w:lineRule="auto"/>
      </w:pPr>
      <w:r>
        <w:continuationSeparator/>
      </w:r>
    </w:p>
  </w:footnote>
  <w:footnote w:type="continuationNotice" w:id="1">
    <w:p w14:paraId="58E254FF" w14:textId="77777777" w:rsidR="009713DD" w:rsidRDefault="009713DD">
      <w:pPr>
        <w:spacing w:line="240" w:lineRule="auto"/>
      </w:pPr>
    </w:p>
  </w:footnote>
  <w:footnote w:id="2">
    <w:p w14:paraId="68B725A1" w14:textId="77777777" w:rsidR="009713DD" w:rsidRPr="00611832"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552B8E05" w14:textId="77777777" w:rsidR="009713DD" w:rsidRPr="00F2645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02F42B50" w14:textId="77777777" w:rsidR="009713DD" w:rsidRPr="00F2645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6C2E5934" w14:textId="77777777" w:rsidR="009713DD" w:rsidRPr="00F2645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49210220" w14:textId="77777777" w:rsidR="009713DD" w:rsidRPr="00611832"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125B5521"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54DD7BC0"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107CD4F2"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200206EE"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08D0A916"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47F3758D"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61F183C7" w14:textId="77777777" w:rsidR="009713DD" w:rsidRPr="006155F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0959562B" w14:textId="77777777" w:rsidR="009713DD" w:rsidRPr="00DE2136"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5">
    <w:p w14:paraId="434B602D" w14:textId="77777777" w:rsidR="009713DD" w:rsidRPr="00F2645D" w:rsidRDefault="009713DD" w:rsidP="009F7F8A">
      <w:pPr>
        <w:pStyle w:val="aff8"/>
      </w:pPr>
      <w:r w:rsidRPr="00F271DE">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E0C44" w14:textId="042F65E6" w:rsidR="009713DD" w:rsidRDefault="009713DD">
    <w:pPr>
      <w:pStyle w:val="afb"/>
      <w:jc w:val="right"/>
      <w:rPr>
        <w:i/>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0158F" w14:textId="77777777" w:rsidR="009713DD" w:rsidRDefault="009713DD">
    <w:pPr>
      <w:pStyle w:val="afb"/>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2"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3"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4"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0"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C392BAD"/>
    <w:multiLevelType w:val="hybridMultilevel"/>
    <w:tmpl w:val="F8A0D5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 w15:restartNumberingAfterBreak="0">
    <w:nsid w:val="0FEC7672"/>
    <w:multiLevelType w:val="multilevel"/>
    <w:tmpl w:val="8C983CD4"/>
    <w:lvl w:ilvl="0">
      <w:start w:val="1"/>
      <w:numFmt w:val="bullet"/>
      <w:lvlText w:val="-"/>
      <w:lvlJc w:val="left"/>
      <w:pPr>
        <w:ind w:left="0" w:firstLine="0"/>
      </w:pPr>
      <w:rPr>
        <w:rFonts w:ascii="Times New Roman" w:eastAsia="Times New Roman" w:hAnsi="Times New Roman" w:cs="Times New Roman"/>
        <w:b w:val="0"/>
        <w:bCs w:val="0"/>
        <w:i w:val="0"/>
        <w:iCs w:val="0"/>
        <w:smallCaps w:val="0"/>
        <w:strike w:val="0"/>
        <w:dstrike w:val="0"/>
        <w:color w:val="000000"/>
        <w:spacing w:val="0"/>
        <w:w w:val="100"/>
        <w:position w:val="0"/>
        <w:sz w:val="28"/>
        <w:szCs w:val="28"/>
        <w:u w:val="none"/>
        <w:effect w:val="none"/>
        <w:lang w:val="ru-RU" w:eastAsia="ru-RU" w:bidi="ru-RU"/>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4E00608"/>
    <w:multiLevelType w:val="multilevel"/>
    <w:tmpl w:val="33FC95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157E2BB2"/>
    <w:multiLevelType w:val="hybridMultilevel"/>
    <w:tmpl w:val="E8D6EEB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28"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3"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5"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38"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9"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0"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294D23A3"/>
    <w:multiLevelType w:val="hybridMultilevel"/>
    <w:tmpl w:val="D7A8E8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4"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46"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7"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49"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50"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1"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3"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4" w15:restartNumberingAfterBreak="0">
    <w:nsid w:val="31CB7F2B"/>
    <w:multiLevelType w:val="multilevel"/>
    <w:tmpl w:val="AD6A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6"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8"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59" w15:restartNumberingAfterBreak="0">
    <w:nsid w:val="3A6455AA"/>
    <w:multiLevelType w:val="hybridMultilevel"/>
    <w:tmpl w:val="43D0EA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61"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63"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64"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5" w15:restartNumberingAfterBreak="0">
    <w:nsid w:val="3EED3FF5"/>
    <w:multiLevelType w:val="multilevel"/>
    <w:tmpl w:val="420402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7"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8"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9"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70"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1"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2" w15:restartNumberingAfterBreak="0">
    <w:nsid w:val="43EC70A3"/>
    <w:multiLevelType w:val="hybridMultilevel"/>
    <w:tmpl w:val="F1422B2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3"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4"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450F0788"/>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47497BE7"/>
    <w:multiLevelType w:val="hybridMultilevel"/>
    <w:tmpl w:val="F61C1BB2"/>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78"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9" w15:restartNumberingAfterBreak="0">
    <w:nsid w:val="47DB6062"/>
    <w:multiLevelType w:val="multilevel"/>
    <w:tmpl w:val="A762D9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4A043115"/>
    <w:multiLevelType w:val="multilevel"/>
    <w:tmpl w:val="5060C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3"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4"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5"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86"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7"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8"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9"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0" w15:restartNumberingAfterBreak="0">
    <w:nsid w:val="511A29C8"/>
    <w:multiLevelType w:val="multilevel"/>
    <w:tmpl w:val="531CB5F6"/>
    <w:lvl w:ilvl="0">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4"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5"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8"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9"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00" w15:restartNumberingAfterBreak="0">
    <w:nsid w:val="5A442300"/>
    <w:multiLevelType w:val="multilevel"/>
    <w:tmpl w:val="D6AC2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102"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03"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04"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8"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9"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0"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1"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12"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13"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14"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15"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17"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18" w15:restartNumberingAfterBreak="0">
    <w:nsid w:val="65FC491C"/>
    <w:multiLevelType w:val="hybridMultilevel"/>
    <w:tmpl w:val="F8BE31C4"/>
    <w:numStyleLink w:val="1"/>
  </w:abstractNum>
  <w:abstractNum w:abstractNumId="119"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0"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21" w15:restartNumberingAfterBreak="0">
    <w:nsid w:val="67D94134"/>
    <w:multiLevelType w:val="multilevel"/>
    <w:tmpl w:val="4B34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23"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4"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5"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7"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8"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29"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0"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131"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2"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3"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134"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6"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7"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8"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9"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41"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42"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43"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44"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7AD107A3"/>
    <w:multiLevelType w:val="hybridMultilevel"/>
    <w:tmpl w:val="5164B996"/>
    <w:lvl w:ilvl="0" w:tplc="04190001">
      <w:start w:val="1"/>
      <w:numFmt w:val="bullet"/>
      <w:lvlText w:val=""/>
      <w:lvlJc w:val="left"/>
      <w:pPr>
        <w:ind w:left="1486" w:hanging="360"/>
      </w:pPr>
      <w:rPr>
        <w:rFonts w:ascii="Symbol" w:hAnsi="Symbol" w:hint="default"/>
      </w:rPr>
    </w:lvl>
    <w:lvl w:ilvl="1" w:tplc="04190003" w:tentative="1">
      <w:start w:val="1"/>
      <w:numFmt w:val="bullet"/>
      <w:lvlText w:val="o"/>
      <w:lvlJc w:val="left"/>
      <w:pPr>
        <w:ind w:left="2206" w:hanging="360"/>
      </w:pPr>
      <w:rPr>
        <w:rFonts w:ascii="Courier New" w:hAnsi="Courier New" w:cs="Courier New" w:hint="default"/>
      </w:rPr>
    </w:lvl>
    <w:lvl w:ilvl="2" w:tplc="04190005" w:tentative="1">
      <w:start w:val="1"/>
      <w:numFmt w:val="bullet"/>
      <w:lvlText w:val=""/>
      <w:lvlJc w:val="left"/>
      <w:pPr>
        <w:ind w:left="2926" w:hanging="360"/>
      </w:pPr>
      <w:rPr>
        <w:rFonts w:ascii="Wingdings" w:hAnsi="Wingdings" w:hint="default"/>
      </w:rPr>
    </w:lvl>
    <w:lvl w:ilvl="3" w:tplc="04190001" w:tentative="1">
      <w:start w:val="1"/>
      <w:numFmt w:val="bullet"/>
      <w:lvlText w:val=""/>
      <w:lvlJc w:val="left"/>
      <w:pPr>
        <w:ind w:left="3646" w:hanging="360"/>
      </w:pPr>
      <w:rPr>
        <w:rFonts w:ascii="Symbol" w:hAnsi="Symbol" w:hint="default"/>
      </w:rPr>
    </w:lvl>
    <w:lvl w:ilvl="4" w:tplc="04190003" w:tentative="1">
      <w:start w:val="1"/>
      <w:numFmt w:val="bullet"/>
      <w:lvlText w:val="o"/>
      <w:lvlJc w:val="left"/>
      <w:pPr>
        <w:ind w:left="4366" w:hanging="360"/>
      </w:pPr>
      <w:rPr>
        <w:rFonts w:ascii="Courier New" w:hAnsi="Courier New" w:cs="Courier New" w:hint="default"/>
      </w:rPr>
    </w:lvl>
    <w:lvl w:ilvl="5" w:tplc="04190005" w:tentative="1">
      <w:start w:val="1"/>
      <w:numFmt w:val="bullet"/>
      <w:lvlText w:val=""/>
      <w:lvlJc w:val="left"/>
      <w:pPr>
        <w:ind w:left="5086" w:hanging="360"/>
      </w:pPr>
      <w:rPr>
        <w:rFonts w:ascii="Wingdings" w:hAnsi="Wingdings" w:hint="default"/>
      </w:rPr>
    </w:lvl>
    <w:lvl w:ilvl="6" w:tplc="04190001" w:tentative="1">
      <w:start w:val="1"/>
      <w:numFmt w:val="bullet"/>
      <w:lvlText w:val=""/>
      <w:lvlJc w:val="left"/>
      <w:pPr>
        <w:ind w:left="5806" w:hanging="360"/>
      </w:pPr>
      <w:rPr>
        <w:rFonts w:ascii="Symbol" w:hAnsi="Symbol" w:hint="default"/>
      </w:rPr>
    </w:lvl>
    <w:lvl w:ilvl="7" w:tplc="04190003" w:tentative="1">
      <w:start w:val="1"/>
      <w:numFmt w:val="bullet"/>
      <w:lvlText w:val="o"/>
      <w:lvlJc w:val="left"/>
      <w:pPr>
        <w:ind w:left="6526" w:hanging="360"/>
      </w:pPr>
      <w:rPr>
        <w:rFonts w:ascii="Courier New" w:hAnsi="Courier New" w:cs="Courier New" w:hint="default"/>
      </w:rPr>
    </w:lvl>
    <w:lvl w:ilvl="8" w:tplc="04190005" w:tentative="1">
      <w:start w:val="1"/>
      <w:numFmt w:val="bullet"/>
      <w:lvlText w:val=""/>
      <w:lvlJc w:val="left"/>
      <w:pPr>
        <w:ind w:left="7246" w:hanging="360"/>
      </w:pPr>
      <w:rPr>
        <w:rFonts w:ascii="Wingdings" w:hAnsi="Wingdings" w:hint="default"/>
      </w:rPr>
    </w:lvl>
  </w:abstractNum>
  <w:abstractNum w:abstractNumId="146"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7"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9"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15"/>
  </w:num>
  <w:num w:numId="2">
    <w:abstractNumId w:val="136"/>
  </w:num>
  <w:num w:numId="3">
    <w:abstractNumId w:val="100"/>
  </w:num>
  <w:num w:numId="4">
    <w:abstractNumId w:val="79"/>
  </w:num>
  <w:num w:numId="5">
    <w:abstractNumId w:val="54"/>
  </w:num>
  <w:num w:numId="6">
    <w:abstractNumId w:val="121"/>
  </w:num>
  <w:num w:numId="7">
    <w:abstractNumId w:val="65"/>
  </w:num>
  <w:num w:numId="8">
    <w:abstractNumId w:val="80"/>
  </w:num>
  <w:num w:numId="9">
    <w:abstractNumId w:val="90"/>
  </w:num>
  <w:num w:numId="10">
    <w:abstractNumId w:val="11"/>
  </w:num>
  <w:num w:numId="11">
    <w:abstractNumId w:val="19"/>
  </w:num>
  <w:num w:numId="12">
    <w:abstractNumId w:val="42"/>
  </w:num>
  <w:num w:numId="13">
    <w:abstractNumId w:val="96"/>
  </w:num>
  <w:num w:numId="14">
    <w:abstractNumId w:val="151"/>
  </w:num>
  <w:num w:numId="15">
    <w:abstractNumId w:val="9"/>
  </w:num>
  <w:num w:numId="16">
    <w:abstractNumId w:val="47"/>
  </w:num>
  <w:num w:numId="17">
    <w:abstractNumId w:val="39"/>
  </w:num>
  <w:num w:numId="18">
    <w:abstractNumId w:val="17"/>
  </w:num>
  <w:num w:numId="19">
    <w:abstractNumId w:val="83"/>
  </w:num>
  <w:num w:numId="20">
    <w:abstractNumId w:val="64"/>
  </w:num>
  <w:num w:numId="21">
    <w:abstractNumId w:val="138"/>
  </w:num>
  <w:num w:numId="22">
    <w:abstractNumId w:val="67"/>
  </w:num>
  <w:num w:numId="23">
    <w:abstractNumId w:val="111"/>
  </w:num>
  <w:num w:numId="24">
    <w:abstractNumId w:val="52"/>
  </w:num>
  <w:num w:numId="25">
    <w:abstractNumId w:val="141"/>
  </w:num>
  <w:num w:numId="26">
    <w:abstractNumId w:val="15"/>
  </w:num>
  <w:num w:numId="27">
    <w:abstractNumId w:val="131"/>
  </w:num>
  <w:num w:numId="28">
    <w:abstractNumId w:val="140"/>
  </w:num>
  <w:num w:numId="29">
    <w:abstractNumId w:val="107"/>
  </w:num>
  <w:num w:numId="30">
    <w:abstractNumId w:val="59"/>
  </w:num>
  <w:num w:numId="31">
    <w:abstractNumId w:val="87"/>
  </w:num>
  <w:num w:numId="32">
    <w:abstractNumId w:val="0"/>
  </w:num>
  <w:num w:numId="33">
    <w:abstractNumId w:val="62"/>
  </w:num>
  <w:num w:numId="34">
    <w:abstractNumId w:val="27"/>
  </w:num>
  <w:num w:numId="35">
    <w:abstractNumId w:val="88"/>
  </w:num>
  <w:num w:numId="36">
    <w:abstractNumId w:val="122"/>
  </w:num>
  <w:num w:numId="37">
    <w:abstractNumId w:val="118"/>
  </w:num>
  <w:num w:numId="38">
    <w:abstractNumId w:val="126"/>
  </w:num>
  <w:num w:numId="39">
    <w:abstractNumId w:val="135"/>
  </w:num>
  <w:num w:numId="40">
    <w:abstractNumId w:val="18"/>
  </w:num>
  <w:num w:numId="41">
    <w:abstractNumId w:val="125"/>
  </w:num>
  <w:num w:numId="42">
    <w:abstractNumId w:val="20"/>
  </w:num>
  <w:num w:numId="43">
    <w:abstractNumId w:val="61"/>
  </w:num>
  <w:num w:numId="44">
    <w:abstractNumId w:val="40"/>
  </w:num>
  <w:num w:numId="45">
    <w:abstractNumId w:val="84"/>
  </w:num>
  <w:num w:numId="46">
    <w:abstractNumId w:val="127"/>
  </w:num>
  <w:num w:numId="47">
    <w:abstractNumId w:val="108"/>
  </w:num>
  <w:num w:numId="48">
    <w:abstractNumId w:val="142"/>
  </w:num>
  <w:num w:numId="49">
    <w:abstractNumId w:val="85"/>
  </w:num>
  <w:num w:numId="50">
    <w:abstractNumId w:val="112"/>
  </w:num>
  <w:num w:numId="51">
    <w:abstractNumId w:val="5"/>
  </w:num>
  <w:num w:numId="52">
    <w:abstractNumId w:val="13"/>
  </w:num>
  <w:num w:numId="53">
    <w:abstractNumId w:val="129"/>
  </w:num>
  <w:num w:numId="54">
    <w:abstractNumId w:val="149"/>
  </w:num>
  <w:num w:numId="55">
    <w:abstractNumId w:val="58"/>
  </w:num>
  <w:num w:numId="56">
    <w:abstractNumId w:val="48"/>
  </w:num>
  <w:num w:numId="57">
    <w:abstractNumId w:val="43"/>
  </w:num>
  <w:num w:numId="58">
    <w:abstractNumId w:val="113"/>
  </w:num>
  <w:num w:numId="59">
    <w:abstractNumId w:val="128"/>
  </w:num>
  <w:num w:numId="60">
    <w:abstractNumId w:val="37"/>
  </w:num>
  <w:num w:numId="61">
    <w:abstractNumId w:val="102"/>
  </w:num>
  <w:num w:numId="62">
    <w:abstractNumId w:val="116"/>
  </w:num>
  <w:num w:numId="63">
    <w:abstractNumId w:val="93"/>
  </w:num>
  <w:num w:numId="64">
    <w:abstractNumId w:val="86"/>
  </w:num>
  <w:num w:numId="65">
    <w:abstractNumId w:val="120"/>
  </w:num>
  <w:num w:numId="66">
    <w:abstractNumId w:val="139"/>
  </w:num>
  <w:num w:numId="67">
    <w:abstractNumId w:val="148"/>
  </w:num>
  <w:num w:numId="68">
    <w:abstractNumId w:val="29"/>
  </w:num>
  <w:num w:numId="69">
    <w:abstractNumId w:val="110"/>
  </w:num>
  <w:num w:numId="70">
    <w:abstractNumId w:val="24"/>
  </w:num>
  <w:num w:numId="71">
    <w:abstractNumId w:val="4"/>
  </w:num>
  <w:num w:numId="72">
    <w:abstractNumId w:val="53"/>
  </w:num>
  <w:num w:numId="73">
    <w:abstractNumId w:val="130"/>
  </w:num>
  <w:num w:numId="74">
    <w:abstractNumId w:val="36"/>
  </w:num>
  <w:num w:numId="75">
    <w:abstractNumId w:val="32"/>
  </w:num>
  <w:num w:numId="76">
    <w:abstractNumId w:val="76"/>
  </w:num>
  <w:num w:numId="77">
    <w:abstractNumId w:val="144"/>
  </w:num>
  <w:num w:numId="78">
    <w:abstractNumId w:val="146"/>
  </w:num>
  <w:num w:numId="79">
    <w:abstractNumId w:val="104"/>
  </w:num>
  <w:num w:numId="80">
    <w:abstractNumId w:val="150"/>
  </w:num>
  <w:num w:numId="81">
    <w:abstractNumId w:val="51"/>
  </w:num>
  <w:num w:numId="82">
    <w:abstractNumId w:val="41"/>
  </w:num>
  <w:num w:numId="83">
    <w:abstractNumId w:val="119"/>
  </w:num>
  <w:num w:numId="84">
    <w:abstractNumId w:val="105"/>
  </w:num>
  <w:num w:numId="85">
    <w:abstractNumId w:val="91"/>
  </w:num>
  <w:num w:numId="86">
    <w:abstractNumId w:val="75"/>
  </w:num>
  <w:num w:numId="87">
    <w:abstractNumId w:val="72"/>
  </w:num>
  <w:num w:numId="88">
    <w:abstractNumId w:val="145"/>
  </w:num>
  <w:num w:numId="89">
    <w:abstractNumId w:val="57"/>
  </w:num>
  <w:num w:numId="90">
    <w:abstractNumId w:val="95"/>
  </w:num>
  <w:num w:numId="91">
    <w:abstractNumId w:val="10"/>
  </w:num>
  <w:num w:numId="92">
    <w:abstractNumId w:val="21"/>
  </w:num>
  <w:num w:numId="93">
    <w:abstractNumId w:val="23"/>
  </w:num>
  <w:num w:numId="94">
    <w:abstractNumId w:val="123"/>
  </w:num>
  <w:num w:numId="95">
    <w:abstractNumId w:val="132"/>
  </w:num>
  <w:num w:numId="96">
    <w:abstractNumId w:val="68"/>
  </w:num>
  <w:num w:numId="97">
    <w:abstractNumId w:val="99"/>
  </w:num>
  <w:num w:numId="98">
    <w:abstractNumId w:val="45"/>
  </w:num>
  <w:num w:numId="99">
    <w:abstractNumId w:val="34"/>
  </w:num>
  <w:num w:numId="100">
    <w:abstractNumId w:val="12"/>
  </w:num>
  <w:num w:numId="101">
    <w:abstractNumId w:val="106"/>
  </w:num>
  <w:num w:numId="102">
    <w:abstractNumId w:val="63"/>
  </w:num>
  <w:num w:numId="103">
    <w:abstractNumId w:val="38"/>
  </w:num>
  <w:num w:numId="104">
    <w:abstractNumId w:val="101"/>
  </w:num>
  <w:num w:numId="105">
    <w:abstractNumId w:val="33"/>
  </w:num>
  <w:num w:numId="106">
    <w:abstractNumId w:val="50"/>
  </w:num>
  <w:num w:numId="107">
    <w:abstractNumId w:val="73"/>
  </w:num>
  <w:num w:numId="108">
    <w:abstractNumId w:val="109"/>
  </w:num>
  <w:num w:numId="109">
    <w:abstractNumId w:val="97"/>
  </w:num>
  <w:num w:numId="110">
    <w:abstractNumId w:val="26"/>
  </w:num>
  <w:num w:numId="111">
    <w:abstractNumId w:val="66"/>
  </w:num>
  <w:num w:numId="112">
    <w:abstractNumId w:val="7"/>
  </w:num>
  <w:num w:numId="113">
    <w:abstractNumId w:val="82"/>
  </w:num>
  <w:num w:numId="114">
    <w:abstractNumId w:val="124"/>
  </w:num>
  <w:num w:numId="115">
    <w:abstractNumId w:val="92"/>
  </w:num>
  <w:num w:numId="116">
    <w:abstractNumId w:val="117"/>
  </w:num>
  <w:num w:numId="117">
    <w:abstractNumId w:val="25"/>
  </w:num>
  <w:num w:numId="118">
    <w:abstractNumId w:val="6"/>
  </w:num>
  <w:num w:numId="119">
    <w:abstractNumId w:val="35"/>
  </w:num>
  <w:num w:numId="120">
    <w:abstractNumId w:val="46"/>
  </w:num>
  <w:num w:numId="121">
    <w:abstractNumId w:val="98"/>
  </w:num>
  <w:num w:numId="122">
    <w:abstractNumId w:val="8"/>
  </w:num>
  <w:num w:numId="123">
    <w:abstractNumId w:val="28"/>
  </w:num>
  <w:num w:numId="124">
    <w:abstractNumId w:val="114"/>
  </w:num>
  <w:num w:numId="125">
    <w:abstractNumId w:val="69"/>
  </w:num>
  <w:num w:numId="126">
    <w:abstractNumId w:val="143"/>
  </w:num>
  <w:num w:numId="127">
    <w:abstractNumId w:val="3"/>
  </w:num>
  <w:num w:numId="128">
    <w:abstractNumId w:val="103"/>
  </w:num>
  <w:num w:numId="129">
    <w:abstractNumId w:val="49"/>
  </w:num>
  <w:num w:numId="130">
    <w:abstractNumId w:val="56"/>
  </w:num>
  <w:num w:numId="131">
    <w:abstractNumId w:val="94"/>
  </w:num>
  <w:num w:numId="132">
    <w:abstractNumId w:val="147"/>
  </w:num>
  <w:num w:numId="133">
    <w:abstractNumId w:val="70"/>
  </w:num>
  <w:num w:numId="134">
    <w:abstractNumId w:val="71"/>
  </w:num>
  <w:num w:numId="135">
    <w:abstractNumId w:val="55"/>
  </w:num>
  <w:num w:numId="136">
    <w:abstractNumId w:val="89"/>
  </w:num>
  <w:num w:numId="137">
    <w:abstractNumId w:val="74"/>
  </w:num>
  <w:num w:numId="138">
    <w:abstractNumId w:val="133"/>
  </w:num>
  <w:num w:numId="139">
    <w:abstractNumId w:val="60"/>
  </w:num>
  <w:num w:numId="140">
    <w:abstractNumId w:val="14"/>
  </w:num>
  <w:num w:numId="141">
    <w:abstractNumId w:val="78"/>
  </w:num>
  <w:num w:numId="142">
    <w:abstractNumId w:val="134"/>
  </w:num>
  <w:num w:numId="143">
    <w:abstractNumId w:val="44"/>
  </w:num>
  <w:num w:numId="144">
    <w:abstractNumId w:val="137"/>
  </w:num>
  <w:num w:numId="145">
    <w:abstractNumId w:val="31"/>
  </w:num>
  <w:num w:numId="146">
    <w:abstractNumId w:val="81"/>
  </w:num>
  <w:num w:numId="147">
    <w:abstractNumId w:val="30"/>
  </w:num>
  <w:num w:numId="148">
    <w:abstractNumId w:val="77"/>
  </w:num>
  <w:num w:numId="149">
    <w:abstractNumId w:val="22"/>
  </w:num>
  <w:num w:numId="150">
    <w:abstractNumId w:val="16"/>
  </w:num>
  <w:numIdMacAtCleanup w:val="15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lyana N. Dmitrieva">
    <w15:presenceInfo w15:providerId="None" w15:userId="Ulyana N. Dmitrieva"/>
  </w15:person>
  <w15:person w15:author="Влада К. Федяева">
    <w15:presenceInfo w15:providerId="AD" w15:userId="S-1-5-21-4135207796-2633907049-1604437922-1175"/>
  </w15:person>
  <w15:person w15:author="Anna S. Korobkina">
    <w15:presenceInfo w15:providerId="None" w15:userId="Anna S. Korobkina"/>
  </w15:person>
  <w15:person w15:author="Анна С. Коробкина">
    <w15:presenceInfo w15:providerId="None" w15:userId="Анна С. Коробки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activeWritingStyle w:appName="MSWord" w:lang="ru-RU"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0"/>
  <w:proofState w:grammar="clean"/>
  <w:trackRevisions/>
  <w:defaultTabStop w:val="708"/>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630"/>
    <w:rsid w:val="00000B70"/>
    <w:rsid w:val="00000C0E"/>
    <w:rsid w:val="0000369C"/>
    <w:rsid w:val="00005000"/>
    <w:rsid w:val="000053F1"/>
    <w:rsid w:val="00005A69"/>
    <w:rsid w:val="000062C4"/>
    <w:rsid w:val="00007339"/>
    <w:rsid w:val="000101D3"/>
    <w:rsid w:val="00010BF9"/>
    <w:rsid w:val="00011EA9"/>
    <w:rsid w:val="00014C82"/>
    <w:rsid w:val="000155BF"/>
    <w:rsid w:val="00016048"/>
    <w:rsid w:val="000212CC"/>
    <w:rsid w:val="00022158"/>
    <w:rsid w:val="00022D91"/>
    <w:rsid w:val="00022DD3"/>
    <w:rsid w:val="00023CA1"/>
    <w:rsid w:val="00026558"/>
    <w:rsid w:val="000276F9"/>
    <w:rsid w:val="0002781C"/>
    <w:rsid w:val="000278C4"/>
    <w:rsid w:val="00027BEA"/>
    <w:rsid w:val="00031607"/>
    <w:rsid w:val="00031647"/>
    <w:rsid w:val="00034CD1"/>
    <w:rsid w:val="000417CE"/>
    <w:rsid w:val="00044F6E"/>
    <w:rsid w:val="00045FA5"/>
    <w:rsid w:val="000506D1"/>
    <w:rsid w:val="00052628"/>
    <w:rsid w:val="000530A3"/>
    <w:rsid w:val="000530A4"/>
    <w:rsid w:val="000534EA"/>
    <w:rsid w:val="000555B9"/>
    <w:rsid w:val="00056391"/>
    <w:rsid w:val="00060959"/>
    <w:rsid w:val="00060C1A"/>
    <w:rsid w:val="00063906"/>
    <w:rsid w:val="000644C5"/>
    <w:rsid w:val="000664E0"/>
    <w:rsid w:val="00066A8C"/>
    <w:rsid w:val="00066BD5"/>
    <w:rsid w:val="00066E26"/>
    <w:rsid w:val="00067D16"/>
    <w:rsid w:val="00067D88"/>
    <w:rsid w:val="0007006A"/>
    <w:rsid w:val="00070E58"/>
    <w:rsid w:val="00070F42"/>
    <w:rsid w:val="00071142"/>
    <w:rsid w:val="00072494"/>
    <w:rsid w:val="00073314"/>
    <w:rsid w:val="00073DEB"/>
    <w:rsid w:val="00075EBF"/>
    <w:rsid w:val="000821C3"/>
    <w:rsid w:val="00082713"/>
    <w:rsid w:val="00082F17"/>
    <w:rsid w:val="00083277"/>
    <w:rsid w:val="00084C55"/>
    <w:rsid w:val="00085362"/>
    <w:rsid w:val="0008767E"/>
    <w:rsid w:val="00090B1F"/>
    <w:rsid w:val="00090B61"/>
    <w:rsid w:val="00092151"/>
    <w:rsid w:val="00092954"/>
    <w:rsid w:val="00092BD7"/>
    <w:rsid w:val="00094480"/>
    <w:rsid w:val="0009503E"/>
    <w:rsid w:val="000954D7"/>
    <w:rsid w:val="000961CB"/>
    <w:rsid w:val="0009739A"/>
    <w:rsid w:val="000A03BC"/>
    <w:rsid w:val="000A1CCC"/>
    <w:rsid w:val="000A3760"/>
    <w:rsid w:val="000A6BC0"/>
    <w:rsid w:val="000A7867"/>
    <w:rsid w:val="000A79B6"/>
    <w:rsid w:val="000B05B2"/>
    <w:rsid w:val="000B06C0"/>
    <w:rsid w:val="000B0C4B"/>
    <w:rsid w:val="000B16CF"/>
    <w:rsid w:val="000B2316"/>
    <w:rsid w:val="000B2ADE"/>
    <w:rsid w:val="000B480B"/>
    <w:rsid w:val="000B4A50"/>
    <w:rsid w:val="000B619B"/>
    <w:rsid w:val="000B7A88"/>
    <w:rsid w:val="000C16FA"/>
    <w:rsid w:val="000C1F66"/>
    <w:rsid w:val="000C2879"/>
    <w:rsid w:val="000C54F6"/>
    <w:rsid w:val="000C5987"/>
    <w:rsid w:val="000C6BDD"/>
    <w:rsid w:val="000D2F83"/>
    <w:rsid w:val="000D309E"/>
    <w:rsid w:val="000D360D"/>
    <w:rsid w:val="000D65DA"/>
    <w:rsid w:val="000D6F28"/>
    <w:rsid w:val="000D7A7F"/>
    <w:rsid w:val="000E210D"/>
    <w:rsid w:val="000E22DD"/>
    <w:rsid w:val="000E2FA4"/>
    <w:rsid w:val="000E3050"/>
    <w:rsid w:val="000E5C12"/>
    <w:rsid w:val="000F0129"/>
    <w:rsid w:val="000F02E1"/>
    <w:rsid w:val="000F05E6"/>
    <w:rsid w:val="000F16C6"/>
    <w:rsid w:val="000F1BED"/>
    <w:rsid w:val="000F1E63"/>
    <w:rsid w:val="000F4F2F"/>
    <w:rsid w:val="000F6849"/>
    <w:rsid w:val="000F7048"/>
    <w:rsid w:val="000F791E"/>
    <w:rsid w:val="0010004D"/>
    <w:rsid w:val="00100183"/>
    <w:rsid w:val="00100FDD"/>
    <w:rsid w:val="001014D0"/>
    <w:rsid w:val="00102FCC"/>
    <w:rsid w:val="001033E4"/>
    <w:rsid w:val="0010440B"/>
    <w:rsid w:val="00104568"/>
    <w:rsid w:val="00104B61"/>
    <w:rsid w:val="00104C12"/>
    <w:rsid w:val="00107623"/>
    <w:rsid w:val="0011402D"/>
    <w:rsid w:val="0011563A"/>
    <w:rsid w:val="001158DA"/>
    <w:rsid w:val="00117113"/>
    <w:rsid w:val="00117C9A"/>
    <w:rsid w:val="00122206"/>
    <w:rsid w:val="00122F15"/>
    <w:rsid w:val="00124240"/>
    <w:rsid w:val="00124FC9"/>
    <w:rsid w:val="00125589"/>
    <w:rsid w:val="0012563C"/>
    <w:rsid w:val="00127306"/>
    <w:rsid w:val="00127D35"/>
    <w:rsid w:val="00127EEB"/>
    <w:rsid w:val="00130E54"/>
    <w:rsid w:val="001310EA"/>
    <w:rsid w:val="00131846"/>
    <w:rsid w:val="00131F8A"/>
    <w:rsid w:val="001331F2"/>
    <w:rsid w:val="00136323"/>
    <w:rsid w:val="00136973"/>
    <w:rsid w:val="00136B66"/>
    <w:rsid w:val="00137B1D"/>
    <w:rsid w:val="001418AB"/>
    <w:rsid w:val="00141D88"/>
    <w:rsid w:val="00141F4A"/>
    <w:rsid w:val="00142AA0"/>
    <w:rsid w:val="0014431A"/>
    <w:rsid w:val="00145C1B"/>
    <w:rsid w:val="00146056"/>
    <w:rsid w:val="00146FA3"/>
    <w:rsid w:val="00147B50"/>
    <w:rsid w:val="00147C5B"/>
    <w:rsid w:val="00152484"/>
    <w:rsid w:val="00155B6E"/>
    <w:rsid w:val="00156AB9"/>
    <w:rsid w:val="00156C06"/>
    <w:rsid w:val="00157BE9"/>
    <w:rsid w:val="001605A1"/>
    <w:rsid w:val="0016083D"/>
    <w:rsid w:val="00160A92"/>
    <w:rsid w:val="0016147B"/>
    <w:rsid w:val="0016270E"/>
    <w:rsid w:val="00163824"/>
    <w:rsid w:val="001644DB"/>
    <w:rsid w:val="001644E6"/>
    <w:rsid w:val="001648C4"/>
    <w:rsid w:val="00164A19"/>
    <w:rsid w:val="00165BC7"/>
    <w:rsid w:val="00165E2B"/>
    <w:rsid w:val="0016775B"/>
    <w:rsid w:val="001720F8"/>
    <w:rsid w:val="0017263E"/>
    <w:rsid w:val="00174A9C"/>
    <w:rsid w:val="00175DA3"/>
    <w:rsid w:val="00176A97"/>
    <w:rsid w:val="00176D4D"/>
    <w:rsid w:val="00182FE7"/>
    <w:rsid w:val="001851EB"/>
    <w:rsid w:val="0018711F"/>
    <w:rsid w:val="00187BA3"/>
    <w:rsid w:val="001902AB"/>
    <w:rsid w:val="00190673"/>
    <w:rsid w:val="00193C5A"/>
    <w:rsid w:val="00193FAA"/>
    <w:rsid w:val="001948BB"/>
    <w:rsid w:val="0019748C"/>
    <w:rsid w:val="001A003F"/>
    <w:rsid w:val="001A00EE"/>
    <w:rsid w:val="001A2DAA"/>
    <w:rsid w:val="001A4229"/>
    <w:rsid w:val="001A4B44"/>
    <w:rsid w:val="001B0EAE"/>
    <w:rsid w:val="001B2DB7"/>
    <w:rsid w:val="001B3F2E"/>
    <w:rsid w:val="001B5E55"/>
    <w:rsid w:val="001B6620"/>
    <w:rsid w:val="001C05BF"/>
    <w:rsid w:val="001C0A7A"/>
    <w:rsid w:val="001C3828"/>
    <w:rsid w:val="001C45FC"/>
    <w:rsid w:val="001C46FD"/>
    <w:rsid w:val="001C4C3D"/>
    <w:rsid w:val="001C766E"/>
    <w:rsid w:val="001D05D4"/>
    <w:rsid w:val="001D07B2"/>
    <w:rsid w:val="001D4500"/>
    <w:rsid w:val="001D5699"/>
    <w:rsid w:val="001D7504"/>
    <w:rsid w:val="001E0CF7"/>
    <w:rsid w:val="001E1969"/>
    <w:rsid w:val="001E253E"/>
    <w:rsid w:val="001E36B9"/>
    <w:rsid w:val="001E4FC5"/>
    <w:rsid w:val="001E744E"/>
    <w:rsid w:val="001F1C3A"/>
    <w:rsid w:val="001F1DAF"/>
    <w:rsid w:val="001F4857"/>
    <w:rsid w:val="001F6754"/>
    <w:rsid w:val="002002CE"/>
    <w:rsid w:val="00200C54"/>
    <w:rsid w:val="00201C43"/>
    <w:rsid w:val="002020D5"/>
    <w:rsid w:val="00204208"/>
    <w:rsid w:val="002042EA"/>
    <w:rsid w:val="0020454E"/>
    <w:rsid w:val="00205C01"/>
    <w:rsid w:val="0020686F"/>
    <w:rsid w:val="00210101"/>
    <w:rsid w:val="00211D62"/>
    <w:rsid w:val="00212CEE"/>
    <w:rsid w:val="002131C2"/>
    <w:rsid w:val="002135E1"/>
    <w:rsid w:val="00213A82"/>
    <w:rsid w:val="00213C63"/>
    <w:rsid w:val="00215BD7"/>
    <w:rsid w:val="002164AF"/>
    <w:rsid w:val="002178E5"/>
    <w:rsid w:val="00217B54"/>
    <w:rsid w:val="002223B2"/>
    <w:rsid w:val="00223919"/>
    <w:rsid w:val="00226FAD"/>
    <w:rsid w:val="002319F2"/>
    <w:rsid w:val="00233BB2"/>
    <w:rsid w:val="00235917"/>
    <w:rsid w:val="00236868"/>
    <w:rsid w:val="00237899"/>
    <w:rsid w:val="00240605"/>
    <w:rsid w:val="0024307B"/>
    <w:rsid w:val="0024323D"/>
    <w:rsid w:val="0024453E"/>
    <w:rsid w:val="00244590"/>
    <w:rsid w:val="00244BF4"/>
    <w:rsid w:val="00245C00"/>
    <w:rsid w:val="00246B09"/>
    <w:rsid w:val="002510C1"/>
    <w:rsid w:val="002511CA"/>
    <w:rsid w:val="0025121E"/>
    <w:rsid w:val="00251CAE"/>
    <w:rsid w:val="0025502C"/>
    <w:rsid w:val="002551C3"/>
    <w:rsid w:val="002603E9"/>
    <w:rsid w:val="00260F67"/>
    <w:rsid w:val="00261BBA"/>
    <w:rsid w:val="00265B54"/>
    <w:rsid w:val="00265D62"/>
    <w:rsid w:val="00266841"/>
    <w:rsid w:val="0026727C"/>
    <w:rsid w:val="00267D97"/>
    <w:rsid w:val="002716BA"/>
    <w:rsid w:val="00272ED3"/>
    <w:rsid w:val="0027323B"/>
    <w:rsid w:val="0027383A"/>
    <w:rsid w:val="00274A44"/>
    <w:rsid w:val="0027669D"/>
    <w:rsid w:val="0027757B"/>
    <w:rsid w:val="00280C0A"/>
    <w:rsid w:val="00280E7F"/>
    <w:rsid w:val="0028120A"/>
    <w:rsid w:val="00282805"/>
    <w:rsid w:val="00282AF3"/>
    <w:rsid w:val="00283BCD"/>
    <w:rsid w:val="00284477"/>
    <w:rsid w:val="0028488D"/>
    <w:rsid w:val="002848DD"/>
    <w:rsid w:val="00284EB4"/>
    <w:rsid w:val="00284ECB"/>
    <w:rsid w:val="00284FC0"/>
    <w:rsid w:val="002860B6"/>
    <w:rsid w:val="00286656"/>
    <w:rsid w:val="00287CA0"/>
    <w:rsid w:val="00287DD9"/>
    <w:rsid w:val="00293534"/>
    <w:rsid w:val="00293933"/>
    <w:rsid w:val="002943C1"/>
    <w:rsid w:val="00294C02"/>
    <w:rsid w:val="0029562E"/>
    <w:rsid w:val="00296DEB"/>
    <w:rsid w:val="002A0163"/>
    <w:rsid w:val="002A0295"/>
    <w:rsid w:val="002A02EF"/>
    <w:rsid w:val="002A09FF"/>
    <w:rsid w:val="002A0C02"/>
    <w:rsid w:val="002A3261"/>
    <w:rsid w:val="002A3D96"/>
    <w:rsid w:val="002A4C0E"/>
    <w:rsid w:val="002A6182"/>
    <w:rsid w:val="002A6E69"/>
    <w:rsid w:val="002A7B6D"/>
    <w:rsid w:val="002B2655"/>
    <w:rsid w:val="002B49E5"/>
    <w:rsid w:val="002B4BF3"/>
    <w:rsid w:val="002B4D7E"/>
    <w:rsid w:val="002B5693"/>
    <w:rsid w:val="002B588F"/>
    <w:rsid w:val="002B633F"/>
    <w:rsid w:val="002C0266"/>
    <w:rsid w:val="002C1037"/>
    <w:rsid w:val="002C2172"/>
    <w:rsid w:val="002C3740"/>
    <w:rsid w:val="002C3C32"/>
    <w:rsid w:val="002C4EE9"/>
    <w:rsid w:val="002C559A"/>
    <w:rsid w:val="002C5642"/>
    <w:rsid w:val="002C60E1"/>
    <w:rsid w:val="002D0BB0"/>
    <w:rsid w:val="002D1723"/>
    <w:rsid w:val="002D32CA"/>
    <w:rsid w:val="002D54CB"/>
    <w:rsid w:val="002D57F5"/>
    <w:rsid w:val="002D5893"/>
    <w:rsid w:val="002D6FD7"/>
    <w:rsid w:val="002E03D4"/>
    <w:rsid w:val="002E2111"/>
    <w:rsid w:val="002E3046"/>
    <w:rsid w:val="002E40CB"/>
    <w:rsid w:val="002F07A0"/>
    <w:rsid w:val="002F2311"/>
    <w:rsid w:val="002F3C08"/>
    <w:rsid w:val="002F5CD1"/>
    <w:rsid w:val="002F5D9E"/>
    <w:rsid w:val="002F5DA3"/>
    <w:rsid w:val="002F7719"/>
    <w:rsid w:val="00300E3E"/>
    <w:rsid w:val="00303D49"/>
    <w:rsid w:val="00303E14"/>
    <w:rsid w:val="00304386"/>
    <w:rsid w:val="00305861"/>
    <w:rsid w:val="0030741C"/>
    <w:rsid w:val="003103F7"/>
    <w:rsid w:val="00310616"/>
    <w:rsid w:val="003107E5"/>
    <w:rsid w:val="00310EDA"/>
    <w:rsid w:val="003115E7"/>
    <w:rsid w:val="003117B5"/>
    <w:rsid w:val="003125DC"/>
    <w:rsid w:val="00312CD6"/>
    <w:rsid w:val="00312DFB"/>
    <w:rsid w:val="0031300B"/>
    <w:rsid w:val="00313950"/>
    <w:rsid w:val="00313E31"/>
    <w:rsid w:val="00314318"/>
    <w:rsid w:val="0032050E"/>
    <w:rsid w:val="00321279"/>
    <w:rsid w:val="00321CE3"/>
    <w:rsid w:val="00321E84"/>
    <w:rsid w:val="00325966"/>
    <w:rsid w:val="00330E95"/>
    <w:rsid w:val="0033198A"/>
    <w:rsid w:val="0033353E"/>
    <w:rsid w:val="00334001"/>
    <w:rsid w:val="00334362"/>
    <w:rsid w:val="00334B98"/>
    <w:rsid w:val="003350DC"/>
    <w:rsid w:val="0033535A"/>
    <w:rsid w:val="0033681E"/>
    <w:rsid w:val="003368D6"/>
    <w:rsid w:val="0034020D"/>
    <w:rsid w:val="003426C1"/>
    <w:rsid w:val="003426D4"/>
    <w:rsid w:val="00343760"/>
    <w:rsid w:val="0034562D"/>
    <w:rsid w:val="00345C68"/>
    <w:rsid w:val="00346BA3"/>
    <w:rsid w:val="003500A4"/>
    <w:rsid w:val="0035492E"/>
    <w:rsid w:val="00360586"/>
    <w:rsid w:val="00364316"/>
    <w:rsid w:val="0036727F"/>
    <w:rsid w:val="00372B33"/>
    <w:rsid w:val="00373275"/>
    <w:rsid w:val="00373CF7"/>
    <w:rsid w:val="00374B04"/>
    <w:rsid w:val="003766CC"/>
    <w:rsid w:val="0038052A"/>
    <w:rsid w:val="00381A14"/>
    <w:rsid w:val="00383CBF"/>
    <w:rsid w:val="003848AE"/>
    <w:rsid w:val="0038530A"/>
    <w:rsid w:val="0038536D"/>
    <w:rsid w:val="0038696B"/>
    <w:rsid w:val="00390596"/>
    <w:rsid w:val="003926BE"/>
    <w:rsid w:val="003959BD"/>
    <w:rsid w:val="0039711E"/>
    <w:rsid w:val="003A41CF"/>
    <w:rsid w:val="003A49EC"/>
    <w:rsid w:val="003A4EB5"/>
    <w:rsid w:val="003A6937"/>
    <w:rsid w:val="003A7DE0"/>
    <w:rsid w:val="003B06E2"/>
    <w:rsid w:val="003B115B"/>
    <w:rsid w:val="003B2251"/>
    <w:rsid w:val="003B414C"/>
    <w:rsid w:val="003B5082"/>
    <w:rsid w:val="003B5B81"/>
    <w:rsid w:val="003B6519"/>
    <w:rsid w:val="003B6CA8"/>
    <w:rsid w:val="003B6EDE"/>
    <w:rsid w:val="003B7C65"/>
    <w:rsid w:val="003C01BB"/>
    <w:rsid w:val="003C080B"/>
    <w:rsid w:val="003C10F3"/>
    <w:rsid w:val="003C3010"/>
    <w:rsid w:val="003C33BC"/>
    <w:rsid w:val="003C46D2"/>
    <w:rsid w:val="003C5912"/>
    <w:rsid w:val="003C6D59"/>
    <w:rsid w:val="003C7DC8"/>
    <w:rsid w:val="003D0C82"/>
    <w:rsid w:val="003D1747"/>
    <w:rsid w:val="003D1B77"/>
    <w:rsid w:val="003D1D3E"/>
    <w:rsid w:val="003D27A9"/>
    <w:rsid w:val="003D480D"/>
    <w:rsid w:val="003D5E87"/>
    <w:rsid w:val="003D7FA7"/>
    <w:rsid w:val="003E0CEA"/>
    <w:rsid w:val="003E0F8D"/>
    <w:rsid w:val="003E0FE6"/>
    <w:rsid w:val="003E105E"/>
    <w:rsid w:val="003E1081"/>
    <w:rsid w:val="003E3EAF"/>
    <w:rsid w:val="003E42BD"/>
    <w:rsid w:val="003E4C3E"/>
    <w:rsid w:val="003E55A8"/>
    <w:rsid w:val="003E5B1E"/>
    <w:rsid w:val="003E5EAF"/>
    <w:rsid w:val="003E7DDF"/>
    <w:rsid w:val="003E7F04"/>
    <w:rsid w:val="003F005E"/>
    <w:rsid w:val="003F123C"/>
    <w:rsid w:val="003F1437"/>
    <w:rsid w:val="003F1539"/>
    <w:rsid w:val="003F1CC4"/>
    <w:rsid w:val="003F2C9B"/>
    <w:rsid w:val="003F6803"/>
    <w:rsid w:val="00401119"/>
    <w:rsid w:val="00401DCC"/>
    <w:rsid w:val="004024DE"/>
    <w:rsid w:val="004032AC"/>
    <w:rsid w:val="004046E7"/>
    <w:rsid w:val="00404E4C"/>
    <w:rsid w:val="00406E2F"/>
    <w:rsid w:val="00407828"/>
    <w:rsid w:val="004079B4"/>
    <w:rsid w:val="00407B27"/>
    <w:rsid w:val="004104D1"/>
    <w:rsid w:val="00413614"/>
    <w:rsid w:val="00414078"/>
    <w:rsid w:val="004202B2"/>
    <w:rsid w:val="00420704"/>
    <w:rsid w:val="0042277D"/>
    <w:rsid w:val="00422B8F"/>
    <w:rsid w:val="00423AD1"/>
    <w:rsid w:val="00423DFA"/>
    <w:rsid w:val="004249ED"/>
    <w:rsid w:val="004312C6"/>
    <w:rsid w:val="0043298E"/>
    <w:rsid w:val="00433352"/>
    <w:rsid w:val="00440208"/>
    <w:rsid w:val="004415C8"/>
    <w:rsid w:val="00442693"/>
    <w:rsid w:val="00443682"/>
    <w:rsid w:val="00443AD6"/>
    <w:rsid w:val="0044429C"/>
    <w:rsid w:val="0045182C"/>
    <w:rsid w:val="00452424"/>
    <w:rsid w:val="00455DE9"/>
    <w:rsid w:val="004576F7"/>
    <w:rsid w:val="0045770D"/>
    <w:rsid w:val="0046042B"/>
    <w:rsid w:val="004604BD"/>
    <w:rsid w:val="0046205B"/>
    <w:rsid w:val="00463493"/>
    <w:rsid w:val="004643CC"/>
    <w:rsid w:val="0046450D"/>
    <w:rsid w:val="00464623"/>
    <w:rsid w:val="00465F24"/>
    <w:rsid w:val="00466851"/>
    <w:rsid w:val="004670AC"/>
    <w:rsid w:val="00470788"/>
    <w:rsid w:val="00470B21"/>
    <w:rsid w:val="00470FDC"/>
    <w:rsid w:val="00471329"/>
    <w:rsid w:val="00473541"/>
    <w:rsid w:val="0047534C"/>
    <w:rsid w:val="004757E4"/>
    <w:rsid w:val="00475EAC"/>
    <w:rsid w:val="00477355"/>
    <w:rsid w:val="004774F3"/>
    <w:rsid w:val="00481E1E"/>
    <w:rsid w:val="00482F14"/>
    <w:rsid w:val="00484121"/>
    <w:rsid w:val="00484656"/>
    <w:rsid w:val="0048639E"/>
    <w:rsid w:val="004864D4"/>
    <w:rsid w:val="004928A3"/>
    <w:rsid w:val="004938CA"/>
    <w:rsid w:val="00495AF2"/>
    <w:rsid w:val="00497CFD"/>
    <w:rsid w:val="004A1F23"/>
    <w:rsid w:val="004A2B8B"/>
    <w:rsid w:val="004A3F81"/>
    <w:rsid w:val="004A5061"/>
    <w:rsid w:val="004A5072"/>
    <w:rsid w:val="004A6B0A"/>
    <w:rsid w:val="004B0274"/>
    <w:rsid w:val="004B1636"/>
    <w:rsid w:val="004B1EA8"/>
    <w:rsid w:val="004B1F68"/>
    <w:rsid w:val="004B25AD"/>
    <w:rsid w:val="004B57CB"/>
    <w:rsid w:val="004B6598"/>
    <w:rsid w:val="004C36F5"/>
    <w:rsid w:val="004C474E"/>
    <w:rsid w:val="004C4A0F"/>
    <w:rsid w:val="004C4ED2"/>
    <w:rsid w:val="004C5875"/>
    <w:rsid w:val="004C6DE4"/>
    <w:rsid w:val="004C7585"/>
    <w:rsid w:val="004C7A41"/>
    <w:rsid w:val="004D1911"/>
    <w:rsid w:val="004D3064"/>
    <w:rsid w:val="004D35FC"/>
    <w:rsid w:val="004D3679"/>
    <w:rsid w:val="004D434E"/>
    <w:rsid w:val="004D4732"/>
    <w:rsid w:val="004D50FB"/>
    <w:rsid w:val="004D53CC"/>
    <w:rsid w:val="004D571C"/>
    <w:rsid w:val="004D7010"/>
    <w:rsid w:val="004E21FC"/>
    <w:rsid w:val="004E3831"/>
    <w:rsid w:val="004E52B4"/>
    <w:rsid w:val="004E5AFE"/>
    <w:rsid w:val="004E5DAF"/>
    <w:rsid w:val="004E6B33"/>
    <w:rsid w:val="004F1808"/>
    <w:rsid w:val="004F29E9"/>
    <w:rsid w:val="004F2AD6"/>
    <w:rsid w:val="004F35B3"/>
    <w:rsid w:val="004F64DA"/>
    <w:rsid w:val="004F68E8"/>
    <w:rsid w:val="004F72A7"/>
    <w:rsid w:val="00501261"/>
    <w:rsid w:val="00502748"/>
    <w:rsid w:val="00502A32"/>
    <w:rsid w:val="00502A87"/>
    <w:rsid w:val="00503642"/>
    <w:rsid w:val="00503B51"/>
    <w:rsid w:val="005073C1"/>
    <w:rsid w:val="00507470"/>
    <w:rsid w:val="00507755"/>
    <w:rsid w:val="005105A2"/>
    <w:rsid w:val="00510A44"/>
    <w:rsid w:val="005143EC"/>
    <w:rsid w:val="005145B9"/>
    <w:rsid w:val="0051511C"/>
    <w:rsid w:val="0051557D"/>
    <w:rsid w:val="00515FFA"/>
    <w:rsid w:val="00516F56"/>
    <w:rsid w:val="0052026B"/>
    <w:rsid w:val="00520984"/>
    <w:rsid w:val="005226FF"/>
    <w:rsid w:val="005229B3"/>
    <w:rsid w:val="00525F6E"/>
    <w:rsid w:val="00530B06"/>
    <w:rsid w:val="005317AC"/>
    <w:rsid w:val="005319F6"/>
    <w:rsid w:val="00531C4D"/>
    <w:rsid w:val="005335EA"/>
    <w:rsid w:val="0053386B"/>
    <w:rsid w:val="00536F64"/>
    <w:rsid w:val="00537DF1"/>
    <w:rsid w:val="0054030D"/>
    <w:rsid w:val="0054157A"/>
    <w:rsid w:val="0054213E"/>
    <w:rsid w:val="00542D98"/>
    <w:rsid w:val="00542E0A"/>
    <w:rsid w:val="00544396"/>
    <w:rsid w:val="005460EF"/>
    <w:rsid w:val="00547E9C"/>
    <w:rsid w:val="00550F8B"/>
    <w:rsid w:val="00551DDD"/>
    <w:rsid w:val="00555819"/>
    <w:rsid w:val="0055672B"/>
    <w:rsid w:val="00556C79"/>
    <w:rsid w:val="00557131"/>
    <w:rsid w:val="005578C0"/>
    <w:rsid w:val="0056051F"/>
    <w:rsid w:val="00562290"/>
    <w:rsid w:val="0056424E"/>
    <w:rsid w:val="0056697B"/>
    <w:rsid w:val="00567974"/>
    <w:rsid w:val="00570EB1"/>
    <w:rsid w:val="00570F20"/>
    <w:rsid w:val="005729B1"/>
    <w:rsid w:val="00572AB9"/>
    <w:rsid w:val="00576899"/>
    <w:rsid w:val="00577D2A"/>
    <w:rsid w:val="00580159"/>
    <w:rsid w:val="005802EA"/>
    <w:rsid w:val="00581261"/>
    <w:rsid w:val="005818BB"/>
    <w:rsid w:val="00581A0D"/>
    <w:rsid w:val="00581D3C"/>
    <w:rsid w:val="00583258"/>
    <w:rsid w:val="005864C0"/>
    <w:rsid w:val="00586BF9"/>
    <w:rsid w:val="00587573"/>
    <w:rsid w:val="00590E1D"/>
    <w:rsid w:val="005911DD"/>
    <w:rsid w:val="005913FE"/>
    <w:rsid w:val="005935CC"/>
    <w:rsid w:val="00595645"/>
    <w:rsid w:val="00595B9C"/>
    <w:rsid w:val="0059750D"/>
    <w:rsid w:val="005A05E9"/>
    <w:rsid w:val="005A0669"/>
    <w:rsid w:val="005A1B38"/>
    <w:rsid w:val="005A2122"/>
    <w:rsid w:val="005A44B1"/>
    <w:rsid w:val="005A4747"/>
    <w:rsid w:val="005A55F5"/>
    <w:rsid w:val="005A5B76"/>
    <w:rsid w:val="005A6A57"/>
    <w:rsid w:val="005A703D"/>
    <w:rsid w:val="005A7B6C"/>
    <w:rsid w:val="005B12F3"/>
    <w:rsid w:val="005B38CF"/>
    <w:rsid w:val="005B5D3A"/>
    <w:rsid w:val="005C124F"/>
    <w:rsid w:val="005C2ADA"/>
    <w:rsid w:val="005C3182"/>
    <w:rsid w:val="005C4BA6"/>
    <w:rsid w:val="005C4C47"/>
    <w:rsid w:val="005C7579"/>
    <w:rsid w:val="005D2ACA"/>
    <w:rsid w:val="005D3723"/>
    <w:rsid w:val="005D3C0D"/>
    <w:rsid w:val="005D3FBD"/>
    <w:rsid w:val="005D5D37"/>
    <w:rsid w:val="005D6C56"/>
    <w:rsid w:val="005D6E5A"/>
    <w:rsid w:val="005E177E"/>
    <w:rsid w:val="005E414D"/>
    <w:rsid w:val="005E65AF"/>
    <w:rsid w:val="005E7624"/>
    <w:rsid w:val="005E7B81"/>
    <w:rsid w:val="005F0351"/>
    <w:rsid w:val="005F0E01"/>
    <w:rsid w:val="005F1DFF"/>
    <w:rsid w:val="005F2291"/>
    <w:rsid w:val="005F2BA9"/>
    <w:rsid w:val="005F38BA"/>
    <w:rsid w:val="005F668D"/>
    <w:rsid w:val="005F7C37"/>
    <w:rsid w:val="005F7EC2"/>
    <w:rsid w:val="00605117"/>
    <w:rsid w:val="00607CC2"/>
    <w:rsid w:val="006121A4"/>
    <w:rsid w:val="00612B9D"/>
    <w:rsid w:val="006135EB"/>
    <w:rsid w:val="00614DDF"/>
    <w:rsid w:val="0061553D"/>
    <w:rsid w:val="0061604C"/>
    <w:rsid w:val="0061680A"/>
    <w:rsid w:val="00622B5B"/>
    <w:rsid w:val="00623078"/>
    <w:rsid w:val="00623589"/>
    <w:rsid w:val="00623763"/>
    <w:rsid w:val="00623DF7"/>
    <w:rsid w:val="00624456"/>
    <w:rsid w:val="00626EFD"/>
    <w:rsid w:val="00627465"/>
    <w:rsid w:val="00627FF0"/>
    <w:rsid w:val="0063074E"/>
    <w:rsid w:val="006316C0"/>
    <w:rsid w:val="006322A6"/>
    <w:rsid w:val="006345A5"/>
    <w:rsid w:val="006365A8"/>
    <w:rsid w:val="006365C2"/>
    <w:rsid w:val="00637175"/>
    <w:rsid w:val="006376BD"/>
    <w:rsid w:val="006378EC"/>
    <w:rsid w:val="00637BFC"/>
    <w:rsid w:val="00640448"/>
    <w:rsid w:val="00640616"/>
    <w:rsid w:val="006412A6"/>
    <w:rsid w:val="006421BE"/>
    <w:rsid w:val="006426A1"/>
    <w:rsid w:val="00643E57"/>
    <w:rsid w:val="006460AF"/>
    <w:rsid w:val="006465DF"/>
    <w:rsid w:val="00646BE7"/>
    <w:rsid w:val="006501DF"/>
    <w:rsid w:val="00653015"/>
    <w:rsid w:val="00653051"/>
    <w:rsid w:val="00655380"/>
    <w:rsid w:val="00655F79"/>
    <w:rsid w:val="0066136A"/>
    <w:rsid w:val="0066393B"/>
    <w:rsid w:val="00663E1E"/>
    <w:rsid w:val="00667F75"/>
    <w:rsid w:val="00671245"/>
    <w:rsid w:val="0067272C"/>
    <w:rsid w:val="0067275A"/>
    <w:rsid w:val="006733B6"/>
    <w:rsid w:val="006752E1"/>
    <w:rsid w:val="00680217"/>
    <w:rsid w:val="0068306C"/>
    <w:rsid w:val="006831CF"/>
    <w:rsid w:val="00683A4C"/>
    <w:rsid w:val="00683F31"/>
    <w:rsid w:val="00684C31"/>
    <w:rsid w:val="00686C59"/>
    <w:rsid w:val="006901BA"/>
    <w:rsid w:val="006909B2"/>
    <w:rsid w:val="00691CC2"/>
    <w:rsid w:val="00693313"/>
    <w:rsid w:val="006938E3"/>
    <w:rsid w:val="0069477A"/>
    <w:rsid w:val="00694CD7"/>
    <w:rsid w:val="006951DD"/>
    <w:rsid w:val="0069728C"/>
    <w:rsid w:val="006A07EC"/>
    <w:rsid w:val="006A117F"/>
    <w:rsid w:val="006A21FE"/>
    <w:rsid w:val="006A2C4E"/>
    <w:rsid w:val="006A5BCA"/>
    <w:rsid w:val="006A5C58"/>
    <w:rsid w:val="006B22E2"/>
    <w:rsid w:val="006B2959"/>
    <w:rsid w:val="006B2B71"/>
    <w:rsid w:val="006B6322"/>
    <w:rsid w:val="006C4406"/>
    <w:rsid w:val="006C513D"/>
    <w:rsid w:val="006C5395"/>
    <w:rsid w:val="006C6066"/>
    <w:rsid w:val="006C65C2"/>
    <w:rsid w:val="006C6CF4"/>
    <w:rsid w:val="006C6EA0"/>
    <w:rsid w:val="006D0BCB"/>
    <w:rsid w:val="006D15D3"/>
    <w:rsid w:val="006D2F6C"/>
    <w:rsid w:val="006D325B"/>
    <w:rsid w:val="006D3B26"/>
    <w:rsid w:val="006D3D80"/>
    <w:rsid w:val="006D52BD"/>
    <w:rsid w:val="006D68C8"/>
    <w:rsid w:val="006D69E2"/>
    <w:rsid w:val="006E084F"/>
    <w:rsid w:val="006E359E"/>
    <w:rsid w:val="006E4114"/>
    <w:rsid w:val="006E5ABF"/>
    <w:rsid w:val="006E6407"/>
    <w:rsid w:val="006E7776"/>
    <w:rsid w:val="006F15D0"/>
    <w:rsid w:val="006F1BE7"/>
    <w:rsid w:val="006F637E"/>
    <w:rsid w:val="006F6461"/>
    <w:rsid w:val="006F7421"/>
    <w:rsid w:val="006F7C3D"/>
    <w:rsid w:val="007005C7"/>
    <w:rsid w:val="00700906"/>
    <w:rsid w:val="00700C1D"/>
    <w:rsid w:val="0070185B"/>
    <w:rsid w:val="00701DC4"/>
    <w:rsid w:val="0070244E"/>
    <w:rsid w:val="00702D8D"/>
    <w:rsid w:val="007037DC"/>
    <w:rsid w:val="007042A6"/>
    <w:rsid w:val="007045F1"/>
    <w:rsid w:val="00705B68"/>
    <w:rsid w:val="00705F12"/>
    <w:rsid w:val="00707650"/>
    <w:rsid w:val="00707A95"/>
    <w:rsid w:val="00713176"/>
    <w:rsid w:val="007157BF"/>
    <w:rsid w:val="00716CA4"/>
    <w:rsid w:val="00717076"/>
    <w:rsid w:val="0071714D"/>
    <w:rsid w:val="00717A0E"/>
    <w:rsid w:val="00721A78"/>
    <w:rsid w:val="007225EC"/>
    <w:rsid w:val="00724783"/>
    <w:rsid w:val="007260E4"/>
    <w:rsid w:val="007300D6"/>
    <w:rsid w:val="0073165C"/>
    <w:rsid w:val="00732AB7"/>
    <w:rsid w:val="00735F29"/>
    <w:rsid w:val="00736353"/>
    <w:rsid w:val="007403C6"/>
    <w:rsid w:val="0074078C"/>
    <w:rsid w:val="007419F5"/>
    <w:rsid w:val="00741B3E"/>
    <w:rsid w:val="0074382F"/>
    <w:rsid w:val="007448D8"/>
    <w:rsid w:val="0074576D"/>
    <w:rsid w:val="00745EEA"/>
    <w:rsid w:val="007467D6"/>
    <w:rsid w:val="007475AD"/>
    <w:rsid w:val="0074788E"/>
    <w:rsid w:val="00747900"/>
    <w:rsid w:val="00750667"/>
    <w:rsid w:val="00751208"/>
    <w:rsid w:val="007532E4"/>
    <w:rsid w:val="0075421B"/>
    <w:rsid w:val="007606A2"/>
    <w:rsid w:val="007611EA"/>
    <w:rsid w:val="00762371"/>
    <w:rsid w:val="00762BB0"/>
    <w:rsid w:val="00763457"/>
    <w:rsid w:val="007636E1"/>
    <w:rsid w:val="00763F2B"/>
    <w:rsid w:val="00764669"/>
    <w:rsid w:val="00764E6B"/>
    <w:rsid w:val="007654F7"/>
    <w:rsid w:val="00765E98"/>
    <w:rsid w:val="0077040E"/>
    <w:rsid w:val="00771049"/>
    <w:rsid w:val="007728D5"/>
    <w:rsid w:val="00772F40"/>
    <w:rsid w:val="00773990"/>
    <w:rsid w:val="00774311"/>
    <w:rsid w:val="00775E01"/>
    <w:rsid w:val="007761DF"/>
    <w:rsid w:val="007764F4"/>
    <w:rsid w:val="00776F12"/>
    <w:rsid w:val="00776F49"/>
    <w:rsid w:val="007775BF"/>
    <w:rsid w:val="00780F9C"/>
    <w:rsid w:val="0078224E"/>
    <w:rsid w:val="0078321F"/>
    <w:rsid w:val="007840D3"/>
    <w:rsid w:val="00784FE6"/>
    <w:rsid w:val="00787743"/>
    <w:rsid w:val="00787C9F"/>
    <w:rsid w:val="007909FB"/>
    <w:rsid w:val="00790A76"/>
    <w:rsid w:val="00793A04"/>
    <w:rsid w:val="00793F12"/>
    <w:rsid w:val="007940ED"/>
    <w:rsid w:val="00797011"/>
    <w:rsid w:val="007A3C2E"/>
    <w:rsid w:val="007A4B7E"/>
    <w:rsid w:val="007A4CD1"/>
    <w:rsid w:val="007A5A80"/>
    <w:rsid w:val="007A73DE"/>
    <w:rsid w:val="007A7B5B"/>
    <w:rsid w:val="007B0275"/>
    <w:rsid w:val="007B09BF"/>
    <w:rsid w:val="007B0ABE"/>
    <w:rsid w:val="007B0AFB"/>
    <w:rsid w:val="007B2017"/>
    <w:rsid w:val="007B29A6"/>
    <w:rsid w:val="007B321A"/>
    <w:rsid w:val="007B32B2"/>
    <w:rsid w:val="007B6133"/>
    <w:rsid w:val="007B6390"/>
    <w:rsid w:val="007C0541"/>
    <w:rsid w:val="007C09B0"/>
    <w:rsid w:val="007C2862"/>
    <w:rsid w:val="007C2F1B"/>
    <w:rsid w:val="007C3216"/>
    <w:rsid w:val="007C3E56"/>
    <w:rsid w:val="007C4D18"/>
    <w:rsid w:val="007C7FF2"/>
    <w:rsid w:val="007D2540"/>
    <w:rsid w:val="007D2DAD"/>
    <w:rsid w:val="007D31B0"/>
    <w:rsid w:val="007D4248"/>
    <w:rsid w:val="007D5F92"/>
    <w:rsid w:val="007D682A"/>
    <w:rsid w:val="007E0183"/>
    <w:rsid w:val="007E2D4A"/>
    <w:rsid w:val="007E348D"/>
    <w:rsid w:val="007E37DC"/>
    <w:rsid w:val="007E472F"/>
    <w:rsid w:val="007E5835"/>
    <w:rsid w:val="007E6372"/>
    <w:rsid w:val="007E7B5E"/>
    <w:rsid w:val="007F03E6"/>
    <w:rsid w:val="007F0889"/>
    <w:rsid w:val="007F0EDE"/>
    <w:rsid w:val="007F4687"/>
    <w:rsid w:val="007F478E"/>
    <w:rsid w:val="00800E17"/>
    <w:rsid w:val="00802647"/>
    <w:rsid w:val="00802EC6"/>
    <w:rsid w:val="008032FF"/>
    <w:rsid w:val="008048C1"/>
    <w:rsid w:val="00805590"/>
    <w:rsid w:val="00806478"/>
    <w:rsid w:val="00806E3A"/>
    <w:rsid w:val="0080732A"/>
    <w:rsid w:val="0081088B"/>
    <w:rsid w:val="00810CF5"/>
    <w:rsid w:val="008139EA"/>
    <w:rsid w:val="00820AC1"/>
    <w:rsid w:val="00820BFD"/>
    <w:rsid w:val="00821DED"/>
    <w:rsid w:val="0082232F"/>
    <w:rsid w:val="00824631"/>
    <w:rsid w:val="00824BFE"/>
    <w:rsid w:val="00826AE5"/>
    <w:rsid w:val="0083001C"/>
    <w:rsid w:val="00830EFD"/>
    <w:rsid w:val="00830F31"/>
    <w:rsid w:val="00832BA2"/>
    <w:rsid w:val="008334DD"/>
    <w:rsid w:val="0083361B"/>
    <w:rsid w:val="00834614"/>
    <w:rsid w:val="008400A9"/>
    <w:rsid w:val="008437BF"/>
    <w:rsid w:val="00845E9A"/>
    <w:rsid w:val="00847319"/>
    <w:rsid w:val="008477EF"/>
    <w:rsid w:val="00850458"/>
    <w:rsid w:val="00851146"/>
    <w:rsid w:val="0085204E"/>
    <w:rsid w:val="0085230F"/>
    <w:rsid w:val="0085334D"/>
    <w:rsid w:val="00854D70"/>
    <w:rsid w:val="00857DE4"/>
    <w:rsid w:val="00857E78"/>
    <w:rsid w:val="008605F7"/>
    <w:rsid w:val="00860F21"/>
    <w:rsid w:val="00860F2B"/>
    <w:rsid w:val="008642F6"/>
    <w:rsid w:val="00864B56"/>
    <w:rsid w:val="0086522A"/>
    <w:rsid w:val="00867CB8"/>
    <w:rsid w:val="00870576"/>
    <w:rsid w:val="0087124A"/>
    <w:rsid w:val="0087342E"/>
    <w:rsid w:val="00874032"/>
    <w:rsid w:val="00874FE8"/>
    <w:rsid w:val="0087511E"/>
    <w:rsid w:val="008761B3"/>
    <w:rsid w:val="0087625C"/>
    <w:rsid w:val="008762B6"/>
    <w:rsid w:val="00876AC3"/>
    <w:rsid w:val="00877E61"/>
    <w:rsid w:val="00880E3D"/>
    <w:rsid w:val="00883C51"/>
    <w:rsid w:val="00883C67"/>
    <w:rsid w:val="00883F4F"/>
    <w:rsid w:val="00886E7D"/>
    <w:rsid w:val="00890E7F"/>
    <w:rsid w:val="00891475"/>
    <w:rsid w:val="008918CA"/>
    <w:rsid w:val="008926D2"/>
    <w:rsid w:val="00893F80"/>
    <w:rsid w:val="00894147"/>
    <w:rsid w:val="00894ABF"/>
    <w:rsid w:val="0089644D"/>
    <w:rsid w:val="0089684C"/>
    <w:rsid w:val="00896D47"/>
    <w:rsid w:val="00897FE2"/>
    <w:rsid w:val="008A0CDC"/>
    <w:rsid w:val="008A1698"/>
    <w:rsid w:val="008A1F63"/>
    <w:rsid w:val="008A762A"/>
    <w:rsid w:val="008A7773"/>
    <w:rsid w:val="008B1E11"/>
    <w:rsid w:val="008B2EA9"/>
    <w:rsid w:val="008B494F"/>
    <w:rsid w:val="008B51FF"/>
    <w:rsid w:val="008B54CD"/>
    <w:rsid w:val="008B5BE2"/>
    <w:rsid w:val="008B7A30"/>
    <w:rsid w:val="008B7C08"/>
    <w:rsid w:val="008C0116"/>
    <w:rsid w:val="008C0E55"/>
    <w:rsid w:val="008C1335"/>
    <w:rsid w:val="008C14FB"/>
    <w:rsid w:val="008C15A8"/>
    <w:rsid w:val="008C20F4"/>
    <w:rsid w:val="008C2471"/>
    <w:rsid w:val="008C29DC"/>
    <w:rsid w:val="008C50BE"/>
    <w:rsid w:val="008C6BA4"/>
    <w:rsid w:val="008C6F32"/>
    <w:rsid w:val="008C70F5"/>
    <w:rsid w:val="008C764C"/>
    <w:rsid w:val="008C7EB1"/>
    <w:rsid w:val="008D0526"/>
    <w:rsid w:val="008D0A59"/>
    <w:rsid w:val="008D0BBD"/>
    <w:rsid w:val="008D0C0D"/>
    <w:rsid w:val="008D0C70"/>
    <w:rsid w:val="008D1384"/>
    <w:rsid w:val="008D3278"/>
    <w:rsid w:val="008D51EC"/>
    <w:rsid w:val="008D6728"/>
    <w:rsid w:val="008D6F8C"/>
    <w:rsid w:val="008D7C4B"/>
    <w:rsid w:val="008D7E5D"/>
    <w:rsid w:val="008E0D41"/>
    <w:rsid w:val="008E135B"/>
    <w:rsid w:val="008E1816"/>
    <w:rsid w:val="008E2004"/>
    <w:rsid w:val="008E540B"/>
    <w:rsid w:val="008E6BF7"/>
    <w:rsid w:val="008F0A50"/>
    <w:rsid w:val="008F0BDB"/>
    <w:rsid w:val="008F19A1"/>
    <w:rsid w:val="008F232A"/>
    <w:rsid w:val="008F27E7"/>
    <w:rsid w:val="008F4152"/>
    <w:rsid w:val="008F417C"/>
    <w:rsid w:val="008F56F9"/>
    <w:rsid w:val="00902198"/>
    <w:rsid w:val="009024C1"/>
    <w:rsid w:val="00903FDC"/>
    <w:rsid w:val="00904379"/>
    <w:rsid w:val="00904783"/>
    <w:rsid w:val="00904FA0"/>
    <w:rsid w:val="00905031"/>
    <w:rsid w:val="00906236"/>
    <w:rsid w:val="00907A20"/>
    <w:rsid w:val="00911681"/>
    <w:rsid w:val="00914A7F"/>
    <w:rsid w:val="00915E17"/>
    <w:rsid w:val="009168A7"/>
    <w:rsid w:val="00920183"/>
    <w:rsid w:val="00920B40"/>
    <w:rsid w:val="00920D2D"/>
    <w:rsid w:val="009210D8"/>
    <w:rsid w:val="00922071"/>
    <w:rsid w:val="0092432A"/>
    <w:rsid w:val="00926C77"/>
    <w:rsid w:val="00926E5C"/>
    <w:rsid w:val="00930CF5"/>
    <w:rsid w:val="00935968"/>
    <w:rsid w:val="009367B6"/>
    <w:rsid w:val="009368D8"/>
    <w:rsid w:val="00936F06"/>
    <w:rsid w:val="00937D27"/>
    <w:rsid w:val="009407AC"/>
    <w:rsid w:val="0094130D"/>
    <w:rsid w:val="00941CA8"/>
    <w:rsid w:val="00943DD9"/>
    <w:rsid w:val="00944166"/>
    <w:rsid w:val="00944264"/>
    <w:rsid w:val="00945444"/>
    <w:rsid w:val="00946130"/>
    <w:rsid w:val="00946A24"/>
    <w:rsid w:val="00947880"/>
    <w:rsid w:val="00951130"/>
    <w:rsid w:val="00952448"/>
    <w:rsid w:val="00952FD7"/>
    <w:rsid w:val="00953C44"/>
    <w:rsid w:val="00955588"/>
    <w:rsid w:val="009565D1"/>
    <w:rsid w:val="00956629"/>
    <w:rsid w:val="009566EF"/>
    <w:rsid w:val="00957055"/>
    <w:rsid w:val="00960461"/>
    <w:rsid w:val="00961AEA"/>
    <w:rsid w:val="00961CC8"/>
    <w:rsid w:val="00963498"/>
    <w:rsid w:val="0096382F"/>
    <w:rsid w:val="00963BF2"/>
    <w:rsid w:val="00964A7D"/>
    <w:rsid w:val="009668F0"/>
    <w:rsid w:val="009709F4"/>
    <w:rsid w:val="009713DD"/>
    <w:rsid w:val="00971B82"/>
    <w:rsid w:val="00972E46"/>
    <w:rsid w:val="00974B28"/>
    <w:rsid w:val="00974C73"/>
    <w:rsid w:val="00977415"/>
    <w:rsid w:val="0098000C"/>
    <w:rsid w:val="00980156"/>
    <w:rsid w:val="009808B0"/>
    <w:rsid w:val="00980AA8"/>
    <w:rsid w:val="00980BD0"/>
    <w:rsid w:val="009814D0"/>
    <w:rsid w:val="00981D0A"/>
    <w:rsid w:val="00981F73"/>
    <w:rsid w:val="0098296E"/>
    <w:rsid w:val="00983DB3"/>
    <w:rsid w:val="00984D9B"/>
    <w:rsid w:val="00985BD5"/>
    <w:rsid w:val="00992B7B"/>
    <w:rsid w:val="00993636"/>
    <w:rsid w:val="00994CCD"/>
    <w:rsid w:val="0099579C"/>
    <w:rsid w:val="0099658D"/>
    <w:rsid w:val="00997F92"/>
    <w:rsid w:val="009A032A"/>
    <w:rsid w:val="009A1275"/>
    <w:rsid w:val="009A1C78"/>
    <w:rsid w:val="009A230D"/>
    <w:rsid w:val="009A50F6"/>
    <w:rsid w:val="009A56EC"/>
    <w:rsid w:val="009A7731"/>
    <w:rsid w:val="009A7B19"/>
    <w:rsid w:val="009B08DF"/>
    <w:rsid w:val="009B0B15"/>
    <w:rsid w:val="009B10F5"/>
    <w:rsid w:val="009B289C"/>
    <w:rsid w:val="009B30E1"/>
    <w:rsid w:val="009B3AD9"/>
    <w:rsid w:val="009B4C09"/>
    <w:rsid w:val="009B780E"/>
    <w:rsid w:val="009C0E05"/>
    <w:rsid w:val="009C16A2"/>
    <w:rsid w:val="009C491C"/>
    <w:rsid w:val="009C4B8F"/>
    <w:rsid w:val="009C6B5A"/>
    <w:rsid w:val="009D0D3D"/>
    <w:rsid w:val="009D126B"/>
    <w:rsid w:val="009D260D"/>
    <w:rsid w:val="009D2C00"/>
    <w:rsid w:val="009D32E3"/>
    <w:rsid w:val="009D37D2"/>
    <w:rsid w:val="009D3FF3"/>
    <w:rsid w:val="009D4657"/>
    <w:rsid w:val="009D6BE9"/>
    <w:rsid w:val="009E1079"/>
    <w:rsid w:val="009E1AAD"/>
    <w:rsid w:val="009E2966"/>
    <w:rsid w:val="009E382F"/>
    <w:rsid w:val="009E5B86"/>
    <w:rsid w:val="009E5B8D"/>
    <w:rsid w:val="009E61E8"/>
    <w:rsid w:val="009E685D"/>
    <w:rsid w:val="009E7750"/>
    <w:rsid w:val="009E7B42"/>
    <w:rsid w:val="009E7EAB"/>
    <w:rsid w:val="009F2DF0"/>
    <w:rsid w:val="009F4705"/>
    <w:rsid w:val="009F48F8"/>
    <w:rsid w:val="009F7F8A"/>
    <w:rsid w:val="00A0089F"/>
    <w:rsid w:val="00A01726"/>
    <w:rsid w:val="00A0257E"/>
    <w:rsid w:val="00A03572"/>
    <w:rsid w:val="00A03BD7"/>
    <w:rsid w:val="00A048A1"/>
    <w:rsid w:val="00A05A22"/>
    <w:rsid w:val="00A05A7A"/>
    <w:rsid w:val="00A06751"/>
    <w:rsid w:val="00A10C0B"/>
    <w:rsid w:val="00A10F3E"/>
    <w:rsid w:val="00A11208"/>
    <w:rsid w:val="00A11FA3"/>
    <w:rsid w:val="00A12238"/>
    <w:rsid w:val="00A1418A"/>
    <w:rsid w:val="00A162B7"/>
    <w:rsid w:val="00A16D22"/>
    <w:rsid w:val="00A17068"/>
    <w:rsid w:val="00A1763E"/>
    <w:rsid w:val="00A217D7"/>
    <w:rsid w:val="00A21E03"/>
    <w:rsid w:val="00A2258A"/>
    <w:rsid w:val="00A23C72"/>
    <w:rsid w:val="00A25087"/>
    <w:rsid w:val="00A26557"/>
    <w:rsid w:val="00A26ABE"/>
    <w:rsid w:val="00A27ABF"/>
    <w:rsid w:val="00A33702"/>
    <w:rsid w:val="00A33BA8"/>
    <w:rsid w:val="00A342C1"/>
    <w:rsid w:val="00A346E6"/>
    <w:rsid w:val="00A40004"/>
    <w:rsid w:val="00A405D1"/>
    <w:rsid w:val="00A40D4A"/>
    <w:rsid w:val="00A419FC"/>
    <w:rsid w:val="00A43B51"/>
    <w:rsid w:val="00A452C3"/>
    <w:rsid w:val="00A45A31"/>
    <w:rsid w:val="00A45F78"/>
    <w:rsid w:val="00A46BA3"/>
    <w:rsid w:val="00A473BA"/>
    <w:rsid w:val="00A5019A"/>
    <w:rsid w:val="00A50583"/>
    <w:rsid w:val="00A51752"/>
    <w:rsid w:val="00A51DB2"/>
    <w:rsid w:val="00A52DAB"/>
    <w:rsid w:val="00A53DAD"/>
    <w:rsid w:val="00A53E3B"/>
    <w:rsid w:val="00A5654C"/>
    <w:rsid w:val="00A6084F"/>
    <w:rsid w:val="00A63627"/>
    <w:rsid w:val="00A64520"/>
    <w:rsid w:val="00A66264"/>
    <w:rsid w:val="00A663A8"/>
    <w:rsid w:val="00A664DB"/>
    <w:rsid w:val="00A67918"/>
    <w:rsid w:val="00A70954"/>
    <w:rsid w:val="00A71C84"/>
    <w:rsid w:val="00A72502"/>
    <w:rsid w:val="00A729EF"/>
    <w:rsid w:val="00A737BA"/>
    <w:rsid w:val="00A7618F"/>
    <w:rsid w:val="00A80508"/>
    <w:rsid w:val="00A8125C"/>
    <w:rsid w:val="00A829C3"/>
    <w:rsid w:val="00A82CEF"/>
    <w:rsid w:val="00A83456"/>
    <w:rsid w:val="00A84365"/>
    <w:rsid w:val="00A84702"/>
    <w:rsid w:val="00A84AEC"/>
    <w:rsid w:val="00A85E27"/>
    <w:rsid w:val="00A87E90"/>
    <w:rsid w:val="00A90BF1"/>
    <w:rsid w:val="00A915C1"/>
    <w:rsid w:val="00A91F95"/>
    <w:rsid w:val="00A924D6"/>
    <w:rsid w:val="00A95CAE"/>
    <w:rsid w:val="00A95DC4"/>
    <w:rsid w:val="00A96E0C"/>
    <w:rsid w:val="00AA1009"/>
    <w:rsid w:val="00AA280C"/>
    <w:rsid w:val="00AA4381"/>
    <w:rsid w:val="00AA55BB"/>
    <w:rsid w:val="00AA5E55"/>
    <w:rsid w:val="00AB17E4"/>
    <w:rsid w:val="00AB1D2D"/>
    <w:rsid w:val="00AB208D"/>
    <w:rsid w:val="00AB2CF1"/>
    <w:rsid w:val="00AB3FB7"/>
    <w:rsid w:val="00AB450A"/>
    <w:rsid w:val="00AB4AF9"/>
    <w:rsid w:val="00AB4E18"/>
    <w:rsid w:val="00AB56EB"/>
    <w:rsid w:val="00AC1885"/>
    <w:rsid w:val="00AC1972"/>
    <w:rsid w:val="00AC208C"/>
    <w:rsid w:val="00AC4B91"/>
    <w:rsid w:val="00AC5169"/>
    <w:rsid w:val="00AC703B"/>
    <w:rsid w:val="00AD017C"/>
    <w:rsid w:val="00AD12DA"/>
    <w:rsid w:val="00AD162F"/>
    <w:rsid w:val="00AD1858"/>
    <w:rsid w:val="00AD1A7C"/>
    <w:rsid w:val="00AD2B7C"/>
    <w:rsid w:val="00AD3126"/>
    <w:rsid w:val="00AD4C2D"/>
    <w:rsid w:val="00AD57C5"/>
    <w:rsid w:val="00AD5B4E"/>
    <w:rsid w:val="00AD5C9F"/>
    <w:rsid w:val="00AE07D4"/>
    <w:rsid w:val="00AE1924"/>
    <w:rsid w:val="00AE1C46"/>
    <w:rsid w:val="00AE1F03"/>
    <w:rsid w:val="00AE3018"/>
    <w:rsid w:val="00AE3DB7"/>
    <w:rsid w:val="00AE4990"/>
    <w:rsid w:val="00AE53D8"/>
    <w:rsid w:val="00AE60CD"/>
    <w:rsid w:val="00AE677A"/>
    <w:rsid w:val="00AE724D"/>
    <w:rsid w:val="00AE7348"/>
    <w:rsid w:val="00AF01AE"/>
    <w:rsid w:val="00AF1D4B"/>
    <w:rsid w:val="00AF3537"/>
    <w:rsid w:val="00AF4F5B"/>
    <w:rsid w:val="00AF5B69"/>
    <w:rsid w:val="00AF647A"/>
    <w:rsid w:val="00AF6C24"/>
    <w:rsid w:val="00B005A2"/>
    <w:rsid w:val="00B03D3A"/>
    <w:rsid w:val="00B051A8"/>
    <w:rsid w:val="00B0542D"/>
    <w:rsid w:val="00B055C8"/>
    <w:rsid w:val="00B065DC"/>
    <w:rsid w:val="00B065F7"/>
    <w:rsid w:val="00B06759"/>
    <w:rsid w:val="00B06CB0"/>
    <w:rsid w:val="00B06E3A"/>
    <w:rsid w:val="00B10D0F"/>
    <w:rsid w:val="00B11CEB"/>
    <w:rsid w:val="00B13061"/>
    <w:rsid w:val="00B1486B"/>
    <w:rsid w:val="00B15D30"/>
    <w:rsid w:val="00B17783"/>
    <w:rsid w:val="00B210AD"/>
    <w:rsid w:val="00B212DE"/>
    <w:rsid w:val="00B22A52"/>
    <w:rsid w:val="00B234CE"/>
    <w:rsid w:val="00B23CFC"/>
    <w:rsid w:val="00B24F28"/>
    <w:rsid w:val="00B258D9"/>
    <w:rsid w:val="00B26CD6"/>
    <w:rsid w:val="00B31387"/>
    <w:rsid w:val="00B32037"/>
    <w:rsid w:val="00B32FFA"/>
    <w:rsid w:val="00B35B8B"/>
    <w:rsid w:val="00B37AA6"/>
    <w:rsid w:val="00B43813"/>
    <w:rsid w:val="00B43F39"/>
    <w:rsid w:val="00B450B6"/>
    <w:rsid w:val="00B4519B"/>
    <w:rsid w:val="00B4695C"/>
    <w:rsid w:val="00B47942"/>
    <w:rsid w:val="00B47C08"/>
    <w:rsid w:val="00B5134A"/>
    <w:rsid w:val="00B54435"/>
    <w:rsid w:val="00B57077"/>
    <w:rsid w:val="00B57A9F"/>
    <w:rsid w:val="00B61522"/>
    <w:rsid w:val="00B62BD3"/>
    <w:rsid w:val="00B63947"/>
    <w:rsid w:val="00B65A79"/>
    <w:rsid w:val="00B72B84"/>
    <w:rsid w:val="00B73062"/>
    <w:rsid w:val="00B7398C"/>
    <w:rsid w:val="00B74139"/>
    <w:rsid w:val="00B75213"/>
    <w:rsid w:val="00B7596D"/>
    <w:rsid w:val="00B8416F"/>
    <w:rsid w:val="00B85003"/>
    <w:rsid w:val="00B8507B"/>
    <w:rsid w:val="00B861A1"/>
    <w:rsid w:val="00B865F3"/>
    <w:rsid w:val="00B866ED"/>
    <w:rsid w:val="00B87A26"/>
    <w:rsid w:val="00B941F0"/>
    <w:rsid w:val="00B970AB"/>
    <w:rsid w:val="00B97209"/>
    <w:rsid w:val="00B97284"/>
    <w:rsid w:val="00BA0337"/>
    <w:rsid w:val="00BA11EC"/>
    <w:rsid w:val="00BA25D5"/>
    <w:rsid w:val="00BA27EC"/>
    <w:rsid w:val="00BA6592"/>
    <w:rsid w:val="00BA7EAE"/>
    <w:rsid w:val="00BB69D8"/>
    <w:rsid w:val="00BC0AB1"/>
    <w:rsid w:val="00BC100A"/>
    <w:rsid w:val="00BC1AB3"/>
    <w:rsid w:val="00BC2CD7"/>
    <w:rsid w:val="00BC3045"/>
    <w:rsid w:val="00BC3107"/>
    <w:rsid w:val="00BC36CD"/>
    <w:rsid w:val="00BC688A"/>
    <w:rsid w:val="00BC68C8"/>
    <w:rsid w:val="00BC7A14"/>
    <w:rsid w:val="00BD057A"/>
    <w:rsid w:val="00BD0E44"/>
    <w:rsid w:val="00BD0EAA"/>
    <w:rsid w:val="00BD162E"/>
    <w:rsid w:val="00BD1778"/>
    <w:rsid w:val="00BD18A0"/>
    <w:rsid w:val="00BD3716"/>
    <w:rsid w:val="00BD3FA6"/>
    <w:rsid w:val="00BE23C1"/>
    <w:rsid w:val="00BE4C01"/>
    <w:rsid w:val="00BE63F6"/>
    <w:rsid w:val="00BE7883"/>
    <w:rsid w:val="00BF0587"/>
    <w:rsid w:val="00BF0779"/>
    <w:rsid w:val="00BF1162"/>
    <w:rsid w:val="00BF11DF"/>
    <w:rsid w:val="00BF28E7"/>
    <w:rsid w:val="00BF457D"/>
    <w:rsid w:val="00BF47F0"/>
    <w:rsid w:val="00BF4D82"/>
    <w:rsid w:val="00BF60E2"/>
    <w:rsid w:val="00BF6804"/>
    <w:rsid w:val="00BF7972"/>
    <w:rsid w:val="00BF7CFF"/>
    <w:rsid w:val="00BF7EED"/>
    <w:rsid w:val="00C0072B"/>
    <w:rsid w:val="00C00AD2"/>
    <w:rsid w:val="00C02B36"/>
    <w:rsid w:val="00C02C22"/>
    <w:rsid w:val="00C03428"/>
    <w:rsid w:val="00C06AB8"/>
    <w:rsid w:val="00C07F6F"/>
    <w:rsid w:val="00C10162"/>
    <w:rsid w:val="00C105C2"/>
    <w:rsid w:val="00C10904"/>
    <w:rsid w:val="00C113A3"/>
    <w:rsid w:val="00C11619"/>
    <w:rsid w:val="00C118FF"/>
    <w:rsid w:val="00C13481"/>
    <w:rsid w:val="00C145BD"/>
    <w:rsid w:val="00C145D4"/>
    <w:rsid w:val="00C14745"/>
    <w:rsid w:val="00C1474C"/>
    <w:rsid w:val="00C15037"/>
    <w:rsid w:val="00C15C37"/>
    <w:rsid w:val="00C16400"/>
    <w:rsid w:val="00C201AD"/>
    <w:rsid w:val="00C20841"/>
    <w:rsid w:val="00C2228E"/>
    <w:rsid w:val="00C22F9F"/>
    <w:rsid w:val="00C23116"/>
    <w:rsid w:val="00C231F6"/>
    <w:rsid w:val="00C246DC"/>
    <w:rsid w:val="00C27447"/>
    <w:rsid w:val="00C2748A"/>
    <w:rsid w:val="00C27878"/>
    <w:rsid w:val="00C30790"/>
    <w:rsid w:val="00C320F7"/>
    <w:rsid w:val="00C32A21"/>
    <w:rsid w:val="00C34E70"/>
    <w:rsid w:val="00C36629"/>
    <w:rsid w:val="00C3797B"/>
    <w:rsid w:val="00C42805"/>
    <w:rsid w:val="00C42DE4"/>
    <w:rsid w:val="00C459C8"/>
    <w:rsid w:val="00C465BC"/>
    <w:rsid w:val="00C46944"/>
    <w:rsid w:val="00C505A5"/>
    <w:rsid w:val="00C51C98"/>
    <w:rsid w:val="00C5293A"/>
    <w:rsid w:val="00C52AEC"/>
    <w:rsid w:val="00C533AC"/>
    <w:rsid w:val="00C5490F"/>
    <w:rsid w:val="00C5573B"/>
    <w:rsid w:val="00C57107"/>
    <w:rsid w:val="00C6074B"/>
    <w:rsid w:val="00C6270B"/>
    <w:rsid w:val="00C62A0F"/>
    <w:rsid w:val="00C63089"/>
    <w:rsid w:val="00C653F7"/>
    <w:rsid w:val="00C656F5"/>
    <w:rsid w:val="00C70532"/>
    <w:rsid w:val="00C72132"/>
    <w:rsid w:val="00C73589"/>
    <w:rsid w:val="00C744E0"/>
    <w:rsid w:val="00C749F0"/>
    <w:rsid w:val="00C755FE"/>
    <w:rsid w:val="00C75BBF"/>
    <w:rsid w:val="00C75C15"/>
    <w:rsid w:val="00C761F9"/>
    <w:rsid w:val="00C76650"/>
    <w:rsid w:val="00C80622"/>
    <w:rsid w:val="00C811E5"/>
    <w:rsid w:val="00C813BC"/>
    <w:rsid w:val="00C81EAE"/>
    <w:rsid w:val="00C839A6"/>
    <w:rsid w:val="00C83A01"/>
    <w:rsid w:val="00C8430B"/>
    <w:rsid w:val="00C847D0"/>
    <w:rsid w:val="00C84E86"/>
    <w:rsid w:val="00C85EB8"/>
    <w:rsid w:val="00C87279"/>
    <w:rsid w:val="00C878F2"/>
    <w:rsid w:val="00C87EC9"/>
    <w:rsid w:val="00C90BB1"/>
    <w:rsid w:val="00C926A2"/>
    <w:rsid w:val="00C92E14"/>
    <w:rsid w:val="00C93605"/>
    <w:rsid w:val="00C94577"/>
    <w:rsid w:val="00C96640"/>
    <w:rsid w:val="00C96814"/>
    <w:rsid w:val="00C9686B"/>
    <w:rsid w:val="00C973E8"/>
    <w:rsid w:val="00CA1BE0"/>
    <w:rsid w:val="00CA1C5A"/>
    <w:rsid w:val="00CA1F0B"/>
    <w:rsid w:val="00CA21E3"/>
    <w:rsid w:val="00CA3186"/>
    <w:rsid w:val="00CA32C7"/>
    <w:rsid w:val="00CA3765"/>
    <w:rsid w:val="00CA4A58"/>
    <w:rsid w:val="00CA5589"/>
    <w:rsid w:val="00CA70D4"/>
    <w:rsid w:val="00CB035A"/>
    <w:rsid w:val="00CB0976"/>
    <w:rsid w:val="00CB0ED3"/>
    <w:rsid w:val="00CB207B"/>
    <w:rsid w:val="00CB2A02"/>
    <w:rsid w:val="00CB2EED"/>
    <w:rsid w:val="00CB46D5"/>
    <w:rsid w:val="00CB47A9"/>
    <w:rsid w:val="00CB6FFD"/>
    <w:rsid w:val="00CB7660"/>
    <w:rsid w:val="00CC21A7"/>
    <w:rsid w:val="00CC22C1"/>
    <w:rsid w:val="00CC32B6"/>
    <w:rsid w:val="00CC3EE6"/>
    <w:rsid w:val="00CC75C1"/>
    <w:rsid w:val="00CD2E66"/>
    <w:rsid w:val="00CD3759"/>
    <w:rsid w:val="00CD3BEF"/>
    <w:rsid w:val="00CD44CA"/>
    <w:rsid w:val="00CD509A"/>
    <w:rsid w:val="00CD69FE"/>
    <w:rsid w:val="00CD7706"/>
    <w:rsid w:val="00CD7B66"/>
    <w:rsid w:val="00CE06C6"/>
    <w:rsid w:val="00CE0A66"/>
    <w:rsid w:val="00CE0CDF"/>
    <w:rsid w:val="00CE39D8"/>
    <w:rsid w:val="00CE4746"/>
    <w:rsid w:val="00CE4FD0"/>
    <w:rsid w:val="00CE5469"/>
    <w:rsid w:val="00CE69A2"/>
    <w:rsid w:val="00CE7BF2"/>
    <w:rsid w:val="00CF205F"/>
    <w:rsid w:val="00CF338E"/>
    <w:rsid w:val="00CF366F"/>
    <w:rsid w:val="00CF477E"/>
    <w:rsid w:val="00CF4D6C"/>
    <w:rsid w:val="00CF5E56"/>
    <w:rsid w:val="00CF6A33"/>
    <w:rsid w:val="00CF7972"/>
    <w:rsid w:val="00CF7C3A"/>
    <w:rsid w:val="00D01BB8"/>
    <w:rsid w:val="00D03966"/>
    <w:rsid w:val="00D03A75"/>
    <w:rsid w:val="00D05DDD"/>
    <w:rsid w:val="00D06A4B"/>
    <w:rsid w:val="00D07590"/>
    <w:rsid w:val="00D07EAB"/>
    <w:rsid w:val="00D07EC1"/>
    <w:rsid w:val="00D10D7D"/>
    <w:rsid w:val="00D140BC"/>
    <w:rsid w:val="00D1471B"/>
    <w:rsid w:val="00D147CE"/>
    <w:rsid w:val="00D14F5F"/>
    <w:rsid w:val="00D15084"/>
    <w:rsid w:val="00D16098"/>
    <w:rsid w:val="00D1624C"/>
    <w:rsid w:val="00D174A7"/>
    <w:rsid w:val="00D177F2"/>
    <w:rsid w:val="00D17B79"/>
    <w:rsid w:val="00D2226B"/>
    <w:rsid w:val="00D23199"/>
    <w:rsid w:val="00D23226"/>
    <w:rsid w:val="00D23940"/>
    <w:rsid w:val="00D23B94"/>
    <w:rsid w:val="00D3365F"/>
    <w:rsid w:val="00D35DB0"/>
    <w:rsid w:val="00D36315"/>
    <w:rsid w:val="00D3637A"/>
    <w:rsid w:val="00D3679B"/>
    <w:rsid w:val="00D40A93"/>
    <w:rsid w:val="00D40BA2"/>
    <w:rsid w:val="00D42AC0"/>
    <w:rsid w:val="00D43186"/>
    <w:rsid w:val="00D43CEA"/>
    <w:rsid w:val="00D44BE0"/>
    <w:rsid w:val="00D461B4"/>
    <w:rsid w:val="00D46857"/>
    <w:rsid w:val="00D524A7"/>
    <w:rsid w:val="00D53A65"/>
    <w:rsid w:val="00D54B80"/>
    <w:rsid w:val="00D551C5"/>
    <w:rsid w:val="00D62665"/>
    <w:rsid w:val="00D62EDF"/>
    <w:rsid w:val="00D64C39"/>
    <w:rsid w:val="00D71DC9"/>
    <w:rsid w:val="00D74F18"/>
    <w:rsid w:val="00D821D1"/>
    <w:rsid w:val="00D825B1"/>
    <w:rsid w:val="00D83651"/>
    <w:rsid w:val="00D84146"/>
    <w:rsid w:val="00D85A79"/>
    <w:rsid w:val="00D864DB"/>
    <w:rsid w:val="00D86974"/>
    <w:rsid w:val="00D8719B"/>
    <w:rsid w:val="00D87298"/>
    <w:rsid w:val="00D923F9"/>
    <w:rsid w:val="00D92485"/>
    <w:rsid w:val="00D93977"/>
    <w:rsid w:val="00D95AD4"/>
    <w:rsid w:val="00D95F5D"/>
    <w:rsid w:val="00D97F2C"/>
    <w:rsid w:val="00DA0FB2"/>
    <w:rsid w:val="00DA1B00"/>
    <w:rsid w:val="00DA485C"/>
    <w:rsid w:val="00DA4A87"/>
    <w:rsid w:val="00DA5454"/>
    <w:rsid w:val="00DA5DE0"/>
    <w:rsid w:val="00DA7CAA"/>
    <w:rsid w:val="00DA7D45"/>
    <w:rsid w:val="00DB1E3D"/>
    <w:rsid w:val="00DB4ABF"/>
    <w:rsid w:val="00DB5069"/>
    <w:rsid w:val="00DB64B2"/>
    <w:rsid w:val="00DB64BC"/>
    <w:rsid w:val="00DB683E"/>
    <w:rsid w:val="00DC0326"/>
    <w:rsid w:val="00DC1619"/>
    <w:rsid w:val="00DC3197"/>
    <w:rsid w:val="00DC4A7A"/>
    <w:rsid w:val="00DC6FA1"/>
    <w:rsid w:val="00DD0349"/>
    <w:rsid w:val="00DD0523"/>
    <w:rsid w:val="00DD1FA2"/>
    <w:rsid w:val="00DD2420"/>
    <w:rsid w:val="00DD3CB3"/>
    <w:rsid w:val="00DD500B"/>
    <w:rsid w:val="00DD5E49"/>
    <w:rsid w:val="00DD6CC0"/>
    <w:rsid w:val="00DE0AA2"/>
    <w:rsid w:val="00DE0D0F"/>
    <w:rsid w:val="00DE141B"/>
    <w:rsid w:val="00DE1728"/>
    <w:rsid w:val="00DE1B35"/>
    <w:rsid w:val="00DE2621"/>
    <w:rsid w:val="00DE4A44"/>
    <w:rsid w:val="00DE6630"/>
    <w:rsid w:val="00DE6918"/>
    <w:rsid w:val="00DE6A00"/>
    <w:rsid w:val="00DE6CF7"/>
    <w:rsid w:val="00DE7931"/>
    <w:rsid w:val="00DF2B9B"/>
    <w:rsid w:val="00DF2CA8"/>
    <w:rsid w:val="00DF354D"/>
    <w:rsid w:val="00DF5932"/>
    <w:rsid w:val="00E01AE7"/>
    <w:rsid w:val="00E0214A"/>
    <w:rsid w:val="00E02629"/>
    <w:rsid w:val="00E05500"/>
    <w:rsid w:val="00E06C25"/>
    <w:rsid w:val="00E14E23"/>
    <w:rsid w:val="00E162B1"/>
    <w:rsid w:val="00E16D43"/>
    <w:rsid w:val="00E174B4"/>
    <w:rsid w:val="00E175AD"/>
    <w:rsid w:val="00E20452"/>
    <w:rsid w:val="00E21EB1"/>
    <w:rsid w:val="00E254E0"/>
    <w:rsid w:val="00E2645E"/>
    <w:rsid w:val="00E316E4"/>
    <w:rsid w:val="00E32DEB"/>
    <w:rsid w:val="00E32F10"/>
    <w:rsid w:val="00E3361F"/>
    <w:rsid w:val="00E361F0"/>
    <w:rsid w:val="00E367B6"/>
    <w:rsid w:val="00E36B62"/>
    <w:rsid w:val="00E40B46"/>
    <w:rsid w:val="00E4137C"/>
    <w:rsid w:val="00E41618"/>
    <w:rsid w:val="00E43A8B"/>
    <w:rsid w:val="00E4595C"/>
    <w:rsid w:val="00E46DC6"/>
    <w:rsid w:val="00E474AB"/>
    <w:rsid w:val="00E50377"/>
    <w:rsid w:val="00E51FAD"/>
    <w:rsid w:val="00E530FE"/>
    <w:rsid w:val="00E539F7"/>
    <w:rsid w:val="00E544B6"/>
    <w:rsid w:val="00E55CEB"/>
    <w:rsid w:val="00E572DC"/>
    <w:rsid w:val="00E6029A"/>
    <w:rsid w:val="00E60675"/>
    <w:rsid w:val="00E6069D"/>
    <w:rsid w:val="00E6250D"/>
    <w:rsid w:val="00E64482"/>
    <w:rsid w:val="00E70086"/>
    <w:rsid w:val="00E71F7C"/>
    <w:rsid w:val="00E731CF"/>
    <w:rsid w:val="00E74204"/>
    <w:rsid w:val="00E74FA3"/>
    <w:rsid w:val="00E768D9"/>
    <w:rsid w:val="00E77022"/>
    <w:rsid w:val="00E772B5"/>
    <w:rsid w:val="00E81118"/>
    <w:rsid w:val="00E816D0"/>
    <w:rsid w:val="00E81D75"/>
    <w:rsid w:val="00E81EF4"/>
    <w:rsid w:val="00E81F86"/>
    <w:rsid w:val="00E84450"/>
    <w:rsid w:val="00E8511E"/>
    <w:rsid w:val="00E866AF"/>
    <w:rsid w:val="00E8788F"/>
    <w:rsid w:val="00E87A17"/>
    <w:rsid w:val="00E92F32"/>
    <w:rsid w:val="00E92F56"/>
    <w:rsid w:val="00E954D3"/>
    <w:rsid w:val="00EA003A"/>
    <w:rsid w:val="00EA4AF7"/>
    <w:rsid w:val="00EA4D7A"/>
    <w:rsid w:val="00EA5A6E"/>
    <w:rsid w:val="00EB0FF8"/>
    <w:rsid w:val="00EB28FE"/>
    <w:rsid w:val="00EB3DA0"/>
    <w:rsid w:val="00EB4FDE"/>
    <w:rsid w:val="00EB55C7"/>
    <w:rsid w:val="00EB7B45"/>
    <w:rsid w:val="00EC0B19"/>
    <w:rsid w:val="00EC0FCE"/>
    <w:rsid w:val="00EC0FEA"/>
    <w:rsid w:val="00EC1777"/>
    <w:rsid w:val="00EC32C4"/>
    <w:rsid w:val="00EC3D22"/>
    <w:rsid w:val="00EC4E2F"/>
    <w:rsid w:val="00EC533C"/>
    <w:rsid w:val="00EC7BEE"/>
    <w:rsid w:val="00ED0086"/>
    <w:rsid w:val="00ED15C0"/>
    <w:rsid w:val="00ED2A67"/>
    <w:rsid w:val="00ED54B2"/>
    <w:rsid w:val="00ED6F07"/>
    <w:rsid w:val="00ED7C19"/>
    <w:rsid w:val="00ED7FDC"/>
    <w:rsid w:val="00EE033C"/>
    <w:rsid w:val="00EE3795"/>
    <w:rsid w:val="00EE3940"/>
    <w:rsid w:val="00EE4938"/>
    <w:rsid w:val="00EE57D0"/>
    <w:rsid w:val="00EE7518"/>
    <w:rsid w:val="00EF0FAE"/>
    <w:rsid w:val="00EF12BB"/>
    <w:rsid w:val="00EF3D0B"/>
    <w:rsid w:val="00EF44A6"/>
    <w:rsid w:val="00EF509F"/>
    <w:rsid w:val="00EF5D43"/>
    <w:rsid w:val="00EF639F"/>
    <w:rsid w:val="00EF6922"/>
    <w:rsid w:val="00EF6F94"/>
    <w:rsid w:val="00F00246"/>
    <w:rsid w:val="00F005C4"/>
    <w:rsid w:val="00F00A8D"/>
    <w:rsid w:val="00F01BFA"/>
    <w:rsid w:val="00F023CC"/>
    <w:rsid w:val="00F04ADE"/>
    <w:rsid w:val="00F04C51"/>
    <w:rsid w:val="00F06196"/>
    <w:rsid w:val="00F06A1E"/>
    <w:rsid w:val="00F06BBF"/>
    <w:rsid w:val="00F10391"/>
    <w:rsid w:val="00F11F75"/>
    <w:rsid w:val="00F129CB"/>
    <w:rsid w:val="00F13BDD"/>
    <w:rsid w:val="00F140D0"/>
    <w:rsid w:val="00F14C66"/>
    <w:rsid w:val="00F16D40"/>
    <w:rsid w:val="00F20A08"/>
    <w:rsid w:val="00F20E4A"/>
    <w:rsid w:val="00F21B1A"/>
    <w:rsid w:val="00F235C1"/>
    <w:rsid w:val="00F26564"/>
    <w:rsid w:val="00F271DE"/>
    <w:rsid w:val="00F27A2A"/>
    <w:rsid w:val="00F3179C"/>
    <w:rsid w:val="00F326D1"/>
    <w:rsid w:val="00F33A9C"/>
    <w:rsid w:val="00F34F55"/>
    <w:rsid w:val="00F3524D"/>
    <w:rsid w:val="00F35B20"/>
    <w:rsid w:val="00F35E0A"/>
    <w:rsid w:val="00F36031"/>
    <w:rsid w:val="00F367D4"/>
    <w:rsid w:val="00F375CD"/>
    <w:rsid w:val="00F37B05"/>
    <w:rsid w:val="00F37EE7"/>
    <w:rsid w:val="00F42A9A"/>
    <w:rsid w:val="00F431EC"/>
    <w:rsid w:val="00F44634"/>
    <w:rsid w:val="00F4621B"/>
    <w:rsid w:val="00F47EA9"/>
    <w:rsid w:val="00F5282E"/>
    <w:rsid w:val="00F54ABC"/>
    <w:rsid w:val="00F54CB2"/>
    <w:rsid w:val="00F55268"/>
    <w:rsid w:val="00F572E1"/>
    <w:rsid w:val="00F60983"/>
    <w:rsid w:val="00F61A30"/>
    <w:rsid w:val="00F61E12"/>
    <w:rsid w:val="00F632A4"/>
    <w:rsid w:val="00F63B2B"/>
    <w:rsid w:val="00F64381"/>
    <w:rsid w:val="00F644BF"/>
    <w:rsid w:val="00F65BFB"/>
    <w:rsid w:val="00F66000"/>
    <w:rsid w:val="00F66353"/>
    <w:rsid w:val="00F67FDB"/>
    <w:rsid w:val="00F704CA"/>
    <w:rsid w:val="00F70966"/>
    <w:rsid w:val="00F70DA2"/>
    <w:rsid w:val="00F73027"/>
    <w:rsid w:val="00F74EC7"/>
    <w:rsid w:val="00F757A1"/>
    <w:rsid w:val="00F76BD1"/>
    <w:rsid w:val="00F80E46"/>
    <w:rsid w:val="00F8119A"/>
    <w:rsid w:val="00F81993"/>
    <w:rsid w:val="00F826C0"/>
    <w:rsid w:val="00F828CF"/>
    <w:rsid w:val="00F90631"/>
    <w:rsid w:val="00F90B9C"/>
    <w:rsid w:val="00F90DF4"/>
    <w:rsid w:val="00F91552"/>
    <w:rsid w:val="00F917D5"/>
    <w:rsid w:val="00F91BEB"/>
    <w:rsid w:val="00F9313B"/>
    <w:rsid w:val="00F93FD3"/>
    <w:rsid w:val="00F9459E"/>
    <w:rsid w:val="00F96BE5"/>
    <w:rsid w:val="00F97028"/>
    <w:rsid w:val="00FA2AE2"/>
    <w:rsid w:val="00FA2C54"/>
    <w:rsid w:val="00FA360E"/>
    <w:rsid w:val="00FA5E2D"/>
    <w:rsid w:val="00FA6952"/>
    <w:rsid w:val="00FB21FB"/>
    <w:rsid w:val="00FB3C29"/>
    <w:rsid w:val="00FB3D61"/>
    <w:rsid w:val="00FB46E3"/>
    <w:rsid w:val="00FB5F72"/>
    <w:rsid w:val="00FB67A7"/>
    <w:rsid w:val="00FB68CC"/>
    <w:rsid w:val="00FB69E5"/>
    <w:rsid w:val="00FC02F2"/>
    <w:rsid w:val="00FC12AF"/>
    <w:rsid w:val="00FC390E"/>
    <w:rsid w:val="00FC4322"/>
    <w:rsid w:val="00FC5566"/>
    <w:rsid w:val="00FC5EE5"/>
    <w:rsid w:val="00FC715E"/>
    <w:rsid w:val="00FC76DD"/>
    <w:rsid w:val="00FD02E8"/>
    <w:rsid w:val="00FD1E67"/>
    <w:rsid w:val="00FD1F49"/>
    <w:rsid w:val="00FD3BA8"/>
    <w:rsid w:val="00FD5B72"/>
    <w:rsid w:val="00FD68E0"/>
    <w:rsid w:val="00FD6EF9"/>
    <w:rsid w:val="00FD72F9"/>
    <w:rsid w:val="00FD79D6"/>
    <w:rsid w:val="00FD7C74"/>
    <w:rsid w:val="00FE06B4"/>
    <w:rsid w:val="00FE2F46"/>
    <w:rsid w:val="00FE54C3"/>
    <w:rsid w:val="00FE5829"/>
    <w:rsid w:val="00FF0EAA"/>
    <w:rsid w:val="00FF1EC3"/>
    <w:rsid w:val="00FF39FD"/>
    <w:rsid w:val="00FF4458"/>
    <w:rsid w:val="00FF46A3"/>
    <w:rsid w:val="00FF5AE5"/>
    <w:rsid w:val="00FF70B0"/>
    <w:rsid w:val="00FF75E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CC203DE"/>
  <w15:docId w15:val="{2D17BE16-1D83-FD48-91DA-4077D8B2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iPriority="0" w:unhideWhenUsed="1" w:qFormat="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unhideWhenUsed/>
    <w:rsid w:val="007A7B5B"/>
    <w:pPr>
      <w:spacing w:line="360" w:lineRule="auto"/>
      <w:jc w:val="both"/>
    </w:pPr>
    <w:rPr>
      <w:rFonts w:ascii="Times New Roman" w:hAnsi="Times New Roman"/>
      <w:sz w:val="24"/>
    </w:rPr>
  </w:style>
  <w:style w:type="paragraph" w:styleId="11">
    <w:name w:val="heading 1"/>
    <w:basedOn w:val="2"/>
    <w:link w:val="12"/>
    <w:qFormat/>
    <w:rsid w:val="00083277"/>
    <w:pPr>
      <w:ind w:firstLine="0"/>
      <w:jc w:val="center"/>
      <w:outlineLvl w:val="0"/>
    </w:pPr>
    <w:rPr>
      <w:sz w:val="28"/>
    </w:rPr>
  </w:style>
  <w:style w:type="paragraph" w:styleId="2">
    <w:name w:val="heading 2"/>
    <w:aliases w:val="Наим. подраздела"/>
    <w:basedOn w:val="a2"/>
    <w:link w:val="20"/>
    <w:unhideWhenUsed/>
    <w:qFormat/>
    <w:rsid w:val="002F7719"/>
    <w:pPr>
      <w:ind w:firstLine="709"/>
      <w:outlineLvl w:val="1"/>
    </w:pPr>
  </w:style>
  <w:style w:type="paragraph" w:styleId="3">
    <w:name w:val="heading 3"/>
    <w:basedOn w:val="a1"/>
    <w:next w:val="a1"/>
    <w:link w:val="30"/>
    <w:unhideWhenUsed/>
    <w:qFormat/>
    <w:rsid w:val="00321279"/>
    <w:pPr>
      <w:keepNext/>
      <w:keepLines/>
      <w:spacing w:before="40"/>
      <w:ind w:firstLine="709"/>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uiPriority w:val="99"/>
    <w:qFormat/>
    <w:rsid w:val="00321279"/>
    <w:pPr>
      <w:keepNext/>
      <w:shd w:val="clear" w:color="auto" w:fill="FFFFFF"/>
      <w:tabs>
        <w:tab w:val="num" w:pos="0"/>
      </w:tabs>
      <w:suppressAutoHyphens/>
      <w:spacing w:line="348" w:lineRule="atLeast"/>
      <w:outlineLvl w:val="3"/>
    </w:pPr>
    <w:rPr>
      <w:rFonts w:eastAsia="Calibri" w:cs="Times New Roman"/>
      <w:b/>
      <w:sz w:val="20"/>
      <w:szCs w:val="20"/>
      <w:lang w:val="en-US" w:eastAsia="zh-CN"/>
    </w:rPr>
  </w:style>
  <w:style w:type="paragraph" w:styleId="5">
    <w:name w:val="heading 5"/>
    <w:basedOn w:val="13"/>
    <w:next w:val="a3"/>
    <w:link w:val="50"/>
    <w:uiPriority w:val="99"/>
    <w:qFormat/>
    <w:rsid w:val="00321279"/>
    <w:pPr>
      <w:keepNext w:val="0"/>
      <w:tabs>
        <w:tab w:val="num" w:pos="0"/>
      </w:tabs>
      <w:suppressAutoHyphens/>
      <w:spacing w:before="120" w:after="6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uiPriority w:val="99"/>
    <w:qFormat/>
    <w:rsid w:val="00321279"/>
    <w:pPr>
      <w:keepNext w:val="0"/>
      <w:tabs>
        <w:tab w:val="num" w:pos="0"/>
      </w:tabs>
      <w:suppressAutoHyphens/>
      <w:spacing w:before="60" w:after="6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uiPriority w:val="99"/>
    <w:qFormat/>
    <w:rsid w:val="00321279"/>
    <w:pPr>
      <w:keepNext w:val="0"/>
      <w:tabs>
        <w:tab w:val="num" w:pos="0"/>
      </w:tabs>
      <w:suppressAutoHyphens/>
      <w:spacing w:before="60" w:after="6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321279"/>
    <w:pPr>
      <w:keepNext w:val="0"/>
      <w:tabs>
        <w:tab w:val="num" w:pos="0"/>
      </w:tabs>
      <w:suppressAutoHyphens/>
      <w:spacing w:before="60" w:after="6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321279"/>
    <w:pPr>
      <w:keepNext w:val="0"/>
      <w:tabs>
        <w:tab w:val="num" w:pos="0"/>
      </w:tabs>
      <w:suppressAutoHyphens/>
      <w:spacing w:before="60" w:after="6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uiPriority w:val="99"/>
    <w:qFormat/>
    <w:rsid w:val="00C15E9F"/>
  </w:style>
  <w:style w:type="character" w:customStyle="1" w:styleId="a8">
    <w:name w:val="Нижний колонтитул Знак"/>
    <w:basedOn w:val="a4"/>
    <w:uiPriority w:val="99"/>
    <w:qFormat/>
    <w:rsid w:val="00C15E9F"/>
  </w:style>
  <w:style w:type="character" w:customStyle="1" w:styleId="apple-converted-space">
    <w:name w:val="apple-converted-space"/>
    <w:basedOn w:val="a4"/>
    <w:qFormat/>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9"/>
    <w:qFormat/>
    <w:rsid w:val="00083277"/>
    <w:rPr>
      <w:rFonts w:ascii="Times New Roman" w:hAnsi="Times New Roman" w:cs="Times New Roman"/>
      <w:b/>
      <w:sz w:val="28"/>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qFormat/>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qFormat/>
    <w:rsid w:val="00300F50"/>
  </w:style>
  <w:style w:type="character" w:customStyle="1" w:styleId="ad">
    <w:name w:val="Без интервала Знак"/>
    <w:basedOn w:val="ac"/>
    <w:uiPriority w:val="1"/>
    <w:qFormat/>
    <w:rsid w:val="008B1499"/>
    <w:rPr>
      <w:rFonts w:ascii="Times New Roman" w:hAnsi="Times New Roman" w:cs="Times New Roman"/>
      <w:sz w:val="24"/>
      <w:szCs w:val="24"/>
    </w:rPr>
  </w:style>
  <w:style w:type="character" w:customStyle="1" w:styleId="ae">
    <w:name w:val="УД Знак"/>
    <w:basedOn w:val="ad"/>
    <w:qFormat/>
    <w:rsid w:val="00300F50"/>
    <w:rPr>
      <w:rFonts w:ascii="Times New Roman" w:hAnsi="Times New Roman" w:cs="Times New Roman"/>
      <w:b/>
      <w:sz w:val="24"/>
      <w:szCs w:val="24"/>
    </w:rPr>
  </w:style>
  <w:style w:type="character" w:customStyle="1" w:styleId="af">
    <w:name w:val="Ком Знак"/>
    <w:basedOn w:val="ac"/>
    <w:qFormat/>
    <w:rsid w:val="008B1499"/>
    <w:rPr>
      <w:rFonts w:ascii="Times New Roman" w:hAnsi="Times New Roman" w:cs="Times New Roman"/>
      <w:i/>
      <w:sz w:val="24"/>
      <w:szCs w:val="24"/>
    </w:rPr>
  </w:style>
  <w:style w:type="character" w:styleId="af0">
    <w:name w:val="annotation reference"/>
    <w:basedOn w:val="a4"/>
    <w:uiPriority w:val="99"/>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qFormat/>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uiPriority w:val="99"/>
    <w:qFormat/>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4"/>
    <w:uiPriority w:val="99"/>
    <w:qFormat/>
    <w:rsid w:val="003F4166"/>
    <w:rPr>
      <w:rFonts w:ascii="Times New Roman" w:eastAsia="Times New Roman" w:hAnsi="Times New Roman" w:cs="Times New Roman"/>
      <w:sz w:val="20"/>
      <w:szCs w:val="20"/>
      <w:lang w:eastAsia="ru-RU"/>
    </w:rPr>
  </w:style>
  <w:style w:type="character" w:customStyle="1" w:styleId="14">
    <w:name w:val="Стиль1 Знак"/>
    <w:basedOn w:val="Normal1"/>
    <w:qFormat/>
    <w:rsid w:val="003F4166"/>
    <w:rPr>
      <w:rFonts w:ascii="Times New Roman" w:eastAsiaTheme="majorEastAsia"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6">
    <w:name w:val="Ссылка указателя"/>
    <w:qFormat/>
  </w:style>
  <w:style w:type="paragraph" w:customStyle="1" w:styleId="13">
    <w:name w:val="Заголовок1"/>
    <w:basedOn w:val="a1"/>
    <w:next w:val="a3"/>
    <w:qFormat/>
    <w:pPr>
      <w:keepNext/>
      <w:spacing w:before="240" w:after="120"/>
    </w:pPr>
    <w:rPr>
      <w:rFonts w:ascii="Liberation Sans" w:eastAsia="Microsoft YaHei" w:hAnsi="Liberation Sans" w:cs="Mangal"/>
      <w:sz w:val="28"/>
      <w:szCs w:val="28"/>
    </w:rPr>
  </w:style>
  <w:style w:type="paragraph" w:styleId="a3">
    <w:name w:val="Body Text"/>
    <w:basedOn w:val="a1"/>
    <w:link w:val="af7"/>
    <w:pPr>
      <w:spacing w:after="140" w:line="288" w:lineRule="auto"/>
    </w:pPr>
  </w:style>
  <w:style w:type="paragraph" w:styleId="af8">
    <w:name w:val="List"/>
    <w:basedOn w:val="a3"/>
    <w:rPr>
      <w:rFonts w:cs="Mangal"/>
    </w:rPr>
  </w:style>
  <w:style w:type="paragraph" w:styleId="af9">
    <w:name w:val="caption"/>
    <w:basedOn w:val="a1"/>
    <w:qFormat/>
    <w:pPr>
      <w:suppressLineNumbers/>
      <w:spacing w:before="120" w:after="120"/>
    </w:pPr>
    <w:rPr>
      <w:rFonts w:cs="Mangal"/>
      <w:i/>
      <w:iCs/>
      <w:szCs w:val="24"/>
    </w:rPr>
  </w:style>
  <w:style w:type="paragraph" w:styleId="afa">
    <w:name w:val="index heading"/>
    <w:basedOn w:val="a1"/>
    <w:qFormat/>
    <w:pPr>
      <w:suppressLineNumbers/>
    </w:pPr>
    <w:rPr>
      <w:rFonts w:cs="Mangal"/>
    </w:rPr>
  </w:style>
  <w:style w:type="paragraph" w:styleId="afb">
    <w:name w:val="header"/>
    <w:basedOn w:val="a1"/>
    <w:link w:val="15"/>
    <w:uiPriority w:val="99"/>
    <w:unhideWhenUsed/>
    <w:qFormat/>
    <w:rsid w:val="00C15E9F"/>
    <w:pPr>
      <w:tabs>
        <w:tab w:val="center" w:pos="4677"/>
        <w:tab w:val="right" w:pos="9355"/>
      </w:tabs>
      <w:spacing w:line="240" w:lineRule="auto"/>
    </w:pPr>
  </w:style>
  <w:style w:type="paragraph" w:styleId="afc">
    <w:name w:val="footer"/>
    <w:basedOn w:val="a1"/>
    <w:link w:val="16"/>
    <w:uiPriority w:val="99"/>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qFormat/>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iPriority w:val="9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8139EA"/>
    <w:pPr>
      <w:tabs>
        <w:tab w:val="right" w:leader="dot" w:pos="9345"/>
      </w:tabs>
      <w:spacing w:after="10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
    <w:basedOn w:val="aff1"/>
    <w:qFormat/>
    <w:rsid w:val="00300F50"/>
    <w:pPr>
      <w:spacing w:before="0"/>
    </w:pPr>
    <w:rPr>
      <w:b/>
    </w:rPr>
  </w:style>
  <w:style w:type="paragraph" w:customStyle="1" w:styleId="aff3">
    <w:name w:val="Ком"/>
    <w:basedOn w:val="aff2"/>
    <w:qFormat/>
    <w:rsid w:val="008B1499"/>
    <w:rPr>
      <w:b w:val="0"/>
      <w:i/>
    </w:rPr>
  </w:style>
  <w:style w:type="paragraph" w:styleId="aff4">
    <w:name w:val="annotation text"/>
    <w:basedOn w:val="a1"/>
    <w:link w:val="1c"/>
    <w:uiPriority w:val="99"/>
    <w:unhideWhenUsed/>
    <w:qFormat/>
    <w:rsid w:val="009C1F13"/>
    <w:pPr>
      <w:spacing w:line="240" w:lineRule="auto"/>
    </w:pPr>
    <w:rPr>
      <w:sz w:val="20"/>
      <w:szCs w:val="20"/>
    </w:rPr>
  </w:style>
  <w:style w:type="paragraph" w:styleId="aff5">
    <w:name w:val="annotation subject"/>
    <w:basedOn w:val="aff4"/>
    <w:link w:val="1d"/>
    <w:uiPriority w:val="99"/>
    <w:unhideWhenUsed/>
    <w:qFormat/>
    <w:rsid w:val="009C1F13"/>
    <w:rPr>
      <w:b/>
      <w:bCs/>
    </w:rPr>
  </w:style>
  <w:style w:type="paragraph" w:styleId="aff6">
    <w:name w:val="Title"/>
    <w:aliases w:val="Заголовок мой,Название1"/>
    <w:basedOn w:val="a1"/>
    <w:link w:val="aff7"/>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52484"/>
    <w:pPr>
      <w:tabs>
        <w:tab w:val="right" w:leader="dot" w:pos="9345"/>
      </w:tabs>
      <w:spacing w:after="200" w:line="276" w:lineRule="auto"/>
      <w:ind w:left="220"/>
    </w:pPr>
    <w:rPr>
      <w:rFonts w:eastAsia="Calibri" w:cs="Times New Roman"/>
      <w:noProof/>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szCs w:val="20"/>
      <w:lang w:eastAsia="ru-RU"/>
    </w:rPr>
  </w:style>
  <w:style w:type="paragraph" w:styleId="aff8">
    <w:name w:val="footnote text"/>
    <w:basedOn w:val="a1"/>
    <w:link w:val="1e"/>
    <w:uiPriority w:val="99"/>
    <w:unhideWhenUsed/>
    <w:qFormat/>
    <w:rsid w:val="004008B9"/>
    <w:pPr>
      <w:spacing w:after="200" w:line="276" w:lineRule="auto"/>
    </w:pPr>
    <w:rPr>
      <w:rFonts w:ascii="Calibri" w:eastAsia="Calibri" w:hAnsi="Calibri" w:cs="Times New Roman"/>
      <w:sz w:val="20"/>
      <w:szCs w:val="20"/>
    </w:rPr>
  </w:style>
  <w:style w:type="paragraph" w:customStyle="1" w:styleId="1f">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9">
    <w:name w:val="Содержимое врезки"/>
    <w:basedOn w:val="a1"/>
    <w:uiPriority w:val="99"/>
    <w:qFormat/>
  </w:style>
  <w:style w:type="table" w:styleId="affa">
    <w:name w:val="Table Grid"/>
    <w:basedOn w:val="a5"/>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0">
    <w:name w:val="1"/>
    <w:qFormat/>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Pr>
      <w:color w:val="0000FF"/>
      <w:u w:val="single"/>
    </w:rPr>
  </w:style>
  <w:style w:type="paragraph" w:customStyle="1" w:styleId="10">
    <w:name w:val="Стиль1"/>
    <w:basedOn w:val="a1"/>
    <w:link w:val="110"/>
    <w:qFormat/>
    <w:rsid w:val="00D2226B"/>
    <w:pPr>
      <w:numPr>
        <w:numId w:val="1"/>
      </w:numPr>
      <w:tabs>
        <w:tab w:val="clear" w:pos="720"/>
      </w:tabs>
      <w:spacing w:before="240"/>
      <w:ind w:left="0"/>
    </w:pPr>
    <w:rPr>
      <w:rFonts w:eastAsia="Times New Roman"/>
    </w:rPr>
  </w:style>
  <w:style w:type="character" w:customStyle="1" w:styleId="110">
    <w:name w:val="Стиль1 Знак1"/>
    <w:basedOn w:val="a4"/>
    <w:link w:val="10"/>
    <w:rsid w:val="00D2226B"/>
    <w:rPr>
      <w:rFonts w:ascii="Times New Roman" w:eastAsia="Times New Roman" w:hAnsi="Times New Roman"/>
      <w:sz w:val="24"/>
    </w:rPr>
  </w:style>
  <w:style w:type="paragraph" w:customStyle="1" w:styleId="affe">
    <w:name w:val="Наим. раздела"/>
    <w:basedOn w:val="CustomContentNormal"/>
    <w:link w:val="afff"/>
    <w:qFormat/>
    <w:rsid w:val="009A7B19"/>
  </w:style>
  <w:style w:type="character" w:customStyle="1" w:styleId="afff">
    <w:name w:val="Наим. раздела Знак"/>
    <w:basedOn w:val="a4"/>
    <w:link w:val="affe"/>
    <w:rsid w:val="009A7B19"/>
    <w:rPr>
      <w:rFonts w:ascii="Times New Roman" w:eastAsia="Sans" w:hAnsi="Times New Roman"/>
      <w:b/>
      <w:sz w:val="28"/>
    </w:rPr>
  </w:style>
  <w:style w:type="paragraph" w:customStyle="1" w:styleId="afff0">
    <w:name w:val="Памятки"/>
    <w:basedOn w:val="a1"/>
    <w:link w:val="afff1"/>
    <w:uiPriority w:val="99"/>
    <w:qFormat/>
    <w:rsid w:val="009A7B19"/>
    <w:pPr>
      <w:ind w:firstLine="709"/>
    </w:pPr>
    <w:rPr>
      <w:rFonts w:eastAsia="Times New Roman" w:cs="Times New Roman"/>
      <w:i/>
      <w:color w:val="FF0000"/>
      <w:sz w:val="18"/>
      <w:szCs w:val="24"/>
    </w:rPr>
  </w:style>
  <w:style w:type="character" w:customStyle="1" w:styleId="afff1">
    <w:name w:val="Памятки Знак"/>
    <w:basedOn w:val="a4"/>
    <w:link w:val="afff0"/>
    <w:uiPriority w:val="99"/>
    <w:rsid w:val="009A7B19"/>
    <w:rPr>
      <w:rFonts w:ascii="Times New Roman" w:eastAsia="Times New Roman" w:hAnsi="Times New Roman" w:cs="Times New Roman"/>
      <w:i/>
      <w:color w:val="FF0000"/>
      <w:sz w:val="18"/>
      <w:szCs w:val="24"/>
    </w:rPr>
  </w:style>
  <w:style w:type="paragraph" w:customStyle="1" w:styleId="afff2">
    <w:name w:val="УДД;УУР"/>
    <w:basedOn w:val="aff1"/>
    <w:qFormat/>
    <w:rsid w:val="00D07EC1"/>
    <w:pPr>
      <w:spacing w:before="0"/>
      <w:ind w:left="709" w:firstLine="0"/>
    </w:pPr>
    <w:rPr>
      <w:b/>
    </w:rPr>
  </w:style>
  <w:style w:type="character" w:customStyle="1" w:styleId="CustomContentNormal0">
    <w:name w:val="Custom Content Normal Знак"/>
    <w:basedOn w:val="a4"/>
    <w:link w:val="CustomContentNormal"/>
    <w:rsid w:val="00764E6B"/>
    <w:rPr>
      <w:rFonts w:ascii="Times New Roman" w:eastAsia="Sans" w:hAnsi="Times New Roman"/>
      <w:b/>
      <w:sz w:val="28"/>
    </w:rPr>
  </w:style>
  <w:style w:type="character" w:customStyle="1" w:styleId="17">
    <w:name w:val="Обычный (веб) Знак1"/>
    <w:basedOn w:val="a4"/>
    <w:link w:val="afd"/>
    <w:uiPriority w:val="99"/>
    <w:rsid w:val="002C60E1"/>
    <w:rPr>
      <w:rFonts w:ascii="Times New Roman" w:eastAsia="Times New Roman" w:hAnsi="Times New Roman" w:cs="Times New Roman"/>
      <w:sz w:val="24"/>
      <w:szCs w:val="24"/>
      <w:lang w:eastAsia="ru-RU"/>
    </w:rPr>
  </w:style>
  <w:style w:type="table" w:customStyle="1" w:styleId="1f1">
    <w:name w:val="Сетка таблицы1"/>
    <w:basedOn w:val="a5"/>
    <w:next w:val="affa"/>
    <w:uiPriority w:val="59"/>
    <w:rsid w:val="00BC7A14"/>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sPlusNormal">
    <w:name w:val="ConsPlusNormal"/>
    <w:qFormat/>
    <w:rsid w:val="00F44634"/>
    <w:pPr>
      <w:widowControl w:val="0"/>
      <w:autoSpaceDE w:val="0"/>
      <w:autoSpaceDN w:val="0"/>
    </w:pPr>
    <w:rPr>
      <w:rFonts w:ascii="Calibri" w:eastAsia="Times New Roman" w:hAnsi="Calibri" w:cs="Calibri"/>
      <w:sz w:val="22"/>
      <w:szCs w:val="20"/>
      <w:lang w:eastAsia="ru-RU"/>
    </w:rPr>
  </w:style>
  <w:style w:type="paragraph" w:styleId="afff3">
    <w:name w:val="Revision"/>
    <w:hidden/>
    <w:uiPriority w:val="99"/>
    <w:rsid w:val="00117C9A"/>
    <w:rPr>
      <w:rFonts w:ascii="Times New Roman" w:hAnsi="Times New Roman"/>
      <w:sz w:val="24"/>
    </w:rPr>
  </w:style>
  <w:style w:type="paragraph" w:customStyle="1" w:styleId="2-6">
    <w:name w:val="Вводный текст 2-6 разделы"/>
    <w:basedOn w:val="a1"/>
    <w:link w:val="2-60"/>
    <w:qFormat/>
    <w:rsid w:val="007419F5"/>
    <w:pPr>
      <w:ind w:firstLine="709"/>
    </w:pPr>
    <w:rPr>
      <w:szCs w:val="24"/>
    </w:rPr>
  </w:style>
  <w:style w:type="character" w:customStyle="1" w:styleId="2-60">
    <w:name w:val="Вводный текст 2-6 разделы Знак"/>
    <w:basedOn w:val="a4"/>
    <w:link w:val="2-6"/>
    <w:rsid w:val="007419F5"/>
    <w:rPr>
      <w:rFonts w:ascii="Times New Roman" w:hAnsi="Times New Roman"/>
      <w:sz w:val="24"/>
      <w:szCs w:val="24"/>
    </w:rPr>
  </w:style>
  <w:style w:type="paragraph" w:customStyle="1" w:styleId="ConsPlusTitle">
    <w:name w:val="ConsPlusTitle"/>
    <w:uiPriority w:val="99"/>
    <w:qFormat/>
    <w:rsid w:val="00581261"/>
    <w:pPr>
      <w:widowControl w:val="0"/>
    </w:pPr>
    <w:rPr>
      <w:rFonts w:ascii="Arial" w:eastAsiaTheme="minorEastAsia" w:hAnsi="Arial" w:cs="Arial"/>
      <w:b/>
      <w:bCs/>
      <w:szCs w:val="20"/>
      <w:lang w:eastAsia="ru-RU"/>
    </w:rPr>
  </w:style>
  <w:style w:type="character" w:customStyle="1" w:styleId="30">
    <w:name w:val="Заголовок 3 Знак"/>
    <w:basedOn w:val="a4"/>
    <w:link w:val="3"/>
    <w:uiPriority w:val="9"/>
    <w:rsid w:val="00321279"/>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4"/>
    <w:link w:val="4"/>
    <w:uiPriority w:val="99"/>
    <w:rsid w:val="00321279"/>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uiPriority w:val="99"/>
    <w:rsid w:val="00321279"/>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uiPriority w:val="99"/>
    <w:rsid w:val="00321279"/>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uiPriority w:val="99"/>
    <w:rsid w:val="00321279"/>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321279"/>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321279"/>
    <w:rPr>
      <w:rFonts w:ascii="Calibri Light" w:eastAsia="Times New Roman" w:hAnsi="Calibri Light" w:cs="Calibri Light"/>
      <w:b/>
      <w:bCs/>
      <w:kern w:val="1"/>
      <w:sz w:val="21"/>
      <w:szCs w:val="21"/>
      <w:lang w:eastAsia="zh-CN"/>
    </w:rPr>
  </w:style>
  <w:style w:type="character" w:customStyle="1" w:styleId="apple-style-span">
    <w:name w:val="apple-style-span"/>
    <w:rsid w:val="00321279"/>
  </w:style>
  <w:style w:type="paragraph" w:customStyle="1" w:styleId="a0">
    <w:name w:val="Список ключевых слов"/>
    <w:basedOn w:val="afe"/>
    <w:link w:val="afff4"/>
    <w:qFormat/>
    <w:rsid w:val="00321279"/>
    <w:pPr>
      <w:numPr>
        <w:numId w:val="13"/>
      </w:numPr>
      <w:ind w:left="0" w:firstLine="709"/>
    </w:pPr>
    <w:rPr>
      <w:szCs w:val="28"/>
    </w:rPr>
  </w:style>
  <w:style w:type="paragraph" w:customStyle="1" w:styleId="afff5">
    <w:name w:val="Сокращения"/>
    <w:basedOn w:val="a1"/>
    <w:link w:val="afff6"/>
    <w:qFormat/>
    <w:rsid w:val="00321279"/>
    <w:pPr>
      <w:ind w:firstLine="709"/>
    </w:pPr>
  </w:style>
  <w:style w:type="character" w:customStyle="1" w:styleId="18">
    <w:name w:val="Абзац списка Знак1"/>
    <w:basedOn w:val="a4"/>
    <w:link w:val="afe"/>
    <w:uiPriority w:val="34"/>
    <w:rsid w:val="00321279"/>
    <w:rPr>
      <w:rFonts w:ascii="Times New Roman" w:hAnsi="Times New Roman"/>
      <w:sz w:val="24"/>
    </w:rPr>
  </w:style>
  <w:style w:type="character" w:customStyle="1" w:styleId="afff4">
    <w:name w:val="Список ключевых слов Знак"/>
    <w:basedOn w:val="18"/>
    <w:link w:val="a0"/>
    <w:rsid w:val="00321279"/>
    <w:rPr>
      <w:rFonts w:ascii="Times New Roman" w:hAnsi="Times New Roman"/>
      <w:sz w:val="24"/>
      <w:szCs w:val="28"/>
    </w:rPr>
  </w:style>
  <w:style w:type="character" w:customStyle="1" w:styleId="afff6">
    <w:name w:val="Сокращения Знак"/>
    <w:basedOn w:val="a4"/>
    <w:link w:val="afff5"/>
    <w:rsid w:val="00321279"/>
    <w:rPr>
      <w:rFonts w:ascii="Times New Roman" w:hAnsi="Times New Roman"/>
      <w:sz w:val="24"/>
    </w:rPr>
  </w:style>
  <w:style w:type="paragraph" w:customStyle="1" w:styleId="1f2">
    <w:name w:val="Текст в 1 разделе"/>
    <w:basedOn w:val="a1"/>
    <w:link w:val="1f3"/>
    <w:qFormat/>
    <w:rsid w:val="00321279"/>
    <w:pPr>
      <w:ind w:firstLine="709"/>
    </w:pPr>
    <w:rPr>
      <w:rFonts w:eastAsia="Times New Roman" w:cs="Times New Roman"/>
      <w:szCs w:val="24"/>
    </w:rPr>
  </w:style>
  <w:style w:type="paragraph" w:customStyle="1" w:styleId="afff7">
    <w:name w:val="Таблицы"/>
    <w:basedOn w:val="afd"/>
    <w:link w:val="afff8"/>
    <w:qFormat/>
    <w:rsid w:val="00321279"/>
    <w:pPr>
      <w:spacing w:line="240" w:lineRule="auto"/>
    </w:pPr>
  </w:style>
  <w:style w:type="character" w:customStyle="1" w:styleId="1f3">
    <w:name w:val="Текст в 1 разделе Знак"/>
    <w:basedOn w:val="a4"/>
    <w:link w:val="1f2"/>
    <w:rsid w:val="00321279"/>
    <w:rPr>
      <w:rFonts w:ascii="Times New Roman" w:eastAsia="Times New Roman" w:hAnsi="Times New Roman" w:cs="Times New Roman"/>
      <w:sz w:val="24"/>
      <w:szCs w:val="24"/>
    </w:rPr>
  </w:style>
  <w:style w:type="paragraph" w:customStyle="1" w:styleId="afff9">
    <w:name w:val="Наим. табл"/>
    <w:basedOn w:val="a1"/>
    <w:link w:val="afffa"/>
    <w:qFormat/>
    <w:rsid w:val="00321279"/>
    <w:pPr>
      <w:ind w:firstLine="709"/>
    </w:pPr>
  </w:style>
  <w:style w:type="character" w:customStyle="1" w:styleId="afff8">
    <w:name w:val="Таблицы Знак"/>
    <w:basedOn w:val="17"/>
    <w:link w:val="afff7"/>
    <w:rsid w:val="00321279"/>
    <w:rPr>
      <w:rFonts w:ascii="Times New Roman" w:eastAsia="Times New Roman" w:hAnsi="Times New Roman" w:cs="Times New Roman"/>
      <w:sz w:val="24"/>
      <w:szCs w:val="24"/>
      <w:lang w:eastAsia="ru-RU"/>
    </w:rPr>
  </w:style>
  <w:style w:type="character" w:customStyle="1" w:styleId="afffa">
    <w:name w:val="Наим. табл Знак"/>
    <w:basedOn w:val="a4"/>
    <w:link w:val="afff9"/>
    <w:rsid w:val="00321279"/>
    <w:rPr>
      <w:rFonts w:ascii="Times New Roman" w:hAnsi="Times New Roman"/>
      <w:sz w:val="24"/>
    </w:rPr>
  </w:style>
  <w:style w:type="paragraph" w:customStyle="1" w:styleId="afffb">
    <w:name w:val="Рекомендация"/>
    <w:basedOn w:val="10"/>
    <w:link w:val="afffc"/>
    <w:qFormat/>
    <w:rsid w:val="00321279"/>
    <w:pPr>
      <w:ind w:left="709" w:hanging="425"/>
    </w:pPr>
  </w:style>
  <w:style w:type="paragraph" w:customStyle="1" w:styleId="afffd">
    <w:name w:val="УДД"/>
    <w:aliases w:val="УУР"/>
    <w:basedOn w:val="afff2"/>
    <w:rsid w:val="00321279"/>
  </w:style>
  <w:style w:type="character" w:customStyle="1" w:styleId="afffc">
    <w:name w:val="Рекомендация Знак"/>
    <w:basedOn w:val="110"/>
    <w:link w:val="afffb"/>
    <w:rsid w:val="00321279"/>
    <w:rPr>
      <w:rFonts w:ascii="Times New Roman" w:eastAsia="Times New Roman" w:hAnsi="Times New Roman"/>
      <w:sz w:val="24"/>
    </w:rPr>
  </w:style>
  <w:style w:type="paragraph" w:customStyle="1" w:styleId="Default">
    <w:name w:val="Default"/>
    <w:rsid w:val="00321279"/>
    <w:pPr>
      <w:autoSpaceDE w:val="0"/>
      <w:autoSpaceDN w:val="0"/>
      <w:adjustRightInd w:val="0"/>
    </w:pPr>
    <w:rPr>
      <w:rFonts w:ascii="Times New Roman" w:hAnsi="Times New Roman" w:cs="Times New Roman"/>
      <w:color w:val="000000"/>
      <w:sz w:val="24"/>
      <w:szCs w:val="24"/>
    </w:rPr>
  </w:style>
  <w:style w:type="table" w:customStyle="1" w:styleId="71">
    <w:name w:val="Сетка таблицы7"/>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a"/>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e">
    <w:name w:val="ссылка"/>
    <w:basedOn w:val="a1"/>
    <w:link w:val="affff"/>
    <w:qFormat/>
    <w:rsid w:val="00321279"/>
    <w:pPr>
      <w:ind w:firstLine="709"/>
    </w:pPr>
    <w:rPr>
      <w:rFonts w:eastAsia="Times New Roman" w:cs="Times New Roman"/>
      <w:i/>
      <w:color w:val="0070C0"/>
      <w:szCs w:val="24"/>
      <w:u w:val="single"/>
    </w:rPr>
  </w:style>
  <w:style w:type="character" w:customStyle="1" w:styleId="affff">
    <w:name w:val="ссылка Знак"/>
    <w:basedOn w:val="a4"/>
    <w:link w:val="afffe"/>
    <w:rsid w:val="00321279"/>
    <w:rPr>
      <w:rFonts w:ascii="Times New Roman" w:eastAsia="Times New Roman" w:hAnsi="Times New Roman" w:cs="Times New Roman"/>
      <w:i/>
      <w:color w:val="0070C0"/>
      <w:sz w:val="24"/>
      <w:szCs w:val="24"/>
      <w:u w:val="single"/>
    </w:rPr>
  </w:style>
  <w:style w:type="character" w:customStyle="1" w:styleId="affff0">
    <w:name w:val="Основной текст_"/>
    <w:basedOn w:val="a4"/>
    <w:link w:val="1f4"/>
    <w:rsid w:val="00321279"/>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321279"/>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0"/>
    <w:rsid w:val="00321279"/>
    <w:pPr>
      <w:widowControl w:val="0"/>
      <w:shd w:val="clear" w:color="auto" w:fill="FFFFFF"/>
      <w:ind w:firstLine="400"/>
    </w:pPr>
    <w:rPr>
      <w:rFonts w:eastAsia="Times New Roman" w:cs="Times New Roman"/>
      <w:sz w:val="28"/>
      <w:szCs w:val="28"/>
    </w:rPr>
  </w:style>
  <w:style w:type="paragraph" w:customStyle="1" w:styleId="23">
    <w:name w:val="Заголовок №2"/>
    <w:basedOn w:val="a1"/>
    <w:link w:val="22"/>
    <w:rsid w:val="00321279"/>
    <w:pPr>
      <w:widowControl w:val="0"/>
      <w:shd w:val="clear" w:color="auto" w:fill="FFFFFF"/>
      <w:spacing w:after="160"/>
      <w:ind w:right="100"/>
      <w:jc w:val="center"/>
      <w:outlineLvl w:val="1"/>
    </w:pPr>
    <w:rPr>
      <w:rFonts w:eastAsia="Times New Roman" w:cs="Times New Roman"/>
      <w:b/>
      <w:bCs/>
      <w:sz w:val="28"/>
      <w:szCs w:val="28"/>
    </w:rPr>
  </w:style>
  <w:style w:type="character" w:customStyle="1" w:styleId="affff1">
    <w:name w:val="Обычный (веб) Знак"/>
    <w:rsid w:val="00321279"/>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321279"/>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321279"/>
    <w:pPr>
      <w:widowControl w:val="0"/>
      <w:ind w:left="103"/>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321279"/>
    <w:rPr>
      <w:rFonts w:ascii="Times New Roman" w:hAnsi="Times New Roman"/>
      <w:szCs w:val="20"/>
    </w:rPr>
  </w:style>
  <w:style w:type="character" w:customStyle="1" w:styleId="aff7">
    <w:name w:val="Заголовок Знак"/>
    <w:aliases w:val="Заголовок мой Знак,Название1 Знак"/>
    <w:basedOn w:val="a4"/>
    <w:link w:val="aff6"/>
    <w:rsid w:val="00321279"/>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321279"/>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321279"/>
    <w:pPr>
      <w:numPr>
        <w:numId w:val="16"/>
      </w:numPr>
    </w:pPr>
  </w:style>
  <w:style w:type="numbering" w:customStyle="1" w:styleId="1ai1">
    <w:name w:val="1 / a / i1"/>
    <w:basedOn w:val="a6"/>
    <w:next w:val="1ai"/>
    <w:rsid w:val="00321279"/>
    <w:pPr>
      <w:numPr>
        <w:numId w:val="17"/>
      </w:numPr>
    </w:pPr>
  </w:style>
  <w:style w:type="numbering" w:styleId="111111">
    <w:name w:val="Outline List 2"/>
    <w:basedOn w:val="a6"/>
    <w:uiPriority w:val="99"/>
    <w:semiHidden/>
    <w:unhideWhenUsed/>
    <w:rsid w:val="00321279"/>
    <w:pPr>
      <w:numPr>
        <w:numId w:val="14"/>
      </w:numPr>
    </w:pPr>
  </w:style>
  <w:style w:type="numbering" w:styleId="1ai">
    <w:name w:val="Outline List 1"/>
    <w:basedOn w:val="a6"/>
    <w:uiPriority w:val="99"/>
    <w:semiHidden/>
    <w:unhideWhenUsed/>
    <w:rsid w:val="00321279"/>
    <w:pPr>
      <w:numPr>
        <w:numId w:val="15"/>
      </w:numPr>
    </w:pPr>
  </w:style>
  <w:style w:type="character" w:styleId="affff2">
    <w:name w:val="FollowedHyperlink"/>
    <w:basedOn w:val="a4"/>
    <w:uiPriority w:val="99"/>
    <w:unhideWhenUsed/>
    <w:rsid w:val="00321279"/>
    <w:rPr>
      <w:color w:val="954F72" w:themeColor="followedHyperlink"/>
      <w:u w:val="single"/>
    </w:rPr>
  </w:style>
  <w:style w:type="paragraph" w:customStyle="1" w:styleId="msonormal0">
    <w:name w:val="msonormal"/>
    <w:basedOn w:val="a1"/>
    <w:qFormat/>
    <w:rsid w:val="00321279"/>
    <w:pPr>
      <w:spacing w:before="100" w:beforeAutospacing="1" w:after="100" w:afterAutospacing="1" w:line="288" w:lineRule="auto"/>
    </w:pPr>
    <w:rPr>
      <w:rFonts w:eastAsia="Times New Roman" w:cs="Times New Roman"/>
      <w:szCs w:val="24"/>
      <w:lang w:eastAsia="ru-RU"/>
    </w:rPr>
  </w:style>
  <w:style w:type="character" w:customStyle="1" w:styleId="1f5">
    <w:name w:val="Заголовок Знак1"/>
    <w:aliases w:val="Заголовок мой Знак1"/>
    <w:basedOn w:val="a4"/>
    <w:rsid w:val="00321279"/>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321279"/>
    <w:pPr>
      <w:numPr>
        <w:numId w:val="18"/>
      </w:numPr>
      <w:tabs>
        <w:tab w:val="left" w:pos="1134"/>
      </w:tabs>
      <w:spacing w:before="240"/>
      <w:ind w:left="709" w:hanging="425"/>
      <w:contextualSpacing w:val="0"/>
    </w:pPr>
    <w:rPr>
      <w:rFonts w:cs="Times New Roman"/>
      <w:szCs w:val="24"/>
    </w:rPr>
  </w:style>
  <w:style w:type="character" w:customStyle="1" w:styleId="affff3">
    <w:name w:val="рек Знак"/>
    <w:basedOn w:val="ac"/>
    <w:link w:val="a"/>
    <w:rsid w:val="00321279"/>
    <w:rPr>
      <w:rFonts w:ascii="Times New Roman" w:hAnsi="Times New Roman" w:cs="Times New Roman"/>
      <w:sz w:val="24"/>
      <w:szCs w:val="24"/>
    </w:rPr>
  </w:style>
  <w:style w:type="paragraph" w:customStyle="1" w:styleId="1f6">
    <w:name w:val="Обычный с отступом 1 см"/>
    <w:basedOn w:val="a1"/>
    <w:rsid w:val="00321279"/>
    <w:pPr>
      <w:widowControl w:val="0"/>
      <w:ind w:firstLine="680"/>
    </w:pPr>
    <w:rPr>
      <w:rFonts w:ascii="Arial" w:eastAsia="Times New Roman" w:hAnsi="Arial" w:cs="Times New Roman"/>
      <w:bCs/>
      <w:iCs/>
      <w:sz w:val="28"/>
      <w:szCs w:val="20"/>
      <w:lang w:eastAsia="ru-RU"/>
    </w:rPr>
  </w:style>
  <w:style w:type="character" w:styleId="affff4">
    <w:name w:val="endnote reference"/>
    <w:basedOn w:val="a4"/>
    <w:uiPriority w:val="99"/>
    <w:unhideWhenUsed/>
    <w:rsid w:val="00321279"/>
    <w:rPr>
      <w:vertAlign w:val="superscript"/>
    </w:rPr>
  </w:style>
  <w:style w:type="character" w:customStyle="1" w:styleId="ListLabel67">
    <w:name w:val="ListLabel 67"/>
    <w:qFormat/>
    <w:rsid w:val="00321279"/>
    <w:rPr>
      <w:sz w:val="20"/>
    </w:rPr>
  </w:style>
  <w:style w:type="paragraph" w:customStyle="1" w:styleId="affff5">
    <w:name w:val="Содержимое таблицы"/>
    <w:basedOn w:val="a1"/>
    <w:qFormat/>
    <w:rsid w:val="00321279"/>
    <w:pPr>
      <w:suppressLineNumbers/>
    </w:pPr>
    <w:rPr>
      <w:rFonts w:eastAsia="Calibri" w:cs="Tahoma"/>
    </w:rPr>
  </w:style>
  <w:style w:type="character" w:styleId="affff6">
    <w:name w:val="Placeholder Text"/>
    <w:basedOn w:val="a4"/>
    <w:uiPriority w:val="99"/>
    <w:rsid w:val="00321279"/>
    <w:rPr>
      <w:color w:val="808080"/>
    </w:rPr>
  </w:style>
  <w:style w:type="character" w:customStyle="1" w:styleId="WW8Num60z8">
    <w:name w:val="WW8Num60z8"/>
    <w:rsid w:val="00321279"/>
  </w:style>
  <w:style w:type="character" w:customStyle="1" w:styleId="1f7">
    <w:name w:val="Строгий1"/>
    <w:basedOn w:val="a4"/>
    <w:rsid w:val="00321279"/>
    <w:rPr>
      <w:b/>
      <w:bCs/>
    </w:rPr>
  </w:style>
  <w:style w:type="character" w:customStyle="1" w:styleId="WW8Num37z5">
    <w:name w:val="WW8Num37z5"/>
    <w:rsid w:val="00321279"/>
  </w:style>
  <w:style w:type="character" w:customStyle="1" w:styleId="WW8Num37z0">
    <w:name w:val="WW8Num37z0"/>
    <w:rsid w:val="00321279"/>
  </w:style>
  <w:style w:type="character" w:customStyle="1" w:styleId="highlight">
    <w:name w:val="highlight"/>
    <w:basedOn w:val="a4"/>
    <w:rsid w:val="00321279"/>
  </w:style>
  <w:style w:type="paragraph" w:customStyle="1" w:styleId="-51">
    <w:name w:val="Светлый список - Акцент 51"/>
    <w:basedOn w:val="a1"/>
    <w:uiPriority w:val="34"/>
    <w:qFormat/>
    <w:rsid w:val="00321279"/>
    <w:pPr>
      <w:suppressAutoHyphens/>
      <w:ind w:left="708"/>
    </w:pPr>
    <w:rPr>
      <w:rFonts w:eastAsia="Calibri" w:cs="Times New Roman"/>
      <w:lang w:eastAsia="zh-CN"/>
    </w:rPr>
  </w:style>
  <w:style w:type="paragraph" w:customStyle="1" w:styleId="1f8">
    <w:name w:val="Абзац списка1"/>
    <w:basedOn w:val="a1"/>
    <w:uiPriority w:val="34"/>
    <w:qFormat/>
    <w:rsid w:val="00321279"/>
    <w:pPr>
      <w:spacing w:after="160"/>
      <w:ind w:left="720" w:firstLine="709"/>
      <w:contextualSpacing/>
    </w:pPr>
    <w:rPr>
      <w:rFonts w:eastAsia="Times New Roman" w:cs="Times New Roman"/>
    </w:rPr>
  </w:style>
  <w:style w:type="character" w:customStyle="1" w:styleId="af7">
    <w:name w:val="Основной текст Знак"/>
    <w:basedOn w:val="a4"/>
    <w:link w:val="a3"/>
    <w:rsid w:val="00321279"/>
    <w:rPr>
      <w:rFonts w:ascii="Times New Roman" w:hAnsi="Times New Roman"/>
      <w:sz w:val="24"/>
    </w:rPr>
  </w:style>
  <w:style w:type="paragraph" w:styleId="1f9">
    <w:name w:val="index 1"/>
    <w:basedOn w:val="a1"/>
    <w:next w:val="a1"/>
    <w:autoRedefine/>
    <w:uiPriority w:val="99"/>
    <w:semiHidden/>
    <w:unhideWhenUsed/>
    <w:rsid w:val="00321279"/>
    <w:pPr>
      <w:ind w:left="240" w:hanging="240"/>
    </w:pPr>
  </w:style>
  <w:style w:type="character" w:customStyle="1" w:styleId="15">
    <w:name w:val="Верхний колонтитул Знак1"/>
    <w:basedOn w:val="a4"/>
    <w:link w:val="afb"/>
    <w:uiPriority w:val="99"/>
    <w:rsid w:val="00321279"/>
    <w:rPr>
      <w:rFonts w:ascii="Times New Roman" w:hAnsi="Times New Roman"/>
      <w:sz w:val="24"/>
    </w:rPr>
  </w:style>
  <w:style w:type="character" w:customStyle="1" w:styleId="16">
    <w:name w:val="Нижний колонтитул Знак1"/>
    <w:basedOn w:val="a4"/>
    <w:link w:val="afc"/>
    <w:uiPriority w:val="99"/>
    <w:rsid w:val="00321279"/>
    <w:rPr>
      <w:rFonts w:ascii="Times New Roman" w:hAnsi="Times New Roman"/>
      <w:sz w:val="24"/>
    </w:rPr>
  </w:style>
  <w:style w:type="character" w:customStyle="1" w:styleId="19">
    <w:name w:val="Текст выноски Знак1"/>
    <w:basedOn w:val="a4"/>
    <w:link w:val="aff0"/>
    <w:uiPriority w:val="99"/>
    <w:rsid w:val="00321279"/>
    <w:rPr>
      <w:rFonts w:ascii="Tahoma" w:hAnsi="Tahoma" w:cs="Tahoma"/>
      <w:sz w:val="16"/>
      <w:szCs w:val="16"/>
    </w:rPr>
  </w:style>
  <w:style w:type="character" w:customStyle="1" w:styleId="1b">
    <w:name w:val="Подзаголовок Знак1"/>
    <w:basedOn w:val="a4"/>
    <w:link w:val="a2"/>
    <w:uiPriority w:val="11"/>
    <w:rsid w:val="00321279"/>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321279"/>
    <w:rPr>
      <w:rFonts w:ascii="Times New Roman" w:hAnsi="Times New Roman"/>
      <w:b/>
      <w:bCs/>
      <w:szCs w:val="20"/>
    </w:rPr>
  </w:style>
  <w:style w:type="character" w:customStyle="1" w:styleId="1e">
    <w:name w:val="Текст сноски Знак1"/>
    <w:basedOn w:val="a4"/>
    <w:link w:val="aff8"/>
    <w:uiPriority w:val="99"/>
    <w:rsid w:val="00321279"/>
    <w:rPr>
      <w:rFonts w:ascii="Calibri" w:eastAsia="Calibri" w:hAnsi="Calibri" w:cs="Times New Roman"/>
      <w:szCs w:val="20"/>
    </w:rPr>
  </w:style>
  <w:style w:type="character" w:customStyle="1" w:styleId="1fa">
    <w:name w:val="Неразрешенное упоминание1"/>
    <w:basedOn w:val="a4"/>
    <w:uiPriority w:val="99"/>
    <w:semiHidden/>
    <w:unhideWhenUsed/>
    <w:rsid w:val="00321279"/>
    <w:rPr>
      <w:color w:val="605E5C"/>
      <w:shd w:val="clear" w:color="auto" w:fill="E1DFDD"/>
    </w:rPr>
  </w:style>
  <w:style w:type="paragraph" w:styleId="HTML">
    <w:name w:val="HTML Preformatted"/>
    <w:basedOn w:val="a1"/>
    <w:link w:val="HTML0"/>
    <w:unhideWhenUsed/>
    <w:rsid w:val="00321279"/>
    <w:pPr>
      <w:ind w:firstLine="709"/>
    </w:pPr>
    <w:rPr>
      <w:rFonts w:ascii="Consolas" w:hAnsi="Consolas" w:cs="Consolas"/>
      <w:sz w:val="20"/>
      <w:szCs w:val="20"/>
    </w:rPr>
  </w:style>
  <w:style w:type="character" w:customStyle="1" w:styleId="HTML0">
    <w:name w:val="Стандартный HTML Знак"/>
    <w:basedOn w:val="a4"/>
    <w:link w:val="HTML"/>
    <w:rsid w:val="00321279"/>
    <w:rPr>
      <w:rFonts w:ascii="Consolas" w:hAnsi="Consolas" w:cs="Consolas"/>
      <w:szCs w:val="20"/>
    </w:rPr>
  </w:style>
  <w:style w:type="character" w:customStyle="1" w:styleId="24">
    <w:name w:val="Неразрешенное упоминание2"/>
    <w:basedOn w:val="a4"/>
    <w:uiPriority w:val="99"/>
    <w:semiHidden/>
    <w:unhideWhenUsed/>
    <w:rsid w:val="00321279"/>
    <w:rPr>
      <w:color w:val="605E5C"/>
      <w:shd w:val="clear" w:color="auto" w:fill="E1DFDD"/>
    </w:rPr>
  </w:style>
  <w:style w:type="character" w:customStyle="1" w:styleId="32">
    <w:name w:val="Неразрешенное упоминание3"/>
    <w:basedOn w:val="a4"/>
    <w:uiPriority w:val="99"/>
    <w:semiHidden/>
    <w:unhideWhenUsed/>
    <w:rsid w:val="00321279"/>
    <w:rPr>
      <w:color w:val="605E5C"/>
      <w:shd w:val="clear" w:color="auto" w:fill="E1DFDD"/>
    </w:rPr>
  </w:style>
  <w:style w:type="paragraph" w:customStyle="1" w:styleId="Numlist">
    <w:name w:val="Num_list"/>
    <w:basedOn w:val="a1"/>
    <w:qFormat/>
    <w:rsid w:val="00321279"/>
    <w:pPr>
      <w:overflowPunct w:val="0"/>
      <w:spacing w:line="240" w:lineRule="auto"/>
      <w:ind w:firstLine="708"/>
      <w:textAlignment w:val="baseline"/>
    </w:pPr>
    <w:rPr>
      <w:rFonts w:eastAsia="Times New Roman" w:cs="Times New Roman"/>
      <w:szCs w:val="24"/>
      <w:lang w:eastAsia="ru-RU"/>
    </w:rPr>
  </w:style>
  <w:style w:type="table" w:customStyle="1" w:styleId="1fb">
    <w:name w:val="Сетка таблицы светлая1"/>
    <w:basedOn w:val="a5"/>
    <w:uiPriority w:val="40"/>
    <w:rsid w:val="00321279"/>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321279"/>
    <w:pPr>
      <w:shd w:val="clear" w:color="auto" w:fill="FFFFFF"/>
      <w:tabs>
        <w:tab w:val="left" w:pos="394"/>
      </w:tabs>
      <w:overflowPunct w:val="0"/>
      <w:autoSpaceDE w:val="0"/>
      <w:autoSpaceDN w:val="0"/>
      <w:adjustRightInd w:val="0"/>
      <w:spacing w:before="5" w:line="240" w:lineRule="auto"/>
      <w:ind w:left="10" w:hanging="10"/>
      <w:textAlignment w:val="baseline"/>
    </w:pPr>
    <w:rPr>
      <w:rFonts w:eastAsia="Times New Roman" w:cs="Times New Roman"/>
      <w:color w:val="000000"/>
      <w:spacing w:val="4"/>
      <w:szCs w:val="20"/>
      <w:lang w:eastAsia="ru-RU"/>
    </w:rPr>
  </w:style>
  <w:style w:type="paragraph" w:customStyle="1" w:styleId="Number1">
    <w:name w:val="Number1"/>
    <w:basedOn w:val="a1"/>
    <w:uiPriority w:val="99"/>
    <w:rsid w:val="00321279"/>
    <w:pPr>
      <w:shd w:val="clear" w:color="auto" w:fill="FFFFFF"/>
      <w:tabs>
        <w:tab w:val="left" w:pos="394"/>
      </w:tabs>
      <w:overflowPunct w:val="0"/>
      <w:autoSpaceDE w:val="0"/>
      <w:autoSpaceDN w:val="0"/>
      <w:adjustRightInd w:val="0"/>
      <w:spacing w:before="5" w:line="240" w:lineRule="auto"/>
      <w:ind w:left="284" w:hanging="284"/>
      <w:textAlignment w:val="baseline"/>
    </w:pPr>
    <w:rPr>
      <w:rFonts w:eastAsia="Times New Roman" w:cs="Times New Roman"/>
      <w:color w:val="000000"/>
      <w:spacing w:val="-1"/>
      <w:szCs w:val="20"/>
      <w:lang w:eastAsia="ru-RU"/>
    </w:rPr>
  </w:style>
  <w:style w:type="paragraph" w:customStyle="1" w:styleId="Author">
    <w:name w:val="Author"/>
    <w:basedOn w:val="a1"/>
    <w:uiPriority w:val="99"/>
    <w:rsid w:val="00321279"/>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7">
    <w:name w:val="Стиль"/>
    <w:uiPriority w:val="99"/>
    <w:rsid w:val="00321279"/>
    <w:pPr>
      <w:keepNext/>
      <w:keepLines/>
      <w:spacing w:line="276" w:lineRule="auto"/>
      <w:outlineLvl w:val="0"/>
    </w:pPr>
    <w:rPr>
      <w:rFonts w:ascii="Times New Roman" w:eastAsia="Calibri" w:hAnsi="Times New Roman" w:cs="Times New Roman"/>
      <w:sz w:val="24"/>
    </w:rPr>
  </w:style>
  <w:style w:type="paragraph" w:customStyle="1" w:styleId="1fc">
    <w:name w:val="УДД1"/>
    <w:aliases w:val="УУР1"/>
    <w:basedOn w:val="afffd"/>
    <w:uiPriority w:val="99"/>
    <w:rsid w:val="00321279"/>
    <w:pPr>
      <w:contextualSpacing w:val="0"/>
    </w:pPr>
    <w:rPr>
      <w:rFonts w:eastAsia="Calibri"/>
    </w:rPr>
  </w:style>
  <w:style w:type="paragraph" w:styleId="33">
    <w:name w:val="toc 3"/>
    <w:basedOn w:val="a1"/>
    <w:next w:val="a1"/>
    <w:autoRedefine/>
    <w:uiPriority w:val="39"/>
    <w:unhideWhenUsed/>
    <w:qFormat/>
    <w:rsid w:val="00321279"/>
    <w:pPr>
      <w:ind w:left="480" w:firstLine="709"/>
    </w:pPr>
    <w:rPr>
      <w:rFonts w:asciiTheme="minorHAnsi" w:eastAsia="Calibri" w:hAnsiTheme="minorHAnsi" w:cs="Times New Roman"/>
      <w:sz w:val="20"/>
      <w:szCs w:val="20"/>
    </w:rPr>
  </w:style>
  <w:style w:type="numbering" w:customStyle="1" w:styleId="1fd">
    <w:name w:val="Нет списка1"/>
    <w:next w:val="a6"/>
    <w:uiPriority w:val="99"/>
    <w:semiHidden/>
    <w:unhideWhenUsed/>
    <w:rsid w:val="00321279"/>
  </w:style>
  <w:style w:type="numbering" w:customStyle="1" w:styleId="25">
    <w:name w:val="Нет списка2"/>
    <w:next w:val="a6"/>
    <w:uiPriority w:val="99"/>
    <w:semiHidden/>
    <w:unhideWhenUsed/>
    <w:rsid w:val="00321279"/>
  </w:style>
  <w:style w:type="numbering" w:customStyle="1" w:styleId="34">
    <w:name w:val="Нет списка3"/>
    <w:next w:val="a6"/>
    <w:uiPriority w:val="99"/>
    <w:semiHidden/>
    <w:unhideWhenUsed/>
    <w:rsid w:val="00321279"/>
  </w:style>
  <w:style w:type="paragraph" w:styleId="affff8">
    <w:name w:val="endnote text"/>
    <w:basedOn w:val="a1"/>
    <w:link w:val="affff9"/>
    <w:uiPriority w:val="99"/>
    <w:unhideWhenUsed/>
    <w:rsid w:val="00321279"/>
    <w:pPr>
      <w:spacing w:line="240" w:lineRule="auto"/>
      <w:ind w:firstLine="567"/>
    </w:pPr>
    <w:rPr>
      <w:rFonts w:ascii="Calibri" w:eastAsia="Calibri" w:hAnsi="Calibri" w:cs="Times New Roman"/>
      <w:sz w:val="20"/>
      <w:szCs w:val="20"/>
    </w:rPr>
  </w:style>
  <w:style w:type="character" w:customStyle="1" w:styleId="affff9">
    <w:name w:val="Текст концевой сноски Знак"/>
    <w:basedOn w:val="a4"/>
    <w:link w:val="affff8"/>
    <w:uiPriority w:val="99"/>
    <w:rsid w:val="00321279"/>
    <w:rPr>
      <w:rFonts w:ascii="Calibri" w:eastAsia="Calibri" w:hAnsi="Calibri" w:cs="Times New Roman"/>
      <w:szCs w:val="20"/>
    </w:rPr>
  </w:style>
  <w:style w:type="paragraph" w:customStyle="1" w:styleId="310">
    <w:name w:val="Основной текст с отступом 31"/>
    <w:basedOn w:val="a1"/>
    <w:rsid w:val="00321279"/>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a"/>
    <w:uiPriority w:val="59"/>
    <w:rsid w:val="00321279"/>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321279"/>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321279"/>
  </w:style>
  <w:style w:type="paragraph" w:customStyle="1" w:styleId="firstlast">
    <w:name w:val="first 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321279"/>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321279"/>
  </w:style>
  <w:style w:type="character" w:customStyle="1" w:styleId="postbody1">
    <w:name w:val="postbody1"/>
    <w:rsid w:val="00321279"/>
    <w:rPr>
      <w:sz w:val="18"/>
      <w:szCs w:val="18"/>
    </w:rPr>
  </w:style>
  <w:style w:type="character" w:customStyle="1" w:styleId="volume">
    <w:name w:val="volume"/>
    <w:rsid w:val="00321279"/>
  </w:style>
  <w:style w:type="character" w:customStyle="1" w:styleId="issue">
    <w:name w:val="issue"/>
    <w:rsid w:val="00321279"/>
  </w:style>
  <w:style w:type="character" w:customStyle="1" w:styleId="pages">
    <w:name w:val="pages"/>
    <w:rsid w:val="00321279"/>
  </w:style>
  <w:style w:type="paragraph" w:customStyle="1" w:styleId="210">
    <w:name w:val="Основной текст 21"/>
    <w:basedOn w:val="a1"/>
    <w:rsid w:val="00321279"/>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321279"/>
    <w:pPr>
      <w:suppressAutoHyphens/>
      <w:spacing w:line="100" w:lineRule="atLeast"/>
      <w:ind w:firstLine="567"/>
    </w:pPr>
    <w:rPr>
      <w:rFonts w:eastAsia="Times New Roman" w:cs="Times New Roman"/>
      <w:kern w:val="1"/>
      <w:szCs w:val="24"/>
      <w:lang w:eastAsia="ar-SA"/>
    </w:rPr>
  </w:style>
  <w:style w:type="paragraph" w:styleId="affffa">
    <w:name w:val="Body Text Indent"/>
    <w:basedOn w:val="a1"/>
    <w:link w:val="affffb"/>
    <w:uiPriority w:val="99"/>
    <w:unhideWhenUsed/>
    <w:rsid w:val="00321279"/>
    <w:pPr>
      <w:spacing w:after="120" w:line="288" w:lineRule="auto"/>
      <w:ind w:left="283" w:firstLine="567"/>
    </w:pPr>
    <w:rPr>
      <w:rFonts w:ascii="Calibri" w:eastAsia="Calibri" w:hAnsi="Calibri" w:cs="Times New Roman"/>
      <w:sz w:val="22"/>
    </w:rPr>
  </w:style>
  <w:style w:type="character" w:customStyle="1" w:styleId="affffb">
    <w:name w:val="Основной текст с отступом Знак"/>
    <w:basedOn w:val="a4"/>
    <w:link w:val="affffa"/>
    <w:uiPriority w:val="99"/>
    <w:rsid w:val="00321279"/>
    <w:rPr>
      <w:rFonts w:ascii="Calibri" w:eastAsia="Calibri" w:hAnsi="Calibri" w:cs="Times New Roman"/>
      <w:sz w:val="22"/>
    </w:rPr>
  </w:style>
  <w:style w:type="paragraph" w:customStyle="1" w:styleId="TextDrugs">
    <w:name w:val="Text_Drugs"/>
    <w:basedOn w:val="a1"/>
    <w:rsid w:val="00321279"/>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321279"/>
  </w:style>
  <w:style w:type="character" w:customStyle="1" w:styleId="maintextbldleft">
    <w:name w:val="maintextbldleft"/>
    <w:rsid w:val="00321279"/>
  </w:style>
  <w:style w:type="character" w:customStyle="1" w:styleId="maintextleft">
    <w:name w:val="maintextleft"/>
    <w:rsid w:val="00321279"/>
  </w:style>
  <w:style w:type="paragraph" w:customStyle="1" w:styleId="27">
    <w:name w:val="Абзац списка2"/>
    <w:basedOn w:val="a1"/>
    <w:rsid w:val="00321279"/>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321279"/>
    <w:pPr>
      <w:suppressAutoHyphens/>
      <w:spacing w:line="100" w:lineRule="atLeast"/>
      <w:ind w:firstLine="567"/>
    </w:pPr>
    <w:rPr>
      <w:rFonts w:eastAsia="Times New Roman" w:cs="Times New Roman"/>
      <w:kern w:val="1"/>
      <w:szCs w:val="24"/>
      <w:lang w:eastAsia="ar-SA"/>
    </w:rPr>
  </w:style>
  <w:style w:type="character" w:customStyle="1" w:styleId="hps">
    <w:name w:val="hps"/>
    <w:rsid w:val="00321279"/>
  </w:style>
  <w:style w:type="paragraph" w:styleId="28">
    <w:name w:val="Body Text 2"/>
    <w:basedOn w:val="a1"/>
    <w:link w:val="29"/>
    <w:semiHidden/>
    <w:rsid w:val="00321279"/>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321279"/>
    <w:rPr>
      <w:rFonts w:ascii="Times New Roman" w:eastAsia="Times New Roman" w:hAnsi="Times New Roman" w:cs="Times New Roman"/>
      <w:sz w:val="24"/>
      <w:szCs w:val="20"/>
      <w:lang w:eastAsia="ru-RU"/>
    </w:rPr>
  </w:style>
  <w:style w:type="paragraph" w:customStyle="1" w:styleId="Number">
    <w:name w:val="Number"/>
    <w:basedOn w:val="a1"/>
    <w:uiPriority w:val="99"/>
    <w:rsid w:val="00321279"/>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321279"/>
  </w:style>
  <w:style w:type="character" w:customStyle="1" w:styleId="nlm-given-names">
    <w:name w:val="nlm-given-names"/>
    <w:rsid w:val="00321279"/>
  </w:style>
  <w:style w:type="character" w:customStyle="1" w:styleId="nlm-surname">
    <w:name w:val="nlm-surname"/>
    <w:rsid w:val="00321279"/>
  </w:style>
  <w:style w:type="character" w:customStyle="1" w:styleId="highwire-cite-metadata-journal">
    <w:name w:val="highwire-cite-metadata-journal"/>
    <w:rsid w:val="00321279"/>
  </w:style>
  <w:style w:type="character" w:customStyle="1" w:styleId="highwire-cite-metadata-date">
    <w:name w:val="highwire-cite-metadata-date"/>
    <w:rsid w:val="00321279"/>
  </w:style>
  <w:style w:type="character" w:customStyle="1" w:styleId="highwire-cite-metadata-volume-pages">
    <w:name w:val="highwire-cite-metadata-volume-pages"/>
    <w:rsid w:val="00321279"/>
  </w:style>
  <w:style w:type="character" w:customStyle="1" w:styleId="highwire-cite-metadata-doi">
    <w:name w:val="highwire-cite-metadata-doi"/>
    <w:rsid w:val="00321279"/>
  </w:style>
  <w:style w:type="character" w:customStyle="1" w:styleId="freeaccess">
    <w:name w:val="freeaccess"/>
    <w:rsid w:val="00321279"/>
  </w:style>
  <w:style w:type="character" w:styleId="affffc">
    <w:name w:val="page number"/>
    <w:uiPriority w:val="99"/>
    <w:rsid w:val="00321279"/>
  </w:style>
  <w:style w:type="paragraph" w:customStyle="1" w:styleId="35">
    <w:name w:val="Абзац списка3"/>
    <w:basedOn w:val="a1"/>
    <w:rsid w:val="00321279"/>
    <w:pPr>
      <w:spacing w:line="240" w:lineRule="auto"/>
      <w:ind w:left="720" w:firstLine="567"/>
    </w:pPr>
    <w:rPr>
      <w:rFonts w:eastAsia="Calibri" w:cs="Times New Roman"/>
      <w:szCs w:val="24"/>
      <w:lang w:eastAsia="ru-RU"/>
    </w:rPr>
  </w:style>
  <w:style w:type="character" w:customStyle="1" w:styleId="WW8Num3z0">
    <w:name w:val="WW8Num3z0"/>
    <w:rsid w:val="00321279"/>
    <w:rPr>
      <w:rFonts w:ascii="Symbol" w:hAnsi="Symbol" w:cs="Symbol"/>
    </w:rPr>
  </w:style>
  <w:style w:type="character" w:customStyle="1" w:styleId="WW8Num3z1">
    <w:name w:val="WW8Num3z1"/>
    <w:rsid w:val="00321279"/>
    <w:rPr>
      <w:rFonts w:ascii="Courier New" w:hAnsi="Courier New" w:cs="Courier New"/>
    </w:rPr>
  </w:style>
  <w:style w:type="character" w:customStyle="1" w:styleId="WW8Num3z2">
    <w:name w:val="WW8Num3z2"/>
    <w:rsid w:val="00321279"/>
    <w:rPr>
      <w:rFonts w:ascii="Wingdings" w:hAnsi="Wingdings" w:cs="Wingdings"/>
    </w:rPr>
  </w:style>
  <w:style w:type="character" w:customStyle="1" w:styleId="WW8Num3z4">
    <w:name w:val="WW8Num3z4"/>
    <w:rsid w:val="00321279"/>
    <w:rPr>
      <w:rFonts w:ascii="Courier New" w:hAnsi="Courier New" w:cs="Courier New"/>
    </w:rPr>
  </w:style>
  <w:style w:type="character" w:customStyle="1" w:styleId="WW8Num4z0">
    <w:name w:val="WW8Num4z0"/>
    <w:rsid w:val="00321279"/>
    <w:rPr>
      <w:rFonts w:ascii="Symbol" w:hAnsi="Symbol" w:cs="Symbol"/>
    </w:rPr>
  </w:style>
  <w:style w:type="character" w:customStyle="1" w:styleId="WW8Num5z0">
    <w:name w:val="WW8Num5z0"/>
    <w:rsid w:val="00321279"/>
    <w:rPr>
      <w:rFonts w:ascii="Calibri" w:hAnsi="Calibri" w:cs="Calibri"/>
    </w:rPr>
  </w:style>
  <w:style w:type="character" w:customStyle="1" w:styleId="WW8Num5z1">
    <w:name w:val="WW8Num5z1"/>
    <w:rsid w:val="00321279"/>
    <w:rPr>
      <w:rFonts w:ascii="Calibri" w:hAnsi="Calibri" w:cs="Calibri"/>
    </w:rPr>
  </w:style>
  <w:style w:type="character" w:customStyle="1" w:styleId="WW8Num5z2">
    <w:name w:val="WW8Num5z2"/>
    <w:rsid w:val="00321279"/>
    <w:rPr>
      <w:rFonts w:ascii="Wingdings" w:hAnsi="Wingdings" w:cs="Wingdings"/>
    </w:rPr>
  </w:style>
  <w:style w:type="character" w:customStyle="1" w:styleId="WW8Num5z4">
    <w:name w:val="WW8Num5z4"/>
    <w:rsid w:val="00321279"/>
    <w:rPr>
      <w:rFonts w:ascii="Courier New" w:hAnsi="Courier New" w:cs="Courier New"/>
    </w:rPr>
  </w:style>
  <w:style w:type="character" w:customStyle="1" w:styleId="WW8Num6z0">
    <w:name w:val="WW8Num6z0"/>
    <w:rsid w:val="00321279"/>
    <w:rPr>
      <w:rFonts w:ascii="Gill Sans" w:hAnsi="Gill Sans" w:cs="Gill Sans"/>
      <w:sz w:val="28"/>
      <w:szCs w:val="22"/>
    </w:rPr>
  </w:style>
  <w:style w:type="character" w:customStyle="1" w:styleId="WW8Num6z1">
    <w:name w:val="WW8Num6z1"/>
    <w:rsid w:val="00321279"/>
    <w:rPr>
      <w:rFonts w:ascii="Courier New" w:hAnsi="Courier New" w:cs="Courier New"/>
    </w:rPr>
  </w:style>
  <w:style w:type="character" w:customStyle="1" w:styleId="WW8Num6z2">
    <w:name w:val="WW8Num6z2"/>
    <w:rsid w:val="00321279"/>
    <w:rPr>
      <w:rFonts w:ascii="Wingdings" w:hAnsi="Wingdings" w:cs="Wingdings"/>
    </w:rPr>
  </w:style>
  <w:style w:type="character" w:customStyle="1" w:styleId="WW8Num7z0">
    <w:name w:val="WW8Num7z0"/>
    <w:rsid w:val="00321279"/>
    <w:rPr>
      <w:rFonts w:ascii="Symbol" w:hAnsi="Symbol" w:cs="Symbol"/>
    </w:rPr>
  </w:style>
  <w:style w:type="character" w:customStyle="1" w:styleId="WW8Num7z1">
    <w:name w:val="WW8Num7z1"/>
    <w:rsid w:val="00321279"/>
    <w:rPr>
      <w:rFonts w:ascii="Calibri" w:hAnsi="Calibri" w:cs="Calibri"/>
    </w:rPr>
  </w:style>
  <w:style w:type="character" w:customStyle="1" w:styleId="WW8Num8z0">
    <w:name w:val="WW8Num8z0"/>
    <w:rsid w:val="00321279"/>
    <w:rPr>
      <w:rFonts w:ascii="Symbol" w:hAnsi="Symbol" w:cs="Symbol"/>
    </w:rPr>
  </w:style>
  <w:style w:type="character" w:customStyle="1" w:styleId="WW8Num9z0">
    <w:name w:val="WW8Num9z0"/>
    <w:rsid w:val="00321279"/>
    <w:rPr>
      <w:rFonts w:ascii="Calibri" w:eastAsia="Times New Roman" w:hAnsi="Calibri" w:cs="Times New Roman"/>
    </w:rPr>
  </w:style>
  <w:style w:type="character" w:customStyle="1" w:styleId="WW8Num10z0">
    <w:name w:val="WW8Num10z0"/>
    <w:rsid w:val="00321279"/>
    <w:rPr>
      <w:b w:val="0"/>
      <w:i w:val="0"/>
    </w:rPr>
  </w:style>
  <w:style w:type="character" w:customStyle="1" w:styleId="WW8Num11z0">
    <w:name w:val="WW8Num11z0"/>
    <w:rsid w:val="00321279"/>
    <w:rPr>
      <w:rFonts w:ascii="Symbol" w:hAnsi="Symbol" w:cs="Symbol"/>
    </w:rPr>
  </w:style>
  <w:style w:type="character" w:customStyle="1" w:styleId="WW8Num12z0">
    <w:name w:val="WW8Num12z0"/>
    <w:rsid w:val="00321279"/>
    <w:rPr>
      <w:rFonts w:ascii="Symbol" w:hAnsi="Symbol" w:cs="Symbol"/>
    </w:rPr>
  </w:style>
  <w:style w:type="character" w:customStyle="1" w:styleId="WW8Num13z0">
    <w:name w:val="WW8Num13z0"/>
    <w:rsid w:val="00321279"/>
    <w:rPr>
      <w:rFonts w:ascii="Symbol" w:hAnsi="Symbol" w:cs="Symbol"/>
    </w:rPr>
  </w:style>
  <w:style w:type="character" w:customStyle="1" w:styleId="WW8Num14z0">
    <w:name w:val="WW8Num14z0"/>
    <w:rsid w:val="00321279"/>
    <w:rPr>
      <w:rFonts w:ascii="Calibri" w:hAnsi="Calibri" w:cs="Calibri"/>
    </w:rPr>
  </w:style>
  <w:style w:type="character" w:customStyle="1" w:styleId="WW8Num15z0">
    <w:name w:val="WW8Num15z0"/>
    <w:rsid w:val="00321279"/>
    <w:rPr>
      <w:rFonts w:ascii="Symbol" w:hAnsi="Symbol" w:cs="Symbol"/>
    </w:rPr>
  </w:style>
  <w:style w:type="character" w:customStyle="1" w:styleId="WW8Num16z0">
    <w:name w:val="WW8Num16z0"/>
    <w:rsid w:val="00321279"/>
    <w:rPr>
      <w:rFonts w:ascii="Symbol" w:hAnsi="Symbol" w:cs="Symbol"/>
    </w:rPr>
  </w:style>
  <w:style w:type="character" w:customStyle="1" w:styleId="WW8Num17z0">
    <w:name w:val="WW8Num17z0"/>
    <w:rsid w:val="00321279"/>
    <w:rPr>
      <w:rFonts w:ascii="Calibri" w:hAnsi="Calibri" w:cs="Calibri"/>
    </w:rPr>
  </w:style>
  <w:style w:type="character" w:customStyle="1" w:styleId="WW8Num18z0">
    <w:name w:val="WW8Num18z0"/>
    <w:rsid w:val="00321279"/>
    <w:rPr>
      <w:rFonts w:ascii="Symbol" w:hAnsi="Symbol" w:cs="Symbol"/>
    </w:rPr>
  </w:style>
  <w:style w:type="character" w:customStyle="1" w:styleId="WW8Num19z0">
    <w:name w:val="WW8Num19z0"/>
    <w:rsid w:val="00321279"/>
    <w:rPr>
      <w:rFonts w:ascii="Symbol" w:hAnsi="Symbol" w:cs="Symbol"/>
    </w:rPr>
  </w:style>
  <w:style w:type="character" w:customStyle="1" w:styleId="WW8Num20z0">
    <w:name w:val="WW8Num20z0"/>
    <w:rsid w:val="00321279"/>
    <w:rPr>
      <w:rFonts w:ascii="Symbol" w:hAnsi="Symbol" w:cs="Symbol"/>
    </w:rPr>
  </w:style>
  <w:style w:type="character" w:customStyle="1" w:styleId="WW8Num21z0">
    <w:name w:val="WW8Num21z0"/>
    <w:rsid w:val="00321279"/>
    <w:rPr>
      <w:rFonts w:ascii="Symbol" w:hAnsi="Symbol" w:cs="Symbol"/>
    </w:rPr>
  </w:style>
  <w:style w:type="character" w:customStyle="1" w:styleId="WW8Num22z0">
    <w:name w:val="WW8Num22z0"/>
    <w:rsid w:val="00321279"/>
    <w:rPr>
      <w:rFonts w:ascii="Symbol" w:hAnsi="Symbol" w:cs="Symbol"/>
    </w:rPr>
  </w:style>
  <w:style w:type="character" w:customStyle="1" w:styleId="WW8Num23z0">
    <w:name w:val="WW8Num23z0"/>
    <w:rsid w:val="00321279"/>
    <w:rPr>
      <w:rFonts w:ascii="Symbol" w:hAnsi="Symbol" w:cs="Symbol"/>
    </w:rPr>
  </w:style>
  <w:style w:type="character" w:customStyle="1" w:styleId="WW8Num24z0">
    <w:name w:val="WW8Num24z0"/>
    <w:rsid w:val="00321279"/>
    <w:rPr>
      <w:rFonts w:ascii="Symbol" w:hAnsi="Symbol" w:cs="Symbol"/>
    </w:rPr>
  </w:style>
  <w:style w:type="character" w:customStyle="1" w:styleId="WW8Num25z0">
    <w:name w:val="WW8Num25z0"/>
    <w:rsid w:val="00321279"/>
    <w:rPr>
      <w:rFonts w:ascii="Symbol" w:hAnsi="Symbol" w:cs="Symbol"/>
    </w:rPr>
  </w:style>
  <w:style w:type="character" w:customStyle="1" w:styleId="WW8Num26z0">
    <w:name w:val="WW8Num26z0"/>
    <w:rsid w:val="00321279"/>
    <w:rPr>
      <w:rFonts w:ascii="Symbol" w:hAnsi="Symbol" w:cs="Symbol"/>
    </w:rPr>
  </w:style>
  <w:style w:type="character" w:customStyle="1" w:styleId="WW8Num27z0">
    <w:name w:val="WW8Num27z0"/>
    <w:rsid w:val="00321279"/>
    <w:rPr>
      <w:rFonts w:ascii="Calibri" w:hAnsi="Calibri" w:cs="Calibri"/>
    </w:rPr>
  </w:style>
  <w:style w:type="character" w:customStyle="1" w:styleId="WW8Num27z1">
    <w:name w:val="WW8Num27z1"/>
    <w:rsid w:val="00321279"/>
    <w:rPr>
      <w:rFonts w:ascii="Courier New" w:hAnsi="Courier New" w:cs="Courier New"/>
    </w:rPr>
  </w:style>
  <w:style w:type="character" w:customStyle="1" w:styleId="WW8Num27z2">
    <w:name w:val="WW8Num27z2"/>
    <w:rsid w:val="00321279"/>
    <w:rPr>
      <w:rFonts w:ascii="Wingdings" w:hAnsi="Wingdings" w:cs="Wingdings"/>
    </w:rPr>
  </w:style>
  <w:style w:type="character" w:customStyle="1" w:styleId="WW8Num27z4">
    <w:name w:val="WW8Num27z4"/>
    <w:rsid w:val="00321279"/>
    <w:rPr>
      <w:rFonts w:ascii="Courier New" w:hAnsi="Courier New" w:cs="Courier New"/>
    </w:rPr>
  </w:style>
  <w:style w:type="character" w:customStyle="1" w:styleId="WW8Num28z0">
    <w:name w:val="WW8Num28z0"/>
    <w:rsid w:val="00321279"/>
    <w:rPr>
      <w:rFonts w:ascii="Symbol" w:hAnsi="Symbol" w:cs="Symbol"/>
    </w:rPr>
  </w:style>
  <w:style w:type="character" w:customStyle="1" w:styleId="WW8Num29z0">
    <w:name w:val="WW8Num29z0"/>
    <w:rsid w:val="00321279"/>
    <w:rPr>
      <w:rFonts w:ascii="Symbol" w:hAnsi="Symbol" w:cs="Symbol"/>
    </w:rPr>
  </w:style>
  <w:style w:type="character" w:customStyle="1" w:styleId="WW8Num30z0">
    <w:name w:val="WW8Num30z0"/>
    <w:rsid w:val="00321279"/>
    <w:rPr>
      <w:rFonts w:ascii="Symbol" w:hAnsi="Symbol" w:cs="Symbol"/>
    </w:rPr>
  </w:style>
  <w:style w:type="character" w:customStyle="1" w:styleId="WW8Num31z0">
    <w:name w:val="WW8Num31z0"/>
    <w:rsid w:val="00321279"/>
    <w:rPr>
      <w:b w:val="0"/>
      <w:i w:val="0"/>
      <w:kern w:val="1"/>
    </w:rPr>
  </w:style>
  <w:style w:type="character" w:customStyle="1" w:styleId="WW8Num32z0">
    <w:name w:val="WW8Num32z0"/>
    <w:rsid w:val="00321279"/>
    <w:rPr>
      <w:rFonts w:ascii="Symbol" w:hAnsi="Symbol" w:cs="Symbol"/>
    </w:rPr>
  </w:style>
  <w:style w:type="character" w:customStyle="1" w:styleId="WW8Num34z0">
    <w:name w:val="WW8Num34z0"/>
    <w:rsid w:val="00321279"/>
    <w:rPr>
      <w:rFonts w:ascii="Symbol" w:hAnsi="Symbol" w:cs="Symbol"/>
    </w:rPr>
  </w:style>
  <w:style w:type="character" w:customStyle="1" w:styleId="WW8Num34z1">
    <w:name w:val="WW8Num34z1"/>
    <w:rsid w:val="00321279"/>
    <w:rPr>
      <w:rFonts w:ascii="Courier New" w:hAnsi="Courier New" w:cs="Courier New"/>
    </w:rPr>
  </w:style>
  <w:style w:type="character" w:customStyle="1" w:styleId="WW8Num34z2">
    <w:name w:val="WW8Num34z2"/>
    <w:rsid w:val="00321279"/>
    <w:rPr>
      <w:rFonts w:ascii="Wingdings" w:hAnsi="Wingdings" w:cs="Wingdings"/>
    </w:rPr>
  </w:style>
  <w:style w:type="character" w:customStyle="1" w:styleId="WW8Num34z4">
    <w:name w:val="WW8Num34z4"/>
    <w:rsid w:val="00321279"/>
    <w:rPr>
      <w:rFonts w:ascii="Courier New" w:hAnsi="Courier New" w:cs="Courier New"/>
    </w:rPr>
  </w:style>
  <w:style w:type="character" w:customStyle="1" w:styleId="WW8Num35z0">
    <w:name w:val="WW8Num35z0"/>
    <w:rsid w:val="00321279"/>
    <w:rPr>
      <w:rFonts w:ascii="Calibri" w:hAnsi="Calibri" w:cs="Calibri"/>
    </w:rPr>
  </w:style>
  <w:style w:type="character" w:customStyle="1" w:styleId="WW8Num36z0">
    <w:name w:val="WW8Num36z0"/>
    <w:rsid w:val="00321279"/>
    <w:rPr>
      <w:rFonts w:ascii="Symbol" w:hAnsi="Symbol" w:cs="Symbol"/>
    </w:rPr>
  </w:style>
  <w:style w:type="character" w:customStyle="1" w:styleId="WW8Num38z0">
    <w:name w:val="WW8Num38z0"/>
    <w:rsid w:val="00321279"/>
    <w:rPr>
      <w:rFonts w:ascii="Symbol" w:hAnsi="Symbol" w:cs="Symbol"/>
    </w:rPr>
  </w:style>
  <w:style w:type="character" w:customStyle="1" w:styleId="WW8Num39z0">
    <w:name w:val="WW8Num39z0"/>
    <w:rsid w:val="00321279"/>
    <w:rPr>
      <w:rFonts w:ascii="Symbol" w:hAnsi="Symbol" w:cs="Symbol"/>
    </w:rPr>
  </w:style>
  <w:style w:type="character" w:customStyle="1" w:styleId="WW8Num40z0">
    <w:name w:val="WW8Num40z0"/>
    <w:rsid w:val="00321279"/>
    <w:rPr>
      <w:rFonts w:ascii="Symbol" w:hAnsi="Symbol" w:cs="Symbol"/>
    </w:rPr>
  </w:style>
  <w:style w:type="character" w:customStyle="1" w:styleId="WW8Num41z0">
    <w:name w:val="WW8Num41z0"/>
    <w:rsid w:val="00321279"/>
    <w:rPr>
      <w:rFonts w:ascii="Calibri" w:hAnsi="Calibri" w:cs="Calibri"/>
    </w:rPr>
  </w:style>
  <w:style w:type="character" w:customStyle="1" w:styleId="WW8Num42z0">
    <w:name w:val="WW8Num42z0"/>
    <w:rsid w:val="00321279"/>
    <w:rPr>
      <w:rFonts w:ascii="Symbol" w:hAnsi="Symbol" w:cs="Symbol"/>
    </w:rPr>
  </w:style>
  <w:style w:type="character" w:customStyle="1" w:styleId="WW8Num43z0">
    <w:name w:val="WW8Num43z0"/>
    <w:rsid w:val="00321279"/>
    <w:rPr>
      <w:rFonts w:ascii="Symbol" w:hAnsi="Symbol" w:cs="Symbol"/>
    </w:rPr>
  </w:style>
  <w:style w:type="character" w:customStyle="1" w:styleId="WW8Num44z0">
    <w:name w:val="WW8Num44z0"/>
    <w:rsid w:val="00321279"/>
    <w:rPr>
      <w:rFonts w:ascii="Symbol" w:hAnsi="Symbol" w:cs="Symbol"/>
    </w:rPr>
  </w:style>
  <w:style w:type="character" w:customStyle="1" w:styleId="WW8Num45z0">
    <w:name w:val="WW8Num45z0"/>
    <w:rsid w:val="00321279"/>
    <w:rPr>
      <w:rFonts w:ascii="Symbol" w:hAnsi="Symbol" w:cs="Symbol"/>
    </w:rPr>
  </w:style>
  <w:style w:type="character" w:customStyle="1" w:styleId="WW8Num46z0">
    <w:name w:val="WW8Num46z0"/>
    <w:rsid w:val="00321279"/>
    <w:rPr>
      <w:rFonts w:ascii="Symbol" w:hAnsi="Symbol" w:cs="Symbol"/>
    </w:rPr>
  </w:style>
  <w:style w:type="character" w:customStyle="1" w:styleId="WW8Num47z0">
    <w:name w:val="WW8Num47z0"/>
    <w:rsid w:val="00321279"/>
    <w:rPr>
      <w:rFonts w:ascii="Calibri" w:hAnsi="Calibri" w:cs="Calibri"/>
    </w:rPr>
  </w:style>
  <w:style w:type="character" w:customStyle="1" w:styleId="WW8Num48z0">
    <w:name w:val="WW8Num48z0"/>
    <w:rsid w:val="00321279"/>
    <w:rPr>
      <w:rFonts w:ascii="Symbol" w:hAnsi="Symbol" w:cs="Symbol"/>
    </w:rPr>
  </w:style>
  <w:style w:type="character" w:customStyle="1" w:styleId="WW8Num49z0">
    <w:name w:val="WW8Num49z0"/>
    <w:rsid w:val="00321279"/>
    <w:rPr>
      <w:rFonts w:ascii="Symbol" w:hAnsi="Symbol" w:cs="Symbol"/>
    </w:rPr>
  </w:style>
  <w:style w:type="character" w:customStyle="1" w:styleId="WW8Num49z1">
    <w:name w:val="WW8Num49z1"/>
    <w:rsid w:val="00321279"/>
    <w:rPr>
      <w:rFonts w:ascii="Courier New" w:hAnsi="Courier New" w:cs="Courier New"/>
    </w:rPr>
  </w:style>
  <w:style w:type="character" w:customStyle="1" w:styleId="WW8Num49z2">
    <w:name w:val="WW8Num49z2"/>
    <w:rsid w:val="00321279"/>
    <w:rPr>
      <w:rFonts w:ascii="Wingdings" w:hAnsi="Wingdings" w:cs="Wingdings"/>
    </w:rPr>
  </w:style>
  <w:style w:type="character" w:customStyle="1" w:styleId="WW8Num50z0">
    <w:name w:val="WW8Num50z0"/>
    <w:rsid w:val="00321279"/>
    <w:rPr>
      <w:rFonts w:ascii="Symbol" w:hAnsi="Symbol" w:cs="Symbol"/>
    </w:rPr>
  </w:style>
  <w:style w:type="character" w:customStyle="1" w:styleId="2a">
    <w:name w:val="Основной шрифт абзаца2"/>
    <w:rsid w:val="00321279"/>
  </w:style>
  <w:style w:type="character" w:customStyle="1" w:styleId="WW8Num4z1">
    <w:name w:val="WW8Num4z1"/>
    <w:rsid w:val="00321279"/>
    <w:rPr>
      <w:rFonts w:ascii="Courier New" w:hAnsi="Courier New" w:cs="Courier New"/>
      <w:color w:val="000000"/>
    </w:rPr>
  </w:style>
  <w:style w:type="character" w:customStyle="1" w:styleId="WW8Num4z2">
    <w:name w:val="WW8Num4z2"/>
    <w:rsid w:val="00321279"/>
    <w:rPr>
      <w:rFonts w:ascii="Wingdings" w:hAnsi="Wingdings" w:cs="Wingdings"/>
    </w:rPr>
  </w:style>
  <w:style w:type="character" w:customStyle="1" w:styleId="WW8Num4z4">
    <w:name w:val="WW8Num4z4"/>
    <w:rsid w:val="00321279"/>
    <w:rPr>
      <w:rFonts w:ascii="Courier New" w:hAnsi="Courier New" w:cs="Courier New"/>
    </w:rPr>
  </w:style>
  <w:style w:type="character" w:customStyle="1" w:styleId="WW8Num7z2">
    <w:name w:val="WW8Num7z2"/>
    <w:rsid w:val="00321279"/>
    <w:rPr>
      <w:rFonts w:ascii="Wingdings" w:hAnsi="Wingdings" w:cs="Wingdings"/>
    </w:rPr>
  </w:style>
  <w:style w:type="character" w:customStyle="1" w:styleId="WW8Num7z4">
    <w:name w:val="WW8Num7z4"/>
    <w:rsid w:val="00321279"/>
    <w:rPr>
      <w:rFonts w:ascii="Courier New" w:hAnsi="Courier New" w:cs="Courier New"/>
    </w:rPr>
  </w:style>
  <w:style w:type="character" w:customStyle="1" w:styleId="WW8Num8z1">
    <w:name w:val="WW8Num8z1"/>
    <w:rsid w:val="00321279"/>
    <w:rPr>
      <w:rFonts w:ascii="Courier New" w:hAnsi="Courier New" w:cs="Courier New"/>
    </w:rPr>
  </w:style>
  <w:style w:type="character" w:customStyle="1" w:styleId="WW8Num8z2">
    <w:name w:val="WW8Num8z2"/>
    <w:rsid w:val="00321279"/>
    <w:rPr>
      <w:rFonts w:ascii="Wingdings" w:hAnsi="Wingdings" w:cs="Wingdings"/>
    </w:rPr>
  </w:style>
  <w:style w:type="character" w:customStyle="1" w:styleId="WW8Num9z1">
    <w:name w:val="WW8Num9z1"/>
    <w:rsid w:val="00321279"/>
    <w:rPr>
      <w:rFonts w:ascii="Symbol" w:hAnsi="Symbol" w:cs="Courier New"/>
    </w:rPr>
  </w:style>
  <w:style w:type="character" w:customStyle="1" w:styleId="WW8Num15z1">
    <w:name w:val="WW8Num15z1"/>
    <w:rsid w:val="00321279"/>
    <w:rPr>
      <w:rFonts w:ascii="Courier New" w:hAnsi="Courier New" w:cs="Courier New"/>
    </w:rPr>
  </w:style>
  <w:style w:type="character" w:customStyle="1" w:styleId="WW8Num15z2">
    <w:name w:val="WW8Num15z2"/>
    <w:rsid w:val="00321279"/>
    <w:rPr>
      <w:rFonts w:ascii="Wingdings" w:hAnsi="Wingdings" w:cs="Wingdings"/>
    </w:rPr>
  </w:style>
  <w:style w:type="character" w:customStyle="1" w:styleId="WW8Num16z1">
    <w:name w:val="WW8Num16z1"/>
    <w:rsid w:val="00321279"/>
    <w:rPr>
      <w:rFonts w:ascii="Courier New" w:hAnsi="Courier New" w:cs="Courier New"/>
    </w:rPr>
  </w:style>
  <w:style w:type="character" w:customStyle="1" w:styleId="WW8Num16z2">
    <w:name w:val="WW8Num16z2"/>
    <w:rsid w:val="00321279"/>
    <w:rPr>
      <w:rFonts w:ascii="Wingdings" w:hAnsi="Wingdings" w:cs="Wingdings"/>
    </w:rPr>
  </w:style>
  <w:style w:type="character" w:customStyle="1" w:styleId="WW8Num17z1">
    <w:name w:val="WW8Num17z1"/>
    <w:rsid w:val="00321279"/>
    <w:rPr>
      <w:rFonts w:ascii="Courier New" w:hAnsi="Courier New" w:cs="Courier New"/>
    </w:rPr>
  </w:style>
  <w:style w:type="character" w:customStyle="1" w:styleId="WW8Num17z2">
    <w:name w:val="WW8Num17z2"/>
    <w:rsid w:val="00321279"/>
    <w:rPr>
      <w:rFonts w:ascii="Wingdings" w:hAnsi="Wingdings" w:cs="Wingdings"/>
    </w:rPr>
  </w:style>
  <w:style w:type="character" w:customStyle="1" w:styleId="WW8Num17z3">
    <w:name w:val="WW8Num17z3"/>
    <w:rsid w:val="00321279"/>
    <w:rPr>
      <w:rFonts w:ascii="Symbol" w:hAnsi="Symbol" w:cs="Symbol"/>
    </w:rPr>
  </w:style>
  <w:style w:type="character" w:customStyle="1" w:styleId="WW8Num18z1">
    <w:name w:val="WW8Num18z1"/>
    <w:rsid w:val="00321279"/>
    <w:rPr>
      <w:rFonts w:ascii="Courier New" w:hAnsi="Courier New" w:cs="Courier New"/>
    </w:rPr>
  </w:style>
  <w:style w:type="character" w:customStyle="1" w:styleId="WW8Num18z2">
    <w:name w:val="WW8Num18z2"/>
    <w:rsid w:val="00321279"/>
    <w:rPr>
      <w:rFonts w:ascii="Wingdings" w:hAnsi="Wingdings" w:cs="Wingdings"/>
    </w:rPr>
  </w:style>
  <w:style w:type="character" w:customStyle="1" w:styleId="WW8Num19z1">
    <w:name w:val="WW8Num19z1"/>
    <w:rsid w:val="00321279"/>
    <w:rPr>
      <w:rFonts w:ascii="Courier New" w:hAnsi="Courier New" w:cs="Courier New"/>
    </w:rPr>
  </w:style>
  <w:style w:type="character" w:customStyle="1" w:styleId="WW8Num19z2">
    <w:name w:val="WW8Num19z2"/>
    <w:rsid w:val="00321279"/>
    <w:rPr>
      <w:rFonts w:ascii="Wingdings" w:hAnsi="Wingdings" w:cs="Wingdings"/>
    </w:rPr>
  </w:style>
  <w:style w:type="character" w:customStyle="1" w:styleId="WW8Num20z1">
    <w:name w:val="WW8Num20z1"/>
    <w:rsid w:val="00321279"/>
    <w:rPr>
      <w:rFonts w:ascii="Courier New" w:hAnsi="Courier New" w:cs="Courier New"/>
    </w:rPr>
  </w:style>
  <w:style w:type="character" w:customStyle="1" w:styleId="WW8Num20z2">
    <w:name w:val="WW8Num20z2"/>
    <w:rsid w:val="00321279"/>
    <w:rPr>
      <w:rFonts w:ascii="Wingdings" w:hAnsi="Wingdings" w:cs="Wingdings"/>
    </w:rPr>
  </w:style>
  <w:style w:type="character" w:customStyle="1" w:styleId="WW8Num21z1">
    <w:name w:val="WW8Num21z1"/>
    <w:rsid w:val="00321279"/>
    <w:rPr>
      <w:rFonts w:ascii="Courier New" w:hAnsi="Courier New" w:cs="Courier New"/>
    </w:rPr>
  </w:style>
  <w:style w:type="character" w:customStyle="1" w:styleId="WW8Num21z2">
    <w:name w:val="WW8Num21z2"/>
    <w:rsid w:val="00321279"/>
    <w:rPr>
      <w:rFonts w:ascii="Wingdings" w:hAnsi="Wingdings" w:cs="Wingdings"/>
    </w:rPr>
  </w:style>
  <w:style w:type="character" w:customStyle="1" w:styleId="WW8Num22z1">
    <w:name w:val="WW8Num22z1"/>
    <w:rsid w:val="00321279"/>
    <w:rPr>
      <w:rFonts w:ascii="Courier New" w:hAnsi="Courier New" w:cs="Courier New"/>
    </w:rPr>
  </w:style>
  <w:style w:type="character" w:customStyle="1" w:styleId="WW8Num22z2">
    <w:name w:val="WW8Num22z2"/>
    <w:rsid w:val="00321279"/>
    <w:rPr>
      <w:rFonts w:ascii="Wingdings" w:hAnsi="Wingdings" w:cs="Wingdings"/>
    </w:rPr>
  </w:style>
  <w:style w:type="character" w:customStyle="1" w:styleId="WW8Num23z1">
    <w:name w:val="WW8Num23z1"/>
    <w:rsid w:val="00321279"/>
    <w:rPr>
      <w:rFonts w:ascii="Courier New" w:hAnsi="Courier New" w:cs="Courier New"/>
    </w:rPr>
  </w:style>
  <w:style w:type="character" w:customStyle="1" w:styleId="WW8Num23z2">
    <w:name w:val="WW8Num23z2"/>
    <w:rsid w:val="00321279"/>
    <w:rPr>
      <w:rFonts w:ascii="Wingdings" w:hAnsi="Wingdings" w:cs="Wingdings"/>
    </w:rPr>
  </w:style>
  <w:style w:type="character" w:customStyle="1" w:styleId="WW8Num24z1">
    <w:name w:val="WW8Num24z1"/>
    <w:rsid w:val="00321279"/>
    <w:rPr>
      <w:rFonts w:ascii="Courier New" w:hAnsi="Courier New" w:cs="Courier New"/>
    </w:rPr>
  </w:style>
  <w:style w:type="character" w:customStyle="1" w:styleId="WW8Num24z2">
    <w:name w:val="WW8Num24z2"/>
    <w:rsid w:val="00321279"/>
    <w:rPr>
      <w:rFonts w:ascii="Wingdings" w:hAnsi="Wingdings" w:cs="Wingdings"/>
    </w:rPr>
  </w:style>
  <w:style w:type="character" w:customStyle="1" w:styleId="WW8Num25z1">
    <w:name w:val="WW8Num25z1"/>
    <w:rsid w:val="00321279"/>
    <w:rPr>
      <w:rFonts w:ascii="Courier New" w:hAnsi="Courier New" w:cs="Courier New"/>
    </w:rPr>
  </w:style>
  <w:style w:type="character" w:customStyle="1" w:styleId="WW8Num25z2">
    <w:name w:val="WW8Num25z2"/>
    <w:rsid w:val="00321279"/>
    <w:rPr>
      <w:rFonts w:ascii="Wingdings" w:hAnsi="Wingdings" w:cs="Wingdings"/>
    </w:rPr>
  </w:style>
  <w:style w:type="character" w:customStyle="1" w:styleId="WW8Num26z1">
    <w:name w:val="WW8Num26z1"/>
    <w:rsid w:val="00321279"/>
    <w:rPr>
      <w:rFonts w:ascii="Courier New" w:hAnsi="Courier New" w:cs="Courier New"/>
    </w:rPr>
  </w:style>
  <w:style w:type="character" w:customStyle="1" w:styleId="WW8Num26z2">
    <w:name w:val="WW8Num26z2"/>
    <w:rsid w:val="00321279"/>
    <w:rPr>
      <w:rFonts w:ascii="Wingdings" w:hAnsi="Wingdings" w:cs="Wingdings"/>
    </w:rPr>
  </w:style>
  <w:style w:type="character" w:customStyle="1" w:styleId="WW8Num27z3">
    <w:name w:val="WW8Num27z3"/>
    <w:rsid w:val="00321279"/>
    <w:rPr>
      <w:rFonts w:ascii="Symbol" w:hAnsi="Symbol" w:cs="Symbol"/>
    </w:rPr>
  </w:style>
  <w:style w:type="character" w:customStyle="1" w:styleId="WW8Num28z1">
    <w:name w:val="WW8Num28z1"/>
    <w:rsid w:val="00321279"/>
    <w:rPr>
      <w:rFonts w:ascii="Courier New" w:hAnsi="Courier New" w:cs="Courier New"/>
    </w:rPr>
  </w:style>
  <w:style w:type="character" w:customStyle="1" w:styleId="WW8Num28z2">
    <w:name w:val="WW8Num28z2"/>
    <w:rsid w:val="00321279"/>
    <w:rPr>
      <w:rFonts w:ascii="Wingdings" w:hAnsi="Wingdings" w:cs="Wingdings"/>
    </w:rPr>
  </w:style>
  <w:style w:type="character" w:customStyle="1" w:styleId="WW8Num29z1">
    <w:name w:val="WW8Num29z1"/>
    <w:rsid w:val="00321279"/>
    <w:rPr>
      <w:rFonts w:ascii="Courier New" w:hAnsi="Courier New" w:cs="Courier New"/>
    </w:rPr>
  </w:style>
  <w:style w:type="character" w:customStyle="1" w:styleId="WW8Num29z2">
    <w:name w:val="WW8Num29z2"/>
    <w:rsid w:val="00321279"/>
    <w:rPr>
      <w:rFonts w:ascii="Wingdings" w:hAnsi="Wingdings" w:cs="Wingdings"/>
    </w:rPr>
  </w:style>
  <w:style w:type="character" w:customStyle="1" w:styleId="WW8Num32z1">
    <w:name w:val="WW8Num32z1"/>
    <w:rsid w:val="00321279"/>
    <w:rPr>
      <w:rFonts w:ascii="Calibri" w:hAnsi="Calibri" w:cs="Calibri"/>
    </w:rPr>
  </w:style>
  <w:style w:type="character" w:customStyle="1" w:styleId="WW8Num32z2">
    <w:name w:val="WW8Num32z2"/>
    <w:rsid w:val="00321279"/>
    <w:rPr>
      <w:rFonts w:ascii="Wingdings" w:hAnsi="Wingdings" w:cs="Wingdings"/>
    </w:rPr>
  </w:style>
  <w:style w:type="character" w:customStyle="1" w:styleId="WW8Num32z4">
    <w:name w:val="WW8Num32z4"/>
    <w:rsid w:val="00321279"/>
    <w:rPr>
      <w:rFonts w:ascii="Courier New" w:hAnsi="Courier New" w:cs="Courier New"/>
    </w:rPr>
  </w:style>
  <w:style w:type="character" w:customStyle="1" w:styleId="WW8Num33z0">
    <w:name w:val="WW8Num33z0"/>
    <w:rsid w:val="00321279"/>
    <w:rPr>
      <w:rFonts w:ascii="Symbol" w:hAnsi="Symbol" w:cs="Symbol"/>
    </w:rPr>
  </w:style>
  <w:style w:type="character" w:customStyle="1" w:styleId="WW8Num35z1">
    <w:name w:val="WW8Num35z1"/>
    <w:rsid w:val="00321279"/>
    <w:rPr>
      <w:rFonts w:ascii="Courier New" w:hAnsi="Courier New" w:cs="Courier New"/>
    </w:rPr>
  </w:style>
  <w:style w:type="character" w:customStyle="1" w:styleId="WW8Num35z2">
    <w:name w:val="WW8Num35z2"/>
    <w:rsid w:val="00321279"/>
    <w:rPr>
      <w:rFonts w:ascii="Wingdings" w:hAnsi="Wingdings" w:cs="Wingdings"/>
    </w:rPr>
  </w:style>
  <w:style w:type="character" w:customStyle="1" w:styleId="WW8Num35z3">
    <w:name w:val="WW8Num35z3"/>
    <w:rsid w:val="00321279"/>
    <w:rPr>
      <w:rFonts w:ascii="Symbol" w:hAnsi="Symbol" w:cs="Symbol"/>
    </w:rPr>
  </w:style>
  <w:style w:type="character" w:customStyle="1" w:styleId="WW8Num36z1">
    <w:name w:val="WW8Num36z1"/>
    <w:rsid w:val="00321279"/>
    <w:rPr>
      <w:rFonts w:ascii="Courier New" w:hAnsi="Courier New" w:cs="Courier New"/>
    </w:rPr>
  </w:style>
  <w:style w:type="character" w:customStyle="1" w:styleId="WW8Num36z2">
    <w:name w:val="WW8Num36z2"/>
    <w:rsid w:val="00321279"/>
    <w:rPr>
      <w:rFonts w:ascii="Wingdings" w:hAnsi="Wingdings" w:cs="Wingdings"/>
    </w:rPr>
  </w:style>
  <w:style w:type="character" w:customStyle="1" w:styleId="WW8Num37z1">
    <w:name w:val="WW8Num37z1"/>
    <w:rsid w:val="00321279"/>
    <w:rPr>
      <w:rFonts w:ascii="Courier New" w:hAnsi="Courier New" w:cs="Courier New"/>
    </w:rPr>
  </w:style>
  <w:style w:type="character" w:customStyle="1" w:styleId="WW8Num37z2">
    <w:name w:val="WW8Num37z2"/>
    <w:rsid w:val="00321279"/>
    <w:rPr>
      <w:rFonts w:ascii="Wingdings" w:hAnsi="Wingdings" w:cs="Wingdings"/>
    </w:rPr>
  </w:style>
  <w:style w:type="character" w:customStyle="1" w:styleId="WW8Num39z1">
    <w:name w:val="WW8Num39z1"/>
    <w:rsid w:val="00321279"/>
    <w:rPr>
      <w:rFonts w:ascii="Calibri" w:hAnsi="Calibri" w:cs="Calibri"/>
    </w:rPr>
  </w:style>
  <w:style w:type="character" w:customStyle="1" w:styleId="WW8Num39z2">
    <w:name w:val="WW8Num39z2"/>
    <w:rsid w:val="00321279"/>
    <w:rPr>
      <w:rFonts w:ascii="Wingdings" w:hAnsi="Wingdings" w:cs="Wingdings"/>
    </w:rPr>
  </w:style>
  <w:style w:type="character" w:customStyle="1" w:styleId="WW8Num39z4">
    <w:name w:val="WW8Num39z4"/>
    <w:rsid w:val="00321279"/>
    <w:rPr>
      <w:rFonts w:ascii="Courier New" w:hAnsi="Courier New" w:cs="Courier New"/>
    </w:rPr>
  </w:style>
  <w:style w:type="character" w:customStyle="1" w:styleId="WW8Num40z1">
    <w:name w:val="WW8Num40z1"/>
    <w:rsid w:val="00321279"/>
    <w:rPr>
      <w:rFonts w:ascii="Courier New" w:hAnsi="Courier New" w:cs="Courier New"/>
    </w:rPr>
  </w:style>
  <w:style w:type="character" w:customStyle="1" w:styleId="WW8Num40z2">
    <w:name w:val="WW8Num40z2"/>
    <w:rsid w:val="00321279"/>
    <w:rPr>
      <w:rFonts w:ascii="Wingdings" w:hAnsi="Wingdings" w:cs="Wingdings"/>
    </w:rPr>
  </w:style>
  <w:style w:type="character" w:customStyle="1" w:styleId="WW8Num41z1">
    <w:name w:val="WW8Num41z1"/>
    <w:rsid w:val="00321279"/>
    <w:rPr>
      <w:rFonts w:ascii="Courier New" w:hAnsi="Courier New" w:cs="Courier New"/>
    </w:rPr>
  </w:style>
  <w:style w:type="character" w:customStyle="1" w:styleId="WW8Num41z2">
    <w:name w:val="WW8Num41z2"/>
    <w:rsid w:val="00321279"/>
    <w:rPr>
      <w:rFonts w:ascii="Wingdings" w:hAnsi="Wingdings" w:cs="Wingdings"/>
    </w:rPr>
  </w:style>
  <w:style w:type="character" w:customStyle="1" w:styleId="WW8Num41z3">
    <w:name w:val="WW8Num41z3"/>
    <w:rsid w:val="00321279"/>
    <w:rPr>
      <w:rFonts w:ascii="Symbol" w:hAnsi="Symbol" w:cs="Symbol"/>
    </w:rPr>
  </w:style>
  <w:style w:type="character" w:customStyle="1" w:styleId="WW8Num42z1">
    <w:name w:val="WW8Num42z1"/>
    <w:rsid w:val="00321279"/>
    <w:rPr>
      <w:rFonts w:ascii="Courier New" w:hAnsi="Courier New" w:cs="Courier New"/>
    </w:rPr>
  </w:style>
  <w:style w:type="character" w:customStyle="1" w:styleId="WW8Num42z2">
    <w:name w:val="WW8Num42z2"/>
    <w:rsid w:val="00321279"/>
    <w:rPr>
      <w:rFonts w:ascii="Wingdings" w:hAnsi="Wingdings" w:cs="Wingdings"/>
    </w:rPr>
  </w:style>
  <w:style w:type="character" w:customStyle="1" w:styleId="WW8Num43z1">
    <w:name w:val="WW8Num43z1"/>
    <w:rsid w:val="00321279"/>
    <w:rPr>
      <w:rFonts w:ascii="Courier New" w:hAnsi="Courier New" w:cs="Courier New"/>
    </w:rPr>
  </w:style>
  <w:style w:type="character" w:customStyle="1" w:styleId="WW8Num43z2">
    <w:name w:val="WW8Num43z2"/>
    <w:rsid w:val="00321279"/>
    <w:rPr>
      <w:rFonts w:ascii="Wingdings" w:hAnsi="Wingdings" w:cs="Wingdings"/>
    </w:rPr>
  </w:style>
  <w:style w:type="character" w:customStyle="1" w:styleId="WW8Num44z1">
    <w:name w:val="WW8Num44z1"/>
    <w:rsid w:val="00321279"/>
    <w:rPr>
      <w:rFonts w:ascii="Courier New" w:hAnsi="Courier New" w:cs="Courier New"/>
    </w:rPr>
  </w:style>
  <w:style w:type="character" w:customStyle="1" w:styleId="WW8Num44z2">
    <w:name w:val="WW8Num44z2"/>
    <w:rsid w:val="00321279"/>
    <w:rPr>
      <w:rFonts w:ascii="Wingdings" w:hAnsi="Wingdings" w:cs="Wingdings"/>
    </w:rPr>
  </w:style>
  <w:style w:type="character" w:customStyle="1" w:styleId="WW8Num45z1">
    <w:name w:val="WW8Num45z1"/>
    <w:rsid w:val="00321279"/>
    <w:rPr>
      <w:rFonts w:ascii="Courier New" w:hAnsi="Courier New" w:cs="Courier New"/>
    </w:rPr>
  </w:style>
  <w:style w:type="character" w:customStyle="1" w:styleId="WW8Num45z2">
    <w:name w:val="WW8Num45z2"/>
    <w:rsid w:val="00321279"/>
    <w:rPr>
      <w:rFonts w:ascii="Wingdings" w:hAnsi="Wingdings" w:cs="Wingdings"/>
    </w:rPr>
  </w:style>
  <w:style w:type="character" w:customStyle="1" w:styleId="WW8Num46z1">
    <w:name w:val="WW8Num46z1"/>
    <w:rsid w:val="00321279"/>
    <w:rPr>
      <w:rFonts w:ascii="Courier New" w:hAnsi="Courier New" w:cs="Courier New"/>
    </w:rPr>
  </w:style>
  <w:style w:type="character" w:customStyle="1" w:styleId="WW8Num46z2">
    <w:name w:val="WW8Num46z2"/>
    <w:rsid w:val="00321279"/>
    <w:rPr>
      <w:rFonts w:ascii="Wingdings" w:hAnsi="Wingdings" w:cs="Wingdings"/>
    </w:rPr>
  </w:style>
  <w:style w:type="character" w:customStyle="1" w:styleId="WW8Num47z1">
    <w:name w:val="WW8Num47z1"/>
    <w:rsid w:val="00321279"/>
    <w:rPr>
      <w:rFonts w:ascii="Courier New" w:hAnsi="Courier New" w:cs="Courier New"/>
    </w:rPr>
  </w:style>
  <w:style w:type="character" w:customStyle="1" w:styleId="WW8Num47z2">
    <w:name w:val="WW8Num47z2"/>
    <w:rsid w:val="00321279"/>
    <w:rPr>
      <w:rFonts w:ascii="Wingdings" w:hAnsi="Wingdings" w:cs="Wingdings"/>
    </w:rPr>
  </w:style>
  <w:style w:type="character" w:customStyle="1" w:styleId="WW8Num47z3">
    <w:name w:val="WW8Num47z3"/>
    <w:rsid w:val="00321279"/>
    <w:rPr>
      <w:rFonts w:ascii="Symbol" w:hAnsi="Symbol" w:cs="Symbol"/>
    </w:rPr>
  </w:style>
  <w:style w:type="character" w:customStyle="1" w:styleId="WW8Num48z1">
    <w:name w:val="WW8Num48z1"/>
    <w:rsid w:val="00321279"/>
    <w:rPr>
      <w:rFonts w:ascii="Courier New" w:hAnsi="Courier New" w:cs="Courier New"/>
    </w:rPr>
  </w:style>
  <w:style w:type="character" w:customStyle="1" w:styleId="WW8Num48z2">
    <w:name w:val="WW8Num48z2"/>
    <w:rsid w:val="00321279"/>
    <w:rPr>
      <w:rFonts w:ascii="Wingdings" w:hAnsi="Wingdings" w:cs="Wingdings"/>
    </w:rPr>
  </w:style>
  <w:style w:type="character" w:customStyle="1" w:styleId="WW8Num50z1">
    <w:name w:val="WW8Num50z1"/>
    <w:rsid w:val="00321279"/>
    <w:rPr>
      <w:rFonts w:ascii="Courier New" w:hAnsi="Courier New" w:cs="Courier New"/>
    </w:rPr>
  </w:style>
  <w:style w:type="character" w:customStyle="1" w:styleId="WW8Num50z2">
    <w:name w:val="WW8Num50z2"/>
    <w:rsid w:val="00321279"/>
    <w:rPr>
      <w:rFonts w:ascii="Wingdings" w:hAnsi="Wingdings" w:cs="Wingdings"/>
    </w:rPr>
  </w:style>
  <w:style w:type="character" w:customStyle="1" w:styleId="WW8Num51z0">
    <w:name w:val="WW8Num51z0"/>
    <w:rsid w:val="00321279"/>
    <w:rPr>
      <w:rFonts w:ascii="Symbol" w:hAnsi="Symbol" w:cs="Symbol"/>
    </w:rPr>
  </w:style>
  <w:style w:type="character" w:customStyle="1" w:styleId="WW8Num51z1">
    <w:name w:val="WW8Num51z1"/>
    <w:rsid w:val="00321279"/>
    <w:rPr>
      <w:rFonts w:ascii="Courier New" w:hAnsi="Courier New" w:cs="Courier New"/>
    </w:rPr>
  </w:style>
  <w:style w:type="character" w:customStyle="1" w:styleId="WW8Num51z2">
    <w:name w:val="WW8Num51z2"/>
    <w:rsid w:val="00321279"/>
    <w:rPr>
      <w:rFonts w:ascii="Wingdings" w:hAnsi="Wingdings" w:cs="Wingdings"/>
    </w:rPr>
  </w:style>
  <w:style w:type="character" w:customStyle="1" w:styleId="WW8Num52z0">
    <w:name w:val="WW8Num52z0"/>
    <w:rsid w:val="00321279"/>
    <w:rPr>
      <w:rFonts w:ascii="Symbol" w:hAnsi="Symbol" w:cs="Symbol"/>
    </w:rPr>
  </w:style>
  <w:style w:type="character" w:customStyle="1" w:styleId="WW8Num52z1">
    <w:name w:val="WW8Num52z1"/>
    <w:rsid w:val="00321279"/>
    <w:rPr>
      <w:rFonts w:ascii="Courier New" w:hAnsi="Courier New" w:cs="Courier New"/>
    </w:rPr>
  </w:style>
  <w:style w:type="character" w:customStyle="1" w:styleId="WW8Num52z2">
    <w:name w:val="WW8Num52z2"/>
    <w:rsid w:val="00321279"/>
    <w:rPr>
      <w:rFonts w:ascii="Wingdings" w:hAnsi="Wingdings" w:cs="Wingdings"/>
    </w:rPr>
  </w:style>
  <w:style w:type="character" w:customStyle="1" w:styleId="WW8Num53z0">
    <w:name w:val="WW8Num53z0"/>
    <w:rsid w:val="00321279"/>
    <w:rPr>
      <w:rFonts w:ascii="Symbol" w:hAnsi="Symbol" w:cs="Symbol"/>
    </w:rPr>
  </w:style>
  <w:style w:type="character" w:customStyle="1" w:styleId="WW8Num53z1">
    <w:name w:val="WW8Num53z1"/>
    <w:rsid w:val="00321279"/>
    <w:rPr>
      <w:rFonts w:ascii="Courier New" w:hAnsi="Courier New" w:cs="Courier New"/>
    </w:rPr>
  </w:style>
  <w:style w:type="character" w:customStyle="1" w:styleId="WW8Num53z2">
    <w:name w:val="WW8Num53z2"/>
    <w:rsid w:val="00321279"/>
    <w:rPr>
      <w:rFonts w:ascii="Wingdings" w:hAnsi="Wingdings" w:cs="Wingdings"/>
    </w:rPr>
  </w:style>
  <w:style w:type="character" w:customStyle="1" w:styleId="WW8Num54z0">
    <w:name w:val="WW8Num54z0"/>
    <w:rsid w:val="00321279"/>
    <w:rPr>
      <w:rFonts w:ascii="Symbol" w:hAnsi="Symbol" w:cs="Symbol"/>
    </w:rPr>
  </w:style>
  <w:style w:type="character" w:customStyle="1" w:styleId="WW8Num54z1">
    <w:name w:val="WW8Num54z1"/>
    <w:rsid w:val="00321279"/>
    <w:rPr>
      <w:rFonts w:ascii="Courier New" w:hAnsi="Courier New" w:cs="Courier New"/>
    </w:rPr>
  </w:style>
  <w:style w:type="character" w:customStyle="1" w:styleId="WW8Num54z2">
    <w:name w:val="WW8Num54z2"/>
    <w:rsid w:val="00321279"/>
    <w:rPr>
      <w:rFonts w:ascii="Wingdings" w:hAnsi="Wingdings" w:cs="Wingdings"/>
    </w:rPr>
  </w:style>
  <w:style w:type="character" w:customStyle="1" w:styleId="1fe">
    <w:name w:val="Основной шрифт абзаца1"/>
    <w:rsid w:val="00321279"/>
  </w:style>
  <w:style w:type="character" w:customStyle="1" w:styleId="affffd">
    <w:name w:val="Символ сноски"/>
    <w:rsid w:val="00321279"/>
    <w:rPr>
      <w:rFonts w:cs="Times New Roman"/>
      <w:vertAlign w:val="superscript"/>
    </w:rPr>
  </w:style>
  <w:style w:type="character" w:customStyle="1" w:styleId="affffe">
    <w:name w:val="Символы концевой сноски"/>
    <w:rsid w:val="00321279"/>
    <w:rPr>
      <w:vertAlign w:val="superscript"/>
    </w:rPr>
  </w:style>
  <w:style w:type="character" w:customStyle="1" w:styleId="afffff">
    <w:name w:val="Маркеры списка"/>
    <w:rsid w:val="00321279"/>
    <w:rPr>
      <w:rFonts w:ascii="OpenSymbol" w:eastAsia="OpenSymbol" w:hAnsi="OpenSymbol" w:cs="OpenSymbol"/>
    </w:rPr>
  </w:style>
  <w:style w:type="paragraph" w:customStyle="1" w:styleId="2b">
    <w:name w:val="Название2"/>
    <w:basedOn w:val="a1"/>
    <w:rsid w:val="00321279"/>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1ff">
    <w:name w:val="Указатель1"/>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afffff0">
    <w:name w:val="Заголовок таблицы"/>
    <w:basedOn w:val="affff5"/>
    <w:rsid w:val="00321279"/>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321279"/>
    <w:rPr>
      <w:b/>
      <w:bCs/>
    </w:rPr>
  </w:style>
  <w:style w:type="character" w:customStyle="1" w:styleId="slug-vol">
    <w:name w:val="slug-vol"/>
    <w:rsid w:val="00321279"/>
  </w:style>
  <w:style w:type="character" w:customStyle="1" w:styleId="slug-issue">
    <w:name w:val="slug-issue"/>
    <w:rsid w:val="00321279"/>
  </w:style>
  <w:style w:type="character" w:customStyle="1" w:styleId="slug-pages3">
    <w:name w:val="slug-pages3"/>
    <w:rsid w:val="00321279"/>
    <w:rPr>
      <w:b/>
      <w:bCs/>
    </w:rPr>
  </w:style>
  <w:style w:type="paragraph" w:customStyle="1" w:styleId="LTGliederung1">
    <w:name w:val="???????~LT~Gliederung 1"/>
    <w:rsid w:val="0032127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321279"/>
    <w:rPr>
      <w:rFonts w:ascii="Palatino Linotype" w:hAnsi="Palatino Linotype" w:cs="Palatino Linotype"/>
      <w:spacing w:val="0"/>
      <w:sz w:val="15"/>
      <w:szCs w:val="15"/>
    </w:rPr>
  </w:style>
  <w:style w:type="table" w:customStyle="1" w:styleId="510">
    <w:name w:val="Таблица простая 51"/>
    <w:basedOn w:val="a5"/>
    <w:uiPriority w:val="45"/>
    <w:rsid w:val="00321279"/>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321279"/>
  </w:style>
  <w:style w:type="character" w:customStyle="1" w:styleId="WW-Absatz-Standardschriftart">
    <w:name w:val="WW-Absatz-Standardschriftart"/>
    <w:rsid w:val="00321279"/>
  </w:style>
  <w:style w:type="paragraph" w:customStyle="1" w:styleId="p1">
    <w:name w:val="p1"/>
    <w:basedOn w:val="a1"/>
    <w:rsid w:val="00321279"/>
    <w:pPr>
      <w:spacing w:line="240" w:lineRule="auto"/>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321279"/>
    <w:pPr>
      <w:suppressAutoHyphens/>
      <w:spacing w:after="200" w:line="276" w:lineRule="auto"/>
    </w:pPr>
    <w:rPr>
      <w:rFonts w:ascii="Calibri" w:eastAsia="Calibri" w:hAnsi="Calibri" w:cs="Calibri"/>
      <w:sz w:val="22"/>
      <w:lang w:val="nl-NL" w:eastAsia="ar-SA"/>
    </w:rPr>
  </w:style>
  <w:style w:type="character" w:customStyle="1" w:styleId="Caaieiaie1Ciae">
    <w:name w:val="Caaieiaie 1 Ciae"/>
    <w:uiPriority w:val="99"/>
    <w:rsid w:val="00321279"/>
    <w:rPr>
      <w:rFonts w:ascii="Cambria" w:hAnsi="Cambria" w:cs="Cambria"/>
      <w:b/>
      <w:bCs/>
      <w:kern w:val="32"/>
      <w:sz w:val="32"/>
      <w:szCs w:val="32"/>
    </w:rPr>
  </w:style>
  <w:style w:type="character" w:customStyle="1" w:styleId="Caaieiaie2Ciae">
    <w:name w:val="Caaieiaie 2 Ciae"/>
    <w:uiPriority w:val="99"/>
    <w:rsid w:val="00321279"/>
    <w:rPr>
      <w:rFonts w:ascii="Cambria" w:hAnsi="Cambria" w:cs="Cambria"/>
      <w:b/>
      <w:bCs/>
      <w:i/>
      <w:iCs/>
      <w:sz w:val="28"/>
      <w:szCs w:val="28"/>
    </w:rPr>
  </w:style>
  <w:style w:type="character" w:customStyle="1" w:styleId="Caaieiaie3Ciae">
    <w:name w:val="Caaieiaie 3 Ciae"/>
    <w:uiPriority w:val="99"/>
    <w:rsid w:val="00321279"/>
    <w:rPr>
      <w:rFonts w:ascii="Cambria" w:hAnsi="Cambria" w:cs="Cambria"/>
      <w:b/>
      <w:bCs/>
      <w:sz w:val="26"/>
      <w:szCs w:val="26"/>
    </w:rPr>
  </w:style>
  <w:style w:type="character" w:customStyle="1" w:styleId="Caaieiaie4Ciae">
    <w:name w:val="Caaieiaie 4 Ciae"/>
    <w:uiPriority w:val="99"/>
    <w:rsid w:val="00321279"/>
    <w:rPr>
      <w:rFonts w:ascii="Times New Roman" w:hAnsi="Times New Roman" w:cs="Times New Roman"/>
      <w:b/>
      <w:bCs/>
      <w:sz w:val="28"/>
      <w:szCs w:val="28"/>
    </w:rPr>
  </w:style>
  <w:style w:type="character" w:customStyle="1" w:styleId="Caaieiaie5Ciae">
    <w:name w:val="Caaieiaie 5 Ciae"/>
    <w:uiPriority w:val="99"/>
    <w:rsid w:val="00321279"/>
    <w:rPr>
      <w:rFonts w:cs="Times New Roman"/>
      <w:b/>
      <w:bCs/>
      <w:i/>
      <w:iCs/>
      <w:sz w:val="26"/>
      <w:szCs w:val="26"/>
    </w:rPr>
  </w:style>
  <w:style w:type="character" w:customStyle="1" w:styleId="Caaieiaie6Ciae">
    <w:name w:val="Caaieiaie 6 Ciae"/>
    <w:uiPriority w:val="99"/>
    <w:rsid w:val="00321279"/>
    <w:rPr>
      <w:rFonts w:cs="Times New Roman"/>
      <w:b/>
      <w:bCs/>
    </w:rPr>
  </w:style>
  <w:style w:type="character" w:customStyle="1" w:styleId="Caaieiaie7Ciae">
    <w:name w:val="Caaieiaie 7 Ciae"/>
    <w:uiPriority w:val="99"/>
    <w:rsid w:val="00321279"/>
    <w:rPr>
      <w:rFonts w:cs="Times New Roman"/>
      <w:sz w:val="24"/>
      <w:szCs w:val="24"/>
    </w:rPr>
  </w:style>
  <w:style w:type="character" w:customStyle="1" w:styleId="Caaieiaie1Ciae1">
    <w:name w:val="Caaieiaie 1 Ciae1"/>
    <w:uiPriority w:val="99"/>
    <w:rsid w:val="00321279"/>
    <w:rPr>
      <w:rFonts w:ascii="Cambria" w:hAnsi="Cambria" w:cs="Cambria"/>
      <w:b/>
      <w:bCs/>
      <w:kern w:val="32"/>
      <w:sz w:val="32"/>
      <w:szCs w:val="32"/>
    </w:rPr>
  </w:style>
  <w:style w:type="character" w:customStyle="1" w:styleId="Caaieiaie2Ciae1">
    <w:name w:val="Caaieiaie 2 Ciae1"/>
    <w:uiPriority w:val="99"/>
    <w:rsid w:val="00321279"/>
    <w:rPr>
      <w:rFonts w:ascii="Cambria" w:hAnsi="Cambria" w:cs="Cambria"/>
      <w:b/>
      <w:bCs/>
      <w:i/>
      <w:iCs/>
      <w:sz w:val="28"/>
      <w:szCs w:val="28"/>
    </w:rPr>
  </w:style>
  <w:style w:type="character" w:customStyle="1" w:styleId="Caaieiaie3Ciae1">
    <w:name w:val="Caaieiaie 3 Ciae1"/>
    <w:uiPriority w:val="99"/>
    <w:rsid w:val="00321279"/>
    <w:rPr>
      <w:rFonts w:ascii="Cambria" w:hAnsi="Cambria" w:cs="Cambria"/>
      <w:b/>
      <w:bCs/>
      <w:sz w:val="26"/>
      <w:szCs w:val="26"/>
    </w:rPr>
  </w:style>
  <w:style w:type="character" w:customStyle="1" w:styleId="Caaieiaie4Ciae1">
    <w:name w:val="Caaieiaie 4 Ciae1"/>
    <w:uiPriority w:val="99"/>
    <w:rsid w:val="00321279"/>
    <w:rPr>
      <w:rFonts w:ascii="Times New Roman" w:hAnsi="Times New Roman" w:cs="Times New Roman"/>
      <w:b/>
      <w:bCs/>
      <w:sz w:val="28"/>
      <w:szCs w:val="28"/>
    </w:rPr>
  </w:style>
  <w:style w:type="character" w:customStyle="1" w:styleId="Caaieiaie5Ciae1">
    <w:name w:val="Caaieiaie 5 Ciae1"/>
    <w:uiPriority w:val="99"/>
    <w:rsid w:val="00321279"/>
    <w:rPr>
      <w:rFonts w:cs="Times New Roman"/>
      <w:b/>
      <w:bCs/>
      <w:i/>
      <w:iCs/>
      <w:sz w:val="26"/>
      <w:szCs w:val="26"/>
    </w:rPr>
  </w:style>
  <w:style w:type="character" w:customStyle="1" w:styleId="Caaieiaie6Ciae1">
    <w:name w:val="Caaieiaie 6 Ciae1"/>
    <w:uiPriority w:val="99"/>
    <w:rsid w:val="00321279"/>
    <w:rPr>
      <w:rFonts w:cs="Times New Roman"/>
      <w:b/>
      <w:bCs/>
    </w:rPr>
  </w:style>
  <w:style w:type="character" w:customStyle="1" w:styleId="Caaieiaie7Ciae1">
    <w:name w:val="Caaieiaie 7 Ciae1"/>
    <w:uiPriority w:val="99"/>
    <w:rsid w:val="00321279"/>
    <w:rPr>
      <w:rFonts w:cs="Times New Roman"/>
      <w:sz w:val="24"/>
      <w:szCs w:val="24"/>
    </w:rPr>
  </w:style>
  <w:style w:type="paragraph" w:customStyle="1" w:styleId="Heading5">
    <w:name w:val="Heading5"/>
    <w:basedOn w:val="a1"/>
    <w:uiPriority w:val="99"/>
    <w:rsid w:val="00321279"/>
    <w:pPr>
      <w:autoSpaceDE w:val="0"/>
      <w:autoSpaceDN w:val="0"/>
      <w:adjustRightInd w:val="0"/>
      <w:spacing w:before="100" w:after="100" w:line="240" w:lineRule="auto"/>
    </w:pPr>
    <w:rPr>
      <w:rFonts w:eastAsia="Times New Roman" w:cs="Times New Roman"/>
      <w:b/>
      <w:bCs/>
      <w:i/>
      <w:iCs/>
      <w:szCs w:val="24"/>
      <w:lang w:eastAsia="ru-RU"/>
    </w:rPr>
  </w:style>
  <w:style w:type="paragraph" w:customStyle="1" w:styleId="FitzBullet">
    <w:name w:val="FitzBullet"/>
    <w:basedOn w:val="a1"/>
    <w:rsid w:val="00321279"/>
    <w:pPr>
      <w:shd w:val="clear" w:color="auto" w:fill="FFFFFF"/>
      <w:tabs>
        <w:tab w:val="left" w:pos="317"/>
      </w:tabs>
      <w:autoSpaceDE w:val="0"/>
      <w:autoSpaceDN w:val="0"/>
      <w:adjustRightInd w:val="0"/>
      <w:spacing w:before="60" w:after="60" w:line="240" w:lineRule="auto"/>
      <w:ind w:left="283" w:hanging="283"/>
    </w:pPr>
    <w:rPr>
      <w:rFonts w:eastAsia="Times New Roman" w:cs="Times New Roman"/>
      <w:color w:val="000000"/>
      <w:szCs w:val="24"/>
      <w:lang w:eastAsia="ru-RU"/>
    </w:rPr>
  </w:style>
  <w:style w:type="paragraph" w:customStyle="1" w:styleId="author0">
    <w:name w:val="author"/>
    <w:basedOn w:val="3"/>
    <w:uiPriority w:val="99"/>
    <w:rsid w:val="00321279"/>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321279"/>
    <w:pPr>
      <w:tabs>
        <w:tab w:val="clear" w:pos="317"/>
        <w:tab w:val="left" w:pos="1134"/>
      </w:tabs>
      <w:ind w:left="1417"/>
    </w:pPr>
    <w:rPr>
      <w:lang w:val="en-US"/>
    </w:rPr>
  </w:style>
  <w:style w:type="character" w:customStyle="1" w:styleId="sokr">
    <w:name w:val="sokr"/>
    <w:rsid w:val="00321279"/>
  </w:style>
  <w:style w:type="paragraph" w:customStyle="1" w:styleId="opisdvfld">
    <w:name w:val="opis_dvfld"/>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afffff1">
    <w:name w:val="Литература"/>
    <w:basedOn w:val="a1"/>
    <w:qFormat/>
    <w:rsid w:val="00321279"/>
    <w:pPr>
      <w:suppressAutoHyphens/>
      <w:spacing w:after="120" w:line="240" w:lineRule="auto"/>
    </w:pPr>
    <w:rPr>
      <w:rFonts w:eastAsia="Calibri" w:cs="Times New Roman"/>
      <w:i/>
      <w:kern w:val="2"/>
      <w:szCs w:val="24"/>
      <w:lang w:val="en-US"/>
    </w:rPr>
  </w:style>
  <w:style w:type="character" w:customStyle="1" w:styleId="cit">
    <w:name w:val="cit"/>
    <w:basedOn w:val="a4"/>
    <w:rsid w:val="00321279"/>
  </w:style>
  <w:style w:type="character" w:customStyle="1" w:styleId="al-author-delim">
    <w:name w:val="al-author-delim"/>
    <w:basedOn w:val="a4"/>
    <w:rsid w:val="00321279"/>
  </w:style>
  <w:style w:type="character" w:styleId="afffff2">
    <w:name w:val="line number"/>
    <w:basedOn w:val="a4"/>
    <w:uiPriority w:val="99"/>
    <w:semiHidden/>
    <w:unhideWhenUsed/>
    <w:rsid w:val="00321279"/>
  </w:style>
  <w:style w:type="character" w:customStyle="1" w:styleId="author-sup-separator">
    <w:name w:val="author-sup-separator"/>
    <w:rsid w:val="00321279"/>
  </w:style>
  <w:style w:type="character" w:customStyle="1" w:styleId="comma">
    <w:name w:val="comma"/>
    <w:rsid w:val="00321279"/>
  </w:style>
  <w:style w:type="character" w:customStyle="1" w:styleId="citation-doi">
    <w:name w:val="citation-doi"/>
    <w:rsid w:val="00321279"/>
  </w:style>
  <w:style w:type="character" w:customStyle="1" w:styleId="st">
    <w:name w:val="st"/>
    <w:rsid w:val="00321279"/>
  </w:style>
  <w:style w:type="character" w:customStyle="1" w:styleId="2d">
    <w:name w:val="Строгий2"/>
    <w:rsid w:val="00321279"/>
  </w:style>
  <w:style w:type="character" w:customStyle="1" w:styleId="pagelast">
    <w:name w:val="pagelast"/>
    <w:uiPriority w:val="99"/>
    <w:rsid w:val="00321279"/>
    <w:rPr>
      <w:rFonts w:cs="Times New Roman"/>
    </w:rPr>
  </w:style>
  <w:style w:type="paragraph" w:customStyle="1" w:styleId="Autor">
    <w:name w:val="Autor"/>
    <w:basedOn w:val="a1"/>
    <w:rsid w:val="00321279"/>
    <w:pPr>
      <w:widowControl w:val="0"/>
      <w:shd w:val="clear" w:color="auto" w:fill="FFFFFF"/>
      <w:overflowPunct w:val="0"/>
      <w:autoSpaceDE w:val="0"/>
      <w:autoSpaceDN w:val="0"/>
      <w:adjustRightInd w:val="0"/>
      <w:spacing w:before="120" w:line="240" w:lineRule="atLeast"/>
      <w:textAlignment w:val="baseline"/>
    </w:pPr>
    <w:rPr>
      <w:rFonts w:eastAsia="Calibri" w:cs="Times New Roman"/>
      <w:i/>
      <w:iCs/>
      <w:sz w:val="22"/>
      <w:lang w:val="en-US" w:eastAsia="ru-RU"/>
    </w:rPr>
  </w:style>
  <w:style w:type="paragraph" w:customStyle="1" w:styleId="table-name">
    <w:name w:val="table-name"/>
    <w:basedOn w:val="a1"/>
    <w:rsid w:val="00321279"/>
    <w:pPr>
      <w:autoSpaceDE w:val="0"/>
      <w:autoSpaceDN w:val="0"/>
      <w:adjustRightInd w:val="0"/>
      <w:spacing w:before="40" w:line="240" w:lineRule="auto"/>
      <w:ind w:firstLine="425"/>
    </w:pPr>
    <w:rPr>
      <w:rFonts w:eastAsia="Times New Roman" w:cs="Times New Roman"/>
      <w:b/>
      <w:bCs/>
      <w:color w:val="000000"/>
      <w:sz w:val="20"/>
      <w:szCs w:val="20"/>
      <w:lang w:val="en-US" w:eastAsia="ru-RU"/>
    </w:rPr>
  </w:style>
  <w:style w:type="paragraph" w:customStyle="1" w:styleId="Table-head-italic">
    <w:name w:val="Table-head-italic"/>
    <w:basedOn w:val="a1"/>
    <w:rsid w:val="00321279"/>
    <w:pPr>
      <w:widowControl w:val="0"/>
      <w:shd w:val="clear" w:color="auto" w:fill="FFFFFF"/>
      <w:autoSpaceDE w:val="0"/>
      <w:autoSpaceDN w:val="0"/>
      <w:adjustRightInd w:val="0"/>
      <w:spacing w:line="240" w:lineRule="auto"/>
    </w:pPr>
    <w:rPr>
      <w:rFonts w:eastAsia="Times New Roman" w:cs="Times New Roman"/>
      <w:i/>
      <w:iCs/>
      <w:sz w:val="18"/>
      <w:szCs w:val="18"/>
      <w:lang w:val="en-US" w:eastAsia="ru-RU"/>
    </w:rPr>
  </w:style>
  <w:style w:type="paragraph" w:customStyle="1" w:styleId="table-text-0">
    <w:name w:val="table-text-0"/>
    <w:basedOn w:val="a1"/>
    <w:rsid w:val="00321279"/>
    <w:pPr>
      <w:autoSpaceDE w:val="0"/>
      <w:autoSpaceDN w:val="0"/>
      <w:adjustRightInd w:val="0"/>
      <w:spacing w:before="40" w:line="240" w:lineRule="auto"/>
      <w:ind w:left="113" w:firstLine="425"/>
    </w:pPr>
    <w:rPr>
      <w:rFonts w:eastAsia="Times New Roman" w:cs="Times New Roman"/>
      <w:sz w:val="20"/>
      <w:szCs w:val="20"/>
      <w:lang w:val="en-US" w:eastAsia="ru-RU"/>
    </w:rPr>
  </w:style>
  <w:style w:type="paragraph" w:customStyle="1" w:styleId="FitzFootnote">
    <w:name w:val="FitzFootnote"/>
    <w:basedOn w:val="a1"/>
    <w:rsid w:val="00321279"/>
    <w:pPr>
      <w:shd w:val="clear" w:color="auto" w:fill="FFFFFF"/>
      <w:autoSpaceDE w:val="0"/>
      <w:autoSpaceDN w:val="0"/>
      <w:adjustRightInd w:val="0"/>
      <w:spacing w:before="60" w:after="60" w:line="240" w:lineRule="auto"/>
    </w:pPr>
    <w:rPr>
      <w:rFonts w:eastAsia="Times New Roman" w:cs="Times New Roman"/>
      <w:color w:val="000000"/>
      <w:sz w:val="18"/>
      <w:szCs w:val="18"/>
      <w:lang w:val="en-US" w:eastAsia="ru-RU"/>
    </w:rPr>
  </w:style>
  <w:style w:type="paragraph" w:customStyle="1" w:styleId="table-text-1">
    <w:name w:val="table-text-1"/>
    <w:basedOn w:val="a1"/>
    <w:rsid w:val="00321279"/>
    <w:pPr>
      <w:overflowPunct w:val="0"/>
      <w:autoSpaceDE w:val="0"/>
      <w:autoSpaceDN w:val="0"/>
      <w:adjustRightInd w:val="0"/>
      <w:spacing w:before="40" w:after="40" w:line="240" w:lineRule="auto"/>
      <w:ind w:left="340" w:hanging="170"/>
      <w:textAlignment w:val="baseline"/>
    </w:pPr>
    <w:rPr>
      <w:rFonts w:eastAsia="Times New Roman" w:cs="Times New Roman"/>
      <w:color w:val="000000"/>
      <w:sz w:val="17"/>
      <w:szCs w:val="20"/>
      <w:lang w:eastAsia="ru-RU"/>
    </w:rPr>
  </w:style>
  <w:style w:type="paragraph" w:customStyle="1" w:styleId="formula">
    <w:name w:val="formula"/>
    <w:basedOn w:val="a1"/>
    <w:rsid w:val="00321279"/>
    <w:pPr>
      <w:shd w:val="clear" w:color="auto" w:fill="FFFFFF"/>
      <w:tabs>
        <w:tab w:val="left" w:pos="394"/>
      </w:tabs>
      <w:overflowPunct w:val="0"/>
      <w:autoSpaceDE w:val="0"/>
      <w:autoSpaceDN w:val="0"/>
      <w:adjustRightInd w:val="0"/>
      <w:spacing w:before="60" w:after="60" w:line="240" w:lineRule="auto"/>
      <w:ind w:firstLine="227"/>
      <w:textAlignment w:val="baseline"/>
    </w:pPr>
    <w:rPr>
      <w:rFonts w:eastAsia="Times New Roman" w:cs="Times New Roman"/>
      <w:sz w:val="20"/>
      <w:szCs w:val="20"/>
      <w:lang w:eastAsia="ru-RU"/>
    </w:rPr>
  </w:style>
  <w:style w:type="paragraph" w:customStyle="1" w:styleId="1ff0">
    <w:name w:val="Обычный (веб)1"/>
    <w:basedOn w:val="a1"/>
    <w:uiPriority w:val="99"/>
    <w:unhideWhenUsed/>
    <w:qFormat/>
    <w:rsid w:val="00321279"/>
    <w:pPr>
      <w:spacing w:beforeAutospacing="1" w:afterAutospacing="1" w:line="288" w:lineRule="auto"/>
    </w:pPr>
    <w:rPr>
      <w:rFonts w:eastAsia="Times New Roman" w:cs="Times New Roman"/>
      <w:szCs w:val="24"/>
      <w:lang w:eastAsia="ru-RU"/>
    </w:rPr>
  </w:style>
  <w:style w:type="character" w:customStyle="1" w:styleId="highlight1">
    <w:name w:val="highlight1"/>
    <w:basedOn w:val="a4"/>
    <w:rsid w:val="00321279"/>
  </w:style>
  <w:style w:type="character" w:customStyle="1" w:styleId="element-citation">
    <w:name w:val="element-citation"/>
    <w:basedOn w:val="a4"/>
    <w:rsid w:val="00321279"/>
  </w:style>
  <w:style w:type="character" w:customStyle="1" w:styleId="ref-journal">
    <w:name w:val="ref-journal"/>
    <w:basedOn w:val="a4"/>
    <w:rsid w:val="00321279"/>
  </w:style>
  <w:style w:type="character" w:customStyle="1" w:styleId="ref-vol">
    <w:name w:val="ref-vol"/>
    <w:basedOn w:val="a4"/>
    <w:rsid w:val="00321279"/>
  </w:style>
  <w:style w:type="character" w:customStyle="1" w:styleId="nowrap">
    <w:name w:val="nowrap"/>
    <w:basedOn w:val="a4"/>
    <w:rsid w:val="00321279"/>
  </w:style>
  <w:style w:type="paragraph" w:customStyle="1" w:styleId="1ff1">
    <w:name w:val="Заголовок оглавления1"/>
    <w:basedOn w:val="11"/>
    <w:qFormat/>
    <w:rsid w:val="00321279"/>
    <w:pPr>
      <w:suppressAutoHyphens w:val="0"/>
      <w:spacing w:after="120" w:line="276" w:lineRule="auto"/>
    </w:pPr>
    <w:rPr>
      <w:rFonts w:eastAsia="Times New Roman"/>
      <w:sz w:val="22"/>
      <w:szCs w:val="20"/>
      <w:u w:val="none"/>
    </w:rPr>
  </w:style>
  <w:style w:type="paragraph" w:customStyle="1" w:styleId="36">
    <w:name w:val="3"/>
    <w:basedOn w:val="a1"/>
    <w:link w:val="37"/>
    <w:qFormat/>
    <w:rsid w:val="00321279"/>
    <w:pPr>
      <w:ind w:left="142"/>
      <w:contextualSpacing/>
    </w:pPr>
    <w:rPr>
      <w:rFonts w:eastAsia="Calibri" w:cs="Times New Roman"/>
    </w:rPr>
  </w:style>
  <w:style w:type="character" w:customStyle="1" w:styleId="37">
    <w:name w:val="3 Знак"/>
    <w:basedOn w:val="a4"/>
    <w:link w:val="36"/>
    <w:rsid w:val="00321279"/>
    <w:rPr>
      <w:rFonts w:ascii="Times New Roman" w:eastAsia="Calibri" w:hAnsi="Times New Roman" w:cs="Times New Roman"/>
      <w:sz w:val="24"/>
    </w:rPr>
  </w:style>
  <w:style w:type="paragraph" w:styleId="42">
    <w:name w:val="toc 4"/>
    <w:basedOn w:val="a1"/>
    <w:next w:val="a1"/>
    <w:autoRedefine/>
    <w:unhideWhenUsed/>
    <w:rsid w:val="00321279"/>
    <w:pPr>
      <w:ind w:left="720" w:firstLine="709"/>
    </w:pPr>
    <w:rPr>
      <w:rFonts w:asciiTheme="minorHAnsi" w:eastAsia="Calibri" w:hAnsiTheme="minorHAnsi" w:cs="Times New Roman"/>
      <w:sz w:val="20"/>
      <w:szCs w:val="20"/>
    </w:rPr>
  </w:style>
  <w:style w:type="paragraph" w:styleId="52">
    <w:name w:val="toc 5"/>
    <w:basedOn w:val="a1"/>
    <w:next w:val="a1"/>
    <w:autoRedefine/>
    <w:unhideWhenUsed/>
    <w:rsid w:val="00321279"/>
    <w:pPr>
      <w:ind w:left="960" w:firstLine="709"/>
    </w:pPr>
    <w:rPr>
      <w:rFonts w:asciiTheme="minorHAnsi" w:eastAsia="Calibri" w:hAnsiTheme="minorHAnsi" w:cs="Times New Roman"/>
      <w:sz w:val="20"/>
      <w:szCs w:val="20"/>
    </w:rPr>
  </w:style>
  <w:style w:type="paragraph" w:styleId="61">
    <w:name w:val="toc 6"/>
    <w:basedOn w:val="a1"/>
    <w:next w:val="a1"/>
    <w:autoRedefine/>
    <w:unhideWhenUsed/>
    <w:rsid w:val="00321279"/>
    <w:pPr>
      <w:ind w:left="1200" w:firstLine="709"/>
    </w:pPr>
    <w:rPr>
      <w:rFonts w:asciiTheme="minorHAnsi" w:eastAsia="Calibri" w:hAnsiTheme="minorHAnsi" w:cs="Times New Roman"/>
      <w:sz w:val="20"/>
      <w:szCs w:val="20"/>
    </w:rPr>
  </w:style>
  <w:style w:type="paragraph" w:styleId="72">
    <w:name w:val="toc 7"/>
    <w:basedOn w:val="a1"/>
    <w:next w:val="a1"/>
    <w:autoRedefine/>
    <w:unhideWhenUsed/>
    <w:rsid w:val="00321279"/>
    <w:pPr>
      <w:ind w:left="1440" w:firstLine="709"/>
    </w:pPr>
    <w:rPr>
      <w:rFonts w:asciiTheme="minorHAnsi" w:eastAsia="Calibri" w:hAnsiTheme="minorHAnsi" w:cs="Times New Roman"/>
      <w:sz w:val="20"/>
      <w:szCs w:val="20"/>
    </w:rPr>
  </w:style>
  <w:style w:type="paragraph" w:styleId="82">
    <w:name w:val="toc 8"/>
    <w:basedOn w:val="a1"/>
    <w:next w:val="a1"/>
    <w:autoRedefine/>
    <w:unhideWhenUsed/>
    <w:rsid w:val="00321279"/>
    <w:pPr>
      <w:ind w:left="1680" w:firstLine="709"/>
    </w:pPr>
    <w:rPr>
      <w:rFonts w:asciiTheme="minorHAnsi" w:eastAsia="Calibri" w:hAnsiTheme="minorHAnsi" w:cs="Times New Roman"/>
      <w:sz w:val="20"/>
      <w:szCs w:val="20"/>
    </w:rPr>
  </w:style>
  <w:style w:type="paragraph" w:styleId="92">
    <w:name w:val="toc 9"/>
    <w:basedOn w:val="a1"/>
    <w:next w:val="a1"/>
    <w:autoRedefine/>
    <w:unhideWhenUsed/>
    <w:rsid w:val="00321279"/>
    <w:pPr>
      <w:ind w:left="1920" w:firstLine="709"/>
    </w:pPr>
    <w:rPr>
      <w:rFonts w:asciiTheme="minorHAnsi" w:eastAsia="Calibri" w:hAnsiTheme="minorHAnsi" w:cs="Times New Roman"/>
      <w:sz w:val="20"/>
      <w:szCs w:val="20"/>
    </w:rPr>
  </w:style>
  <w:style w:type="paragraph" w:customStyle="1" w:styleId="table-head-bold">
    <w:name w:val="table-head-bold"/>
    <w:basedOn w:val="a1"/>
    <w:uiPriority w:val="99"/>
    <w:rsid w:val="00321279"/>
    <w:pPr>
      <w:autoSpaceDE w:val="0"/>
      <w:autoSpaceDN w:val="0"/>
      <w:adjustRightInd w:val="0"/>
      <w:spacing w:before="40"/>
    </w:pPr>
    <w:rPr>
      <w:rFonts w:eastAsia="Calibri" w:cs="Times New Roman"/>
      <w:b/>
      <w:bCs/>
      <w:sz w:val="20"/>
      <w:szCs w:val="20"/>
      <w:lang w:eastAsia="ru-RU"/>
    </w:rPr>
  </w:style>
  <w:style w:type="paragraph" w:customStyle="1" w:styleId="table-ref">
    <w:name w:val="table-ref"/>
    <w:basedOn w:val="a1"/>
    <w:uiPriority w:val="99"/>
    <w:rsid w:val="00321279"/>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2">
    <w:name w:val="Обычный1"/>
    <w:rsid w:val="00321279"/>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uiPriority w:val="99"/>
    <w:rsid w:val="00321279"/>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uiPriority w:val="99"/>
    <w:rsid w:val="00321279"/>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321279"/>
    <w:pPr>
      <w:numPr>
        <w:numId w:val="19"/>
      </w:numPr>
    </w:pPr>
  </w:style>
  <w:style w:type="character" w:customStyle="1" w:styleId="html-italic">
    <w:name w:val="html-italic"/>
    <w:basedOn w:val="a4"/>
    <w:rsid w:val="00321279"/>
  </w:style>
  <w:style w:type="character" w:customStyle="1" w:styleId="highwire-cite-metadata-volume">
    <w:name w:val="highwire-cite-metadata-volume"/>
    <w:basedOn w:val="a4"/>
    <w:rsid w:val="00321279"/>
  </w:style>
  <w:style w:type="character" w:customStyle="1" w:styleId="infolabel">
    <w:name w:val="info_label"/>
    <w:basedOn w:val="a4"/>
    <w:rsid w:val="00321279"/>
  </w:style>
  <w:style w:type="character" w:customStyle="1" w:styleId="infovalue">
    <w:name w:val="info_value"/>
    <w:basedOn w:val="a4"/>
    <w:rsid w:val="00321279"/>
  </w:style>
  <w:style w:type="paragraph" w:customStyle="1" w:styleId="table-head-left">
    <w:name w:val="table-head-left"/>
    <w:basedOn w:val="a1"/>
    <w:uiPriority w:val="99"/>
    <w:rsid w:val="00321279"/>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321279"/>
    <w:pPr>
      <w:widowControl w:val="0"/>
      <w:overflowPunct w:val="0"/>
      <w:autoSpaceDE w:val="0"/>
      <w:autoSpaceDN w:val="0"/>
      <w:adjustRightInd w:val="0"/>
      <w:spacing w:line="264" w:lineRule="auto"/>
      <w:ind w:left="397" w:firstLine="425"/>
      <w:textAlignment w:val="baseline"/>
    </w:pPr>
    <w:rPr>
      <w:rFonts w:eastAsia="Times New Roman" w:cs="Times New Roman"/>
      <w:color w:val="000000"/>
      <w:szCs w:val="20"/>
      <w:lang w:val="en-US" w:eastAsia="ru-RU"/>
    </w:rPr>
  </w:style>
  <w:style w:type="paragraph" w:customStyle="1" w:styleId="Number2">
    <w:name w:val="Number2"/>
    <w:basedOn w:val="Number1"/>
    <w:rsid w:val="00321279"/>
    <w:pPr>
      <w:spacing w:line="264" w:lineRule="auto"/>
      <w:ind w:left="426" w:hanging="142"/>
    </w:pPr>
  </w:style>
  <w:style w:type="paragraph" w:customStyle="1" w:styleId="figure">
    <w:name w:val="figure"/>
    <w:basedOn w:val="a1"/>
    <w:rsid w:val="00321279"/>
    <w:pPr>
      <w:overflowPunct w:val="0"/>
      <w:autoSpaceDE w:val="0"/>
      <w:autoSpaceDN w:val="0"/>
      <w:adjustRightInd w:val="0"/>
      <w:spacing w:before="240" w:after="40" w:line="264" w:lineRule="auto"/>
      <w:ind w:firstLine="425"/>
      <w:textAlignment w:val="baseline"/>
    </w:pPr>
    <w:rPr>
      <w:rFonts w:eastAsia="Times New Roman" w:cs="Times New Roman"/>
      <w:szCs w:val="20"/>
      <w:lang w:eastAsia="ru-RU"/>
    </w:rPr>
  </w:style>
  <w:style w:type="paragraph" w:customStyle="1" w:styleId="author-1">
    <w:name w:val="author-1"/>
    <w:basedOn w:val="Author"/>
    <w:rsid w:val="00321279"/>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321279"/>
    <w:pPr>
      <w:ind w:left="0"/>
    </w:pPr>
    <w:rPr>
      <w:sz w:val="20"/>
      <w:lang w:val="ru-RU"/>
    </w:rPr>
  </w:style>
  <w:style w:type="paragraph" w:customStyle="1" w:styleId="Bullit-2">
    <w:name w:val="Bullit-2"/>
    <w:basedOn w:val="a1"/>
    <w:rsid w:val="00321279"/>
    <w:pPr>
      <w:tabs>
        <w:tab w:val="left" w:pos="0"/>
        <w:tab w:val="left" w:pos="1160"/>
      </w:tabs>
      <w:autoSpaceDE w:val="0"/>
      <w:autoSpaceDN w:val="0"/>
      <w:adjustRightInd w:val="0"/>
      <w:spacing w:line="264" w:lineRule="auto"/>
      <w:ind w:left="754" w:hanging="357"/>
    </w:pPr>
    <w:rPr>
      <w:rFonts w:eastAsia="MS Mincho" w:cs="Times New Roman"/>
      <w:color w:val="000000"/>
      <w:lang w:val="en-US" w:eastAsia="ja-JP"/>
    </w:rPr>
  </w:style>
  <w:style w:type="character" w:customStyle="1" w:styleId="extended-textshort">
    <w:name w:val="extended-text__short"/>
    <w:basedOn w:val="a4"/>
    <w:rsid w:val="00321279"/>
  </w:style>
  <w:style w:type="paragraph" w:customStyle="1" w:styleId="Normalfirst">
    <w:name w:val="Normalfirst"/>
    <w:basedOn w:val="a1"/>
    <w:rsid w:val="00321279"/>
    <w:pPr>
      <w:autoSpaceDE w:val="0"/>
      <w:autoSpaceDN w:val="0"/>
      <w:adjustRightInd w:val="0"/>
      <w:spacing w:line="240" w:lineRule="auto"/>
    </w:pPr>
    <w:rPr>
      <w:rFonts w:eastAsia="MS Mincho" w:cs="Times New Roman"/>
      <w:szCs w:val="24"/>
      <w:lang w:eastAsia="ja-JP"/>
    </w:rPr>
  </w:style>
  <w:style w:type="paragraph" w:customStyle="1" w:styleId="xl68">
    <w:name w:val="xl68"/>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xl69">
    <w:name w:val="xl69"/>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65">
    <w:name w:val="xl65"/>
    <w:basedOn w:val="a1"/>
    <w:rsid w:val="00321279"/>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6">
    <w:name w:val="xl66"/>
    <w:basedOn w:val="a1"/>
    <w:rsid w:val="00321279"/>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7">
    <w:name w:val="xl67"/>
    <w:basedOn w:val="a1"/>
    <w:rsid w:val="00321279"/>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Standard">
    <w:name w:val="Standard"/>
    <w:rsid w:val="00321279"/>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321279"/>
    <w:rPr>
      <w:rFonts w:ascii="TimesNewRomanPS-ItalicMT" w:hAnsi="TimesNewRomanPS-ItalicMT" w:hint="default"/>
      <w:b w:val="0"/>
      <w:bCs w:val="0"/>
      <w:i/>
      <w:iCs/>
      <w:color w:val="FFFFFF"/>
      <w:sz w:val="32"/>
      <w:szCs w:val="32"/>
    </w:rPr>
  </w:style>
  <w:style w:type="character" w:customStyle="1" w:styleId="43">
    <w:name w:val="Неразрешенное упоминание4"/>
    <w:uiPriority w:val="99"/>
    <w:semiHidden/>
    <w:unhideWhenUsed/>
    <w:rsid w:val="00321279"/>
    <w:rPr>
      <w:color w:val="605E5C"/>
      <w:shd w:val="clear" w:color="auto" w:fill="E1DFDD"/>
    </w:rPr>
  </w:style>
  <w:style w:type="paragraph" w:customStyle="1" w:styleId="afffff3">
    <w:basedOn w:val="a1"/>
    <w:next w:val="afd"/>
    <w:uiPriority w:val="99"/>
    <w:unhideWhenUsed/>
    <w:rsid w:val="002B4D7E"/>
    <w:pPr>
      <w:spacing w:before="100" w:beforeAutospacing="1" w:after="100" w:afterAutospacing="1" w:line="240" w:lineRule="auto"/>
    </w:pPr>
    <w:rPr>
      <w:rFonts w:eastAsia="Times New Roman" w:cs="Times New Roman"/>
      <w:szCs w:val="24"/>
      <w:lang w:eastAsia="ru-RU"/>
    </w:rPr>
  </w:style>
  <w:style w:type="character" w:customStyle="1" w:styleId="tw4winMark">
    <w:name w:val="tw4winMark"/>
    <w:uiPriority w:val="99"/>
    <w:rsid w:val="00824BFE"/>
    <w:rPr>
      <w:rFonts w:ascii="Courier New" w:hAnsi="Courier New"/>
      <w:vanish/>
      <w:color w:val="800080"/>
      <w:sz w:val="24"/>
      <w:vertAlign w:val="subscript"/>
    </w:rPr>
  </w:style>
  <w:style w:type="character" w:customStyle="1" w:styleId="tw4winError">
    <w:name w:val="tw4winError"/>
    <w:uiPriority w:val="99"/>
    <w:rsid w:val="00824BFE"/>
    <w:rPr>
      <w:rFonts w:ascii="Courier New" w:hAnsi="Courier New"/>
      <w:color w:val="00FF00"/>
      <w:sz w:val="40"/>
    </w:rPr>
  </w:style>
  <w:style w:type="character" w:customStyle="1" w:styleId="tw4winTerm">
    <w:name w:val="tw4winTerm"/>
    <w:uiPriority w:val="99"/>
    <w:rsid w:val="00824BFE"/>
    <w:rPr>
      <w:color w:val="0000FF"/>
    </w:rPr>
  </w:style>
  <w:style w:type="character" w:customStyle="1" w:styleId="tw4winPopup">
    <w:name w:val="tw4winPopup"/>
    <w:uiPriority w:val="99"/>
    <w:rsid w:val="00824BFE"/>
    <w:rPr>
      <w:rFonts w:ascii="Courier New" w:hAnsi="Courier New"/>
      <w:noProof/>
      <w:color w:val="008000"/>
    </w:rPr>
  </w:style>
  <w:style w:type="character" w:customStyle="1" w:styleId="tw4winJump">
    <w:name w:val="tw4winJump"/>
    <w:uiPriority w:val="99"/>
    <w:rsid w:val="00824BFE"/>
    <w:rPr>
      <w:rFonts w:ascii="Courier New" w:hAnsi="Courier New"/>
      <w:noProof/>
      <w:color w:val="008080"/>
    </w:rPr>
  </w:style>
  <w:style w:type="character" w:customStyle="1" w:styleId="tw4winExternal">
    <w:name w:val="tw4winExternal"/>
    <w:uiPriority w:val="99"/>
    <w:rsid w:val="00824BFE"/>
    <w:rPr>
      <w:rFonts w:ascii="Courier New" w:hAnsi="Courier New"/>
      <w:noProof/>
      <w:color w:val="808080"/>
    </w:rPr>
  </w:style>
  <w:style w:type="character" w:customStyle="1" w:styleId="tw4winInternal">
    <w:name w:val="tw4winInternal"/>
    <w:uiPriority w:val="99"/>
    <w:rsid w:val="00824BFE"/>
    <w:rPr>
      <w:rFonts w:ascii="Courier New" w:hAnsi="Courier New"/>
      <w:noProof/>
      <w:color w:val="FF0000"/>
    </w:rPr>
  </w:style>
  <w:style w:type="character" w:customStyle="1" w:styleId="DONOTTRANSLATE">
    <w:name w:val="DO_NOT_TRANSLATE"/>
    <w:uiPriority w:val="99"/>
    <w:rsid w:val="00824BFE"/>
    <w:rPr>
      <w:rFonts w:ascii="Courier New" w:hAnsi="Courier New"/>
      <w:noProof/>
      <w:color w:val="800000"/>
    </w:rPr>
  </w:style>
  <w:style w:type="character" w:customStyle="1" w:styleId="WW8Num1z0">
    <w:name w:val="WW8Num1z0"/>
    <w:rsid w:val="00824BFE"/>
  </w:style>
  <w:style w:type="character" w:customStyle="1" w:styleId="WW8Num1z1">
    <w:name w:val="WW8Num1z1"/>
    <w:rsid w:val="00824BFE"/>
  </w:style>
  <w:style w:type="character" w:customStyle="1" w:styleId="WW8Num1z2">
    <w:name w:val="WW8Num1z2"/>
    <w:rsid w:val="00824BFE"/>
  </w:style>
  <w:style w:type="character" w:customStyle="1" w:styleId="WW8Num1z3">
    <w:name w:val="WW8Num1z3"/>
    <w:rsid w:val="00824BFE"/>
  </w:style>
  <w:style w:type="character" w:customStyle="1" w:styleId="WW8Num1z4">
    <w:name w:val="WW8Num1z4"/>
    <w:rsid w:val="00824BFE"/>
  </w:style>
  <w:style w:type="character" w:customStyle="1" w:styleId="WW8Num1z5">
    <w:name w:val="WW8Num1z5"/>
    <w:rsid w:val="00824BFE"/>
  </w:style>
  <w:style w:type="character" w:customStyle="1" w:styleId="WW8Num1z6">
    <w:name w:val="WW8Num1z6"/>
    <w:rsid w:val="00824BFE"/>
  </w:style>
  <w:style w:type="character" w:customStyle="1" w:styleId="WW8Num1z7">
    <w:name w:val="WW8Num1z7"/>
    <w:rsid w:val="00824BFE"/>
  </w:style>
  <w:style w:type="character" w:customStyle="1" w:styleId="WW8Num1z8">
    <w:name w:val="WW8Num1z8"/>
    <w:rsid w:val="00824BFE"/>
  </w:style>
  <w:style w:type="character" w:customStyle="1" w:styleId="WW8Num2z0">
    <w:name w:val="WW8Num2z0"/>
    <w:rsid w:val="00824BFE"/>
    <w:rPr>
      <w:rFonts w:ascii="Liberation Serif" w:hAnsi="Liberation Serif" w:cs="Liberation Serif" w:hint="default"/>
      <w:szCs w:val="24"/>
      <w:lang w:val="en-US"/>
    </w:rPr>
  </w:style>
  <w:style w:type="character" w:customStyle="1" w:styleId="WW8NumSt1z0">
    <w:name w:val="WW8NumSt1z0"/>
    <w:rsid w:val="00824BFE"/>
    <w:rPr>
      <w:rFonts w:hint="default"/>
      <w:szCs w:val="24"/>
      <w:lang w:val="en-US"/>
    </w:rPr>
  </w:style>
  <w:style w:type="character" w:customStyle="1" w:styleId="WW8NumSt2z0">
    <w:name w:val="WW8NumSt2z0"/>
    <w:rsid w:val="00824BFE"/>
    <w:rPr>
      <w:rFonts w:hint="default"/>
    </w:rPr>
  </w:style>
  <w:style w:type="character" w:customStyle="1" w:styleId="WW8NumSt3z0">
    <w:name w:val="WW8NumSt3z0"/>
    <w:rsid w:val="00824BFE"/>
    <w:rPr>
      <w:rFonts w:hint="default"/>
      <w:szCs w:val="24"/>
      <w:lang w:val="en-US"/>
    </w:rPr>
  </w:style>
  <w:style w:type="character" w:customStyle="1" w:styleId="WW8NumSt4z0">
    <w:name w:val="WW8NumSt4z0"/>
    <w:rsid w:val="00824BFE"/>
    <w:rPr>
      <w:rFonts w:hint="default"/>
      <w:szCs w:val="24"/>
      <w:lang w:val="en-US"/>
    </w:rPr>
  </w:style>
  <w:style w:type="character" w:customStyle="1" w:styleId="WW8NumSt10z0">
    <w:name w:val="WW8NumSt10z0"/>
    <w:rsid w:val="00824BFE"/>
    <w:rPr>
      <w:rFonts w:hint="default"/>
    </w:rPr>
  </w:style>
  <w:style w:type="character" w:customStyle="1" w:styleId="WW8NumSt11z0">
    <w:name w:val="WW8NumSt11z0"/>
    <w:rsid w:val="00824BFE"/>
    <w:rPr>
      <w:rFonts w:hint="default"/>
    </w:rPr>
  </w:style>
  <w:style w:type="character" w:customStyle="1" w:styleId="WW8NumSt12z0">
    <w:name w:val="WW8NumSt12z0"/>
    <w:rsid w:val="00824BFE"/>
    <w:rPr>
      <w:rFonts w:hint="default"/>
    </w:rPr>
  </w:style>
  <w:style w:type="character" w:customStyle="1" w:styleId="WW8NumSt13z0">
    <w:name w:val="WW8NumSt13z0"/>
    <w:rsid w:val="00824BFE"/>
    <w:rPr>
      <w:rFonts w:hint="default"/>
    </w:rPr>
  </w:style>
  <w:style w:type="paragraph" w:customStyle="1" w:styleId="afffff4">
    <w:name w:val="Таблица"/>
    <w:basedOn w:val="a1"/>
    <w:qFormat/>
    <w:rsid w:val="00824BFE"/>
    <w:pPr>
      <w:suppressAutoHyphens/>
      <w:jc w:val="center"/>
    </w:pPr>
    <w:rPr>
      <w:rFonts w:eastAsia="Calibri" w:cs="Times New Roman"/>
      <w:b/>
      <w:szCs w:val="24"/>
      <w:lang w:eastAsia="zh-CN"/>
    </w:rPr>
  </w:style>
  <w:style w:type="paragraph" w:styleId="afffff5">
    <w:name w:val="table of figures"/>
    <w:basedOn w:val="a1"/>
    <w:rsid w:val="00824BFE"/>
    <w:pPr>
      <w:widowControl w:val="0"/>
      <w:shd w:val="clear" w:color="auto" w:fill="FFFFFF"/>
      <w:suppressAutoHyphens/>
      <w:autoSpaceDE w:val="0"/>
      <w:jc w:val="center"/>
    </w:pPr>
    <w:rPr>
      <w:rFonts w:eastAsia="Times New Roman" w:cs="Times New Roman"/>
      <w:b/>
      <w:szCs w:val="24"/>
      <w:lang w:val="en-US" w:eastAsia="zh-CN"/>
    </w:rPr>
  </w:style>
  <w:style w:type="paragraph" w:customStyle="1" w:styleId="afffff6">
    <w:name w:val="Приложение"/>
    <w:basedOn w:val="a1"/>
    <w:qFormat/>
    <w:rsid w:val="00824BFE"/>
    <w:pPr>
      <w:widowControl w:val="0"/>
      <w:shd w:val="clear" w:color="auto" w:fill="FFFFFF"/>
      <w:suppressAutoHyphens/>
      <w:autoSpaceDE w:val="0"/>
    </w:pPr>
    <w:rPr>
      <w:rFonts w:eastAsia="Times New Roman" w:cs="Times New Roman"/>
      <w:b/>
      <w:szCs w:val="24"/>
      <w:lang w:val="en-US" w:eastAsia="zh-CN"/>
    </w:rPr>
  </w:style>
  <w:style w:type="paragraph" w:customStyle="1" w:styleId="afffff7">
    <w:name w:val="Рисунок"/>
    <w:basedOn w:val="a1"/>
    <w:qFormat/>
    <w:rsid w:val="00824BFE"/>
    <w:pPr>
      <w:widowControl w:val="0"/>
      <w:shd w:val="clear" w:color="auto" w:fill="FFFFFF"/>
      <w:autoSpaceDE w:val="0"/>
      <w:autoSpaceDN w:val="0"/>
      <w:adjustRightInd w:val="0"/>
      <w:jc w:val="center"/>
    </w:pPr>
    <w:rPr>
      <w:rFonts w:eastAsia="Times New Roman" w:cs="Times New Roman"/>
      <w:b/>
      <w:szCs w:val="24"/>
      <w:lang w:val="en-US" w:eastAsia="ru-RU"/>
    </w:rPr>
  </w:style>
  <w:style w:type="character" w:customStyle="1" w:styleId="highlight2">
    <w:name w:val="highlight2"/>
    <w:rsid w:val="00824BFE"/>
    <w:rPr>
      <w:sz w:val="31"/>
      <w:szCs w:val="31"/>
    </w:rPr>
  </w:style>
  <w:style w:type="paragraph" w:customStyle="1" w:styleId="1ff3">
    <w:name w:val="Обычный (Интернет)1"/>
    <w:basedOn w:val="a1"/>
    <w:uiPriority w:val="99"/>
    <w:unhideWhenUsed/>
    <w:qFormat/>
    <w:rsid w:val="00824BFE"/>
    <w:pPr>
      <w:spacing w:before="100" w:beforeAutospacing="1" w:after="100" w:afterAutospacing="1"/>
      <w:jc w:val="left"/>
    </w:pPr>
    <w:rPr>
      <w:rFonts w:eastAsia="Times New Roman" w:cs="Times New Roman"/>
      <w:szCs w:val="24"/>
      <w:lang w:eastAsia="ru-RU"/>
    </w:rPr>
  </w:style>
  <w:style w:type="paragraph" w:customStyle="1" w:styleId="afffff8">
    <w:name w:val="Базовый"/>
    <w:rsid w:val="00824BFE"/>
    <w:pPr>
      <w:suppressAutoHyphens/>
      <w:spacing w:line="100" w:lineRule="atLeast"/>
    </w:pPr>
    <w:rPr>
      <w:rFonts w:ascii="Times New Roman" w:eastAsia="Calibri" w:hAnsi="Times New Roman" w:cs="Times New Roman"/>
      <w:sz w:val="24"/>
      <w:szCs w:val="24"/>
      <w:lang w:eastAsia="ar-SA"/>
    </w:rPr>
  </w:style>
  <w:style w:type="character" w:customStyle="1" w:styleId="name">
    <w:name w:val="name"/>
    <w:rsid w:val="00824BFE"/>
    <w:rPr>
      <w:sz w:val="24"/>
      <w:szCs w:val="24"/>
      <w:bdr w:val="none" w:sz="0" w:space="0" w:color="auto" w:frame="1"/>
      <w:vertAlign w:val="baseline"/>
    </w:rPr>
  </w:style>
  <w:style w:type="paragraph" w:customStyle="1" w:styleId="1-21">
    <w:name w:val="Средняя заливка 1 - Акцент 21"/>
    <w:basedOn w:val="a1"/>
    <w:uiPriority w:val="1"/>
    <w:qFormat/>
    <w:rsid w:val="00824BFE"/>
    <w:pPr>
      <w:keepNext/>
      <w:widowControl w:val="0"/>
      <w:numPr>
        <w:ilvl w:val="1"/>
        <w:numId w:val="32"/>
      </w:numPr>
      <w:autoSpaceDE w:val="0"/>
      <w:autoSpaceDN w:val="0"/>
      <w:adjustRightInd w:val="0"/>
      <w:contextualSpacing/>
      <w:outlineLvl w:val="1"/>
    </w:pPr>
    <w:rPr>
      <w:rFonts w:ascii="Verdana" w:eastAsia="Times New Roman" w:hAnsi="Verdana" w:cs="Times New Roman"/>
      <w:szCs w:val="20"/>
      <w:lang w:eastAsia="ru-RU"/>
    </w:rPr>
  </w:style>
  <w:style w:type="paragraph" w:customStyle="1" w:styleId="-31">
    <w:name w:val="Цветная заливка - Акцент 31"/>
    <w:basedOn w:val="a1"/>
    <w:uiPriority w:val="34"/>
    <w:qFormat/>
    <w:rsid w:val="00824BFE"/>
    <w:pPr>
      <w:widowControl w:val="0"/>
      <w:autoSpaceDE w:val="0"/>
      <w:autoSpaceDN w:val="0"/>
      <w:adjustRightInd w:val="0"/>
      <w:ind w:left="720"/>
      <w:contextualSpacing/>
    </w:pPr>
    <w:rPr>
      <w:rFonts w:eastAsia="Times New Roman" w:cs="Times New Roman"/>
      <w:szCs w:val="20"/>
      <w:lang w:eastAsia="ru-RU"/>
    </w:rPr>
  </w:style>
  <w:style w:type="paragraph" w:styleId="38">
    <w:name w:val="Body Text 3"/>
    <w:basedOn w:val="a1"/>
    <w:link w:val="39"/>
    <w:uiPriority w:val="99"/>
    <w:semiHidden/>
    <w:unhideWhenUsed/>
    <w:rsid w:val="00824BFE"/>
    <w:pPr>
      <w:widowControl w:val="0"/>
      <w:autoSpaceDE w:val="0"/>
      <w:autoSpaceDN w:val="0"/>
      <w:adjustRightInd w:val="0"/>
      <w:spacing w:after="120"/>
    </w:pPr>
    <w:rPr>
      <w:rFonts w:eastAsia="Times New Roman" w:cs="Times New Roman"/>
      <w:sz w:val="16"/>
      <w:szCs w:val="16"/>
      <w:lang w:eastAsia="ru-RU"/>
    </w:rPr>
  </w:style>
  <w:style w:type="character" w:customStyle="1" w:styleId="39">
    <w:name w:val="Основной текст 3 Знак"/>
    <w:basedOn w:val="a4"/>
    <w:link w:val="38"/>
    <w:uiPriority w:val="99"/>
    <w:semiHidden/>
    <w:rsid w:val="00824BFE"/>
    <w:rPr>
      <w:rFonts w:ascii="Times New Roman" w:eastAsia="Times New Roman" w:hAnsi="Times New Roman" w:cs="Times New Roman"/>
      <w:sz w:val="16"/>
      <w:szCs w:val="16"/>
      <w:lang w:eastAsia="ru-RU"/>
    </w:rPr>
  </w:style>
  <w:style w:type="paragraph" w:customStyle="1" w:styleId="-310">
    <w:name w:val="Темный список - Акцент 31"/>
    <w:hidden/>
    <w:uiPriority w:val="99"/>
    <w:semiHidden/>
    <w:rsid w:val="00824BFE"/>
    <w:rPr>
      <w:rFonts w:ascii="Times New Roman" w:eastAsia="Times New Roman" w:hAnsi="Times New Roman" w:cs="Times New Roman"/>
      <w:sz w:val="24"/>
      <w:szCs w:val="20"/>
      <w:lang w:eastAsia="ru-RU"/>
    </w:rPr>
  </w:style>
  <w:style w:type="paragraph" w:customStyle="1" w:styleId="-311">
    <w:name w:val="Таблица-сетка 31"/>
    <w:basedOn w:val="11"/>
    <w:next w:val="a1"/>
    <w:uiPriority w:val="39"/>
    <w:unhideWhenUsed/>
    <w:qFormat/>
    <w:rsid w:val="00824BFE"/>
    <w:pPr>
      <w:pageBreakBefore/>
      <w:widowControl w:val="0"/>
      <w:shd w:val="clear" w:color="auto" w:fill="FFFFFF"/>
      <w:tabs>
        <w:tab w:val="left" w:pos="709"/>
      </w:tabs>
      <w:suppressAutoHyphens w:val="0"/>
      <w:spacing w:before="480" w:after="120" w:line="276" w:lineRule="auto"/>
      <w:outlineLvl w:val="9"/>
    </w:pPr>
    <w:rPr>
      <w:rFonts w:ascii="Cambria" w:eastAsia="Times New Roman" w:hAnsi="Cambria"/>
      <w:bCs/>
      <w:caps/>
      <w:color w:val="365F91"/>
      <w:szCs w:val="28"/>
      <w:u w:val="none"/>
      <w:lang w:eastAsia="ru-RU"/>
    </w:rPr>
  </w:style>
  <w:style w:type="character" w:customStyle="1" w:styleId="moterm">
    <w:name w:val="mo_term"/>
    <w:rsid w:val="00824BFE"/>
  </w:style>
  <w:style w:type="paragraph" w:customStyle="1" w:styleId="2-41">
    <w:name w:val="Средний список 2 - Акцент 41"/>
    <w:basedOn w:val="a1"/>
    <w:uiPriority w:val="34"/>
    <w:qFormat/>
    <w:rsid w:val="00824BFE"/>
    <w:pPr>
      <w:suppressAutoHyphens/>
      <w:ind w:left="708"/>
      <w:jc w:val="left"/>
    </w:pPr>
    <w:rPr>
      <w:rFonts w:eastAsia="Calibri" w:cs="Times New Roman"/>
      <w:lang w:eastAsia="zh-CN"/>
    </w:rPr>
  </w:style>
  <w:style w:type="paragraph" w:customStyle="1" w:styleId="2-11">
    <w:name w:val="Средняя сетка 2 - Акцент 11"/>
    <w:basedOn w:val="a1"/>
    <w:uiPriority w:val="1"/>
    <w:qFormat/>
    <w:rsid w:val="00824BFE"/>
    <w:pPr>
      <w:keepNext/>
      <w:tabs>
        <w:tab w:val="num" w:pos="720"/>
      </w:tabs>
      <w:ind w:left="1080" w:hanging="360"/>
      <w:contextualSpacing/>
      <w:jc w:val="left"/>
      <w:outlineLvl w:val="1"/>
    </w:pPr>
    <w:rPr>
      <w:rFonts w:ascii="Verdana" w:eastAsia="Times New Roman" w:hAnsi="Verdana" w:cs="Times New Roman"/>
      <w:szCs w:val="24"/>
      <w:lang w:eastAsia="ru-RU"/>
    </w:rPr>
  </w:style>
  <w:style w:type="paragraph" w:customStyle="1" w:styleId="-312">
    <w:name w:val="Светлая сетка - Акцент 31"/>
    <w:basedOn w:val="a1"/>
    <w:uiPriority w:val="34"/>
    <w:qFormat/>
    <w:rsid w:val="00824BFE"/>
    <w:pPr>
      <w:ind w:left="720"/>
      <w:contextualSpacing/>
      <w:jc w:val="left"/>
    </w:pPr>
    <w:rPr>
      <w:rFonts w:eastAsia="Times New Roman" w:cs="Times New Roman"/>
      <w:szCs w:val="24"/>
      <w:lang w:eastAsia="ru-RU"/>
    </w:rPr>
  </w:style>
  <w:style w:type="character" w:customStyle="1" w:styleId="cit-source">
    <w:name w:val="cit-source"/>
    <w:rsid w:val="00824BFE"/>
  </w:style>
  <w:style w:type="character" w:customStyle="1" w:styleId="cit-pub-date">
    <w:name w:val="cit-pub-date"/>
    <w:rsid w:val="00824BFE"/>
  </w:style>
  <w:style w:type="character" w:customStyle="1" w:styleId="cit-vol">
    <w:name w:val="cit-vol"/>
    <w:rsid w:val="00824BFE"/>
  </w:style>
  <w:style w:type="character" w:customStyle="1" w:styleId="cit-fpage">
    <w:name w:val="cit-fpage"/>
    <w:rsid w:val="00824BFE"/>
  </w:style>
  <w:style w:type="character" w:customStyle="1" w:styleId="citation">
    <w:name w:val="citation"/>
    <w:rsid w:val="00824BFE"/>
  </w:style>
  <w:style w:type="character" w:customStyle="1" w:styleId="highwire-citation-author">
    <w:name w:val="highwire-citation-author"/>
    <w:rsid w:val="00824BFE"/>
  </w:style>
  <w:style w:type="paragraph" w:customStyle="1" w:styleId="details">
    <w:name w:val="details"/>
    <w:basedOn w:val="a1"/>
    <w:rsid w:val="00824BFE"/>
    <w:pPr>
      <w:spacing w:before="100" w:beforeAutospacing="1" w:after="100" w:afterAutospacing="1"/>
      <w:jc w:val="left"/>
    </w:pPr>
    <w:rPr>
      <w:rFonts w:eastAsia="Times New Roman" w:cs="Times New Roman"/>
      <w:szCs w:val="24"/>
      <w:lang w:eastAsia="ru-RU"/>
    </w:rPr>
  </w:style>
  <w:style w:type="character" w:customStyle="1" w:styleId="ref-title">
    <w:name w:val="ref-title"/>
    <w:rsid w:val="00824BFE"/>
  </w:style>
  <w:style w:type="character" w:customStyle="1" w:styleId="title-text">
    <w:name w:val="title-text"/>
    <w:rsid w:val="00824BFE"/>
  </w:style>
  <w:style w:type="character" w:customStyle="1" w:styleId="doi">
    <w:name w:val="doi"/>
    <w:rsid w:val="00824BFE"/>
  </w:style>
  <w:style w:type="character" w:customStyle="1" w:styleId="ref-iss">
    <w:name w:val="ref-iss"/>
    <w:rsid w:val="00824BFE"/>
  </w:style>
  <w:style w:type="character" w:customStyle="1" w:styleId="text">
    <w:name w:val="text"/>
    <w:rsid w:val="00824BFE"/>
  </w:style>
  <w:style w:type="character" w:customStyle="1" w:styleId="author-ref">
    <w:name w:val="author-ref"/>
    <w:rsid w:val="00824BFE"/>
  </w:style>
  <w:style w:type="character" w:customStyle="1" w:styleId="fm-vol-iss-date">
    <w:name w:val="fm-vol-iss-date"/>
    <w:rsid w:val="00824BFE"/>
  </w:style>
  <w:style w:type="character" w:customStyle="1" w:styleId="cit-auth">
    <w:name w:val="cit-auth"/>
    <w:rsid w:val="00824BFE"/>
  </w:style>
  <w:style w:type="character" w:customStyle="1" w:styleId="cit-name-surname">
    <w:name w:val="cit-name-surname"/>
    <w:rsid w:val="00824BFE"/>
  </w:style>
  <w:style w:type="character" w:customStyle="1" w:styleId="cit-name-given-names">
    <w:name w:val="cit-name-given-names"/>
    <w:rsid w:val="00824BFE"/>
  </w:style>
  <w:style w:type="character" w:customStyle="1" w:styleId="cit-etal">
    <w:name w:val="cit-etal"/>
    <w:rsid w:val="00824BFE"/>
  </w:style>
  <w:style w:type="character" w:customStyle="1" w:styleId="cit-article-title">
    <w:name w:val="cit-article-title"/>
    <w:rsid w:val="00824BFE"/>
  </w:style>
  <w:style w:type="character" w:customStyle="1" w:styleId="cit-issue">
    <w:name w:val="cit-issue"/>
    <w:rsid w:val="00824BFE"/>
  </w:style>
  <w:style w:type="character" w:customStyle="1" w:styleId="cit-lpage">
    <w:name w:val="cit-lpage"/>
    <w:rsid w:val="00824BFE"/>
  </w:style>
  <w:style w:type="character" w:customStyle="1" w:styleId="articletitle">
    <w:name w:val="articletitle"/>
    <w:rsid w:val="00824BFE"/>
  </w:style>
  <w:style w:type="character" w:customStyle="1" w:styleId="pubyear">
    <w:name w:val="pubyear"/>
    <w:rsid w:val="00824BFE"/>
  </w:style>
  <w:style w:type="character" w:customStyle="1" w:styleId="vol">
    <w:name w:val="vol"/>
    <w:rsid w:val="00824BFE"/>
  </w:style>
  <w:style w:type="character" w:customStyle="1" w:styleId="citedissue">
    <w:name w:val="citedissue"/>
    <w:rsid w:val="00824BFE"/>
  </w:style>
  <w:style w:type="character" w:customStyle="1" w:styleId="pagefirst">
    <w:name w:val="pagefirst"/>
    <w:rsid w:val="00824BFE"/>
  </w:style>
  <w:style w:type="character" w:customStyle="1" w:styleId="titledefault">
    <w:name w:val="title_default"/>
    <w:rsid w:val="00824BFE"/>
  </w:style>
  <w:style w:type="character" w:customStyle="1" w:styleId="authorsname">
    <w:name w:val="authors__name"/>
    <w:rsid w:val="00824BFE"/>
  </w:style>
  <w:style w:type="character" w:customStyle="1" w:styleId="sr-only">
    <w:name w:val="sr-only"/>
    <w:rsid w:val="00824BFE"/>
  </w:style>
  <w:style w:type="paragraph" w:customStyle="1" w:styleId="-110">
    <w:name w:val="Цветной список - Акцент 11"/>
    <w:basedOn w:val="a1"/>
    <w:uiPriority w:val="34"/>
    <w:qFormat/>
    <w:rsid w:val="00824BFE"/>
    <w:pPr>
      <w:ind w:left="720"/>
      <w:contextualSpacing/>
      <w:jc w:val="left"/>
    </w:pPr>
    <w:rPr>
      <w:rFonts w:ascii="Calibri" w:eastAsia="Calibri" w:hAnsi="Calibri" w:cs="Times New Roman"/>
      <w:szCs w:val="24"/>
    </w:rPr>
  </w:style>
  <w:style w:type="paragraph" w:styleId="afffff9">
    <w:name w:val="Document Map"/>
    <w:basedOn w:val="a1"/>
    <w:link w:val="afffffa"/>
    <w:uiPriority w:val="99"/>
    <w:semiHidden/>
    <w:unhideWhenUsed/>
    <w:rsid w:val="00824BFE"/>
    <w:pPr>
      <w:jc w:val="left"/>
    </w:pPr>
    <w:rPr>
      <w:rFonts w:eastAsia="Calibri" w:cs="Times New Roman"/>
      <w:szCs w:val="24"/>
    </w:rPr>
  </w:style>
  <w:style w:type="character" w:customStyle="1" w:styleId="afffffa">
    <w:name w:val="Схема документа Знак"/>
    <w:basedOn w:val="a4"/>
    <w:link w:val="afffff9"/>
    <w:uiPriority w:val="99"/>
    <w:semiHidden/>
    <w:rsid w:val="00824BFE"/>
    <w:rPr>
      <w:rFonts w:ascii="Times New Roman" w:eastAsia="Calibri" w:hAnsi="Times New Roman" w:cs="Times New Roman"/>
      <w:sz w:val="24"/>
      <w:szCs w:val="24"/>
    </w:rPr>
  </w:style>
  <w:style w:type="character" w:styleId="HTML1">
    <w:name w:val="HTML Cite"/>
    <w:uiPriority w:val="99"/>
    <w:semiHidden/>
    <w:unhideWhenUsed/>
    <w:rsid w:val="00824BFE"/>
    <w:rPr>
      <w:i/>
      <w:iCs/>
    </w:rPr>
  </w:style>
  <w:style w:type="character" w:customStyle="1" w:styleId="hgkelc">
    <w:name w:val="hgkelc"/>
    <w:basedOn w:val="a4"/>
    <w:rsid w:val="00824BFE"/>
  </w:style>
  <w:style w:type="character" w:customStyle="1" w:styleId="1ff4">
    <w:name w:val="Обычный (Интернет) Знак1"/>
    <w:uiPriority w:val="99"/>
    <w:rsid w:val="00824BFE"/>
    <w:rPr>
      <w:rFonts w:ascii="Times New Roman" w:hAnsi="Times New Roman" w:cs="Times New Roman"/>
      <w:sz w:val="24"/>
      <w:szCs w:val="24"/>
    </w:rPr>
  </w:style>
  <w:style w:type="paragraph" w:customStyle="1" w:styleId="3a">
    <w:name w:val="Стиль3"/>
    <w:basedOn w:val="a1"/>
    <w:link w:val="3b"/>
    <w:qFormat/>
    <w:rsid w:val="00824BFE"/>
    <w:pPr>
      <w:tabs>
        <w:tab w:val="num" w:pos="720"/>
      </w:tabs>
      <w:spacing w:before="240"/>
      <w:ind w:left="720" w:hanging="360"/>
    </w:pPr>
    <w:rPr>
      <w:rFonts w:eastAsia="Times New Roman" w:cs="Times New Roman"/>
      <w:szCs w:val="20"/>
      <w:lang w:val="x-none" w:eastAsia="x-none"/>
    </w:rPr>
  </w:style>
  <w:style w:type="character" w:customStyle="1" w:styleId="3b">
    <w:name w:val="Стиль3 Знак"/>
    <w:basedOn w:val="a4"/>
    <w:link w:val="3a"/>
    <w:rsid w:val="00824BFE"/>
    <w:rPr>
      <w:rFonts w:ascii="Times New Roman" w:eastAsia="Times New Roman" w:hAnsi="Times New Roman" w:cs="Times New Roman"/>
      <w:sz w:val="24"/>
      <w:szCs w:val="20"/>
      <w:lang w:val="x-none" w:eastAsia="x-none"/>
    </w:rPr>
  </w:style>
  <w:style w:type="paragraph" w:customStyle="1" w:styleId="2e">
    <w:name w:val="2"/>
    <w:basedOn w:val="a1"/>
    <w:next w:val="afd"/>
    <w:uiPriority w:val="99"/>
    <w:unhideWhenUsed/>
    <w:rsid w:val="003B6519"/>
    <w:pPr>
      <w:spacing w:before="100" w:beforeAutospacing="1" w:after="100" w:afterAutospacing="1" w:line="240" w:lineRule="auto"/>
    </w:pPr>
    <w:rPr>
      <w:rFonts w:eastAsia="Times New Roman" w:cs="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76644">
      <w:bodyDiv w:val="1"/>
      <w:marLeft w:val="0"/>
      <w:marRight w:val="0"/>
      <w:marTop w:val="0"/>
      <w:marBottom w:val="0"/>
      <w:divBdr>
        <w:top w:val="none" w:sz="0" w:space="0" w:color="auto"/>
        <w:left w:val="none" w:sz="0" w:space="0" w:color="auto"/>
        <w:bottom w:val="none" w:sz="0" w:space="0" w:color="auto"/>
        <w:right w:val="none" w:sz="0" w:space="0" w:color="auto"/>
      </w:divBdr>
    </w:div>
    <w:div w:id="253051716">
      <w:bodyDiv w:val="1"/>
      <w:marLeft w:val="0"/>
      <w:marRight w:val="0"/>
      <w:marTop w:val="0"/>
      <w:marBottom w:val="0"/>
      <w:divBdr>
        <w:top w:val="none" w:sz="0" w:space="0" w:color="auto"/>
        <w:left w:val="none" w:sz="0" w:space="0" w:color="auto"/>
        <w:bottom w:val="none" w:sz="0" w:space="0" w:color="auto"/>
        <w:right w:val="none" w:sz="0" w:space="0" w:color="auto"/>
      </w:divBdr>
      <w:divsChild>
        <w:div w:id="545990594">
          <w:marLeft w:val="0"/>
          <w:marRight w:val="0"/>
          <w:marTop w:val="0"/>
          <w:marBottom w:val="0"/>
          <w:divBdr>
            <w:top w:val="none" w:sz="0" w:space="0" w:color="auto"/>
            <w:left w:val="none" w:sz="0" w:space="0" w:color="auto"/>
            <w:bottom w:val="none" w:sz="0" w:space="0" w:color="auto"/>
            <w:right w:val="none" w:sz="0" w:space="0" w:color="auto"/>
          </w:divBdr>
        </w:div>
        <w:div w:id="1630166284">
          <w:marLeft w:val="0"/>
          <w:marRight w:val="0"/>
          <w:marTop w:val="0"/>
          <w:marBottom w:val="0"/>
          <w:divBdr>
            <w:top w:val="none" w:sz="0" w:space="0" w:color="auto"/>
            <w:left w:val="none" w:sz="0" w:space="0" w:color="auto"/>
            <w:bottom w:val="none" w:sz="0" w:space="0" w:color="auto"/>
            <w:right w:val="none" w:sz="0" w:space="0" w:color="auto"/>
          </w:divBdr>
        </w:div>
        <w:div w:id="1111121427">
          <w:marLeft w:val="0"/>
          <w:marRight w:val="0"/>
          <w:marTop w:val="0"/>
          <w:marBottom w:val="0"/>
          <w:divBdr>
            <w:top w:val="none" w:sz="0" w:space="0" w:color="auto"/>
            <w:left w:val="none" w:sz="0" w:space="0" w:color="auto"/>
            <w:bottom w:val="none" w:sz="0" w:space="0" w:color="auto"/>
            <w:right w:val="none" w:sz="0" w:space="0" w:color="auto"/>
          </w:divBdr>
        </w:div>
        <w:div w:id="850802952">
          <w:marLeft w:val="0"/>
          <w:marRight w:val="0"/>
          <w:marTop w:val="0"/>
          <w:marBottom w:val="0"/>
          <w:divBdr>
            <w:top w:val="none" w:sz="0" w:space="0" w:color="auto"/>
            <w:left w:val="none" w:sz="0" w:space="0" w:color="auto"/>
            <w:bottom w:val="none" w:sz="0" w:space="0" w:color="auto"/>
            <w:right w:val="none" w:sz="0" w:space="0" w:color="auto"/>
          </w:divBdr>
        </w:div>
      </w:divsChild>
    </w:div>
    <w:div w:id="391853751">
      <w:bodyDiv w:val="1"/>
      <w:marLeft w:val="0"/>
      <w:marRight w:val="0"/>
      <w:marTop w:val="0"/>
      <w:marBottom w:val="0"/>
      <w:divBdr>
        <w:top w:val="none" w:sz="0" w:space="0" w:color="auto"/>
        <w:left w:val="none" w:sz="0" w:space="0" w:color="auto"/>
        <w:bottom w:val="none" w:sz="0" w:space="0" w:color="auto"/>
        <w:right w:val="none" w:sz="0" w:space="0" w:color="auto"/>
      </w:divBdr>
    </w:div>
    <w:div w:id="609553312">
      <w:bodyDiv w:val="1"/>
      <w:marLeft w:val="0"/>
      <w:marRight w:val="0"/>
      <w:marTop w:val="0"/>
      <w:marBottom w:val="0"/>
      <w:divBdr>
        <w:top w:val="none" w:sz="0" w:space="0" w:color="auto"/>
        <w:left w:val="none" w:sz="0" w:space="0" w:color="auto"/>
        <w:bottom w:val="none" w:sz="0" w:space="0" w:color="auto"/>
        <w:right w:val="none" w:sz="0" w:space="0" w:color="auto"/>
      </w:divBdr>
    </w:div>
    <w:div w:id="645280505">
      <w:bodyDiv w:val="1"/>
      <w:marLeft w:val="0"/>
      <w:marRight w:val="0"/>
      <w:marTop w:val="0"/>
      <w:marBottom w:val="0"/>
      <w:divBdr>
        <w:top w:val="none" w:sz="0" w:space="0" w:color="auto"/>
        <w:left w:val="none" w:sz="0" w:space="0" w:color="auto"/>
        <w:bottom w:val="none" w:sz="0" w:space="0" w:color="auto"/>
        <w:right w:val="none" w:sz="0" w:space="0" w:color="auto"/>
      </w:divBdr>
    </w:div>
    <w:div w:id="802771917">
      <w:bodyDiv w:val="1"/>
      <w:marLeft w:val="0"/>
      <w:marRight w:val="0"/>
      <w:marTop w:val="0"/>
      <w:marBottom w:val="0"/>
      <w:divBdr>
        <w:top w:val="none" w:sz="0" w:space="0" w:color="auto"/>
        <w:left w:val="none" w:sz="0" w:space="0" w:color="auto"/>
        <w:bottom w:val="none" w:sz="0" w:space="0" w:color="auto"/>
        <w:right w:val="none" w:sz="0" w:space="0" w:color="auto"/>
      </w:divBdr>
    </w:div>
    <w:div w:id="883640229">
      <w:bodyDiv w:val="1"/>
      <w:marLeft w:val="0"/>
      <w:marRight w:val="0"/>
      <w:marTop w:val="0"/>
      <w:marBottom w:val="0"/>
      <w:divBdr>
        <w:top w:val="none" w:sz="0" w:space="0" w:color="auto"/>
        <w:left w:val="none" w:sz="0" w:space="0" w:color="auto"/>
        <w:bottom w:val="none" w:sz="0" w:space="0" w:color="auto"/>
        <w:right w:val="none" w:sz="0" w:space="0" w:color="auto"/>
      </w:divBdr>
    </w:div>
    <w:div w:id="1004170155">
      <w:bodyDiv w:val="1"/>
      <w:marLeft w:val="0"/>
      <w:marRight w:val="0"/>
      <w:marTop w:val="0"/>
      <w:marBottom w:val="0"/>
      <w:divBdr>
        <w:top w:val="none" w:sz="0" w:space="0" w:color="auto"/>
        <w:left w:val="none" w:sz="0" w:space="0" w:color="auto"/>
        <w:bottom w:val="none" w:sz="0" w:space="0" w:color="auto"/>
        <w:right w:val="none" w:sz="0" w:space="0" w:color="auto"/>
      </w:divBdr>
      <w:divsChild>
        <w:div w:id="433331729">
          <w:marLeft w:val="0"/>
          <w:marRight w:val="0"/>
          <w:marTop w:val="0"/>
          <w:marBottom w:val="0"/>
          <w:divBdr>
            <w:top w:val="none" w:sz="0" w:space="0" w:color="auto"/>
            <w:left w:val="none" w:sz="0" w:space="0" w:color="auto"/>
            <w:bottom w:val="none" w:sz="0" w:space="0" w:color="auto"/>
            <w:right w:val="none" w:sz="0" w:space="0" w:color="auto"/>
          </w:divBdr>
        </w:div>
        <w:div w:id="168451249">
          <w:marLeft w:val="0"/>
          <w:marRight w:val="0"/>
          <w:marTop w:val="0"/>
          <w:marBottom w:val="0"/>
          <w:divBdr>
            <w:top w:val="none" w:sz="0" w:space="0" w:color="auto"/>
            <w:left w:val="none" w:sz="0" w:space="0" w:color="auto"/>
            <w:bottom w:val="none" w:sz="0" w:space="0" w:color="auto"/>
            <w:right w:val="none" w:sz="0" w:space="0" w:color="auto"/>
          </w:divBdr>
        </w:div>
        <w:div w:id="117770999">
          <w:marLeft w:val="0"/>
          <w:marRight w:val="0"/>
          <w:marTop w:val="0"/>
          <w:marBottom w:val="0"/>
          <w:divBdr>
            <w:top w:val="none" w:sz="0" w:space="0" w:color="auto"/>
            <w:left w:val="none" w:sz="0" w:space="0" w:color="auto"/>
            <w:bottom w:val="none" w:sz="0" w:space="0" w:color="auto"/>
            <w:right w:val="none" w:sz="0" w:space="0" w:color="auto"/>
          </w:divBdr>
        </w:div>
        <w:div w:id="946694330">
          <w:marLeft w:val="0"/>
          <w:marRight w:val="0"/>
          <w:marTop w:val="0"/>
          <w:marBottom w:val="0"/>
          <w:divBdr>
            <w:top w:val="none" w:sz="0" w:space="0" w:color="auto"/>
            <w:left w:val="none" w:sz="0" w:space="0" w:color="auto"/>
            <w:bottom w:val="none" w:sz="0" w:space="0" w:color="auto"/>
            <w:right w:val="none" w:sz="0" w:space="0" w:color="auto"/>
          </w:divBdr>
        </w:div>
      </w:divsChild>
    </w:div>
    <w:div w:id="1010062768">
      <w:bodyDiv w:val="1"/>
      <w:marLeft w:val="0"/>
      <w:marRight w:val="0"/>
      <w:marTop w:val="0"/>
      <w:marBottom w:val="0"/>
      <w:divBdr>
        <w:top w:val="none" w:sz="0" w:space="0" w:color="auto"/>
        <w:left w:val="none" w:sz="0" w:space="0" w:color="auto"/>
        <w:bottom w:val="none" w:sz="0" w:space="0" w:color="auto"/>
        <w:right w:val="none" w:sz="0" w:space="0" w:color="auto"/>
      </w:divBdr>
      <w:divsChild>
        <w:div w:id="348723992">
          <w:marLeft w:val="0"/>
          <w:marRight w:val="0"/>
          <w:marTop w:val="0"/>
          <w:marBottom w:val="0"/>
          <w:divBdr>
            <w:top w:val="none" w:sz="0" w:space="0" w:color="auto"/>
            <w:left w:val="none" w:sz="0" w:space="0" w:color="auto"/>
            <w:bottom w:val="none" w:sz="0" w:space="0" w:color="auto"/>
            <w:right w:val="none" w:sz="0" w:space="0" w:color="auto"/>
          </w:divBdr>
        </w:div>
        <w:div w:id="98453218">
          <w:marLeft w:val="0"/>
          <w:marRight w:val="0"/>
          <w:marTop w:val="0"/>
          <w:marBottom w:val="0"/>
          <w:divBdr>
            <w:top w:val="none" w:sz="0" w:space="0" w:color="auto"/>
            <w:left w:val="none" w:sz="0" w:space="0" w:color="auto"/>
            <w:bottom w:val="none" w:sz="0" w:space="0" w:color="auto"/>
            <w:right w:val="none" w:sz="0" w:space="0" w:color="auto"/>
          </w:divBdr>
        </w:div>
        <w:div w:id="1586108504">
          <w:marLeft w:val="0"/>
          <w:marRight w:val="0"/>
          <w:marTop w:val="0"/>
          <w:marBottom w:val="0"/>
          <w:divBdr>
            <w:top w:val="none" w:sz="0" w:space="0" w:color="auto"/>
            <w:left w:val="none" w:sz="0" w:space="0" w:color="auto"/>
            <w:bottom w:val="none" w:sz="0" w:space="0" w:color="auto"/>
            <w:right w:val="none" w:sz="0" w:space="0" w:color="auto"/>
          </w:divBdr>
        </w:div>
        <w:div w:id="1686975386">
          <w:marLeft w:val="0"/>
          <w:marRight w:val="0"/>
          <w:marTop w:val="0"/>
          <w:marBottom w:val="0"/>
          <w:divBdr>
            <w:top w:val="none" w:sz="0" w:space="0" w:color="auto"/>
            <w:left w:val="none" w:sz="0" w:space="0" w:color="auto"/>
            <w:bottom w:val="none" w:sz="0" w:space="0" w:color="auto"/>
            <w:right w:val="none" w:sz="0" w:space="0" w:color="auto"/>
          </w:divBdr>
        </w:div>
      </w:divsChild>
    </w:div>
    <w:div w:id="1203246223">
      <w:bodyDiv w:val="1"/>
      <w:marLeft w:val="0"/>
      <w:marRight w:val="0"/>
      <w:marTop w:val="0"/>
      <w:marBottom w:val="0"/>
      <w:divBdr>
        <w:top w:val="none" w:sz="0" w:space="0" w:color="auto"/>
        <w:left w:val="none" w:sz="0" w:space="0" w:color="auto"/>
        <w:bottom w:val="none" w:sz="0" w:space="0" w:color="auto"/>
        <w:right w:val="none" w:sz="0" w:space="0" w:color="auto"/>
      </w:divBdr>
    </w:div>
    <w:div w:id="1522746473">
      <w:bodyDiv w:val="1"/>
      <w:marLeft w:val="0"/>
      <w:marRight w:val="0"/>
      <w:marTop w:val="0"/>
      <w:marBottom w:val="0"/>
      <w:divBdr>
        <w:top w:val="none" w:sz="0" w:space="0" w:color="auto"/>
        <w:left w:val="none" w:sz="0" w:space="0" w:color="auto"/>
        <w:bottom w:val="none" w:sz="0" w:space="0" w:color="auto"/>
        <w:right w:val="none" w:sz="0" w:space="0" w:color="auto"/>
      </w:divBdr>
    </w:div>
    <w:div w:id="1560744397">
      <w:bodyDiv w:val="1"/>
      <w:marLeft w:val="0"/>
      <w:marRight w:val="0"/>
      <w:marTop w:val="0"/>
      <w:marBottom w:val="0"/>
      <w:divBdr>
        <w:top w:val="none" w:sz="0" w:space="0" w:color="auto"/>
        <w:left w:val="none" w:sz="0" w:space="0" w:color="auto"/>
        <w:bottom w:val="none" w:sz="0" w:space="0" w:color="auto"/>
        <w:right w:val="none" w:sz="0" w:space="0" w:color="auto"/>
      </w:divBdr>
    </w:div>
    <w:div w:id="1576236032">
      <w:bodyDiv w:val="1"/>
      <w:marLeft w:val="0"/>
      <w:marRight w:val="0"/>
      <w:marTop w:val="0"/>
      <w:marBottom w:val="0"/>
      <w:divBdr>
        <w:top w:val="none" w:sz="0" w:space="0" w:color="auto"/>
        <w:left w:val="none" w:sz="0" w:space="0" w:color="auto"/>
        <w:bottom w:val="none" w:sz="0" w:space="0" w:color="auto"/>
        <w:right w:val="none" w:sz="0" w:space="0" w:color="auto"/>
      </w:divBdr>
    </w:div>
    <w:div w:id="1612542921">
      <w:bodyDiv w:val="1"/>
      <w:marLeft w:val="0"/>
      <w:marRight w:val="0"/>
      <w:marTop w:val="0"/>
      <w:marBottom w:val="0"/>
      <w:divBdr>
        <w:top w:val="none" w:sz="0" w:space="0" w:color="auto"/>
        <w:left w:val="none" w:sz="0" w:space="0" w:color="auto"/>
        <w:bottom w:val="none" w:sz="0" w:space="0" w:color="auto"/>
        <w:right w:val="none" w:sz="0" w:space="0" w:color="auto"/>
      </w:divBdr>
    </w:div>
    <w:div w:id="1847861068">
      <w:bodyDiv w:val="1"/>
      <w:marLeft w:val="0"/>
      <w:marRight w:val="0"/>
      <w:marTop w:val="0"/>
      <w:marBottom w:val="0"/>
      <w:divBdr>
        <w:top w:val="none" w:sz="0" w:space="0" w:color="auto"/>
        <w:left w:val="none" w:sz="0" w:space="0" w:color="auto"/>
        <w:bottom w:val="none" w:sz="0" w:space="0" w:color="auto"/>
        <w:right w:val="none" w:sz="0" w:space="0" w:color="auto"/>
      </w:divBdr>
    </w:div>
    <w:div w:id="1963342488">
      <w:bodyDiv w:val="1"/>
      <w:marLeft w:val="0"/>
      <w:marRight w:val="0"/>
      <w:marTop w:val="0"/>
      <w:marBottom w:val="0"/>
      <w:divBdr>
        <w:top w:val="none" w:sz="0" w:space="0" w:color="auto"/>
        <w:left w:val="none" w:sz="0" w:space="0" w:color="auto"/>
        <w:bottom w:val="none" w:sz="0" w:space="0" w:color="auto"/>
        <w:right w:val="none" w:sz="0" w:space="0" w:color="auto"/>
      </w:divBdr>
    </w:div>
    <w:div w:id="20797902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rls.rosminzdrav.ru/Grls_View_v2.aspx?routingGuid=65a0643e-c461-451f-95b4-b7c992a7d59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bin"/><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9F283-81E4-4D85-9A37-F8C16D128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157</Pages>
  <Words>136448</Words>
  <Characters>777759</Characters>
  <Application>Microsoft Office Word</Application>
  <DocSecurity>0</DocSecurity>
  <Lines>6481</Lines>
  <Paragraphs>182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1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ile</dc:creator>
  <cp:lastModifiedBy>Влада К. Федяева</cp:lastModifiedBy>
  <cp:revision>18</cp:revision>
  <cp:lastPrinted>2019-08-12T12:52:00Z</cp:lastPrinted>
  <dcterms:created xsi:type="dcterms:W3CDTF">2022-06-28T10:16:00Z</dcterms:created>
  <dcterms:modified xsi:type="dcterms:W3CDTF">2022-07-04T15:5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265073341/hematology-and-transfusiology-ver2</vt:lpwstr>
  </property>
  <property fmtid="{D5CDD505-2E9C-101B-9397-08002B2CF9AE}" pid="18" name="Mendeley Recent Style Name 4_1">
    <vt:lpwstr>Hematology and Transfus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